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E5E50" w14:textId="073D8473" w:rsidR="00C92CDA" w:rsidRPr="00DE53D1" w:rsidRDefault="007F7C25" w:rsidP="00F23FA3">
      <w:pPr>
        <w:tabs>
          <w:tab w:val="left" w:pos="5245"/>
        </w:tabs>
        <w:spacing w:line="360" w:lineRule="auto"/>
        <w:jc w:val="center"/>
        <w:rPr>
          <w:rFonts w:asciiTheme="majorHAnsi" w:hAnsiTheme="majorHAnsi"/>
          <w:sz w:val="56"/>
          <w:szCs w:val="144"/>
        </w:rPr>
      </w:pPr>
      <w:r>
        <w:rPr>
          <w:rFonts w:asciiTheme="majorHAnsi" w:hAnsiTheme="majorHAnsi"/>
          <w:noProof/>
          <w:sz w:val="56"/>
          <w:szCs w:val="144"/>
          <w:lang w:eastAsia="es-CO"/>
        </w:rPr>
        <mc:AlternateContent>
          <mc:Choice Requires="wps">
            <w:drawing>
              <wp:anchor distT="0" distB="0" distL="114300" distR="114300" simplePos="0" relativeHeight="251657728" behindDoc="1" locked="0" layoutInCell="1" allowOverlap="1" wp14:anchorId="3C5E65C3" wp14:editId="3C5E65C4">
                <wp:simplePos x="0" y="0"/>
                <wp:positionH relativeFrom="column">
                  <wp:posOffset>762000</wp:posOffset>
                </wp:positionH>
                <wp:positionV relativeFrom="paragraph">
                  <wp:posOffset>-887730</wp:posOffset>
                </wp:positionV>
                <wp:extent cx="6139815" cy="10086340"/>
                <wp:effectExtent l="0" t="0" r="0" b="0"/>
                <wp:wrapNone/>
                <wp:docPr id="15" name="15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39815" cy="100863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8C85E" id="15 Rectángulo" o:spid="_x0000_s1026" style="position:absolute;margin-left:60pt;margin-top:-69.9pt;width:483.45pt;height:79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" fillcolor="white [3212]" stroked="f" strokeweight="2pt">
                <v:path arrowok="t"/>
              </v:rect>
            </w:pict>
          </mc:Fallback>
        </mc:AlternateContent>
      </w:r>
      <w:r w:rsidR="000A7651" w:rsidRPr="00DE53D1">
        <w:rPr>
          <w:rFonts w:asciiTheme="majorHAnsi" w:hAnsiTheme="majorHAnsi"/>
          <w:noProof/>
          <w:sz w:val="56"/>
          <w:szCs w:val="144"/>
          <w:lang w:eastAsia="es-CO"/>
        </w:rPr>
        <w:drawing>
          <wp:anchor distT="0" distB="0" distL="114300" distR="114300" simplePos="0" relativeHeight="251659264" behindDoc="0" locked="0" layoutInCell="1" allowOverlap="1" wp14:anchorId="3C5E65C5" wp14:editId="3C5E65C6">
            <wp:simplePos x="0" y="0"/>
            <wp:positionH relativeFrom="column">
              <wp:posOffset>1357805</wp:posOffset>
            </wp:positionH>
            <wp:positionV relativeFrom="paragraph">
              <wp:posOffset>46858</wp:posOffset>
            </wp:positionV>
            <wp:extent cx="4661535" cy="1529080"/>
            <wp:effectExtent l="0" t="0" r="5715" b="0"/>
            <wp:wrapNone/>
            <wp:docPr id="13" name="Imagen 13" descr="C:\Users\Estudiante\Documents\Ingesoft\Bocetos\Banner\name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udiante\Documents\Ingesoft\Bocetos\Banner\nameH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61535" cy="1529080"/>
                    </a:xfrm>
                    <a:prstGeom prst="rect">
                      <a:avLst/>
                    </a:prstGeom>
                    <a:noFill/>
                    <a:ln>
                      <a:noFill/>
                    </a:ln>
                  </pic:spPr>
                </pic:pic>
              </a:graphicData>
            </a:graphic>
          </wp:anchor>
        </w:drawing>
      </w:r>
      <w:r>
        <w:rPr>
          <w:rFonts w:asciiTheme="majorHAnsi" w:hAnsiTheme="majorHAnsi"/>
          <w:noProof/>
          <w:sz w:val="56"/>
          <w:szCs w:val="144"/>
          <w:lang w:eastAsia="es-CO"/>
        </w:rPr>
        <mc:AlternateContent>
          <mc:Choice Requires="wps">
            <w:drawing>
              <wp:anchor distT="0" distB="0" distL="114300" distR="114300" simplePos="0" relativeHeight="251658752" behindDoc="0" locked="0" layoutInCell="1" allowOverlap="1" wp14:anchorId="3C5E65C7" wp14:editId="3C5E65C8">
                <wp:simplePos x="0" y="0"/>
                <wp:positionH relativeFrom="column">
                  <wp:posOffset>-979170</wp:posOffset>
                </wp:positionH>
                <wp:positionV relativeFrom="paragraph">
                  <wp:posOffset>-1057275</wp:posOffset>
                </wp:positionV>
                <wp:extent cx="1734185" cy="10252710"/>
                <wp:effectExtent l="0" t="0" r="0" b="0"/>
                <wp:wrapNone/>
                <wp:docPr id="3" name="Rectángulo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34185" cy="10252710"/>
                        </a:xfrm>
                        <a:prstGeom prst="rect">
                          <a:avLst/>
                        </a:prstGeom>
                        <a:solidFill>
                          <a:schemeClr val="accent1"/>
                        </a:solidFill>
                        <a:ln w="793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7472B" id="Rectángulo 12" o:spid="_x0000_s1026" style="position:absolute;margin-left:-77.1pt;margin-top:-83.25pt;width:136.55pt;height:807.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" fillcolor="#3b9c14 [3204]" stroked="f" strokeweight="6.25pt">
                <v:path arrowok="t"/>
              </v:rect>
            </w:pict>
          </mc:Fallback>
        </mc:AlternateContent>
      </w:r>
      <w:r w:rsidR="00E472C9">
        <w:rPr>
          <w:rFonts w:asciiTheme="majorHAnsi" w:hAnsiTheme="majorHAnsi"/>
          <w:sz w:val="56"/>
          <w:szCs w:val="144"/>
        </w:rPr>
        <w:t>c</w:t>
      </w:r>
      <w:bookmarkStart w:id="0" w:name="_GoBack"/>
      <w:bookmarkEnd w:id="0"/>
    </w:p>
    <w:p w14:paraId="3C5E5E51" w14:textId="77777777" w:rsidR="000A7651" w:rsidRPr="00DE53D1" w:rsidRDefault="000A7651" w:rsidP="00F23FA3">
      <w:pPr>
        <w:spacing w:line="360" w:lineRule="auto"/>
        <w:ind w:firstLine="708"/>
        <w:jc w:val="center"/>
        <w:rPr>
          <w:rFonts w:asciiTheme="majorHAnsi" w:hAnsiTheme="majorHAnsi"/>
          <w:b/>
          <w:color w:val="3B9C14" w:themeColor="accent1"/>
          <w:sz w:val="56"/>
          <w:szCs w:val="144"/>
          <w:lang w:val="en-US"/>
        </w:rPr>
      </w:pPr>
    </w:p>
    <w:p w14:paraId="3C5E5E52" w14:textId="77777777" w:rsidR="00C03B85" w:rsidRPr="00DE53D1" w:rsidRDefault="00C03B85" w:rsidP="00F23FA3">
      <w:pPr>
        <w:spacing w:after="0" w:line="360" w:lineRule="auto"/>
        <w:ind w:left="2124"/>
        <w:jc w:val="center"/>
        <w:rPr>
          <w:rFonts w:asciiTheme="majorHAnsi" w:hAnsiTheme="majorHAnsi"/>
          <w:b/>
          <w:color w:val="3B9C14" w:themeColor="accent1"/>
          <w:sz w:val="48"/>
          <w:szCs w:val="144"/>
          <w:lang w:val="en-US"/>
        </w:rPr>
      </w:pPr>
    </w:p>
    <w:p w14:paraId="3C5E5E53" w14:textId="77777777" w:rsidR="00F56AB2" w:rsidRPr="00DE53D1" w:rsidRDefault="00FD2744" w:rsidP="00F23FA3">
      <w:pPr>
        <w:spacing w:after="0"/>
        <w:ind w:left="2124"/>
        <w:jc w:val="center"/>
        <w:rPr>
          <w:rFonts w:asciiTheme="majorHAnsi" w:hAnsiTheme="majorHAnsi"/>
          <w:b/>
          <w:color w:val="3B9C14" w:themeColor="accent1"/>
          <w:sz w:val="48"/>
          <w:szCs w:val="144"/>
          <w:lang w:val="en-US"/>
        </w:rPr>
      </w:pPr>
      <w:r w:rsidRPr="00DE53D1">
        <w:rPr>
          <w:rFonts w:asciiTheme="majorHAnsi" w:hAnsiTheme="majorHAnsi"/>
          <w:b/>
          <w:color w:val="3B9C14" w:themeColor="accent1"/>
          <w:sz w:val="48"/>
          <w:szCs w:val="144"/>
          <w:lang w:val="en-US"/>
        </w:rPr>
        <w:t>Software Requirements Specification</w:t>
      </w:r>
    </w:p>
    <w:p w14:paraId="3C5E5E54" w14:textId="77777777" w:rsidR="001F7971" w:rsidRPr="00DE53D1" w:rsidRDefault="00F56AB2" w:rsidP="00F23FA3">
      <w:pPr>
        <w:spacing w:after="0"/>
        <w:ind w:left="2124"/>
        <w:jc w:val="center"/>
        <w:rPr>
          <w:rFonts w:asciiTheme="majorHAnsi" w:hAnsiTheme="majorHAnsi"/>
          <w:b/>
          <w:color w:val="3B9C14" w:themeColor="accent1"/>
          <w:sz w:val="48"/>
          <w:szCs w:val="144"/>
          <w:lang w:val="en-US"/>
        </w:rPr>
      </w:pPr>
      <w:r w:rsidRPr="00DE53D1">
        <w:rPr>
          <w:rFonts w:asciiTheme="majorHAnsi" w:hAnsiTheme="majorHAnsi"/>
          <w:b/>
          <w:color w:val="3B9C14" w:themeColor="accent1"/>
          <w:sz w:val="48"/>
          <w:szCs w:val="144"/>
          <w:lang w:val="en-US"/>
        </w:rPr>
        <w:t>(S</w:t>
      </w:r>
      <w:r w:rsidR="00FD2744" w:rsidRPr="00DE53D1">
        <w:rPr>
          <w:rFonts w:asciiTheme="majorHAnsi" w:hAnsiTheme="majorHAnsi"/>
          <w:b/>
          <w:color w:val="3B9C14" w:themeColor="accent1"/>
          <w:sz w:val="48"/>
          <w:szCs w:val="144"/>
          <w:lang w:val="en-US"/>
        </w:rPr>
        <w:t>RS</w:t>
      </w:r>
      <w:r w:rsidRPr="00DE53D1">
        <w:rPr>
          <w:rFonts w:asciiTheme="majorHAnsi" w:hAnsiTheme="majorHAnsi"/>
          <w:b/>
          <w:color w:val="3B9C14" w:themeColor="accent1"/>
          <w:sz w:val="48"/>
          <w:szCs w:val="144"/>
          <w:lang w:val="en-US"/>
        </w:rPr>
        <w:t>)</w:t>
      </w:r>
    </w:p>
    <w:p w14:paraId="3C5E5E55" w14:textId="77777777" w:rsidR="00F56AB2" w:rsidRPr="00DE53D1" w:rsidRDefault="00F56AB2" w:rsidP="00F23FA3">
      <w:pPr>
        <w:spacing w:after="0"/>
        <w:ind w:left="2124"/>
        <w:jc w:val="center"/>
        <w:rPr>
          <w:rFonts w:asciiTheme="majorHAnsi" w:hAnsiTheme="majorHAnsi"/>
          <w:b/>
          <w:color w:val="3B9C14" w:themeColor="accent1"/>
          <w:sz w:val="48"/>
          <w:szCs w:val="144"/>
          <w:lang w:val="en-US"/>
        </w:rPr>
      </w:pPr>
    </w:p>
    <w:p w14:paraId="3C5E5E56" w14:textId="77777777" w:rsidR="00C92CDA" w:rsidRPr="00DE53D1" w:rsidRDefault="00C92CDA" w:rsidP="00F23FA3">
      <w:pPr>
        <w:spacing w:after="0"/>
        <w:ind w:left="2124"/>
        <w:jc w:val="center"/>
        <w:rPr>
          <w:rFonts w:asciiTheme="majorHAnsi" w:hAnsiTheme="majorHAnsi"/>
          <w:sz w:val="20"/>
          <w:lang w:val="en-US"/>
        </w:rPr>
      </w:pPr>
    </w:p>
    <w:p w14:paraId="3C5E5E57" w14:textId="77777777" w:rsidR="000A7651" w:rsidRPr="00DE53D1" w:rsidRDefault="000A7651" w:rsidP="00F23FA3">
      <w:pPr>
        <w:spacing w:after="0"/>
        <w:ind w:left="2124"/>
        <w:jc w:val="center"/>
        <w:rPr>
          <w:rFonts w:asciiTheme="majorHAnsi" w:hAnsiTheme="majorHAnsi"/>
          <w:sz w:val="20"/>
          <w:lang w:val="en-US"/>
        </w:rPr>
      </w:pPr>
    </w:p>
    <w:p w14:paraId="3C5E5E58" w14:textId="77777777" w:rsidR="00FC6341" w:rsidRPr="00DE53D1" w:rsidRDefault="00FC6341" w:rsidP="00F23FA3">
      <w:pPr>
        <w:spacing w:after="0"/>
        <w:ind w:left="2124"/>
        <w:jc w:val="center"/>
        <w:rPr>
          <w:rFonts w:asciiTheme="majorHAnsi" w:hAnsiTheme="majorHAnsi"/>
          <w:b/>
          <w:color w:val="3B9C14" w:themeColor="accent1"/>
          <w:sz w:val="44"/>
          <w:szCs w:val="144"/>
          <w:lang w:val="en-US"/>
        </w:rPr>
      </w:pPr>
      <w:r w:rsidRPr="00DE53D1">
        <w:rPr>
          <w:rFonts w:asciiTheme="majorHAnsi" w:hAnsiTheme="majorHAnsi"/>
          <w:b/>
          <w:color w:val="3B9C14" w:themeColor="accent1"/>
          <w:sz w:val="44"/>
          <w:szCs w:val="144"/>
          <w:lang w:val="en-US"/>
        </w:rPr>
        <w:t>Presentado a:</w:t>
      </w:r>
    </w:p>
    <w:p w14:paraId="3C5E5E59" w14:textId="77777777" w:rsidR="00FC6341" w:rsidRPr="00DE53D1" w:rsidRDefault="00FC6341" w:rsidP="00F23FA3">
      <w:pPr>
        <w:spacing w:after="0"/>
        <w:ind w:left="2124"/>
        <w:jc w:val="center"/>
        <w:rPr>
          <w:rFonts w:asciiTheme="majorHAnsi" w:hAnsiTheme="majorHAnsi"/>
          <w:sz w:val="40"/>
          <w:szCs w:val="48"/>
          <w:lang w:val="en-US"/>
        </w:rPr>
      </w:pPr>
      <w:r w:rsidRPr="00DE53D1">
        <w:rPr>
          <w:rFonts w:asciiTheme="majorHAnsi" w:hAnsiTheme="majorHAnsi"/>
          <w:sz w:val="40"/>
          <w:szCs w:val="48"/>
          <w:lang w:val="en-US"/>
        </w:rPr>
        <w:t xml:space="preserve">Ing. Jaime Pavlich PhD. </w:t>
      </w:r>
    </w:p>
    <w:p w14:paraId="3C5E5E5A" w14:textId="77777777" w:rsidR="00FC6341" w:rsidRPr="00DE53D1" w:rsidRDefault="00FC6341" w:rsidP="00F23FA3">
      <w:pPr>
        <w:spacing w:after="0"/>
        <w:ind w:left="2124"/>
        <w:jc w:val="center"/>
        <w:rPr>
          <w:rFonts w:asciiTheme="majorHAnsi" w:hAnsiTheme="majorHAnsi"/>
          <w:sz w:val="40"/>
          <w:szCs w:val="48"/>
          <w:lang w:val="en-US"/>
        </w:rPr>
      </w:pPr>
      <w:r w:rsidRPr="00DE53D1">
        <w:rPr>
          <w:rFonts w:asciiTheme="majorHAnsi" w:hAnsiTheme="majorHAnsi"/>
          <w:sz w:val="40"/>
          <w:szCs w:val="48"/>
          <w:lang w:val="en-US"/>
        </w:rPr>
        <w:t>Ing. Miguel Torres MSc.</w:t>
      </w:r>
    </w:p>
    <w:p w14:paraId="3C5E5E5B" w14:textId="77777777" w:rsidR="000A7651" w:rsidRPr="00DE53D1" w:rsidRDefault="000A7651" w:rsidP="00F23FA3">
      <w:pPr>
        <w:spacing w:after="0"/>
        <w:ind w:left="2124"/>
        <w:jc w:val="center"/>
        <w:rPr>
          <w:rFonts w:asciiTheme="majorHAnsi" w:hAnsiTheme="majorHAnsi"/>
          <w:sz w:val="36"/>
          <w:szCs w:val="144"/>
          <w:lang w:val="en-US"/>
        </w:rPr>
      </w:pPr>
    </w:p>
    <w:p w14:paraId="3C5E5E5C" w14:textId="77777777" w:rsidR="000A7651" w:rsidRPr="00DE53D1" w:rsidRDefault="000A7651" w:rsidP="00F23FA3">
      <w:pPr>
        <w:spacing w:after="0"/>
        <w:ind w:left="2124"/>
        <w:jc w:val="center"/>
        <w:rPr>
          <w:rFonts w:asciiTheme="majorHAnsi" w:hAnsiTheme="majorHAnsi"/>
          <w:sz w:val="36"/>
          <w:szCs w:val="144"/>
          <w:lang w:val="en-US"/>
        </w:rPr>
      </w:pPr>
    </w:p>
    <w:p w14:paraId="3C5E5E5D" w14:textId="77777777" w:rsidR="00712D41" w:rsidRPr="00DE53D1" w:rsidRDefault="00712D41" w:rsidP="00F23FA3">
      <w:pPr>
        <w:spacing w:after="0"/>
        <w:ind w:left="2124"/>
        <w:jc w:val="center"/>
        <w:rPr>
          <w:rFonts w:asciiTheme="majorHAnsi" w:hAnsiTheme="majorHAnsi"/>
          <w:sz w:val="36"/>
          <w:szCs w:val="144"/>
        </w:rPr>
      </w:pPr>
      <w:r w:rsidRPr="00DE53D1">
        <w:rPr>
          <w:rFonts w:asciiTheme="majorHAnsi" w:hAnsiTheme="majorHAnsi"/>
          <w:sz w:val="36"/>
          <w:szCs w:val="144"/>
        </w:rPr>
        <w:t>Luisa Alvarez</w:t>
      </w:r>
    </w:p>
    <w:p w14:paraId="3C5E5E5E" w14:textId="77777777" w:rsidR="00712D41" w:rsidRPr="00DE53D1" w:rsidRDefault="00712D41" w:rsidP="00F23FA3">
      <w:pPr>
        <w:spacing w:after="0"/>
        <w:ind w:left="2124"/>
        <w:jc w:val="center"/>
        <w:rPr>
          <w:rFonts w:asciiTheme="majorHAnsi" w:hAnsiTheme="majorHAnsi"/>
          <w:sz w:val="36"/>
          <w:szCs w:val="144"/>
        </w:rPr>
      </w:pPr>
      <w:r w:rsidRPr="00DE53D1">
        <w:rPr>
          <w:rFonts w:asciiTheme="majorHAnsi" w:hAnsiTheme="majorHAnsi"/>
          <w:sz w:val="36"/>
          <w:szCs w:val="144"/>
        </w:rPr>
        <w:t>Stiven Ávila</w:t>
      </w:r>
    </w:p>
    <w:p w14:paraId="3C5E5E5F" w14:textId="77777777" w:rsidR="00712D41" w:rsidRPr="00DE53D1" w:rsidRDefault="00712D41" w:rsidP="00F23FA3">
      <w:pPr>
        <w:spacing w:after="0"/>
        <w:ind w:left="2124"/>
        <w:jc w:val="center"/>
        <w:rPr>
          <w:rFonts w:asciiTheme="majorHAnsi" w:hAnsiTheme="majorHAnsi"/>
          <w:sz w:val="36"/>
          <w:szCs w:val="144"/>
        </w:rPr>
      </w:pPr>
      <w:r w:rsidRPr="00DE53D1">
        <w:rPr>
          <w:rFonts w:asciiTheme="majorHAnsi" w:hAnsiTheme="majorHAnsi"/>
          <w:sz w:val="36"/>
          <w:szCs w:val="144"/>
        </w:rPr>
        <w:t>David Calle</w:t>
      </w:r>
    </w:p>
    <w:p w14:paraId="3C5E5E60" w14:textId="77777777" w:rsidR="00C92CDA" w:rsidRPr="00DE53D1" w:rsidRDefault="00712D41" w:rsidP="00F23FA3">
      <w:pPr>
        <w:spacing w:after="0"/>
        <w:ind w:left="2124"/>
        <w:jc w:val="center"/>
        <w:rPr>
          <w:rFonts w:asciiTheme="majorHAnsi" w:hAnsiTheme="majorHAnsi"/>
          <w:sz w:val="36"/>
          <w:szCs w:val="144"/>
        </w:rPr>
      </w:pPr>
      <w:r w:rsidRPr="00DE53D1">
        <w:rPr>
          <w:rFonts w:asciiTheme="majorHAnsi" w:hAnsiTheme="majorHAnsi"/>
          <w:sz w:val="36"/>
          <w:szCs w:val="144"/>
        </w:rPr>
        <w:t>Fabián Merchán</w:t>
      </w:r>
    </w:p>
    <w:p w14:paraId="3C5E5E61" w14:textId="77777777" w:rsidR="00712D41" w:rsidRPr="00DE53D1" w:rsidRDefault="00712D41" w:rsidP="00F23FA3">
      <w:pPr>
        <w:spacing w:after="0"/>
        <w:ind w:left="2124"/>
        <w:jc w:val="center"/>
        <w:rPr>
          <w:rFonts w:asciiTheme="majorHAnsi" w:hAnsiTheme="majorHAnsi"/>
          <w:sz w:val="48"/>
          <w:szCs w:val="144"/>
        </w:rPr>
      </w:pPr>
      <w:r w:rsidRPr="00DE53D1">
        <w:rPr>
          <w:rFonts w:asciiTheme="majorHAnsi" w:hAnsiTheme="majorHAnsi"/>
          <w:sz w:val="36"/>
          <w:szCs w:val="144"/>
        </w:rPr>
        <w:t>Luis Montaño</w:t>
      </w:r>
    </w:p>
    <w:p w14:paraId="3C5E5E62" w14:textId="77777777" w:rsidR="00712D41" w:rsidRPr="00DE53D1" w:rsidRDefault="00712D41" w:rsidP="00F23FA3">
      <w:pPr>
        <w:spacing w:after="0"/>
        <w:ind w:left="1416" w:firstLine="708"/>
        <w:jc w:val="center"/>
        <w:rPr>
          <w:rFonts w:asciiTheme="majorHAnsi" w:hAnsiTheme="majorHAnsi"/>
          <w:sz w:val="36"/>
          <w:szCs w:val="144"/>
        </w:rPr>
      </w:pPr>
      <w:r w:rsidRPr="00DE53D1">
        <w:rPr>
          <w:rFonts w:asciiTheme="majorHAnsi" w:hAnsiTheme="majorHAnsi"/>
          <w:sz w:val="36"/>
          <w:szCs w:val="144"/>
        </w:rPr>
        <w:t>Alfredo Santamaría</w:t>
      </w:r>
    </w:p>
    <w:p w14:paraId="3C5E5E63" w14:textId="77777777" w:rsidR="00C03B85" w:rsidRPr="00DE53D1" w:rsidRDefault="00C03B85" w:rsidP="00F23FA3">
      <w:pPr>
        <w:spacing w:after="0" w:line="360" w:lineRule="auto"/>
        <w:ind w:left="1416" w:firstLine="708"/>
        <w:jc w:val="center"/>
        <w:rPr>
          <w:rFonts w:asciiTheme="majorHAnsi" w:hAnsiTheme="majorHAnsi"/>
          <w:sz w:val="36"/>
          <w:szCs w:val="144"/>
        </w:rPr>
      </w:pPr>
    </w:p>
    <w:p w14:paraId="3C5E5E64" w14:textId="77777777" w:rsidR="00DE0038" w:rsidRPr="00DE53D1" w:rsidRDefault="00DE0038" w:rsidP="00FF4AF1">
      <w:pPr>
        <w:pStyle w:val="Ttulo1"/>
        <w:numPr>
          <w:ilvl w:val="0"/>
          <w:numId w:val="55"/>
        </w:numPr>
      </w:pPr>
      <w:bookmarkStart w:id="1" w:name="_Toc417481915"/>
      <w:bookmarkStart w:id="2" w:name="_Toc417546981"/>
      <w:r w:rsidRPr="00DE53D1">
        <w:lastRenderedPageBreak/>
        <w:t>Historial de cambios</w:t>
      </w:r>
      <w:bookmarkEnd w:id="1"/>
      <w:bookmarkEnd w:id="2"/>
    </w:p>
    <w:tbl>
      <w:tblPr>
        <w:tblStyle w:val="Cuadrculaclara-nfasis4"/>
        <w:tblW w:w="9620" w:type="dxa"/>
        <w:tblLook w:val="04A0" w:firstRow="1" w:lastRow="0" w:firstColumn="1" w:lastColumn="0" w:noHBand="0" w:noVBand="1"/>
      </w:tblPr>
      <w:tblGrid>
        <w:gridCol w:w="1186"/>
        <w:gridCol w:w="1407"/>
        <w:gridCol w:w="1664"/>
        <w:gridCol w:w="2517"/>
        <w:gridCol w:w="2846"/>
      </w:tblGrid>
      <w:tr w:rsidR="00DE0038" w:rsidRPr="00DE53D1" w14:paraId="3C5E5E6A" w14:textId="77777777" w:rsidTr="008D64DB">
        <w:trPr>
          <w:cnfStyle w:val="100000000000" w:firstRow="1" w:lastRow="0" w:firstColumn="0" w:lastColumn="0" w:oddVBand="0" w:evenVBand="0" w:oddHBand="0" w:evenHBand="0"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1189" w:type="dxa"/>
            <w:hideMark/>
          </w:tcPr>
          <w:p w14:paraId="3C5E5E65" w14:textId="77777777" w:rsidR="00DE0038" w:rsidRPr="00DE53D1" w:rsidRDefault="00DE0038" w:rsidP="00F23FA3">
            <w:pPr>
              <w:spacing w:line="360" w:lineRule="auto"/>
              <w:jc w:val="center"/>
              <w:rPr>
                <w:rFonts w:eastAsia="Times New Roman" w:cs="Calibri"/>
                <w:lang w:eastAsia="es-CO"/>
              </w:rPr>
            </w:pPr>
            <w:r w:rsidRPr="00DE53D1">
              <w:rPr>
                <w:rFonts w:eastAsia="Times New Roman" w:cs="Calibri"/>
                <w:color w:val="215868" w:themeColor="accent5" w:themeShade="80"/>
                <w:lang w:eastAsia="es-CO"/>
              </w:rPr>
              <w:t>VERSIÓN</w:t>
            </w:r>
          </w:p>
        </w:tc>
        <w:tc>
          <w:tcPr>
            <w:tcW w:w="1318" w:type="dxa"/>
            <w:hideMark/>
          </w:tcPr>
          <w:p w14:paraId="3C5E5E66" w14:textId="77777777" w:rsidR="00DE0038" w:rsidRPr="00DE53D1" w:rsidRDefault="00DE0038" w:rsidP="00F23FA3">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CO"/>
              </w:rPr>
            </w:pPr>
            <w:r w:rsidRPr="00DE53D1">
              <w:rPr>
                <w:rFonts w:eastAsia="Times New Roman" w:cs="Calibri"/>
                <w:color w:val="215868" w:themeColor="accent5" w:themeShade="80"/>
                <w:lang w:eastAsia="es-CO"/>
              </w:rPr>
              <w:t>FECHA</w:t>
            </w:r>
          </w:p>
        </w:tc>
        <w:tc>
          <w:tcPr>
            <w:tcW w:w="1668" w:type="dxa"/>
            <w:hideMark/>
          </w:tcPr>
          <w:p w14:paraId="3C5E5E67" w14:textId="77777777" w:rsidR="00DE0038" w:rsidRPr="00DE53D1" w:rsidRDefault="00DE0038" w:rsidP="00F23FA3">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CO"/>
              </w:rPr>
            </w:pPr>
            <w:r w:rsidRPr="00DE53D1">
              <w:rPr>
                <w:rFonts w:eastAsia="Times New Roman" w:cs="Calibri"/>
                <w:color w:val="215868" w:themeColor="accent5" w:themeShade="80"/>
                <w:lang w:eastAsia="es-CO"/>
              </w:rPr>
              <w:t>SECCIÓN DEL DOCUMENTO</w:t>
            </w:r>
          </w:p>
        </w:tc>
        <w:tc>
          <w:tcPr>
            <w:tcW w:w="2550" w:type="dxa"/>
            <w:hideMark/>
          </w:tcPr>
          <w:p w14:paraId="3C5E5E68" w14:textId="77777777" w:rsidR="00DE0038" w:rsidRPr="00DE53D1" w:rsidRDefault="00DE0038" w:rsidP="00F23FA3">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CO"/>
              </w:rPr>
            </w:pPr>
            <w:r w:rsidRPr="00DE53D1">
              <w:rPr>
                <w:rFonts w:eastAsia="Times New Roman" w:cs="Calibri"/>
                <w:color w:val="215868" w:themeColor="accent5" w:themeShade="80"/>
                <w:lang w:eastAsia="es-CO"/>
              </w:rPr>
              <w:t>DESCRIPCIÓN DEL CAMBIO</w:t>
            </w:r>
          </w:p>
        </w:tc>
        <w:tc>
          <w:tcPr>
            <w:tcW w:w="2895" w:type="dxa"/>
            <w:hideMark/>
          </w:tcPr>
          <w:p w14:paraId="3C5E5E69" w14:textId="77777777" w:rsidR="00DE0038" w:rsidRPr="00DE53D1" w:rsidRDefault="00DE0038" w:rsidP="00F23FA3">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Calibri"/>
                <w:lang w:eastAsia="es-CO"/>
              </w:rPr>
            </w:pPr>
            <w:r w:rsidRPr="00DE53D1">
              <w:rPr>
                <w:rFonts w:eastAsia="Times New Roman" w:cs="Calibri"/>
                <w:color w:val="215868" w:themeColor="accent5" w:themeShade="80"/>
                <w:lang w:eastAsia="es-CO"/>
              </w:rPr>
              <w:t>RESPONSABLE</w:t>
            </w:r>
          </w:p>
        </w:tc>
      </w:tr>
      <w:tr w:rsidR="00A00DAD" w:rsidRPr="00DE53D1" w14:paraId="3C5E5E70" w14:textId="77777777" w:rsidTr="00947EE1">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1189" w:type="dxa"/>
            <w:vAlign w:val="center"/>
          </w:tcPr>
          <w:p w14:paraId="3C5E5E6B" w14:textId="77777777" w:rsidR="00A00DAD" w:rsidRPr="00DE53D1" w:rsidRDefault="00A00DAD" w:rsidP="00947EE1">
            <w:pPr>
              <w:spacing w:line="360" w:lineRule="auto"/>
              <w:jc w:val="center"/>
              <w:rPr>
                <w:rFonts w:eastAsia="Times New Roman" w:cs="Calibri"/>
                <w:lang w:eastAsia="es-CO"/>
              </w:rPr>
            </w:pPr>
            <w:r w:rsidRPr="00DE53D1">
              <w:t>0.1</w:t>
            </w:r>
          </w:p>
        </w:tc>
        <w:tc>
          <w:tcPr>
            <w:tcW w:w="1318" w:type="dxa"/>
            <w:vAlign w:val="center"/>
          </w:tcPr>
          <w:p w14:paraId="3C5E5E6C" w14:textId="77777777" w:rsidR="00A00DAD" w:rsidRPr="00DE53D1" w:rsidRDefault="00A00DAD"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hAnsiTheme="majorHAnsi"/>
              </w:rPr>
              <w:t>1</w:t>
            </w:r>
            <w:r w:rsidR="007510E4" w:rsidRPr="00DE53D1">
              <w:rPr>
                <w:rFonts w:asciiTheme="majorHAnsi" w:hAnsiTheme="majorHAnsi"/>
              </w:rPr>
              <w:t>4/04</w:t>
            </w:r>
            <w:r w:rsidRPr="00DE53D1">
              <w:rPr>
                <w:rFonts w:asciiTheme="majorHAnsi" w:hAnsiTheme="majorHAnsi"/>
              </w:rPr>
              <w:t>/15</w:t>
            </w:r>
          </w:p>
        </w:tc>
        <w:tc>
          <w:tcPr>
            <w:tcW w:w="1668" w:type="dxa"/>
            <w:vAlign w:val="center"/>
          </w:tcPr>
          <w:p w14:paraId="3C5E5E6D" w14:textId="77777777" w:rsidR="00A00DAD" w:rsidRPr="00DE53D1" w:rsidRDefault="007510E4"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eastAsia="Times New Roman" w:hAnsiTheme="majorHAnsi" w:cs="Calibri"/>
                <w:lang w:eastAsia="es-CO"/>
              </w:rPr>
              <w:t>6.1</w:t>
            </w:r>
          </w:p>
        </w:tc>
        <w:tc>
          <w:tcPr>
            <w:tcW w:w="2550" w:type="dxa"/>
            <w:vAlign w:val="center"/>
          </w:tcPr>
          <w:p w14:paraId="3C5E5E6E" w14:textId="77777777" w:rsidR="00A00DAD" w:rsidRPr="00DE53D1" w:rsidRDefault="007510E4"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hAnsiTheme="majorHAnsi"/>
              </w:rPr>
              <w:t xml:space="preserve">Se añade </w:t>
            </w:r>
            <w:r w:rsidR="0079143C" w:rsidRPr="00DE53D1">
              <w:rPr>
                <w:rFonts w:asciiTheme="majorHAnsi" w:hAnsiTheme="majorHAnsi"/>
              </w:rPr>
              <w:t>Propósito</w:t>
            </w:r>
          </w:p>
        </w:tc>
        <w:tc>
          <w:tcPr>
            <w:tcW w:w="2895" w:type="dxa"/>
            <w:vAlign w:val="center"/>
          </w:tcPr>
          <w:p w14:paraId="3C5E5E6F" w14:textId="77777777" w:rsidR="00A00DAD" w:rsidRPr="00DE53D1" w:rsidRDefault="007510E4"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hAnsiTheme="majorHAnsi"/>
              </w:rPr>
              <w:t>Scrum Master área de calidad y administración de la configuración</w:t>
            </w:r>
          </w:p>
        </w:tc>
      </w:tr>
      <w:tr w:rsidR="00A00DAD" w:rsidRPr="00DE53D1" w14:paraId="3C5E5E76" w14:textId="77777777" w:rsidTr="00947EE1">
        <w:trPr>
          <w:cnfStyle w:val="000000010000" w:firstRow="0" w:lastRow="0" w:firstColumn="0" w:lastColumn="0" w:oddVBand="0" w:evenVBand="0" w:oddHBand="0" w:evenHBand="1" w:firstRowFirstColumn="0" w:firstRowLastColumn="0" w:lastRowFirstColumn="0" w:lastRowLastColumn="0"/>
          <w:trHeight w:val="1189"/>
        </w:trPr>
        <w:tc>
          <w:tcPr>
            <w:cnfStyle w:val="001000000000" w:firstRow="0" w:lastRow="0" w:firstColumn="1" w:lastColumn="0" w:oddVBand="0" w:evenVBand="0" w:oddHBand="0" w:evenHBand="0" w:firstRowFirstColumn="0" w:firstRowLastColumn="0" w:lastRowFirstColumn="0" w:lastRowLastColumn="0"/>
            <w:tcW w:w="1189" w:type="dxa"/>
            <w:vAlign w:val="center"/>
          </w:tcPr>
          <w:p w14:paraId="3C5E5E71" w14:textId="77777777" w:rsidR="00A00DAD" w:rsidRPr="00DE53D1" w:rsidRDefault="00A00DAD" w:rsidP="00947EE1">
            <w:pPr>
              <w:spacing w:line="360" w:lineRule="auto"/>
              <w:jc w:val="center"/>
              <w:rPr>
                <w:rFonts w:eastAsia="Times New Roman" w:cs="Calibri"/>
                <w:lang w:eastAsia="es-CO"/>
              </w:rPr>
            </w:pPr>
            <w:r w:rsidRPr="00DE53D1">
              <w:t>0.2</w:t>
            </w:r>
          </w:p>
        </w:tc>
        <w:tc>
          <w:tcPr>
            <w:tcW w:w="1318" w:type="dxa"/>
            <w:vAlign w:val="center"/>
          </w:tcPr>
          <w:p w14:paraId="3C5E5E72" w14:textId="77777777" w:rsidR="00A00DAD" w:rsidRPr="00DE53D1" w:rsidRDefault="007510E4"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Calibri"/>
                <w:lang w:eastAsia="es-CO"/>
              </w:rPr>
            </w:pPr>
            <w:r w:rsidRPr="00DE53D1">
              <w:rPr>
                <w:rFonts w:asciiTheme="majorHAnsi" w:hAnsiTheme="majorHAnsi"/>
              </w:rPr>
              <w:t>19</w:t>
            </w:r>
            <w:r w:rsidR="00A00DAD" w:rsidRPr="00DE53D1">
              <w:rPr>
                <w:rFonts w:asciiTheme="majorHAnsi" w:hAnsiTheme="majorHAnsi"/>
              </w:rPr>
              <w:t>/0</w:t>
            </w:r>
            <w:r w:rsidRPr="00DE53D1">
              <w:rPr>
                <w:rFonts w:asciiTheme="majorHAnsi" w:hAnsiTheme="majorHAnsi"/>
              </w:rPr>
              <w:t>4</w:t>
            </w:r>
            <w:r w:rsidR="00A00DAD" w:rsidRPr="00DE53D1">
              <w:rPr>
                <w:rFonts w:asciiTheme="majorHAnsi" w:hAnsiTheme="majorHAnsi"/>
              </w:rPr>
              <w:t>/15</w:t>
            </w:r>
          </w:p>
        </w:tc>
        <w:tc>
          <w:tcPr>
            <w:tcW w:w="1668" w:type="dxa"/>
            <w:vAlign w:val="center"/>
          </w:tcPr>
          <w:p w14:paraId="3C5E5E73" w14:textId="77777777" w:rsidR="00A00DAD" w:rsidRPr="00DE53D1" w:rsidRDefault="007510E4"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Calibri"/>
                <w:lang w:eastAsia="es-CO"/>
              </w:rPr>
            </w:pPr>
            <w:r w:rsidRPr="00DE53D1">
              <w:rPr>
                <w:rFonts w:asciiTheme="majorHAnsi" w:hAnsiTheme="majorHAnsi"/>
              </w:rPr>
              <w:t>6.2, 7.2</w:t>
            </w:r>
          </w:p>
        </w:tc>
        <w:tc>
          <w:tcPr>
            <w:tcW w:w="2550" w:type="dxa"/>
            <w:vAlign w:val="center"/>
          </w:tcPr>
          <w:p w14:paraId="3C5E5E74" w14:textId="77777777" w:rsidR="00A00DAD" w:rsidRPr="00DE53D1" w:rsidRDefault="007510E4"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lang w:eastAsia="es-CO"/>
              </w:rPr>
            </w:pPr>
            <w:r w:rsidRPr="00DE53D1">
              <w:rPr>
                <w:rFonts w:asciiTheme="majorHAnsi" w:hAnsiTheme="majorHAnsi"/>
                <w:lang w:eastAsia="es-CO"/>
              </w:rPr>
              <w:t>Se añade Alcance y Funciones del producto</w:t>
            </w:r>
          </w:p>
        </w:tc>
        <w:tc>
          <w:tcPr>
            <w:tcW w:w="2895" w:type="dxa"/>
            <w:vAlign w:val="center"/>
          </w:tcPr>
          <w:p w14:paraId="3C5E5E75" w14:textId="77777777" w:rsidR="00A00DAD" w:rsidRPr="00DE53D1" w:rsidRDefault="007510E4"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Calibri"/>
                <w:lang w:eastAsia="es-CO"/>
              </w:rPr>
            </w:pPr>
            <w:r w:rsidRPr="00DE53D1">
              <w:rPr>
                <w:rFonts w:asciiTheme="majorHAnsi" w:hAnsiTheme="majorHAnsi"/>
              </w:rPr>
              <w:t xml:space="preserve">Scrum Master área de calidad y administración de la configuración y Scrum Master </w:t>
            </w:r>
            <w:r w:rsidR="00A35B23" w:rsidRPr="00DE53D1">
              <w:rPr>
                <w:rFonts w:asciiTheme="majorHAnsi" w:hAnsiTheme="majorHAnsi"/>
              </w:rPr>
              <w:t>área</w:t>
            </w:r>
            <w:r w:rsidRPr="00DE53D1">
              <w:rPr>
                <w:rFonts w:asciiTheme="majorHAnsi" w:hAnsiTheme="majorHAnsi"/>
              </w:rPr>
              <w:t xml:space="preserve"> de arquitectura y diseño</w:t>
            </w:r>
          </w:p>
        </w:tc>
      </w:tr>
      <w:tr w:rsidR="00A00DAD" w:rsidRPr="00DE53D1" w14:paraId="3C5E5E7C" w14:textId="77777777" w:rsidTr="00947EE1">
        <w:trPr>
          <w:cnfStyle w:val="000000100000" w:firstRow="0" w:lastRow="0" w:firstColumn="0" w:lastColumn="0" w:oddVBand="0" w:evenVBand="0" w:oddHBand="1" w:evenHBand="0"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189" w:type="dxa"/>
            <w:vAlign w:val="center"/>
          </w:tcPr>
          <w:p w14:paraId="3C5E5E77" w14:textId="77777777" w:rsidR="00A00DAD" w:rsidRPr="00DE53D1" w:rsidRDefault="00A00DAD" w:rsidP="00947EE1">
            <w:pPr>
              <w:spacing w:line="360" w:lineRule="auto"/>
              <w:jc w:val="center"/>
              <w:rPr>
                <w:rFonts w:eastAsia="Times New Roman" w:cs="Calibri"/>
                <w:bCs w:val="0"/>
                <w:lang w:eastAsia="es-CO"/>
              </w:rPr>
            </w:pPr>
            <w:r w:rsidRPr="00DE53D1">
              <w:t>0.3</w:t>
            </w:r>
          </w:p>
        </w:tc>
        <w:tc>
          <w:tcPr>
            <w:tcW w:w="1318" w:type="dxa"/>
            <w:vAlign w:val="center"/>
          </w:tcPr>
          <w:p w14:paraId="3C5E5E78" w14:textId="77777777" w:rsidR="00A00DAD" w:rsidRPr="00DE53D1" w:rsidRDefault="00BA00ED"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hAnsiTheme="majorHAnsi"/>
              </w:rPr>
              <w:t>21</w:t>
            </w:r>
            <w:r w:rsidR="00A00DAD" w:rsidRPr="00DE53D1">
              <w:rPr>
                <w:rFonts w:asciiTheme="majorHAnsi" w:hAnsiTheme="majorHAnsi"/>
              </w:rPr>
              <w:t>/0</w:t>
            </w:r>
            <w:r w:rsidRPr="00DE53D1">
              <w:rPr>
                <w:rFonts w:asciiTheme="majorHAnsi" w:hAnsiTheme="majorHAnsi"/>
              </w:rPr>
              <w:t>4</w:t>
            </w:r>
            <w:r w:rsidR="00A00DAD" w:rsidRPr="00DE53D1">
              <w:rPr>
                <w:rFonts w:asciiTheme="majorHAnsi" w:hAnsiTheme="majorHAnsi"/>
              </w:rPr>
              <w:t>/15</w:t>
            </w:r>
          </w:p>
        </w:tc>
        <w:tc>
          <w:tcPr>
            <w:tcW w:w="1668" w:type="dxa"/>
            <w:vAlign w:val="center"/>
          </w:tcPr>
          <w:p w14:paraId="3C5E5E79" w14:textId="77777777" w:rsidR="00A00DAD" w:rsidRPr="00DE53D1" w:rsidRDefault="00C50B15"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eastAsia="Times New Roman" w:hAnsiTheme="majorHAnsi" w:cs="Calibri"/>
                <w:lang w:eastAsia="es-CO"/>
              </w:rPr>
              <w:t>7.6</w:t>
            </w:r>
            <w:r w:rsidR="00CB1D9E" w:rsidRPr="00DE53D1">
              <w:rPr>
                <w:rFonts w:asciiTheme="majorHAnsi" w:eastAsia="Times New Roman" w:hAnsiTheme="majorHAnsi" w:cs="Calibri"/>
                <w:lang w:eastAsia="es-CO"/>
              </w:rPr>
              <w:t>, 6.3</w:t>
            </w:r>
            <w:r w:rsidR="00A56FC1" w:rsidRPr="00DE53D1">
              <w:rPr>
                <w:rFonts w:asciiTheme="majorHAnsi" w:eastAsia="Times New Roman" w:hAnsiTheme="majorHAnsi" w:cs="Calibri"/>
                <w:lang w:eastAsia="es-CO"/>
              </w:rPr>
              <w:t xml:space="preserve">, </w:t>
            </w:r>
            <w:r w:rsidR="00903C4B" w:rsidRPr="00DE53D1">
              <w:rPr>
                <w:rFonts w:asciiTheme="majorHAnsi" w:eastAsia="Times New Roman" w:hAnsiTheme="majorHAnsi" w:cs="Calibri"/>
                <w:lang w:eastAsia="es-CO"/>
              </w:rPr>
              <w:t>10</w:t>
            </w:r>
          </w:p>
        </w:tc>
        <w:tc>
          <w:tcPr>
            <w:tcW w:w="2550" w:type="dxa"/>
            <w:vAlign w:val="center"/>
          </w:tcPr>
          <w:p w14:paraId="3C5E5E7A" w14:textId="77777777" w:rsidR="00A00DAD" w:rsidRPr="00DE53D1" w:rsidRDefault="00BA00ED"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eastAsia="Times New Roman" w:hAnsiTheme="majorHAnsi" w:cs="Calibri"/>
                <w:lang w:eastAsia="es-CO"/>
              </w:rPr>
              <w:t>Se añade Suposiciones</w:t>
            </w:r>
            <w:r w:rsidR="00A56FC1" w:rsidRPr="00DE53D1">
              <w:rPr>
                <w:rFonts w:asciiTheme="majorHAnsi" w:eastAsia="Times New Roman" w:hAnsiTheme="majorHAnsi" w:cs="Calibri"/>
                <w:lang w:eastAsia="es-CO"/>
              </w:rPr>
              <w:t>;</w:t>
            </w:r>
            <w:r w:rsidRPr="00DE53D1">
              <w:rPr>
                <w:rFonts w:asciiTheme="majorHAnsi" w:eastAsia="Times New Roman" w:hAnsiTheme="majorHAnsi" w:cs="Calibri"/>
                <w:lang w:eastAsia="es-CO"/>
              </w:rPr>
              <w:t xml:space="preserve"> y dependencias</w:t>
            </w:r>
            <w:r w:rsidR="00A56FC1" w:rsidRPr="00DE53D1">
              <w:rPr>
                <w:rFonts w:asciiTheme="majorHAnsi" w:eastAsia="Times New Roman" w:hAnsiTheme="majorHAnsi" w:cs="Calibri"/>
                <w:lang w:eastAsia="es-CO"/>
              </w:rPr>
              <w:t xml:space="preserve">, </w:t>
            </w:r>
            <w:r w:rsidR="00CB1D9E" w:rsidRPr="00DE53D1">
              <w:rPr>
                <w:rFonts w:asciiTheme="majorHAnsi" w:eastAsia="Times New Roman" w:hAnsiTheme="majorHAnsi" w:cs="Calibri"/>
                <w:lang w:eastAsia="es-CO"/>
              </w:rPr>
              <w:t>definiciones</w:t>
            </w:r>
            <w:r w:rsidR="00A56FC1" w:rsidRPr="00DE53D1">
              <w:rPr>
                <w:rFonts w:asciiTheme="majorHAnsi" w:eastAsia="Times New Roman" w:hAnsiTheme="majorHAnsi" w:cs="Calibri"/>
                <w:lang w:eastAsia="es-CO"/>
              </w:rPr>
              <w:t xml:space="preserve">; y </w:t>
            </w:r>
            <w:r w:rsidR="0079143C" w:rsidRPr="00DE53D1">
              <w:rPr>
                <w:rFonts w:asciiTheme="majorHAnsi" w:eastAsia="Times New Roman" w:hAnsiTheme="majorHAnsi" w:cs="Calibri"/>
                <w:lang w:eastAsia="es-CO"/>
              </w:rPr>
              <w:t>verificación</w:t>
            </w:r>
            <w:r w:rsidR="00A56FC1" w:rsidRPr="00DE53D1">
              <w:rPr>
                <w:rFonts w:asciiTheme="majorHAnsi" w:eastAsia="Times New Roman" w:hAnsiTheme="majorHAnsi" w:cs="Calibri"/>
                <w:lang w:eastAsia="es-CO"/>
              </w:rPr>
              <w:t xml:space="preserve"> y </w:t>
            </w:r>
            <w:r w:rsidR="0079143C" w:rsidRPr="00DE53D1">
              <w:rPr>
                <w:rFonts w:asciiTheme="majorHAnsi" w:eastAsia="Times New Roman" w:hAnsiTheme="majorHAnsi" w:cs="Calibri"/>
                <w:lang w:eastAsia="es-CO"/>
              </w:rPr>
              <w:t>validación</w:t>
            </w:r>
          </w:p>
        </w:tc>
        <w:tc>
          <w:tcPr>
            <w:tcW w:w="2895" w:type="dxa"/>
            <w:vAlign w:val="center"/>
          </w:tcPr>
          <w:p w14:paraId="3C5E5E7B" w14:textId="77777777" w:rsidR="00A00DAD" w:rsidRPr="00DE53D1" w:rsidRDefault="00BA00ED"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hAnsiTheme="majorHAnsi"/>
              </w:rPr>
              <w:t>SoS Master</w:t>
            </w:r>
            <w:r w:rsidR="00A56FC1" w:rsidRPr="00DE53D1">
              <w:rPr>
                <w:rFonts w:asciiTheme="majorHAnsi" w:hAnsiTheme="majorHAnsi"/>
              </w:rPr>
              <w:t xml:space="preserve"> y Scrum Master área de calidad y administración de la configuración</w:t>
            </w:r>
          </w:p>
        </w:tc>
      </w:tr>
      <w:tr w:rsidR="0079143C" w:rsidRPr="00DE53D1" w14:paraId="3C5E5E82" w14:textId="77777777" w:rsidTr="00947EE1">
        <w:trPr>
          <w:cnfStyle w:val="000000010000" w:firstRow="0" w:lastRow="0" w:firstColumn="0" w:lastColumn="0" w:oddVBand="0" w:evenVBand="0" w:oddHBand="0" w:evenHBand="1"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189" w:type="dxa"/>
            <w:vAlign w:val="center"/>
          </w:tcPr>
          <w:p w14:paraId="3C5E5E7D" w14:textId="77777777" w:rsidR="0079143C" w:rsidRPr="00DE53D1" w:rsidRDefault="0079143C" w:rsidP="00947EE1">
            <w:pPr>
              <w:spacing w:line="360" w:lineRule="auto"/>
              <w:jc w:val="center"/>
            </w:pPr>
            <w:r w:rsidRPr="00DE53D1">
              <w:t>0.4</w:t>
            </w:r>
          </w:p>
        </w:tc>
        <w:tc>
          <w:tcPr>
            <w:tcW w:w="1318" w:type="dxa"/>
            <w:vAlign w:val="center"/>
          </w:tcPr>
          <w:p w14:paraId="3C5E5E7E" w14:textId="77777777" w:rsidR="0079143C" w:rsidRPr="00DE53D1" w:rsidRDefault="0079143C"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21/04/15</w:t>
            </w:r>
          </w:p>
        </w:tc>
        <w:tc>
          <w:tcPr>
            <w:tcW w:w="1668" w:type="dxa"/>
            <w:vAlign w:val="center"/>
          </w:tcPr>
          <w:p w14:paraId="3C5E5E7F" w14:textId="77777777" w:rsidR="0079143C" w:rsidRPr="00DE53D1" w:rsidRDefault="00903C4B"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Calibri"/>
                <w:lang w:eastAsia="es-CO"/>
              </w:rPr>
            </w:pPr>
            <w:r w:rsidRPr="00DE53D1">
              <w:rPr>
                <w:rFonts w:asciiTheme="majorHAnsi" w:eastAsia="Times New Roman" w:hAnsiTheme="majorHAnsi" w:cs="Calibri"/>
                <w:lang w:eastAsia="es-CO"/>
              </w:rPr>
              <w:t>6</w:t>
            </w:r>
            <w:r w:rsidR="0079143C" w:rsidRPr="00DE53D1">
              <w:rPr>
                <w:rFonts w:asciiTheme="majorHAnsi" w:eastAsia="Times New Roman" w:hAnsiTheme="majorHAnsi" w:cs="Calibri"/>
                <w:lang w:eastAsia="es-CO"/>
              </w:rPr>
              <w:t>.5</w:t>
            </w:r>
          </w:p>
        </w:tc>
        <w:tc>
          <w:tcPr>
            <w:tcW w:w="2550" w:type="dxa"/>
            <w:vAlign w:val="center"/>
          </w:tcPr>
          <w:p w14:paraId="3C5E5E80" w14:textId="77777777" w:rsidR="0079143C" w:rsidRPr="00DE53D1" w:rsidRDefault="0079143C"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Calibri"/>
                <w:lang w:eastAsia="es-CO"/>
              </w:rPr>
            </w:pPr>
            <w:r w:rsidRPr="00DE53D1">
              <w:rPr>
                <w:rFonts w:asciiTheme="majorHAnsi" w:eastAsia="Times New Roman" w:hAnsiTheme="majorHAnsi" w:cs="Calibri"/>
                <w:lang w:eastAsia="es-CO"/>
              </w:rPr>
              <w:t>Apreciación global</w:t>
            </w:r>
          </w:p>
        </w:tc>
        <w:tc>
          <w:tcPr>
            <w:tcW w:w="2895" w:type="dxa"/>
            <w:vAlign w:val="center"/>
          </w:tcPr>
          <w:p w14:paraId="3C5E5E81" w14:textId="77777777" w:rsidR="0079143C" w:rsidRPr="00DE53D1" w:rsidRDefault="0079143C"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SoS Master</w:t>
            </w:r>
          </w:p>
        </w:tc>
      </w:tr>
      <w:tr w:rsidR="00903C4B" w:rsidRPr="00DE53D1" w14:paraId="3C5E5E88" w14:textId="77777777" w:rsidTr="00947EE1">
        <w:trPr>
          <w:cnfStyle w:val="000000100000" w:firstRow="0" w:lastRow="0" w:firstColumn="0" w:lastColumn="0" w:oddVBand="0" w:evenVBand="0" w:oddHBand="1" w:evenHBand="0"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189" w:type="dxa"/>
            <w:vAlign w:val="center"/>
          </w:tcPr>
          <w:p w14:paraId="3C5E5E83" w14:textId="77777777" w:rsidR="00903C4B" w:rsidRPr="00DE53D1" w:rsidRDefault="00903C4B" w:rsidP="00947EE1">
            <w:pPr>
              <w:spacing w:line="360" w:lineRule="auto"/>
              <w:jc w:val="center"/>
            </w:pPr>
            <w:r w:rsidRPr="00DE53D1">
              <w:t>0.5</w:t>
            </w:r>
          </w:p>
        </w:tc>
        <w:tc>
          <w:tcPr>
            <w:tcW w:w="1318" w:type="dxa"/>
            <w:vAlign w:val="center"/>
          </w:tcPr>
          <w:p w14:paraId="3C5E5E84" w14:textId="77777777" w:rsidR="00903C4B" w:rsidRPr="00DE53D1" w:rsidRDefault="00903C4B"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22/04/15</w:t>
            </w:r>
          </w:p>
        </w:tc>
        <w:tc>
          <w:tcPr>
            <w:tcW w:w="1668" w:type="dxa"/>
            <w:vAlign w:val="center"/>
          </w:tcPr>
          <w:p w14:paraId="3C5E5E85" w14:textId="77777777" w:rsidR="00903C4B" w:rsidRPr="00DE53D1" w:rsidRDefault="00903C4B"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eastAsia="Times New Roman" w:hAnsiTheme="majorHAnsi" w:cs="Calibri"/>
                <w:lang w:eastAsia="es-CO"/>
              </w:rPr>
              <w:t>7.1</w:t>
            </w:r>
            <w:r w:rsidR="00F70480" w:rsidRPr="00DE53D1">
              <w:rPr>
                <w:rFonts w:asciiTheme="majorHAnsi" w:eastAsia="Times New Roman" w:hAnsiTheme="majorHAnsi" w:cs="Calibri"/>
                <w:lang w:eastAsia="es-CO"/>
              </w:rPr>
              <w:t>, 7.7</w:t>
            </w:r>
            <w:r w:rsidR="009A3F6F" w:rsidRPr="00DE53D1">
              <w:rPr>
                <w:rFonts w:asciiTheme="majorHAnsi" w:eastAsia="Times New Roman" w:hAnsiTheme="majorHAnsi" w:cs="Calibri"/>
                <w:lang w:eastAsia="es-CO"/>
              </w:rPr>
              <w:t>, 7.3</w:t>
            </w:r>
            <w:r w:rsidR="000F09E0" w:rsidRPr="00DE53D1">
              <w:rPr>
                <w:rFonts w:asciiTheme="majorHAnsi" w:eastAsia="Times New Roman" w:hAnsiTheme="majorHAnsi" w:cs="Calibri"/>
                <w:lang w:eastAsia="es-CO"/>
              </w:rPr>
              <w:t>, 7.5</w:t>
            </w:r>
          </w:p>
        </w:tc>
        <w:tc>
          <w:tcPr>
            <w:tcW w:w="2550" w:type="dxa"/>
            <w:vAlign w:val="center"/>
          </w:tcPr>
          <w:p w14:paraId="3C5E5E86" w14:textId="77777777" w:rsidR="00903C4B" w:rsidRPr="00DE53D1" w:rsidRDefault="00903C4B"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sidRPr="00DE53D1">
              <w:rPr>
                <w:rFonts w:asciiTheme="majorHAnsi" w:eastAsia="Times New Roman" w:hAnsiTheme="majorHAnsi" w:cs="Calibri"/>
                <w:lang w:eastAsia="es-CO"/>
              </w:rPr>
              <w:t>Perspectiva del producto</w:t>
            </w:r>
            <w:r w:rsidR="009A3F6F" w:rsidRPr="00DE53D1">
              <w:rPr>
                <w:rFonts w:asciiTheme="majorHAnsi" w:eastAsia="Times New Roman" w:hAnsiTheme="majorHAnsi" w:cs="Calibri"/>
                <w:lang w:eastAsia="es-CO"/>
              </w:rPr>
              <w:t>,</w:t>
            </w:r>
            <w:r w:rsidR="00F70480" w:rsidRPr="00DE53D1">
              <w:rPr>
                <w:rFonts w:asciiTheme="majorHAnsi" w:eastAsia="Times New Roman" w:hAnsiTheme="majorHAnsi" w:cs="Calibri"/>
                <w:lang w:eastAsia="es-CO"/>
              </w:rPr>
              <w:t xml:space="preserve"> distribución de requerimientos</w:t>
            </w:r>
            <w:r w:rsidR="000F09E0" w:rsidRPr="00DE53D1">
              <w:rPr>
                <w:rFonts w:asciiTheme="majorHAnsi" w:eastAsia="Times New Roman" w:hAnsiTheme="majorHAnsi" w:cs="Calibri"/>
                <w:lang w:eastAsia="es-CO"/>
              </w:rPr>
              <w:t>,</w:t>
            </w:r>
            <w:r w:rsidR="009A3F6F" w:rsidRPr="00DE53D1">
              <w:rPr>
                <w:rFonts w:asciiTheme="majorHAnsi" w:eastAsia="Times New Roman" w:hAnsiTheme="majorHAnsi" w:cs="Calibri"/>
                <w:lang w:eastAsia="es-CO"/>
              </w:rPr>
              <w:t xml:space="preserve"> Características de usuario</w:t>
            </w:r>
            <w:r w:rsidR="000F09E0" w:rsidRPr="00DE53D1">
              <w:rPr>
                <w:rFonts w:asciiTheme="majorHAnsi" w:eastAsia="Times New Roman" w:hAnsiTheme="majorHAnsi" w:cs="Calibri"/>
                <w:lang w:eastAsia="es-CO"/>
              </w:rPr>
              <w:t xml:space="preserve"> y modelo de dominio</w:t>
            </w:r>
          </w:p>
        </w:tc>
        <w:tc>
          <w:tcPr>
            <w:tcW w:w="2895" w:type="dxa"/>
            <w:vAlign w:val="center"/>
          </w:tcPr>
          <w:p w14:paraId="3C5E5E87" w14:textId="77777777" w:rsidR="00903C4B" w:rsidRPr="00DE53D1" w:rsidRDefault="00903C4B"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Scrum Master de Arquitectura y diseño</w:t>
            </w:r>
            <w:r w:rsidR="00080282" w:rsidRPr="00DE53D1">
              <w:rPr>
                <w:rFonts w:asciiTheme="majorHAnsi" w:hAnsiTheme="majorHAnsi"/>
              </w:rPr>
              <w:t>, SoS Master</w:t>
            </w:r>
          </w:p>
        </w:tc>
      </w:tr>
      <w:tr w:rsidR="00AA7781" w:rsidRPr="00DE53D1" w14:paraId="3C5E5E8E" w14:textId="77777777" w:rsidTr="00947EE1">
        <w:trPr>
          <w:cnfStyle w:val="000000010000" w:firstRow="0" w:lastRow="0" w:firstColumn="0" w:lastColumn="0" w:oddVBand="0" w:evenVBand="0" w:oddHBand="0" w:evenHBand="1"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1189" w:type="dxa"/>
            <w:vAlign w:val="center"/>
          </w:tcPr>
          <w:p w14:paraId="3C5E5E89" w14:textId="77777777" w:rsidR="00AA7781" w:rsidRPr="00DE53D1" w:rsidRDefault="00AA7781" w:rsidP="00947EE1">
            <w:pPr>
              <w:spacing w:line="360" w:lineRule="auto"/>
              <w:jc w:val="center"/>
            </w:pPr>
            <w:r w:rsidRPr="00DE53D1">
              <w:t>0.6</w:t>
            </w:r>
          </w:p>
        </w:tc>
        <w:tc>
          <w:tcPr>
            <w:tcW w:w="1318" w:type="dxa"/>
            <w:vAlign w:val="center"/>
          </w:tcPr>
          <w:p w14:paraId="3C5E5E8A" w14:textId="77777777" w:rsidR="00AA7781" w:rsidRPr="00DE53D1" w:rsidRDefault="00AA7781"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22/04/15</w:t>
            </w:r>
          </w:p>
        </w:tc>
        <w:tc>
          <w:tcPr>
            <w:tcW w:w="1668" w:type="dxa"/>
            <w:vAlign w:val="center"/>
          </w:tcPr>
          <w:p w14:paraId="3C5E5E8B" w14:textId="77777777" w:rsidR="00AA7781" w:rsidRPr="00DE53D1" w:rsidRDefault="00AA7781"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Calibri"/>
                <w:lang w:eastAsia="es-CO"/>
              </w:rPr>
            </w:pPr>
            <w:r w:rsidRPr="00DE53D1">
              <w:rPr>
                <w:rFonts w:asciiTheme="majorHAnsi" w:eastAsia="Times New Roman" w:hAnsiTheme="majorHAnsi" w:cs="Calibri"/>
                <w:lang w:eastAsia="es-CO"/>
              </w:rPr>
              <w:t>12</w:t>
            </w:r>
          </w:p>
        </w:tc>
        <w:tc>
          <w:tcPr>
            <w:tcW w:w="2550" w:type="dxa"/>
            <w:vAlign w:val="center"/>
          </w:tcPr>
          <w:p w14:paraId="3C5E5E8C" w14:textId="77777777" w:rsidR="00AA7781" w:rsidRPr="00DE53D1" w:rsidRDefault="00AA7781"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Calibri"/>
                <w:lang w:eastAsia="es-CO"/>
              </w:rPr>
            </w:pPr>
            <w:r w:rsidRPr="00DE53D1">
              <w:rPr>
                <w:rFonts w:asciiTheme="majorHAnsi" w:eastAsia="Times New Roman" w:hAnsiTheme="majorHAnsi" w:cs="Calibri"/>
                <w:lang w:eastAsia="es-CO"/>
              </w:rPr>
              <w:t>Anexos sobre requerimientos y aplicaciones similares</w:t>
            </w:r>
          </w:p>
        </w:tc>
        <w:tc>
          <w:tcPr>
            <w:tcW w:w="2895" w:type="dxa"/>
            <w:vAlign w:val="center"/>
          </w:tcPr>
          <w:p w14:paraId="3C5E5E8D" w14:textId="77777777" w:rsidR="00AA7781" w:rsidRPr="00DE53D1" w:rsidRDefault="00072D7E"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072D7E">
              <w:rPr>
                <w:rFonts w:asciiTheme="majorHAnsi" w:hAnsiTheme="majorHAnsi"/>
              </w:rPr>
              <w:t>SoS Master y Scrum Master área de calidad y administración de la configuración</w:t>
            </w:r>
          </w:p>
        </w:tc>
      </w:tr>
      <w:tr w:rsidR="00072D7E" w:rsidRPr="00DE53D1" w14:paraId="3C5E5E94" w14:textId="77777777" w:rsidTr="00947EE1">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1189" w:type="dxa"/>
            <w:vAlign w:val="center"/>
          </w:tcPr>
          <w:p w14:paraId="3C5E5E8F" w14:textId="77777777" w:rsidR="00072D7E" w:rsidRPr="00DE53D1" w:rsidRDefault="00072D7E" w:rsidP="00947EE1">
            <w:pPr>
              <w:spacing w:line="360" w:lineRule="auto"/>
              <w:jc w:val="center"/>
            </w:pPr>
            <w:r>
              <w:lastRenderedPageBreak/>
              <w:t>0.7</w:t>
            </w:r>
          </w:p>
        </w:tc>
        <w:tc>
          <w:tcPr>
            <w:tcW w:w="1318" w:type="dxa"/>
            <w:vAlign w:val="center"/>
          </w:tcPr>
          <w:p w14:paraId="3C5E5E90" w14:textId="77777777" w:rsidR="00072D7E" w:rsidRPr="00DE53D1" w:rsidRDefault="00072D7E"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Pr>
                <w:rFonts w:asciiTheme="majorHAnsi" w:hAnsiTheme="majorHAnsi"/>
              </w:rPr>
              <w:t>23</w:t>
            </w:r>
            <w:r w:rsidRPr="00072D7E">
              <w:rPr>
                <w:rFonts w:asciiTheme="majorHAnsi" w:hAnsiTheme="majorHAnsi"/>
              </w:rPr>
              <w:t>/04/15</w:t>
            </w:r>
          </w:p>
        </w:tc>
        <w:tc>
          <w:tcPr>
            <w:tcW w:w="1668" w:type="dxa"/>
            <w:vAlign w:val="center"/>
          </w:tcPr>
          <w:p w14:paraId="3C5E5E91" w14:textId="77777777" w:rsidR="00072D7E" w:rsidRPr="00DE53D1" w:rsidRDefault="00072D7E"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Pr>
                <w:rFonts w:asciiTheme="majorHAnsi" w:eastAsia="Times New Roman" w:hAnsiTheme="majorHAnsi" w:cs="Calibri"/>
                <w:lang w:eastAsia="es-CO"/>
              </w:rPr>
              <w:t>10.3, 8.1,7.4</w:t>
            </w:r>
            <w:r w:rsidR="007F7C25">
              <w:rPr>
                <w:rFonts w:asciiTheme="majorHAnsi" w:eastAsia="Times New Roman" w:hAnsiTheme="majorHAnsi" w:cs="Calibri"/>
                <w:lang w:eastAsia="es-CO"/>
              </w:rPr>
              <w:t>, 6.4</w:t>
            </w:r>
          </w:p>
        </w:tc>
        <w:tc>
          <w:tcPr>
            <w:tcW w:w="2550" w:type="dxa"/>
            <w:vAlign w:val="center"/>
          </w:tcPr>
          <w:p w14:paraId="3C5E5E92" w14:textId="77777777" w:rsidR="00072D7E" w:rsidRPr="00DE53D1" w:rsidRDefault="00072D7E"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Calibri"/>
                <w:lang w:eastAsia="es-CO"/>
              </w:rPr>
            </w:pPr>
            <w:r>
              <w:rPr>
                <w:rFonts w:asciiTheme="majorHAnsi" w:eastAsia="Times New Roman" w:hAnsiTheme="majorHAnsi" w:cs="Calibri"/>
                <w:lang w:eastAsia="es-CO"/>
              </w:rPr>
              <w:t>Restricciones, Análisis verificación y validación, Requerimientos de interfaces externas</w:t>
            </w:r>
            <w:r w:rsidR="007F7C25">
              <w:rPr>
                <w:rFonts w:asciiTheme="majorHAnsi" w:eastAsia="Times New Roman" w:hAnsiTheme="majorHAnsi" w:cs="Calibri"/>
                <w:lang w:eastAsia="es-CO"/>
              </w:rPr>
              <w:t>, Referencias</w:t>
            </w:r>
          </w:p>
        </w:tc>
        <w:tc>
          <w:tcPr>
            <w:tcW w:w="2895" w:type="dxa"/>
            <w:vAlign w:val="center"/>
          </w:tcPr>
          <w:p w14:paraId="3C5E5E93" w14:textId="77777777" w:rsidR="00072D7E" w:rsidRPr="00DE53D1" w:rsidRDefault="00072D7E" w:rsidP="00947EE1">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072D7E">
              <w:rPr>
                <w:rFonts w:asciiTheme="majorHAnsi" w:hAnsiTheme="majorHAnsi"/>
              </w:rPr>
              <w:t>SoS Master y Scrum Master área de calidad y administración de la configuración</w:t>
            </w:r>
          </w:p>
        </w:tc>
      </w:tr>
      <w:tr w:rsidR="002469A1" w:rsidRPr="00DE53D1" w14:paraId="3C5E5E9A" w14:textId="77777777" w:rsidTr="00947EE1">
        <w:trPr>
          <w:cnfStyle w:val="000000010000" w:firstRow="0" w:lastRow="0" w:firstColumn="0" w:lastColumn="0" w:oddVBand="0" w:evenVBand="0" w:oddHBand="0" w:evenHBand="1"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1189" w:type="dxa"/>
            <w:vAlign w:val="center"/>
          </w:tcPr>
          <w:p w14:paraId="3C5E5E95" w14:textId="77777777" w:rsidR="002469A1" w:rsidRDefault="002469A1" w:rsidP="00947EE1">
            <w:pPr>
              <w:spacing w:line="360" w:lineRule="auto"/>
              <w:jc w:val="center"/>
            </w:pPr>
            <w:r>
              <w:t>0.8</w:t>
            </w:r>
          </w:p>
        </w:tc>
        <w:tc>
          <w:tcPr>
            <w:tcW w:w="1318" w:type="dxa"/>
            <w:vAlign w:val="center"/>
          </w:tcPr>
          <w:p w14:paraId="3C5E5E96" w14:textId="77777777" w:rsidR="002469A1" w:rsidRDefault="002469A1"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Pr>
                <w:rFonts w:asciiTheme="majorHAnsi" w:hAnsiTheme="majorHAnsi"/>
              </w:rPr>
              <w:t>24/04/2015</w:t>
            </w:r>
          </w:p>
        </w:tc>
        <w:tc>
          <w:tcPr>
            <w:tcW w:w="1668" w:type="dxa"/>
            <w:vAlign w:val="center"/>
          </w:tcPr>
          <w:p w14:paraId="3C5E5E97" w14:textId="77777777" w:rsidR="002469A1" w:rsidRDefault="002469A1"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Calibri"/>
                <w:lang w:eastAsia="es-CO"/>
              </w:rPr>
            </w:pPr>
            <w:r>
              <w:rPr>
                <w:rFonts w:asciiTheme="majorHAnsi" w:eastAsia="Times New Roman" w:hAnsiTheme="majorHAnsi" w:cs="Calibri"/>
                <w:lang w:eastAsia="es-CO"/>
              </w:rPr>
              <w:t>11</w:t>
            </w:r>
          </w:p>
        </w:tc>
        <w:tc>
          <w:tcPr>
            <w:tcW w:w="2550" w:type="dxa"/>
            <w:vAlign w:val="center"/>
          </w:tcPr>
          <w:p w14:paraId="3C5E5E98" w14:textId="77777777" w:rsidR="002469A1" w:rsidRDefault="002469A1"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Calibri"/>
                <w:lang w:eastAsia="es-CO"/>
              </w:rPr>
            </w:pPr>
            <w:r>
              <w:rPr>
                <w:rFonts w:asciiTheme="majorHAnsi" w:eastAsia="Times New Roman" w:hAnsiTheme="majorHAnsi" w:cs="Calibri"/>
                <w:lang w:eastAsia="es-CO"/>
              </w:rPr>
              <w:t>Se añade sección de prototipo</w:t>
            </w:r>
          </w:p>
        </w:tc>
        <w:tc>
          <w:tcPr>
            <w:tcW w:w="2895" w:type="dxa"/>
            <w:vAlign w:val="center"/>
          </w:tcPr>
          <w:p w14:paraId="3C5E5E99" w14:textId="77777777" w:rsidR="002469A1" w:rsidRPr="00072D7E" w:rsidRDefault="002469A1" w:rsidP="00947EE1">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Pr>
                <w:rFonts w:asciiTheme="majorHAnsi" w:hAnsiTheme="majorHAnsi"/>
              </w:rPr>
              <w:t>ED área desarrollo</w:t>
            </w:r>
          </w:p>
        </w:tc>
      </w:tr>
    </w:tbl>
    <w:p w14:paraId="3C5E5E9B" w14:textId="77777777" w:rsidR="00E85105" w:rsidRDefault="00E85105" w:rsidP="00E85105">
      <w:bookmarkStart w:id="3" w:name="_Toc417481916"/>
    </w:p>
    <w:p w14:paraId="3C5E5E9C" w14:textId="77777777" w:rsidR="00E85105" w:rsidRDefault="00E85105" w:rsidP="00E85105"/>
    <w:p w14:paraId="3C5E5E9D" w14:textId="77777777" w:rsidR="00E85105" w:rsidRDefault="00E85105" w:rsidP="00E85105"/>
    <w:p w14:paraId="3C5E5E9E" w14:textId="77777777" w:rsidR="00E85105" w:rsidRDefault="00E85105" w:rsidP="00E85105"/>
    <w:p w14:paraId="3C5E5E9F" w14:textId="77777777" w:rsidR="00E85105" w:rsidRDefault="00E85105" w:rsidP="00E85105"/>
    <w:p w14:paraId="3C5E5EA0" w14:textId="77777777" w:rsidR="00E85105" w:rsidRDefault="00E85105" w:rsidP="00E85105"/>
    <w:p w14:paraId="3C5E5EA1" w14:textId="77777777" w:rsidR="00E85105" w:rsidRDefault="00E85105" w:rsidP="00E85105"/>
    <w:p w14:paraId="3C5E5EA2" w14:textId="77777777" w:rsidR="00E85105" w:rsidRDefault="00E85105" w:rsidP="00E85105"/>
    <w:p w14:paraId="3C5E5EA3" w14:textId="77777777" w:rsidR="00E85105" w:rsidRDefault="00E85105" w:rsidP="00E85105"/>
    <w:p w14:paraId="3C5E5EA4" w14:textId="77777777" w:rsidR="00E85105" w:rsidRDefault="00E85105" w:rsidP="00E85105"/>
    <w:p w14:paraId="3C5E5EA5" w14:textId="77777777" w:rsidR="00E85105" w:rsidRDefault="00E85105" w:rsidP="00E85105"/>
    <w:p w14:paraId="3C5E5EA6" w14:textId="77777777" w:rsidR="00E85105" w:rsidRDefault="00E85105" w:rsidP="00E85105"/>
    <w:p w14:paraId="3C5E5EA7" w14:textId="77777777" w:rsidR="00E85105" w:rsidRDefault="00E85105" w:rsidP="00E85105"/>
    <w:p w14:paraId="3C5E5EA8" w14:textId="77777777" w:rsidR="00E85105" w:rsidRDefault="00E85105" w:rsidP="00E85105"/>
    <w:p w14:paraId="3C5E5EA9" w14:textId="77777777" w:rsidR="00E85105" w:rsidRDefault="00E85105" w:rsidP="00E85105"/>
    <w:p w14:paraId="3C5E5EAA" w14:textId="77777777" w:rsidR="00E85105" w:rsidRDefault="00E85105" w:rsidP="00E85105"/>
    <w:p w14:paraId="3C5E5EAB" w14:textId="77777777" w:rsidR="00A27398" w:rsidRPr="00DE53D1" w:rsidRDefault="00A27398" w:rsidP="00FF4AF1">
      <w:pPr>
        <w:pStyle w:val="Ttulo1"/>
        <w:numPr>
          <w:ilvl w:val="0"/>
          <w:numId w:val="55"/>
        </w:numPr>
      </w:pPr>
      <w:bookmarkStart w:id="4" w:name="_Toc417546982"/>
      <w:r w:rsidRPr="00DE53D1">
        <w:lastRenderedPageBreak/>
        <w:t>Prefacio</w:t>
      </w:r>
      <w:bookmarkEnd w:id="3"/>
      <w:bookmarkEnd w:id="4"/>
    </w:p>
    <w:p w14:paraId="3C5E5EAC"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t>Este documento presenta el desarrollo del Software RequirementsSpecificationDocument aplicado a la creación de una aplicación denominada RAWR, la cual pretende ser una red social de mascotas. Fue desarrollado de manera conjunta por Stiven Ávila, Luisa Álvarez, David Calle, Fabián Merchán, Luis Montaño y Alfredo Santamaría. Todos estudiantes de la Pontificia Universidad Javeriana, inscritos en el programa de Ingeniería de Sistemas.</w:t>
      </w:r>
    </w:p>
    <w:p w14:paraId="3C5E5EAD"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t>De manera general los temas que se abordarán son: la vista general o introducción del proyecto en donde se definirán alcances, objetivos y actores. Posteriormente se creará la especificación del sistema, en esta parte se definirán mecanismos de priorización, especificación y estructura de requerimientos y el modelo de análisis de dominio. Más adelante se mostrará el plan de control de requerimientos. Seguidamente trataremos el tema del prototipo, en donde se hablará acerca de la priorización, avance, funcionalidad y diseño del mismo.</w:t>
      </w:r>
    </w:p>
    <w:p w14:paraId="3C5E5EAE"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t xml:space="preserve">Este trabajo se ha realizado con el propósito de aplicar la Ingeniería de Software para crear una especificación de los requerimientos de la aplicación RAWR. Con el fin de realizar lo anteriormente mencionado se realizará un análisis de las funcionalidades del sistema. Además el desarrollo de este documento nos permitirá determinar la precedencia y el grado de criticidad  de cada uno de los requerimientos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5kocn2geb","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EAF"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t>El documento está dirigido a Miguel Torres y Jaime Pavlich, quienes figuran como asesores en el organigrama de RAWR. Sin embargo es importante que todos los integrantes tengan acceso al documento y completo conocimiento de lo que se encuentra en cada una de las secciones.</w:t>
      </w:r>
    </w:p>
    <w:p w14:paraId="3C5E5EB0" w14:textId="77777777" w:rsidR="00A27398" w:rsidRPr="00DE53D1" w:rsidRDefault="00A27398" w:rsidP="00F23FA3">
      <w:pPr>
        <w:spacing w:line="360" w:lineRule="auto"/>
        <w:rPr>
          <w:rFonts w:asciiTheme="majorHAnsi" w:hAnsiTheme="majorHAnsi"/>
          <w:sz w:val="24"/>
          <w:szCs w:val="24"/>
        </w:rPr>
      </w:pPr>
    </w:p>
    <w:p w14:paraId="3C5E5EB1" w14:textId="77777777" w:rsidR="00A27398" w:rsidRPr="00DE53D1" w:rsidRDefault="00A27398" w:rsidP="00F23FA3">
      <w:pPr>
        <w:spacing w:line="360" w:lineRule="auto"/>
        <w:rPr>
          <w:rFonts w:asciiTheme="majorHAnsi" w:hAnsiTheme="majorHAnsi"/>
          <w:sz w:val="24"/>
          <w:szCs w:val="24"/>
        </w:rPr>
      </w:pPr>
    </w:p>
    <w:p w14:paraId="3C5E5EB2" w14:textId="77777777" w:rsidR="00A27398" w:rsidRPr="00DE53D1" w:rsidRDefault="00A27398" w:rsidP="00F23FA3">
      <w:pPr>
        <w:spacing w:line="360" w:lineRule="auto"/>
        <w:rPr>
          <w:rFonts w:asciiTheme="majorHAnsi" w:hAnsiTheme="majorHAnsi"/>
          <w:sz w:val="24"/>
          <w:szCs w:val="24"/>
        </w:rPr>
      </w:pPr>
    </w:p>
    <w:p w14:paraId="3C5E5EB3" w14:textId="77777777" w:rsidR="00712D41" w:rsidRDefault="00712D41" w:rsidP="00FF4AF1">
      <w:pPr>
        <w:pStyle w:val="Ttulo1"/>
        <w:numPr>
          <w:ilvl w:val="0"/>
          <w:numId w:val="55"/>
        </w:numPr>
      </w:pPr>
      <w:bookmarkStart w:id="5" w:name="_Toc417481917"/>
      <w:bookmarkStart w:id="6" w:name="_Toc417546983"/>
      <w:r w:rsidRPr="00DE53D1">
        <w:lastRenderedPageBreak/>
        <w:t>Tabla de contenidos</w:t>
      </w:r>
      <w:bookmarkEnd w:id="5"/>
      <w:bookmarkEnd w:id="6"/>
    </w:p>
    <w:p w14:paraId="3C5E5EB4" w14:textId="77777777" w:rsidR="00E85105" w:rsidRPr="00E85105" w:rsidRDefault="00E85105" w:rsidP="00E85105"/>
    <w:p w14:paraId="3C5E5EB5" w14:textId="77777777" w:rsidR="00E85105" w:rsidRDefault="005C7733">
      <w:pPr>
        <w:pStyle w:val="TDC1"/>
        <w:tabs>
          <w:tab w:val="left" w:pos="440"/>
          <w:tab w:val="right" w:leader="dot" w:pos="9394"/>
        </w:tabs>
        <w:rPr>
          <w:rFonts w:eastAsiaTheme="minorEastAsia"/>
          <w:noProof/>
          <w:lang w:eastAsia="es-CO"/>
        </w:rPr>
      </w:pPr>
      <w:r w:rsidRPr="00DE53D1">
        <w:rPr>
          <w:rFonts w:asciiTheme="majorHAnsi" w:hAnsiTheme="majorHAnsi"/>
        </w:rPr>
        <w:fldChar w:fldCharType="begin"/>
      </w:r>
      <w:r w:rsidR="0078366D" w:rsidRPr="00DE53D1">
        <w:rPr>
          <w:rFonts w:asciiTheme="majorHAnsi" w:hAnsiTheme="majorHAnsi"/>
        </w:rPr>
        <w:instrText xml:space="preserve"> TOC \o "1-5" \h \z \u </w:instrText>
      </w:r>
      <w:r w:rsidRPr="00DE53D1">
        <w:rPr>
          <w:rFonts w:asciiTheme="majorHAnsi" w:hAnsiTheme="majorHAnsi"/>
        </w:rPr>
        <w:fldChar w:fldCharType="separate"/>
      </w:r>
      <w:hyperlink w:anchor="_Toc417546981" w:history="1">
        <w:r w:rsidR="00E85105" w:rsidRPr="00F75E3B">
          <w:rPr>
            <w:rStyle w:val="Hipervnculo"/>
            <w:noProof/>
          </w:rPr>
          <w:t>1.</w:t>
        </w:r>
        <w:r w:rsidR="00E85105">
          <w:rPr>
            <w:rFonts w:eastAsiaTheme="minorEastAsia"/>
            <w:noProof/>
            <w:lang w:eastAsia="es-CO"/>
          </w:rPr>
          <w:tab/>
        </w:r>
        <w:r w:rsidR="00E85105" w:rsidRPr="00F75E3B">
          <w:rPr>
            <w:rStyle w:val="Hipervnculo"/>
            <w:noProof/>
          </w:rPr>
          <w:t>Historial de cambios</w:t>
        </w:r>
        <w:r w:rsidR="00E85105">
          <w:rPr>
            <w:noProof/>
            <w:webHidden/>
          </w:rPr>
          <w:tab/>
        </w:r>
        <w:r w:rsidR="00E85105">
          <w:rPr>
            <w:noProof/>
            <w:webHidden/>
          </w:rPr>
          <w:fldChar w:fldCharType="begin"/>
        </w:r>
        <w:r w:rsidR="00E85105">
          <w:rPr>
            <w:noProof/>
            <w:webHidden/>
          </w:rPr>
          <w:instrText xml:space="preserve"> PAGEREF _Toc417546981 \h </w:instrText>
        </w:r>
        <w:r w:rsidR="00E85105">
          <w:rPr>
            <w:noProof/>
            <w:webHidden/>
          </w:rPr>
        </w:r>
        <w:r w:rsidR="00E85105">
          <w:rPr>
            <w:noProof/>
            <w:webHidden/>
          </w:rPr>
          <w:fldChar w:fldCharType="separate"/>
        </w:r>
        <w:r w:rsidR="00E85105">
          <w:rPr>
            <w:noProof/>
            <w:webHidden/>
          </w:rPr>
          <w:t>2</w:t>
        </w:r>
        <w:r w:rsidR="00E85105">
          <w:rPr>
            <w:noProof/>
            <w:webHidden/>
          </w:rPr>
          <w:fldChar w:fldCharType="end"/>
        </w:r>
      </w:hyperlink>
    </w:p>
    <w:p w14:paraId="3C5E5EB6" w14:textId="77777777" w:rsidR="00E85105" w:rsidRDefault="00812A1B">
      <w:pPr>
        <w:pStyle w:val="TDC1"/>
        <w:tabs>
          <w:tab w:val="left" w:pos="440"/>
          <w:tab w:val="right" w:leader="dot" w:pos="9394"/>
        </w:tabs>
        <w:rPr>
          <w:rFonts w:eastAsiaTheme="minorEastAsia"/>
          <w:noProof/>
          <w:lang w:eastAsia="es-CO"/>
        </w:rPr>
      </w:pPr>
      <w:hyperlink w:anchor="_Toc417546982" w:history="1">
        <w:r w:rsidR="00E85105" w:rsidRPr="00F75E3B">
          <w:rPr>
            <w:rStyle w:val="Hipervnculo"/>
            <w:noProof/>
          </w:rPr>
          <w:t>2.</w:t>
        </w:r>
        <w:r w:rsidR="00E85105">
          <w:rPr>
            <w:rFonts w:eastAsiaTheme="minorEastAsia"/>
            <w:noProof/>
            <w:lang w:eastAsia="es-CO"/>
          </w:rPr>
          <w:tab/>
        </w:r>
        <w:r w:rsidR="00E85105" w:rsidRPr="00F75E3B">
          <w:rPr>
            <w:rStyle w:val="Hipervnculo"/>
            <w:noProof/>
          </w:rPr>
          <w:t>Prefacio</w:t>
        </w:r>
        <w:r w:rsidR="00E85105">
          <w:rPr>
            <w:noProof/>
            <w:webHidden/>
          </w:rPr>
          <w:tab/>
        </w:r>
        <w:r w:rsidR="00E85105">
          <w:rPr>
            <w:noProof/>
            <w:webHidden/>
          </w:rPr>
          <w:fldChar w:fldCharType="begin"/>
        </w:r>
        <w:r w:rsidR="00E85105">
          <w:rPr>
            <w:noProof/>
            <w:webHidden/>
          </w:rPr>
          <w:instrText xml:space="preserve"> PAGEREF _Toc417546982 \h </w:instrText>
        </w:r>
        <w:r w:rsidR="00E85105">
          <w:rPr>
            <w:noProof/>
            <w:webHidden/>
          </w:rPr>
        </w:r>
        <w:r w:rsidR="00E85105">
          <w:rPr>
            <w:noProof/>
            <w:webHidden/>
          </w:rPr>
          <w:fldChar w:fldCharType="separate"/>
        </w:r>
        <w:r w:rsidR="00E85105">
          <w:rPr>
            <w:noProof/>
            <w:webHidden/>
          </w:rPr>
          <w:t>4</w:t>
        </w:r>
        <w:r w:rsidR="00E85105">
          <w:rPr>
            <w:noProof/>
            <w:webHidden/>
          </w:rPr>
          <w:fldChar w:fldCharType="end"/>
        </w:r>
      </w:hyperlink>
    </w:p>
    <w:p w14:paraId="3C5E5EB7" w14:textId="77777777" w:rsidR="00E85105" w:rsidRDefault="00812A1B">
      <w:pPr>
        <w:pStyle w:val="TDC1"/>
        <w:tabs>
          <w:tab w:val="left" w:pos="440"/>
          <w:tab w:val="right" w:leader="dot" w:pos="9394"/>
        </w:tabs>
        <w:rPr>
          <w:rFonts w:eastAsiaTheme="minorEastAsia"/>
          <w:noProof/>
          <w:lang w:eastAsia="es-CO"/>
        </w:rPr>
      </w:pPr>
      <w:hyperlink w:anchor="_Toc417546983" w:history="1">
        <w:r w:rsidR="00E85105" w:rsidRPr="00F75E3B">
          <w:rPr>
            <w:rStyle w:val="Hipervnculo"/>
            <w:noProof/>
          </w:rPr>
          <w:t>3.</w:t>
        </w:r>
        <w:r w:rsidR="00E85105">
          <w:rPr>
            <w:rFonts w:eastAsiaTheme="minorEastAsia"/>
            <w:noProof/>
            <w:lang w:eastAsia="es-CO"/>
          </w:rPr>
          <w:tab/>
        </w:r>
        <w:r w:rsidR="00E85105" w:rsidRPr="00F75E3B">
          <w:rPr>
            <w:rStyle w:val="Hipervnculo"/>
            <w:noProof/>
          </w:rPr>
          <w:t>Tabla de contenidos</w:t>
        </w:r>
        <w:r w:rsidR="00E85105">
          <w:rPr>
            <w:noProof/>
            <w:webHidden/>
          </w:rPr>
          <w:tab/>
        </w:r>
        <w:r w:rsidR="00E85105">
          <w:rPr>
            <w:noProof/>
            <w:webHidden/>
          </w:rPr>
          <w:fldChar w:fldCharType="begin"/>
        </w:r>
        <w:r w:rsidR="00E85105">
          <w:rPr>
            <w:noProof/>
            <w:webHidden/>
          </w:rPr>
          <w:instrText xml:space="preserve"> PAGEREF _Toc417546983 \h </w:instrText>
        </w:r>
        <w:r w:rsidR="00E85105">
          <w:rPr>
            <w:noProof/>
            <w:webHidden/>
          </w:rPr>
        </w:r>
        <w:r w:rsidR="00E85105">
          <w:rPr>
            <w:noProof/>
            <w:webHidden/>
          </w:rPr>
          <w:fldChar w:fldCharType="separate"/>
        </w:r>
        <w:r w:rsidR="00E85105">
          <w:rPr>
            <w:noProof/>
            <w:webHidden/>
          </w:rPr>
          <w:t>5</w:t>
        </w:r>
        <w:r w:rsidR="00E85105">
          <w:rPr>
            <w:noProof/>
            <w:webHidden/>
          </w:rPr>
          <w:fldChar w:fldCharType="end"/>
        </w:r>
      </w:hyperlink>
    </w:p>
    <w:p w14:paraId="3C5E5EB8" w14:textId="77777777" w:rsidR="00E85105" w:rsidRDefault="00812A1B">
      <w:pPr>
        <w:pStyle w:val="TDC1"/>
        <w:tabs>
          <w:tab w:val="left" w:pos="440"/>
          <w:tab w:val="right" w:leader="dot" w:pos="9394"/>
        </w:tabs>
        <w:rPr>
          <w:rFonts w:eastAsiaTheme="minorEastAsia"/>
          <w:noProof/>
          <w:lang w:eastAsia="es-CO"/>
        </w:rPr>
      </w:pPr>
      <w:hyperlink w:anchor="_Toc417546984" w:history="1">
        <w:r w:rsidR="00E85105" w:rsidRPr="00F75E3B">
          <w:rPr>
            <w:rStyle w:val="Hipervnculo"/>
            <w:noProof/>
          </w:rPr>
          <w:t>4.</w:t>
        </w:r>
        <w:r w:rsidR="00E85105">
          <w:rPr>
            <w:rFonts w:eastAsiaTheme="minorEastAsia"/>
            <w:noProof/>
            <w:lang w:eastAsia="es-CO"/>
          </w:rPr>
          <w:tab/>
        </w:r>
        <w:r w:rsidR="00E85105" w:rsidRPr="00F75E3B">
          <w:rPr>
            <w:rStyle w:val="Hipervnculo"/>
            <w:noProof/>
          </w:rPr>
          <w:t>Lista de figuras</w:t>
        </w:r>
        <w:r w:rsidR="00E85105">
          <w:rPr>
            <w:noProof/>
            <w:webHidden/>
          </w:rPr>
          <w:tab/>
        </w:r>
        <w:r w:rsidR="00E85105">
          <w:rPr>
            <w:noProof/>
            <w:webHidden/>
          </w:rPr>
          <w:fldChar w:fldCharType="begin"/>
        </w:r>
        <w:r w:rsidR="00E85105">
          <w:rPr>
            <w:noProof/>
            <w:webHidden/>
          </w:rPr>
          <w:instrText xml:space="preserve"> PAGEREF _Toc417546984 \h </w:instrText>
        </w:r>
        <w:r w:rsidR="00E85105">
          <w:rPr>
            <w:noProof/>
            <w:webHidden/>
          </w:rPr>
        </w:r>
        <w:r w:rsidR="00E85105">
          <w:rPr>
            <w:noProof/>
            <w:webHidden/>
          </w:rPr>
          <w:fldChar w:fldCharType="separate"/>
        </w:r>
        <w:r w:rsidR="00E85105">
          <w:rPr>
            <w:noProof/>
            <w:webHidden/>
          </w:rPr>
          <w:t>9</w:t>
        </w:r>
        <w:r w:rsidR="00E85105">
          <w:rPr>
            <w:noProof/>
            <w:webHidden/>
          </w:rPr>
          <w:fldChar w:fldCharType="end"/>
        </w:r>
      </w:hyperlink>
    </w:p>
    <w:p w14:paraId="3C5E5EB9" w14:textId="77777777" w:rsidR="00E85105" w:rsidRDefault="00812A1B">
      <w:pPr>
        <w:pStyle w:val="TDC1"/>
        <w:tabs>
          <w:tab w:val="left" w:pos="440"/>
          <w:tab w:val="right" w:leader="dot" w:pos="9394"/>
        </w:tabs>
        <w:rPr>
          <w:rFonts w:eastAsiaTheme="minorEastAsia"/>
          <w:noProof/>
          <w:lang w:eastAsia="es-CO"/>
        </w:rPr>
      </w:pPr>
      <w:hyperlink w:anchor="_Toc417546985" w:history="1">
        <w:r w:rsidR="00E85105" w:rsidRPr="00F75E3B">
          <w:rPr>
            <w:rStyle w:val="Hipervnculo"/>
            <w:noProof/>
          </w:rPr>
          <w:t>5.</w:t>
        </w:r>
        <w:r w:rsidR="00E85105">
          <w:rPr>
            <w:rFonts w:eastAsiaTheme="minorEastAsia"/>
            <w:noProof/>
            <w:lang w:eastAsia="es-CO"/>
          </w:rPr>
          <w:tab/>
        </w:r>
        <w:r w:rsidR="00E85105" w:rsidRPr="00F75E3B">
          <w:rPr>
            <w:rStyle w:val="Hipervnculo"/>
            <w:noProof/>
          </w:rPr>
          <w:t>Lista de Tablas</w:t>
        </w:r>
        <w:r w:rsidR="00E85105">
          <w:rPr>
            <w:noProof/>
            <w:webHidden/>
          </w:rPr>
          <w:tab/>
        </w:r>
        <w:r w:rsidR="00E85105">
          <w:rPr>
            <w:noProof/>
            <w:webHidden/>
          </w:rPr>
          <w:fldChar w:fldCharType="begin"/>
        </w:r>
        <w:r w:rsidR="00E85105">
          <w:rPr>
            <w:noProof/>
            <w:webHidden/>
          </w:rPr>
          <w:instrText xml:space="preserve"> PAGEREF _Toc417546985 \h </w:instrText>
        </w:r>
        <w:r w:rsidR="00E85105">
          <w:rPr>
            <w:noProof/>
            <w:webHidden/>
          </w:rPr>
        </w:r>
        <w:r w:rsidR="00E85105">
          <w:rPr>
            <w:noProof/>
            <w:webHidden/>
          </w:rPr>
          <w:fldChar w:fldCharType="separate"/>
        </w:r>
        <w:r w:rsidR="00E85105">
          <w:rPr>
            <w:noProof/>
            <w:webHidden/>
          </w:rPr>
          <w:t>10</w:t>
        </w:r>
        <w:r w:rsidR="00E85105">
          <w:rPr>
            <w:noProof/>
            <w:webHidden/>
          </w:rPr>
          <w:fldChar w:fldCharType="end"/>
        </w:r>
      </w:hyperlink>
    </w:p>
    <w:p w14:paraId="3C5E5EBA" w14:textId="77777777" w:rsidR="00E85105" w:rsidRDefault="00812A1B">
      <w:pPr>
        <w:pStyle w:val="TDC1"/>
        <w:tabs>
          <w:tab w:val="left" w:pos="440"/>
          <w:tab w:val="right" w:leader="dot" w:pos="9394"/>
        </w:tabs>
        <w:rPr>
          <w:rFonts w:eastAsiaTheme="minorEastAsia"/>
          <w:noProof/>
          <w:lang w:eastAsia="es-CO"/>
        </w:rPr>
      </w:pPr>
      <w:hyperlink w:anchor="_Toc417546986" w:history="1">
        <w:r w:rsidR="00E85105" w:rsidRPr="00F75E3B">
          <w:rPr>
            <w:rStyle w:val="Hipervnculo"/>
            <w:noProof/>
          </w:rPr>
          <w:t>6.</w:t>
        </w:r>
        <w:r w:rsidR="00E85105">
          <w:rPr>
            <w:rFonts w:eastAsiaTheme="minorEastAsia"/>
            <w:noProof/>
            <w:lang w:eastAsia="es-CO"/>
          </w:rPr>
          <w:tab/>
        </w:r>
        <w:r w:rsidR="00E85105" w:rsidRPr="00F75E3B">
          <w:rPr>
            <w:rStyle w:val="Hipervnculo"/>
            <w:noProof/>
          </w:rPr>
          <w:t>Introducción</w:t>
        </w:r>
        <w:r w:rsidR="00E85105">
          <w:rPr>
            <w:noProof/>
            <w:webHidden/>
          </w:rPr>
          <w:tab/>
        </w:r>
        <w:r w:rsidR="00E85105">
          <w:rPr>
            <w:noProof/>
            <w:webHidden/>
          </w:rPr>
          <w:fldChar w:fldCharType="begin"/>
        </w:r>
        <w:r w:rsidR="00E85105">
          <w:rPr>
            <w:noProof/>
            <w:webHidden/>
          </w:rPr>
          <w:instrText xml:space="preserve"> PAGEREF _Toc417546986 \h </w:instrText>
        </w:r>
        <w:r w:rsidR="00E85105">
          <w:rPr>
            <w:noProof/>
            <w:webHidden/>
          </w:rPr>
        </w:r>
        <w:r w:rsidR="00E85105">
          <w:rPr>
            <w:noProof/>
            <w:webHidden/>
          </w:rPr>
          <w:fldChar w:fldCharType="separate"/>
        </w:r>
        <w:r w:rsidR="00E85105">
          <w:rPr>
            <w:noProof/>
            <w:webHidden/>
          </w:rPr>
          <w:t>11</w:t>
        </w:r>
        <w:r w:rsidR="00E85105">
          <w:rPr>
            <w:noProof/>
            <w:webHidden/>
          </w:rPr>
          <w:fldChar w:fldCharType="end"/>
        </w:r>
      </w:hyperlink>
    </w:p>
    <w:p w14:paraId="3C5E5EBB" w14:textId="77777777" w:rsidR="00E85105" w:rsidRDefault="00812A1B">
      <w:pPr>
        <w:pStyle w:val="TDC2"/>
        <w:tabs>
          <w:tab w:val="right" w:leader="dot" w:pos="9394"/>
        </w:tabs>
        <w:rPr>
          <w:rFonts w:eastAsiaTheme="minorEastAsia"/>
          <w:noProof/>
          <w:lang w:eastAsia="es-CO"/>
        </w:rPr>
      </w:pPr>
      <w:hyperlink w:anchor="_Toc417546987" w:history="1">
        <w:r w:rsidR="00E85105" w:rsidRPr="00F75E3B">
          <w:rPr>
            <w:rStyle w:val="Hipervnculo"/>
            <w:noProof/>
          </w:rPr>
          <w:t>6.1 Propósito</w:t>
        </w:r>
        <w:r w:rsidR="00E85105">
          <w:rPr>
            <w:noProof/>
            <w:webHidden/>
          </w:rPr>
          <w:tab/>
        </w:r>
        <w:r w:rsidR="00E85105">
          <w:rPr>
            <w:noProof/>
            <w:webHidden/>
          </w:rPr>
          <w:fldChar w:fldCharType="begin"/>
        </w:r>
        <w:r w:rsidR="00E85105">
          <w:rPr>
            <w:noProof/>
            <w:webHidden/>
          </w:rPr>
          <w:instrText xml:space="preserve"> PAGEREF _Toc417546987 \h </w:instrText>
        </w:r>
        <w:r w:rsidR="00E85105">
          <w:rPr>
            <w:noProof/>
            <w:webHidden/>
          </w:rPr>
        </w:r>
        <w:r w:rsidR="00E85105">
          <w:rPr>
            <w:noProof/>
            <w:webHidden/>
          </w:rPr>
          <w:fldChar w:fldCharType="separate"/>
        </w:r>
        <w:r w:rsidR="00E85105">
          <w:rPr>
            <w:noProof/>
            <w:webHidden/>
          </w:rPr>
          <w:t>11</w:t>
        </w:r>
        <w:r w:rsidR="00E85105">
          <w:rPr>
            <w:noProof/>
            <w:webHidden/>
          </w:rPr>
          <w:fldChar w:fldCharType="end"/>
        </w:r>
      </w:hyperlink>
    </w:p>
    <w:p w14:paraId="3C5E5EBC" w14:textId="77777777" w:rsidR="00E85105" w:rsidRDefault="00812A1B">
      <w:pPr>
        <w:pStyle w:val="TDC2"/>
        <w:tabs>
          <w:tab w:val="right" w:leader="dot" w:pos="9394"/>
        </w:tabs>
        <w:rPr>
          <w:rFonts w:eastAsiaTheme="minorEastAsia"/>
          <w:noProof/>
          <w:lang w:eastAsia="es-CO"/>
        </w:rPr>
      </w:pPr>
      <w:hyperlink w:anchor="_Toc417546988" w:history="1">
        <w:r w:rsidR="00E85105" w:rsidRPr="00F75E3B">
          <w:rPr>
            <w:rStyle w:val="Hipervnculo"/>
            <w:noProof/>
          </w:rPr>
          <w:t>6.2Alcance</w:t>
        </w:r>
        <w:r w:rsidR="00E85105">
          <w:rPr>
            <w:noProof/>
            <w:webHidden/>
          </w:rPr>
          <w:tab/>
        </w:r>
        <w:r w:rsidR="00E85105">
          <w:rPr>
            <w:noProof/>
            <w:webHidden/>
          </w:rPr>
          <w:fldChar w:fldCharType="begin"/>
        </w:r>
        <w:r w:rsidR="00E85105">
          <w:rPr>
            <w:noProof/>
            <w:webHidden/>
          </w:rPr>
          <w:instrText xml:space="preserve"> PAGEREF _Toc417546988 \h </w:instrText>
        </w:r>
        <w:r w:rsidR="00E85105">
          <w:rPr>
            <w:noProof/>
            <w:webHidden/>
          </w:rPr>
        </w:r>
        <w:r w:rsidR="00E85105">
          <w:rPr>
            <w:noProof/>
            <w:webHidden/>
          </w:rPr>
          <w:fldChar w:fldCharType="separate"/>
        </w:r>
        <w:r w:rsidR="00E85105">
          <w:rPr>
            <w:noProof/>
            <w:webHidden/>
          </w:rPr>
          <w:t>13</w:t>
        </w:r>
        <w:r w:rsidR="00E85105">
          <w:rPr>
            <w:noProof/>
            <w:webHidden/>
          </w:rPr>
          <w:fldChar w:fldCharType="end"/>
        </w:r>
      </w:hyperlink>
    </w:p>
    <w:p w14:paraId="3C5E5EBD" w14:textId="77777777" w:rsidR="00E85105" w:rsidRDefault="00812A1B">
      <w:pPr>
        <w:pStyle w:val="TDC3"/>
        <w:tabs>
          <w:tab w:val="right" w:leader="dot" w:pos="9394"/>
        </w:tabs>
        <w:rPr>
          <w:rFonts w:eastAsiaTheme="minorEastAsia"/>
          <w:noProof/>
          <w:lang w:eastAsia="es-CO"/>
        </w:rPr>
      </w:pPr>
      <w:hyperlink w:anchor="_Toc417546989" w:history="1">
        <w:r w:rsidR="00E85105" w:rsidRPr="00F75E3B">
          <w:rPr>
            <w:rStyle w:val="Hipervnculo"/>
            <w:noProof/>
          </w:rPr>
          <w:t>6.2.1 Descripción</w:t>
        </w:r>
        <w:r w:rsidR="00E85105">
          <w:rPr>
            <w:noProof/>
            <w:webHidden/>
          </w:rPr>
          <w:tab/>
        </w:r>
        <w:r w:rsidR="00E85105">
          <w:rPr>
            <w:noProof/>
            <w:webHidden/>
          </w:rPr>
          <w:fldChar w:fldCharType="begin"/>
        </w:r>
        <w:r w:rsidR="00E85105">
          <w:rPr>
            <w:noProof/>
            <w:webHidden/>
          </w:rPr>
          <w:instrText xml:space="preserve"> PAGEREF _Toc417546989 \h </w:instrText>
        </w:r>
        <w:r w:rsidR="00E85105">
          <w:rPr>
            <w:noProof/>
            <w:webHidden/>
          </w:rPr>
        </w:r>
        <w:r w:rsidR="00E85105">
          <w:rPr>
            <w:noProof/>
            <w:webHidden/>
          </w:rPr>
          <w:fldChar w:fldCharType="separate"/>
        </w:r>
        <w:r w:rsidR="00E85105">
          <w:rPr>
            <w:noProof/>
            <w:webHidden/>
          </w:rPr>
          <w:t>13</w:t>
        </w:r>
        <w:r w:rsidR="00E85105">
          <w:rPr>
            <w:noProof/>
            <w:webHidden/>
          </w:rPr>
          <w:fldChar w:fldCharType="end"/>
        </w:r>
      </w:hyperlink>
    </w:p>
    <w:p w14:paraId="3C5E5EBE" w14:textId="77777777" w:rsidR="00E85105" w:rsidRDefault="00812A1B">
      <w:pPr>
        <w:pStyle w:val="TDC3"/>
        <w:tabs>
          <w:tab w:val="right" w:leader="dot" w:pos="9394"/>
        </w:tabs>
        <w:rPr>
          <w:rFonts w:eastAsiaTheme="minorEastAsia"/>
          <w:noProof/>
          <w:lang w:eastAsia="es-CO"/>
        </w:rPr>
      </w:pPr>
      <w:hyperlink w:anchor="_Toc417546992" w:history="1">
        <w:r w:rsidR="00E85105" w:rsidRPr="00F75E3B">
          <w:rPr>
            <w:rStyle w:val="Hipervnculo"/>
            <w:noProof/>
          </w:rPr>
          <w:t>6.2.2 ¿Para qué sirve?</w:t>
        </w:r>
        <w:r w:rsidR="00E85105">
          <w:rPr>
            <w:noProof/>
            <w:webHidden/>
          </w:rPr>
          <w:tab/>
        </w:r>
        <w:r w:rsidR="00E85105">
          <w:rPr>
            <w:noProof/>
            <w:webHidden/>
          </w:rPr>
          <w:fldChar w:fldCharType="begin"/>
        </w:r>
        <w:r w:rsidR="00E85105">
          <w:rPr>
            <w:noProof/>
            <w:webHidden/>
          </w:rPr>
          <w:instrText xml:space="preserve"> PAGEREF _Toc417546992 \h </w:instrText>
        </w:r>
        <w:r w:rsidR="00E85105">
          <w:rPr>
            <w:noProof/>
            <w:webHidden/>
          </w:rPr>
        </w:r>
        <w:r w:rsidR="00E85105">
          <w:rPr>
            <w:noProof/>
            <w:webHidden/>
          </w:rPr>
          <w:fldChar w:fldCharType="separate"/>
        </w:r>
        <w:r w:rsidR="00E85105">
          <w:rPr>
            <w:noProof/>
            <w:webHidden/>
          </w:rPr>
          <w:t>13</w:t>
        </w:r>
        <w:r w:rsidR="00E85105">
          <w:rPr>
            <w:noProof/>
            <w:webHidden/>
          </w:rPr>
          <w:fldChar w:fldCharType="end"/>
        </w:r>
      </w:hyperlink>
    </w:p>
    <w:p w14:paraId="3C5E5EBF" w14:textId="77777777" w:rsidR="00E85105" w:rsidRDefault="00812A1B">
      <w:pPr>
        <w:pStyle w:val="TDC3"/>
        <w:tabs>
          <w:tab w:val="right" w:leader="dot" w:pos="9394"/>
        </w:tabs>
        <w:rPr>
          <w:rFonts w:eastAsiaTheme="minorEastAsia"/>
          <w:noProof/>
          <w:lang w:eastAsia="es-CO"/>
        </w:rPr>
      </w:pPr>
      <w:hyperlink w:anchor="_Toc417546996" w:history="1">
        <w:r w:rsidR="00E85105" w:rsidRPr="00F75E3B">
          <w:rPr>
            <w:rStyle w:val="Hipervnculo"/>
            <w:noProof/>
          </w:rPr>
          <w:t>6.2.3 Funcionalidad</w:t>
        </w:r>
        <w:r w:rsidR="00E85105">
          <w:rPr>
            <w:noProof/>
            <w:webHidden/>
          </w:rPr>
          <w:tab/>
        </w:r>
        <w:r w:rsidR="00E85105">
          <w:rPr>
            <w:noProof/>
            <w:webHidden/>
          </w:rPr>
          <w:fldChar w:fldCharType="begin"/>
        </w:r>
        <w:r w:rsidR="00E85105">
          <w:rPr>
            <w:noProof/>
            <w:webHidden/>
          </w:rPr>
          <w:instrText xml:space="preserve"> PAGEREF _Toc417546996 \h </w:instrText>
        </w:r>
        <w:r w:rsidR="00E85105">
          <w:rPr>
            <w:noProof/>
            <w:webHidden/>
          </w:rPr>
        </w:r>
        <w:r w:rsidR="00E85105">
          <w:rPr>
            <w:noProof/>
            <w:webHidden/>
          </w:rPr>
          <w:fldChar w:fldCharType="separate"/>
        </w:r>
        <w:r w:rsidR="00E85105">
          <w:rPr>
            <w:noProof/>
            <w:webHidden/>
          </w:rPr>
          <w:t>14</w:t>
        </w:r>
        <w:r w:rsidR="00E85105">
          <w:rPr>
            <w:noProof/>
            <w:webHidden/>
          </w:rPr>
          <w:fldChar w:fldCharType="end"/>
        </w:r>
      </w:hyperlink>
    </w:p>
    <w:p w14:paraId="3C5E5EC0" w14:textId="77777777" w:rsidR="00E85105" w:rsidRDefault="00812A1B">
      <w:pPr>
        <w:pStyle w:val="TDC3"/>
        <w:tabs>
          <w:tab w:val="right" w:leader="dot" w:pos="9394"/>
        </w:tabs>
        <w:rPr>
          <w:rFonts w:eastAsiaTheme="minorEastAsia"/>
          <w:noProof/>
          <w:lang w:eastAsia="es-CO"/>
        </w:rPr>
      </w:pPr>
      <w:hyperlink w:anchor="_Toc417546997" w:history="1">
        <w:r w:rsidR="00E85105" w:rsidRPr="00F75E3B">
          <w:rPr>
            <w:rStyle w:val="Hipervnculo"/>
            <w:noProof/>
          </w:rPr>
          <w:t>6.2.4 Relación del contexto organizacional</w:t>
        </w:r>
        <w:r w:rsidR="00E85105">
          <w:rPr>
            <w:noProof/>
            <w:webHidden/>
          </w:rPr>
          <w:tab/>
        </w:r>
        <w:r w:rsidR="00E85105">
          <w:rPr>
            <w:noProof/>
            <w:webHidden/>
          </w:rPr>
          <w:fldChar w:fldCharType="begin"/>
        </w:r>
        <w:r w:rsidR="00E85105">
          <w:rPr>
            <w:noProof/>
            <w:webHidden/>
          </w:rPr>
          <w:instrText xml:space="preserve"> PAGEREF _Toc417546997 \h </w:instrText>
        </w:r>
        <w:r w:rsidR="00E85105">
          <w:rPr>
            <w:noProof/>
            <w:webHidden/>
          </w:rPr>
        </w:r>
        <w:r w:rsidR="00E85105">
          <w:rPr>
            <w:noProof/>
            <w:webHidden/>
          </w:rPr>
          <w:fldChar w:fldCharType="separate"/>
        </w:r>
        <w:r w:rsidR="00E85105">
          <w:rPr>
            <w:noProof/>
            <w:webHidden/>
          </w:rPr>
          <w:t>16</w:t>
        </w:r>
        <w:r w:rsidR="00E85105">
          <w:rPr>
            <w:noProof/>
            <w:webHidden/>
          </w:rPr>
          <w:fldChar w:fldCharType="end"/>
        </w:r>
      </w:hyperlink>
    </w:p>
    <w:p w14:paraId="3C5E5EC1" w14:textId="77777777" w:rsidR="00E85105" w:rsidRDefault="00812A1B">
      <w:pPr>
        <w:pStyle w:val="TDC2"/>
        <w:tabs>
          <w:tab w:val="right" w:leader="dot" w:pos="9394"/>
        </w:tabs>
        <w:rPr>
          <w:rFonts w:eastAsiaTheme="minorEastAsia"/>
          <w:noProof/>
          <w:lang w:eastAsia="es-CO"/>
        </w:rPr>
      </w:pPr>
      <w:hyperlink w:anchor="_Toc417546998" w:history="1">
        <w:r w:rsidR="00E85105" w:rsidRPr="00F75E3B">
          <w:rPr>
            <w:rStyle w:val="Hipervnculo"/>
            <w:noProof/>
          </w:rPr>
          <w:t>6.3 Definiciones, Acrónimos, y Abreviaciones</w:t>
        </w:r>
        <w:r w:rsidR="00E85105">
          <w:rPr>
            <w:noProof/>
            <w:webHidden/>
          </w:rPr>
          <w:tab/>
        </w:r>
        <w:r w:rsidR="00E85105">
          <w:rPr>
            <w:noProof/>
            <w:webHidden/>
          </w:rPr>
          <w:fldChar w:fldCharType="begin"/>
        </w:r>
        <w:r w:rsidR="00E85105">
          <w:rPr>
            <w:noProof/>
            <w:webHidden/>
          </w:rPr>
          <w:instrText xml:space="preserve"> PAGEREF _Toc417546998 \h </w:instrText>
        </w:r>
        <w:r w:rsidR="00E85105">
          <w:rPr>
            <w:noProof/>
            <w:webHidden/>
          </w:rPr>
        </w:r>
        <w:r w:rsidR="00E85105">
          <w:rPr>
            <w:noProof/>
            <w:webHidden/>
          </w:rPr>
          <w:fldChar w:fldCharType="separate"/>
        </w:r>
        <w:r w:rsidR="00E85105">
          <w:rPr>
            <w:noProof/>
            <w:webHidden/>
          </w:rPr>
          <w:t>16</w:t>
        </w:r>
        <w:r w:rsidR="00E85105">
          <w:rPr>
            <w:noProof/>
            <w:webHidden/>
          </w:rPr>
          <w:fldChar w:fldCharType="end"/>
        </w:r>
      </w:hyperlink>
    </w:p>
    <w:p w14:paraId="3C5E5EC2" w14:textId="77777777" w:rsidR="00E85105" w:rsidRDefault="00812A1B">
      <w:pPr>
        <w:pStyle w:val="TDC2"/>
        <w:tabs>
          <w:tab w:val="right" w:leader="dot" w:pos="9394"/>
        </w:tabs>
        <w:rPr>
          <w:rFonts w:eastAsiaTheme="minorEastAsia"/>
          <w:noProof/>
          <w:lang w:eastAsia="es-CO"/>
        </w:rPr>
      </w:pPr>
      <w:hyperlink w:anchor="_Toc417546999" w:history="1">
        <w:r w:rsidR="00E85105" w:rsidRPr="00F75E3B">
          <w:rPr>
            <w:rStyle w:val="Hipervnculo"/>
            <w:noProof/>
            <w:lang w:val="en-US"/>
          </w:rPr>
          <w:t>6.4 Referencias</w:t>
        </w:r>
        <w:r w:rsidR="00E85105">
          <w:rPr>
            <w:noProof/>
            <w:webHidden/>
          </w:rPr>
          <w:tab/>
        </w:r>
        <w:r w:rsidR="00E85105">
          <w:rPr>
            <w:noProof/>
            <w:webHidden/>
          </w:rPr>
          <w:fldChar w:fldCharType="begin"/>
        </w:r>
        <w:r w:rsidR="00E85105">
          <w:rPr>
            <w:noProof/>
            <w:webHidden/>
          </w:rPr>
          <w:instrText xml:space="preserve"> PAGEREF _Toc417546999 \h </w:instrText>
        </w:r>
        <w:r w:rsidR="00E85105">
          <w:rPr>
            <w:noProof/>
            <w:webHidden/>
          </w:rPr>
        </w:r>
        <w:r w:rsidR="00E85105">
          <w:rPr>
            <w:noProof/>
            <w:webHidden/>
          </w:rPr>
          <w:fldChar w:fldCharType="separate"/>
        </w:r>
        <w:r w:rsidR="00E85105">
          <w:rPr>
            <w:noProof/>
            <w:webHidden/>
          </w:rPr>
          <w:t>19</w:t>
        </w:r>
        <w:r w:rsidR="00E85105">
          <w:rPr>
            <w:noProof/>
            <w:webHidden/>
          </w:rPr>
          <w:fldChar w:fldCharType="end"/>
        </w:r>
      </w:hyperlink>
    </w:p>
    <w:p w14:paraId="3C5E5EC3" w14:textId="77777777" w:rsidR="00E85105" w:rsidRDefault="00812A1B">
      <w:pPr>
        <w:pStyle w:val="TDC2"/>
        <w:tabs>
          <w:tab w:val="right" w:leader="dot" w:pos="9394"/>
        </w:tabs>
        <w:rPr>
          <w:rFonts w:eastAsiaTheme="minorEastAsia"/>
          <w:noProof/>
          <w:lang w:eastAsia="es-CO"/>
        </w:rPr>
      </w:pPr>
      <w:hyperlink w:anchor="_Toc417547000" w:history="1">
        <w:r w:rsidR="00E85105" w:rsidRPr="00F75E3B">
          <w:rPr>
            <w:rStyle w:val="Hipervnculo"/>
            <w:noProof/>
          </w:rPr>
          <w:t>6.5 Apreciación Global</w:t>
        </w:r>
        <w:r w:rsidR="00E85105">
          <w:rPr>
            <w:noProof/>
            <w:webHidden/>
          </w:rPr>
          <w:tab/>
        </w:r>
        <w:r w:rsidR="00E85105">
          <w:rPr>
            <w:noProof/>
            <w:webHidden/>
          </w:rPr>
          <w:fldChar w:fldCharType="begin"/>
        </w:r>
        <w:r w:rsidR="00E85105">
          <w:rPr>
            <w:noProof/>
            <w:webHidden/>
          </w:rPr>
          <w:instrText xml:space="preserve"> PAGEREF _Toc417547000 \h </w:instrText>
        </w:r>
        <w:r w:rsidR="00E85105">
          <w:rPr>
            <w:noProof/>
            <w:webHidden/>
          </w:rPr>
        </w:r>
        <w:r w:rsidR="00E85105">
          <w:rPr>
            <w:noProof/>
            <w:webHidden/>
          </w:rPr>
          <w:fldChar w:fldCharType="separate"/>
        </w:r>
        <w:r w:rsidR="00E85105">
          <w:rPr>
            <w:noProof/>
            <w:webHidden/>
          </w:rPr>
          <w:t>21</w:t>
        </w:r>
        <w:r w:rsidR="00E85105">
          <w:rPr>
            <w:noProof/>
            <w:webHidden/>
          </w:rPr>
          <w:fldChar w:fldCharType="end"/>
        </w:r>
      </w:hyperlink>
    </w:p>
    <w:p w14:paraId="3C5E5EC4" w14:textId="77777777" w:rsidR="00E85105" w:rsidRDefault="00812A1B">
      <w:pPr>
        <w:pStyle w:val="TDC1"/>
        <w:tabs>
          <w:tab w:val="left" w:pos="440"/>
          <w:tab w:val="right" w:leader="dot" w:pos="9394"/>
        </w:tabs>
        <w:rPr>
          <w:rFonts w:eastAsiaTheme="minorEastAsia"/>
          <w:noProof/>
          <w:lang w:eastAsia="es-CO"/>
        </w:rPr>
      </w:pPr>
      <w:hyperlink w:anchor="_Toc417547001" w:history="1">
        <w:r w:rsidR="00E85105" w:rsidRPr="00F75E3B">
          <w:rPr>
            <w:rStyle w:val="Hipervnculo"/>
            <w:noProof/>
          </w:rPr>
          <w:t>7.</w:t>
        </w:r>
        <w:r w:rsidR="00E85105">
          <w:rPr>
            <w:rFonts w:eastAsiaTheme="minorEastAsia"/>
            <w:noProof/>
            <w:lang w:eastAsia="es-CO"/>
          </w:rPr>
          <w:tab/>
        </w:r>
        <w:r w:rsidR="00E85105" w:rsidRPr="00F75E3B">
          <w:rPr>
            <w:rStyle w:val="Hipervnculo"/>
            <w:noProof/>
          </w:rPr>
          <w:t>Descripción Global</w:t>
        </w:r>
        <w:r w:rsidR="00E85105">
          <w:rPr>
            <w:noProof/>
            <w:webHidden/>
          </w:rPr>
          <w:tab/>
        </w:r>
        <w:r w:rsidR="00E85105">
          <w:rPr>
            <w:noProof/>
            <w:webHidden/>
          </w:rPr>
          <w:fldChar w:fldCharType="begin"/>
        </w:r>
        <w:r w:rsidR="00E85105">
          <w:rPr>
            <w:noProof/>
            <w:webHidden/>
          </w:rPr>
          <w:instrText xml:space="preserve"> PAGEREF _Toc417547001 \h </w:instrText>
        </w:r>
        <w:r w:rsidR="00E85105">
          <w:rPr>
            <w:noProof/>
            <w:webHidden/>
          </w:rPr>
        </w:r>
        <w:r w:rsidR="00E85105">
          <w:rPr>
            <w:noProof/>
            <w:webHidden/>
          </w:rPr>
          <w:fldChar w:fldCharType="separate"/>
        </w:r>
        <w:r w:rsidR="00E85105">
          <w:rPr>
            <w:noProof/>
            <w:webHidden/>
          </w:rPr>
          <w:t>23</w:t>
        </w:r>
        <w:r w:rsidR="00E85105">
          <w:rPr>
            <w:noProof/>
            <w:webHidden/>
          </w:rPr>
          <w:fldChar w:fldCharType="end"/>
        </w:r>
      </w:hyperlink>
    </w:p>
    <w:p w14:paraId="3C5E5EC5" w14:textId="77777777" w:rsidR="00E85105" w:rsidRDefault="00812A1B">
      <w:pPr>
        <w:pStyle w:val="TDC2"/>
        <w:tabs>
          <w:tab w:val="right" w:leader="dot" w:pos="9394"/>
        </w:tabs>
        <w:rPr>
          <w:rFonts w:eastAsiaTheme="minorEastAsia"/>
          <w:noProof/>
          <w:lang w:eastAsia="es-CO"/>
        </w:rPr>
      </w:pPr>
      <w:hyperlink w:anchor="_Toc417547002" w:history="1">
        <w:r w:rsidR="00E85105" w:rsidRPr="00F75E3B">
          <w:rPr>
            <w:rStyle w:val="Hipervnculo"/>
            <w:noProof/>
          </w:rPr>
          <w:t>7.1 Perspectiva del producto</w:t>
        </w:r>
        <w:r w:rsidR="00E85105">
          <w:rPr>
            <w:noProof/>
            <w:webHidden/>
          </w:rPr>
          <w:tab/>
        </w:r>
        <w:r w:rsidR="00E85105">
          <w:rPr>
            <w:noProof/>
            <w:webHidden/>
          </w:rPr>
          <w:fldChar w:fldCharType="begin"/>
        </w:r>
        <w:r w:rsidR="00E85105">
          <w:rPr>
            <w:noProof/>
            <w:webHidden/>
          </w:rPr>
          <w:instrText xml:space="preserve"> PAGEREF _Toc417547002 \h </w:instrText>
        </w:r>
        <w:r w:rsidR="00E85105">
          <w:rPr>
            <w:noProof/>
            <w:webHidden/>
          </w:rPr>
        </w:r>
        <w:r w:rsidR="00E85105">
          <w:rPr>
            <w:noProof/>
            <w:webHidden/>
          </w:rPr>
          <w:fldChar w:fldCharType="separate"/>
        </w:r>
        <w:r w:rsidR="00E85105">
          <w:rPr>
            <w:noProof/>
            <w:webHidden/>
          </w:rPr>
          <w:t>23</w:t>
        </w:r>
        <w:r w:rsidR="00E85105">
          <w:rPr>
            <w:noProof/>
            <w:webHidden/>
          </w:rPr>
          <w:fldChar w:fldCharType="end"/>
        </w:r>
      </w:hyperlink>
    </w:p>
    <w:p w14:paraId="3C5E5EC6" w14:textId="77777777" w:rsidR="00E85105" w:rsidRDefault="00812A1B">
      <w:pPr>
        <w:pStyle w:val="TDC3"/>
        <w:tabs>
          <w:tab w:val="right" w:leader="dot" w:pos="9394"/>
        </w:tabs>
        <w:rPr>
          <w:rFonts w:eastAsiaTheme="minorEastAsia"/>
          <w:noProof/>
          <w:lang w:eastAsia="es-CO"/>
        </w:rPr>
      </w:pPr>
      <w:hyperlink w:anchor="_Toc417547003" w:history="1">
        <w:r w:rsidR="00E85105" w:rsidRPr="00F75E3B">
          <w:rPr>
            <w:rStyle w:val="Hipervnculo"/>
            <w:noProof/>
          </w:rPr>
          <w:t>7.1.1 Interfaces con el sistema</w:t>
        </w:r>
        <w:r w:rsidR="00E85105">
          <w:rPr>
            <w:noProof/>
            <w:webHidden/>
          </w:rPr>
          <w:tab/>
        </w:r>
        <w:r w:rsidR="00E85105">
          <w:rPr>
            <w:noProof/>
            <w:webHidden/>
          </w:rPr>
          <w:fldChar w:fldCharType="begin"/>
        </w:r>
        <w:r w:rsidR="00E85105">
          <w:rPr>
            <w:noProof/>
            <w:webHidden/>
          </w:rPr>
          <w:instrText xml:space="preserve"> PAGEREF _Toc417547003 \h </w:instrText>
        </w:r>
        <w:r w:rsidR="00E85105">
          <w:rPr>
            <w:noProof/>
            <w:webHidden/>
          </w:rPr>
        </w:r>
        <w:r w:rsidR="00E85105">
          <w:rPr>
            <w:noProof/>
            <w:webHidden/>
          </w:rPr>
          <w:fldChar w:fldCharType="separate"/>
        </w:r>
        <w:r w:rsidR="00E85105">
          <w:rPr>
            <w:noProof/>
            <w:webHidden/>
          </w:rPr>
          <w:t>23</w:t>
        </w:r>
        <w:r w:rsidR="00E85105">
          <w:rPr>
            <w:noProof/>
            <w:webHidden/>
          </w:rPr>
          <w:fldChar w:fldCharType="end"/>
        </w:r>
      </w:hyperlink>
    </w:p>
    <w:p w14:paraId="3C5E5EC7" w14:textId="77777777" w:rsidR="00E85105" w:rsidRDefault="00812A1B">
      <w:pPr>
        <w:pStyle w:val="TDC3"/>
        <w:tabs>
          <w:tab w:val="right" w:leader="dot" w:pos="9394"/>
        </w:tabs>
        <w:rPr>
          <w:rFonts w:eastAsiaTheme="minorEastAsia"/>
          <w:noProof/>
          <w:lang w:eastAsia="es-CO"/>
        </w:rPr>
      </w:pPr>
      <w:hyperlink w:anchor="_Toc417547004" w:history="1">
        <w:r w:rsidR="00E85105" w:rsidRPr="00F75E3B">
          <w:rPr>
            <w:rStyle w:val="Hipervnculo"/>
            <w:noProof/>
          </w:rPr>
          <w:t>7.1.2 Interfaces con el usuario</w:t>
        </w:r>
        <w:r w:rsidR="00E85105">
          <w:rPr>
            <w:noProof/>
            <w:webHidden/>
          </w:rPr>
          <w:tab/>
        </w:r>
        <w:r w:rsidR="00E85105">
          <w:rPr>
            <w:noProof/>
            <w:webHidden/>
          </w:rPr>
          <w:fldChar w:fldCharType="begin"/>
        </w:r>
        <w:r w:rsidR="00E85105">
          <w:rPr>
            <w:noProof/>
            <w:webHidden/>
          </w:rPr>
          <w:instrText xml:space="preserve"> PAGEREF _Toc417547004 \h </w:instrText>
        </w:r>
        <w:r w:rsidR="00E85105">
          <w:rPr>
            <w:noProof/>
            <w:webHidden/>
          </w:rPr>
        </w:r>
        <w:r w:rsidR="00E85105">
          <w:rPr>
            <w:noProof/>
            <w:webHidden/>
          </w:rPr>
          <w:fldChar w:fldCharType="separate"/>
        </w:r>
        <w:r w:rsidR="00E85105">
          <w:rPr>
            <w:noProof/>
            <w:webHidden/>
          </w:rPr>
          <w:t>23</w:t>
        </w:r>
        <w:r w:rsidR="00E85105">
          <w:rPr>
            <w:noProof/>
            <w:webHidden/>
          </w:rPr>
          <w:fldChar w:fldCharType="end"/>
        </w:r>
      </w:hyperlink>
    </w:p>
    <w:p w14:paraId="3C5E5EC8" w14:textId="77777777" w:rsidR="00E85105" w:rsidRDefault="00812A1B">
      <w:pPr>
        <w:pStyle w:val="TDC3"/>
        <w:tabs>
          <w:tab w:val="right" w:leader="dot" w:pos="9394"/>
        </w:tabs>
        <w:rPr>
          <w:rFonts w:eastAsiaTheme="minorEastAsia"/>
          <w:noProof/>
          <w:lang w:eastAsia="es-CO"/>
        </w:rPr>
      </w:pPr>
      <w:hyperlink w:anchor="_Toc417547005" w:history="1">
        <w:r w:rsidR="00E85105" w:rsidRPr="00F75E3B">
          <w:rPr>
            <w:rStyle w:val="Hipervnculo"/>
            <w:noProof/>
          </w:rPr>
          <w:t>7.1.3 Interfaces con el hardware</w:t>
        </w:r>
        <w:r w:rsidR="00E85105">
          <w:rPr>
            <w:noProof/>
            <w:webHidden/>
          </w:rPr>
          <w:tab/>
        </w:r>
        <w:r w:rsidR="00E85105">
          <w:rPr>
            <w:noProof/>
            <w:webHidden/>
          </w:rPr>
          <w:fldChar w:fldCharType="begin"/>
        </w:r>
        <w:r w:rsidR="00E85105">
          <w:rPr>
            <w:noProof/>
            <w:webHidden/>
          </w:rPr>
          <w:instrText xml:space="preserve"> PAGEREF _Toc417547005 \h </w:instrText>
        </w:r>
        <w:r w:rsidR="00E85105">
          <w:rPr>
            <w:noProof/>
            <w:webHidden/>
          </w:rPr>
        </w:r>
        <w:r w:rsidR="00E85105">
          <w:rPr>
            <w:noProof/>
            <w:webHidden/>
          </w:rPr>
          <w:fldChar w:fldCharType="separate"/>
        </w:r>
        <w:r w:rsidR="00E85105">
          <w:rPr>
            <w:noProof/>
            <w:webHidden/>
          </w:rPr>
          <w:t>23</w:t>
        </w:r>
        <w:r w:rsidR="00E85105">
          <w:rPr>
            <w:noProof/>
            <w:webHidden/>
          </w:rPr>
          <w:fldChar w:fldCharType="end"/>
        </w:r>
      </w:hyperlink>
    </w:p>
    <w:p w14:paraId="3C5E5EC9" w14:textId="77777777" w:rsidR="00E85105" w:rsidRDefault="00812A1B">
      <w:pPr>
        <w:pStyle w:val="TDC3"/>
        <w:tabs>
          <w:tab w:val="right" w:leader="dot" w:pos="9394"/>
        </w:tabs>
        <w:rPr>
          <w:rFonts w:eastAsiaTheme="minorEastAsia"/>
          <w:noProof/>
          <w:lang w:eastAsia="es-CO"/>
        </w:rPr>
      </w:pPr>
      <w:hyperlink w:anchor="_Toc417547006" w:history="1">
        <w:r w:rsidR="00E85105" w:rsidRPr="00F75E3B">
          <w:rPr>
            <w:rStyle w:val="Hipervnculo"/>
            <w:noProof/>
          </w:rPr>
          <w:t>7.1.4 Interfaces con el software</w:t>
        </w:r>
        <w:r w:rsidR="00E85105">
          <w:rPr>
            <w:noProof/>
            <w:webHidden/>
          </w:rPr>
          <w:tab/>
        </w:r>
        <w:r w:rsidR="00E85105">
          <w:rPr>
            <w:noProof/>
            <w:webHidden/>
          </w:rPr>
          <w:fldChar w:fldCharType="begin"/>
        </w:r>
        <w:r w:rsidR="00E85105">
          <w:rPr>
            <w:noProof/>
            <w:webHidden/>
          </w:rPr>
          <w:instrText xml:space="preserve"> PAGEREF _Toc417547006 \h </w:instrText>
        </w:r>
        <w:r w:rsidR="00E85105">
          <w:rPr>
            <w:noProof/>
            <w:webHidden/>
          </w:rPr>
        </w:r>
        <w:r w:rsidR="00E85105">
          <w:rPr>
            <w:noProof/>
            <w:webHidden/>
          </w:rPr>
          <w:fldChar w:fldCharType="separate"/>
        </w:r>
        <w:r w:rsidR="00E85105">
          <w:rPr>
            <w:noProof/>
            <w:webHidden/>
          </w:rPr>
          <w:t>24</w:t>
        </w:r>
        <w:r w:rsidR="00E85105">
          <w:rPr>
            <w:noProof/>
            <w:webHidden/>
          </w:rPr>
          <w:fldChar w:fldCharType="end"/>
        </w:r>
      </w:hyperlink>
    </w:p>
    <w:p w14:paraId="3C5E5ECA" w14:textId="77777777" w:rsidR="00E85105" w:rsidRDefault="00812A1B">
      <w:pPr>
        <w:pStyle w:val="TDC3"/>
        <w:tabs>
          <w:tab w:val="right" w:leader="dot" w:pos="9394"/>
        </w:tabs>
        <w:rPr>
          <w:rFonts w:eastAsiaTheme="minorEastAsia"/>
          <w:noProof/>
          <w:lang w:eastAsia="es-CO"/>
        </w:rPr>
      </w:pPr>
      <w:hyperlink w:anchor="_Toc417547007" w:history="1">
        <w:r w:rsidR="00E85105" w:rsidRPr="00F75E3B">
          <w:rPr>
            <w:rStyle w:val="Hipervnculo"/>
            <w:noProof/>
          </w:rPr>
          <w:t>7.1.5 Interfaces de comunicación</w:t>
        </w:r>
        <w:r w:rsidR="00E85105">
          <w:rPr>
            <w:noProof/>
            <w:webHidden/>
          </w:rPr>
          <w:tab/>
        </w:r>
        <w:r w:rsidR="00E85105">
          <w:rPr>
            <w:noProof/>
            <w:webHidden/>
          </w:rPr>
          <w:fldChar w:fldCharType="begin"/>
        </w:r>
        <w:r w:rsidR="00E85105">
          <w:rPr>
            <w:noProof/>
            <w:webHidden/>
          </w:rPr>
          <w:instrText xml:space="preserve"> PAGEREF _Toc417547007 \h </w:instrText>
        </w:r>
        <w:r w:rsidR="00E85105">
          <w:rPr>
            <w:noProof/>
            <w:webHidden/>
          </w:rPr>
        </w:r>
        <w:r w:rsidR="00E85105">
          <w:rPr>
            <w:noProof/>
            <w:webHidden/>
          </w:rPr>
          <w:fldChar w:fldCharType="separate"/>
        </w:r>
        <w:r w:rsidR="00E85105">
          <w:rPr>
            <w:noProof/>
            <w:webHidden/>
          </w:rPr>
          <w:t>25</w:t>
        </w:r>
        <w:r w:rsidR="00E85105">
          <w:rPr>
            <w:noProof/>
            <w:webHidden/>
          </w:rPr>
          <w:fldChar w:fldCharType="end"/>
        </w:r>
      </w:hyperlink>
    </w:p>
    <w:p w14:paraId="3C5E5ECB" w14:textId="77777777" w:rsidR="00E85105" w:rsidRDefault="00812A1B">
      <w:pPr>
        <w:pStyle w:val="TDC3"/>
        <w:tabs>
          <w:tab w:val="right" w:leader="dot" w:pos="9394"/>
        </w:tabs>
        <w:rPr>
          <w:rFonts w:eastAsiaTheme="minorEastAsia"/>
          <w:noProof/>
          <w:lang w:eastAsia="es-CO"/>
        </w:rPr>
      </w:pPr>
      <w:hyperlink w:anchor="_Toc417547008" w:history="1">
        <w:r w:rsidR="00E85105" w:rsidRPr="00F75E3B">
          <w:rPr>
            <w:rStyle w:val="Hipervnculo"/>
            <w:noProof/>
          </w:rPr>
          <w:t>7.1.6 Restricciones de Memoria</w:t>
        </w:r>
        <w:r w:rsidR="00E85105">
          <w:rPr>
            <w:noProof/>
            <w:webHidden/>
          </w:rPr>
          <w:tab/>
        </w:r>
        <w:r w:rsidR="00E85105">
          <w:rPr>
            <w:noProof/>
            <w:webHidden/>
          </w:rPr>
          <w:fldChar w:fldCharType="begin"/>
        </w:r>
        <w:r w:rsidR="00E85105">
          <w:rPr>
            <w:noProof/>
            <w:webHidden/>
          </w:rPr>
          <w:instrText xml:space="preserve"> PAGEREF _Toc417547008 \h </w:instrText>
        </w:r>
        <w:r w:rsidR="00E85105">
          <w:rPr>
            <w:noProof/>
            <w:webHidden/>
          </w:rPr>
        </w:r>
        <w:r w:rsidR="00E85105">
          <w:rPr>
            <w:noProof/>
            <w:webHidden/>
          </w:rPr>
          <w:fldChar w:fldCharType="separate"/>
        </w:r>
        <w:r w:rsidR="00E85105">
          <w:rPr>
            <w:noProof/>
            <w:webHidden/>
          </w:rPr>
          <w:t>26</w:t>
        </w:r>
        <w:r w:rsidR="00E85105">
          <w:rPr>
            <w:noProof/>
            <w:webHidden/>
          </w:rPr>
          <w:fldChar w:fldCharType="end"/>
        </w:r>
      </w:hyperlink>
    </w:p>
    <w:p w14:paraId="3C5E5ECC" w14:textId="77777777" w:rsidR="00E85105" w:rsidRDefault="00812A1B">
      <w:pPr>
        <w:pStyle w:val="TDC4"/>
        <w:tabs>
          <w:tab w:val="right" w:leader="dot" w:pos="9394"/>
        </w:tabs>
        <w:rPr>
          <w:rFonts w:eastAsiaTheme="minorEastAsia"/>
          <w:noProof/>
          <w:lang w:eastAsia="es-CO"/>
        </w:rPr>
      </w:pPr>
      <w:hyperlink w:anchor="_Toc417547009" w:history="1">
        <w:r w:rsidR="00E85105" w:rsidRPr="00F75E3B">
          <w:rPr>
            <w:rStyle w:val="Hipervnculo"/>
            <w:noProof/>
          </w:rPr>
          <w:t>7.1.6.1 Servidor</w:t>
        </w:r>
        <w:r w:rsidR="00E85105">
          <w:rPr>
            <w:noProof/>
            <w:webHidden/>
          </w:rPr>
          <w:tab/>
        </w:r>
        <w:r w:rsidR="00E85105">
          <w:rPr>
            <w:noProof/>
            <w:webHidden/>
          </w:rPr>
          <w:fldChar w:fldCharType="begin"/>
        </w:r>
        <w:r w:rsidR="00E85105">
          <w:rPr>
            <w:noProof/>
            <w:webHidden/>
          </w:rPr>
          <w:instrText xml:space="preserve"> PAGEREF _Toc417547009 \h </w:instrText>
        </w:r>
        <w:r w:rsidR="00E85105">
          <w:rPr>
            <w:noProof/>
            <w:webHidden/>
          </w:rPr>
        </w:r>
        <w:r w:rsidR="00E85105">
          <w:rPr>
            <w:noProof/>
            <w:webHidden/>
          </w:rPr>
          <w:fldChar w:fldCharType="separate"/>
        </w:r>
        <w:r w:rsidR="00E85105">
          <w:rPr>
            <w:noProof/>
            <w:webHidden/>
          </w:rPr>
          <w:t>26</w:t>
        </w:r>
        <w:r w:rsidR="00E85105">
          <w:rPr>
            <w:noProof/>
            <w:webHidden/>
          </w:rPr>
          <w:fldChar w:fldCharType="end"/>
        </w:r>
      </w:hyperlink>
    </w:p>
    <w:p w14:paraId="3C5E5ECD" w14:textId="77777777" w:rsidR="00E85105" w:rsidRDefault="00812A1B">
      <w:pPr>
        <w:pStyle w:val="TDC4"/>
        <w:tabs>
          <w:tab w:val="right" w:leader="dot" w:pos="9394"/>
        </w:tabs>
        <w:rPr>
          <w:rFonts w:eastAsiaTheme="minorEastAsia"/>
          <w:noProof/>
          <w:lang w:eastAsia="es-CO"/>
        </w:rPr>
      </w:pPr>
      <w:hyperlink w:anchor="_Toc417547010" w:history="1">
        <w:r w:rsidR="00E85105" w:rsidRPr="00F75E3B">
          <w:rPr>
            <w:rStyle w:val="Hipervnculo"/>
            <w:noProof/>
          </w:rPr>
          <w:t>7.1.6.2 Cliente</w:t>
        </w:r>
        <w:r w:rsidR="00E85105">
          <w:rPr>
            <w:noProof/>
            <w:webHidden/>
          </w:rPr>
          <w:tab/>
        </w:r>
        <w:r w:rsidR="00E85105">
          <w:rPr>
            <w:noProof/>
            <w:webHidden/>
          </w:rPr>
          <w:fldChar w:fldCharType="begin"/>
        </w:r>
        <w:r w:rsidR="00E85105">
          <w:rPr>
            <w:noProof/>
            <w:webHidden/>
          </w:rPr>
          <w:instrText xml:space="preserve"> PAGEREF _Toc417547010 \h </w:instrText>
        </w:r>
        <w:r w:rsidR="00E85105">
          <w:rPr>
            <w:noProof/>
            <w:webHidden/>
          </w:rPr>
        </w:r>
        <w:r w:rsidR="00E85105">
          <w:rPr>
            <w:noProof/>
            <w:webHidden/>
          </w:rPr>
          <w:fldChar w:fldCharType="separate"/>
        </w:r>
        <w:r w:rsidR="00E85105">
          <w:rPr>
            <w:noProof/>
            <w:webHidden/>
          </w:rPr>
          <w:t>26</w:t>
        </w:r>
        <w:r w:rsidR="00E85105">
          <w:rPr>
            <w:noProof/>
            <w:webHidden/>
          </w:rPr>
          <w:fldChar w:fldCharType="end"/>
        </w:r>
      </w:hyperlink>
    </w:p>
    <w:p w14:paraId="3C5E5ECE" w14:textId="77777777" w:rsidR="00E85105" w:rsidRDefault="00812A1B">
      <w:pPr>
        <w:pStyle w:val="TDC3"/>
        <w:tabs>
          <w:tab w:val="right" w:leader="dot" w:pos="9394"/>
        </w:tabs>
        <w:rPr>
          <w:rFonts w:eastAsiaTheme="minorEastAsia"/>
          <w:noProof/>
          <w:lang w:eastAsia="es-CO"/>
        </w:rPr>
      </w:pPr>
      <w:hyperlink w:anchor="_Toc417547011" w:history="1">
        <w:r w:rsidR="00E85105" w:rsidRPr="00F75E3B">
          <w:rPr>
            <w:rStyle w:val="Hipervnculo"/>
            <w:noProof/>
          </w:rPr>
          <w:t>7.1.7 Operaciones</w:t>
        </w:r>
        <w:r w:rsidR="00E85105">
          <w:rPr>
            <w:noProof/>
            <w:webHidden/>
          </w:rPr>
          <w:tab/>
        </w:r>
        <w:r w:rsidR="00E85105">
          <w:rPr>
            <w:noProof/>
            <w:webHidden/>
          </w:rPr>
          <w:fldChar w:fldCharType="begin"/>
        </w:r>
        <w:r w:rsidR="00E85105">
          <w:rPr>
            <w:noProof/>
            <w:webHidden/>
          </w:rPr>
          <w:instrText xml:space="preserve"> PAGEREF _Toc417547011 \h </w:instrText>
        </w:r>
        <w:r w:rsidR="00E85105">
          <w:rPr>
            <w:noProof/>
            <w:webHidden/>
          </w:rPr>
        </w:r>
        <w:r w:rsidR="00E85105">
          <w:rPr>
            <w:noProof/>
            <w:webHidden/>
          </w:rPr>
          <w:fldChar w:fldCharType="separate"/>
        </w:r>
        <w:r w:rsidR="00E85105">
          <w:rPr>
            <w:noProof/>
            <w:webHidden/>
          </w:rPr>
          <w:t>26</w:t>
        </w:r>
        <w:r w:rsidR="00E85105">
          <w:rPr>
            <w:noProof/>
            <w:webHidden/>
          </w:rPr>
          <w:fldChar w:fldCharType="end"/>
        </w:r>
      </w:hyperlink>
    </w:p>
    <w:p w14:paraId="3C5E5ECF" w14:textId="77777777" w:rsidR="00E85105" w:rsidRDefault="00812A1B">
      <w:pPr>
        <w:pStyle w:val="TDC4"/>
        <w:tabs>
          <w:tab w:val="right" w:leader="dot" w:pos="9394"/>
        </w:tabs>
        <w:rPr>
          <w:rFonts w:eastAsiaTheme="minorEastAsia"/>
          <w:noProof/>
          <w:lang w:eastAsia="es-CO"/>
        </w:rPr>
      </w:pPr>
      <w:hyperlink w:anchor="_Toc417547012" w:history="1">
        <w:r w:rsidR="00E85105" w:rsidRPr="00F75E3B">
          <w:rPr>
            <w:rStyle w:val="Hipervnculo"/>
            <w:noProof/>
          </w:rPr>
          <w:t>7.1.7.1 Modos de operación</w:t>
        </w:r>
        <w:r w:rsidR="00E85105">
          <w:rPr>
            <w:noProof/>
            <w:webHidden/>
          </w:rPr>
          <w:tab/>
        </w:r>
        <w:r w:rsidR="00E85105">
          <w:rPr>
            <w:noProof/>
            <w:webHidden/>
          </w:rPr>
          <w:fldChar w:fldCharType="begin"/>
        </w:r>
        <w:r w:rsidR="00E85105">
          <w:rPr>
            <w:noProof/>
            <w:webHidden/>
          </w:rPr>
          <w:instrText xml:space="preserve"> PAGEREF _Toc417547012 \h </w:instrText>
        </w:r>
        <w:r w:rsidR="00E85105">
          <w:rPr>
            <w:noProof/>
            <w:webHidden/>
          </w:rPr>
        </w:r>
        <w:r w:rsidR="00E85105">
          <w:rPr>
            <w:noProof/>
            <w:webHidden/>
          </w:rPr>
          <w:fldChar w:fldCharType="separate"/>
        </w:r>
        <w:r w:rsidR="00E85105">
          <w:rPr>
            <w:noProof/>
            <w:webHidden/>
          </w:rPr>
          <w:t>26</w:t>
        </w:r>
        <w:r w:rsidR="00E85105">
          <w:rPr>
            <w:noProof/>
            <w:webHidden/>
          </w:rPr>
          <w:fldChar w:fldCharType="end"/>
        </w:r>
      </w:hyperlink>
    </w:p>
    <w:p w14:paraId="3C5E5ED0" w14:textId="77777777" w:rsidR="00E85105" w:rsidRDefault="00812A1B">
      <w:pPr>
        <w:pStyle w:val="TDC5"/>
        <w:tabs>
          <w:tab w:val="right" w:leader="dot" w:pos="9394"/>
        </w:tabs>
        <w:rPr>
          <w:rFonts w:eastAsiaTheme="minorEastAsia"/>
          <w:noProof/>
          <w:lang w:eastAsia="es-CO"/>
        </w:rPr>
      </w:pPr>
      <w:hyperlink w:anchor="_Toc417547013" w:history="1">
        <w:r w:rsidR="00E85105" w:rsidRPr="00F75E3B">
          <w:rPr>
            <w:rStyle w:val="Hipervnculo"/>
            <w:noProof/>
          </w:rPr>
          <w:t>7.1.7.1.1 Modo Invitado</w:t>
        </w:r>
        <w:r w:rsidR="00E85105">
          <w:rPr>
            <w:noProof/>
            <w:webHidden/>
          </w:rPr>
          <w:tab/>
        </w:r>
        <w:r w:rsidR="00E85105">
          <w:rPr>
            <w:noProof/>
            <w:webHidden/>
          </w:rPr>
          <w:fldChar w:fldCharType="begin"/>
        </w:r>
        <w:r w:rsidR="00E85105">
          <w:rPr>
            <w:noProof/>
            <w:webHidden/>
          </w:rPr>
          <w:instrText xml:space="preserve"> PAGEREF _Toc417547013 \h </w:instrText>
        </w:r>
        <w:r w:rsidR="00E85105">
          <w:rPr>
            <w:noProof/>
            <w:webHidden/>
          </w:rPr>
        </w:r>
        <w:r w:rsidR="00E85105">
          <w:rPr>
            <w:noProof/>
            <w:webHidden/>
          </w:rPr>
          <w:fldChar w:fldCharType="separate"/>
        </w:r>
        <w:r w:rsidR="00E85105">
          <w:rPr>
            <w:noProof/>
            <w:webHidden/>
          </w:rPr>
          <w:t>26</w:t>
        </w:r>
        <w:r w:rsidR="00E85105">
          <w:rPr>
            <w:noProof/>
            <w:webHidden/>
          </w:rPr>
          <w:fldChar w:fldCharType="end"/>
        </w:r>
      </w:hyperlink>
    </w:p>
    <w:p w14:paraId="3C5E5ED1" w14:textId="77777777" w:rsidR="00E85105" w:rsidRDefault="00812A1B">
      <w:pPr>
        <w:pStyle w:val="TDC5"/>
        <w:tabs>
          <w:tab w:val="right" w:leader="dot" w:pos="9394"/>
        </w:tabs>
        <w:rPr>
          <w:rFonts w:eastAsiaTheme="minorEastAsia"/>
          <w:noProof/>
          <w:lang w:eastAsia="es-CO"/>
        </w:rPr>
      </w:pPr>
      <w:hyperlink w:anchor="_Toc417547014" w:history="1">
        <w:r w:rsidR="00E85105" w:rsidRPr="00F75E3B">
          <w:rPr>
            <w:rStyle w:val="Hipervnculo"/>
            <w:noProof/>
          </w:rPr>
          <w:t>7.1.7.1.2 Modo Usuario Dueño</w:t>
        </w:r>
        <w:r w:rsidR="00E85105">
          <w:rPr>
            <w:noProof/>
            <w:webHidden/>
          </w:rPr>
          <w:tab/>
        </w:r>
        <w:r w:rsidR="00E85105">
          <w:rPr>
            <w:noProof/>
            <w:webHidden/>
          </w:rPr>
          <w:fldChar w:fldCharType="begin"/>
        </w:r>
        <w:r w:rsidR="00E85105">
          <w:rPr>
            <w:noProof/>
            <w:webHidden/>
          </w:rPr>
          <w:instrText xml:space="preserve"> PAGEREF _Toc417547014 \h </w:instrText>
        </w:r>
        <w:r w:rsidR="00E85105">
          <w:rPr>
            <w:noProof/>
            <w:webHidden/>
          </w:rPr>
        </w:r>
        <w:r w:rsidR="00E85105">
          <w:rPr>
            <w:noProof/>
            <w:webHidden/>
          </w:rPr>
          <w:fldChar w:fldCharType="separate"/>
        </w:r>
        <w:r w:rsidR="00E85105">
          <w:rPr>
            <w:noProof/>
            <w:webHidden/>
          </w:rPr>
          <w:t>26</w:t>
        </w:r>
        <w:r w:rsidR="00E85105">
          <w:rPr>
            <w:noProof/>
            <w:webHidden/>
          </w:rPr>
          <w:fldChar w:fldCharType="end"/>
        </w:r>
      </w:hyperlink>
    </w:p>
    <w:p w14:paraId="3C5E5ED2" w14:textId="77777777" w:rsidR="00E85105" w:rsidRDefault="00812A1B">
      <w:pPr>
        <w:pStyle w:val="TDC5"/>
        <w:tabs>
          <w:tab w:val="right" w:leader="dot" w:pos="9394"/>
        </w:tabs>
        <w:rPr>
          <w:rFonts w:eastAsiaTheme="minorEastAsia"/>
          <w:noProof/>
          <w:lang w:eastAsia="es-CO"/>
        </w:rPr>
      </w:pPr>
      <w:hyperlink w:anchor="_Toc417547015" w:history="1">
        <w:r w:rsidR="00E85105" w:rsidRPr="00F75E3B">
          <w:rPr>
            <w:rStyle w:val="Hipervnculo"/>
            <w:noProof/>
          </w:rPr>
          <w:t>7.1.7.1.3 Modo Usuario Empresa</w:t>
        </w:r>
        <w:r w:rsidR="00E85105">
          <w:rPr>
            <w:noProof/>
            <w:webHidden/>
          </w:rPr>
          <w:tab/>
        </w:r>
        <w:r w:rsidR="00E85105">
          <w:rPr>
            <w:noProof/>
            <w:webHidden/>
          </w:rPr>
          <w:fldChar w:fldCharType="begin"/>
        </w:r>
        <w:r w:rsidR="00E85105">
          <w:rPr>
            <w:noProof/>
            <w:webHidden/>
          </w:rPr>
          <w:instrText xml:space="preserve"> PAGEREF _Toc417547015 \h </w:instrText>
        </w:r>
        <w:r w:rsidR="00E85105">
          <w:rPr>
            <w:noProof/>
            <w:webHidden/>
          </w:rPr>
        </w:r>
        <w:r w:rsidR="00E85105">
          <w:rPr>
            <w:noProof/>
            <w:webHidden/>
          </w:rPr>
          <w:fldChar w:fldCharType="separate"/>
        </w:r>
        <w:r w:rsidR="00E85105">
          <w:rPr>
            <w:noProof/>
            <w:webHidden/>
          </w:rPr>
          <w:t>26</w:t>
        </w:r>
        <w:r w:rsidR="00E85105">
          <w:rPr>
            <w:noProof/>
            <w:webHidden/>
          </w:rPr>
          <w:fldChar w:fldCharType="end"/>
        </w:r>
      </w:hyperlink>
    </w:p>
    <w:p w14:paraId="3C5E5ED3" w14:textId="77777777" w:rsidR="00E85105" w:rsidRDefault="00812A1B">
      <w:pPr>
        <w:pStyle w:val="TDC5"/>
        <w:tabs>
          <w:tab w:val="right" w:leader="dot" w:pos="9394"/>
        </w:tabs>
        <w:rPr>
          <w:rFonts w:eastAsiaTheme="minorEastAsia"/>
          <w:noProof/>
          <w:lang w:eastAsia="es-CO"/>
        </w:rPr>
      </w:pPr>
      <w:hyperlink w:anchor="_Toc417547016" w:history="1">
        <w:r w:rsidR="00E85105" w:rsidRPr="00F75E3B">
          <w:rPr>
            <w:rStyle w:val="Hipervnculo"/>
            <w:noProof/>
          </w:rPr>
          <w:t>7.1.7.1.4 Modo Moderador</w:t>
        </w:r>
        <w:r w:rsidR="00E85105">
          <w:rPr>
            <w:noProof/>
            <w:webHidden/>
          </w:rPr>
          <w:tab/>
        </w:r>
        <w:r w:rsidR="00E85105">
          <w:rPr>
            <w:noProof/>
            <w:webHidden/>
          </w:rPr>
          <w:fldChar w:fldCharType="begin"/>
        </w:r>
        <w:r w:rsidR="00E85105">
          <w:rPr>
            <w:noProof/>
            <w:webHidden/>
          </w:rPr>
          <w:instrText xml:space="preserve"> PAGEREF _Toc417547016 \h </w:instrText>
        </w:r>
        <w:r w:rsidR="00E85105">
          <w:rPr>
            <w:noProof/>
            <w:webHidden/>
          </w:rPr>
        </w:r>
        <w:r w:rsidR="00E85105">
          <w:rPr>
            <w:noProof/>
            <w:webHidden/>
          </w:rPr>
          <w:fldChar w:fldCharType="separate"/>
        </w:r>
        <w:r w:rsidR="00E85105">
          <w:rPr>
            <w:noProof/>
            <w:webHidden/>
          </w:rPr>
          <w:t>27</w:t>
        </w:r>
        <w:r w:rsidR="00E85105">
          <w:rPr>
            <w:noProof/>
            <w:webHidden/>
          </w:rPr>
          <w:fldChar w:fldCharType="end"/>
        </w:r>
      </w:hyperlink>
    </w:p>
    <w:p w14:paraId="3C5E5ED4" w14:textId="77777777" w:rsidR="00E85105" w:rsidRDefault="00812A1B">
      <w:pPr>
        <w:pStyle w:val="TDC3"/>
        <w:tabs>
          <w:tab w:val="right" w:leader="dot" w:pos="9394"/>
        </w:tabs>
        <w:rPr>
          <w:rFonts w:eastAsiaTheme="minorEastAsia"/>
          <w:noProof/>
          <w:lang w:eastAsia="es-CO"/>
        </w:rPr>
      </w:pPr>
      <w:hyperlink w:anchor="_Toc417547017" w:history="1">
        <w:r w:rsidR="00E85105" w:rsidRPr="00F75E3B">
          <w:rPr>
            <w:rStyle w:val="Hipervnculo"/>
            <w:noProof/>
          </w:rPr>
          <w:t>7.1.8 Requerimientos de Adaptación del Sitio</w:t>
        </w:r>
        <w:r w:rsidR="00E85105">
          <w:rPr>
            <w:noProof/>
            <w:webHidden/>
          </w:rPr>
          <w:tab/>
        </w:r>
        <w:r w:rsidR="00E85105">
          <w:rPr>
            <w:noProof/>
            <w:webHidden/>
          </w:rPr>
          <w:fldChar w:fldCharType="begin"/>
        </w:r>
        <w:r w:rsidR="00E85105">
          <w:rPr>
            <w:noProof/>
            <w:webHidden/>
          </w:rPr>
          <w:instrText xml:space="preserve"> PAGEREF _Toc417547017 \h </w:instrText>
        </w:r>
        <w:r w:rsidR="00E85105">
          <w:rPr>
            <w:noProof/>
            <w:webHidden/>
          </w:rPr>
        </w:r>
        <w:r w:rsidR="00E85105">
          <w:rPr>
            <w:noProof/>
            <w:webHidden/>
          </w:rPr>
          <w:fldChar w:fldCharType="separate"/>
        </w:r>
        <w:r w:rsidR="00E85105">
          <w:rPr>
            <w:noProof/>
            <w:webHidden/>
          </w:rPr>
          <w:t>27</w:t>
        </w:r>
        <w:r w:rsidR="00E85105">
          <w:rPr>
            <w:noProof/>
            <w:webHidden/>
          </w:rPr>
          <w:fldChar w:fldCharType="end"/>
        </w:r>
      </w:hyperlink>
    </w:p>
    <w:p w14:paraId="3C5E5ED5" w14:textId="77777777" w:rsidR="00E85105" w:rsidRDefault="00812A1B">
      <w:pPr>
        <w:pStyle w:val="TDC2"/>
        <w:tabs>
          <w:tab w:val="right" w:leader="dot" w:pos="9394"/>
        </w:tabs>
        <w:rPr>
          <w:rFonts w:eastAsiaTheme="minorEastAsia"/>
          <w:noProof/>
          <w:lang w:eastAsia="es-CO"/>
        </w:rPr>
      </w:pPr>
      <w:hyperlink w:anchor="_Toc417547018" w:history="1">
        <w:r w:rsidR="00E85105" w:rsidRPr="00F75E3B">
          <w:rPr>
            <w:rStyle w:val="Hipervnculo"/>
            <w:noProof/>
          </w:rPr>
          <w:t>7.2 Funciones del producto</w:t>
        </w:r>
        <w:r w:rsidR="00E85105">
          <w:rPr>
            <w:noProof/>
            <w:webHidden/>
          </w:rPr>
          <w:tab/>
        </w:r>
        <w:r w:rsidR="00E85105">
          <w:rPr>
            <w:noProof/>
            <w:webHidden/>
          </w:rPr>
          <w:fldChar w:fldCharType="begin"/>
        </w:r>
        <w:r w:rsidR="00E85105">
          <w:rPr>
            <w:noProof/>
            <w:webHidden/>
          </w:rPr>
          <w:instrText xml:space="preserve"> PAGEREF _Toc417547018 \h </w:instrText>
        </w:r>
        <w:r w:rsidR="00E85105">
          <w:rPr>
            <w:noProof/>
            <w:webHidden/>
          </w:rPr>
        </w:r>
        <w:r w:rsidR="00E85105">
          <w:rPr>
            <w:noProof/>
            <w:webHidden/>
          </w:rPr>
          <w:fldChar w:fldCharType="separate"/>
        </w:r>
        <w:r w:rsidR="00E85105">
          <w:rPr>
            <w:noProof/>
            <w:webHidden/>
          </w:rPr>
          <w:t>27</w:t>
        </w:r>
        <w:r w:rsidR="00E85105">
          <w:rPr>
            <w:noProof/>
            <w:webHidden/>
          </w:rPr>
          <w:fldChar w:fldCharType="end"/>
        </w:r>
      </w:hyperlink>
    </w:p>
    <w:p w14:paraId="3C5E5ED6" w14:textId="77777777" w:rsidR="00E85105" w:rsidRDefault="00812A1B">
      <w:pPr>
        <w:pStyle w:val="TDC2"/>
        <w:tabs>
          <w:tab w:val="right" w:leader="dot" w:pos="9394"/>
        </w:tabs>
        <w:rPr>
          <w:rFonts w:eastAsiaTheme="minorEastAsia"/>
          <w:noProof/>
          <w:lang w:eastAsia="es-CO"/>
        </w:rPr>
      </w:pPr>
      <w:hyperlink w:anchor="_Toc417547019" w:history="1">
        <w:r w:rsidR="00E85105" w:rsidRPr="00F75E3B">
          <w:rPr>
            <w:rStyle w:val="Hipervnculo"/>
            <w:noProof/>
          </w:rPr>
          <w:t>7.3 Características del usuario</w:t>
        </w:r>
        <w:r w:rsidR="00E85105">
          <w:rPr>
            <w:noProof/>
            <w:webHidden/>
          </w:rPr>
          <w:tab/>
        </w:r>
        <w:r w:rsidR="00E85105">
          <w:rPr>
            <w:noProof/>
            <w:webHidden/>
          </w:rPr>
          <w:fldChar w:fldCharType="begin"/>
        </w:r>
        <w:r w:rsidR="00E85105">
          <w:rPr>
            <w:noProof/>
            <w:webHidden/>
          </w:rPr>
          <w:instrText xml:space="preserve"> PAGEREF _Toc417547019 \h </w:instrText>
        </w:r>
        <w:r w:rsidR="00E85105">
          <w:rPr>
            <w:noProof/>
            <w:webHidden/>
          </w:rPr>
        </w:r>
        <w:r w:rsidR="00E85105">
          <w:rPr>
            <w:noProof/>
            <w:webHidden/>
          </w:rPr>
          <w:fldChar w:fldCharType="separate"/>
        </w:r>
        <w:r w:rsidR="00E85105">
          <w:rPr>
            <w:noProof/>
            <w:webHidden/>
          </w:rPr>
          <w:t>28</w:t>
        </w:r>
        <w:r w:rsidR="00E85105">
          <w:rPr>
            <w:noProof/>
            <w:webHidden/>
          </w:rPr>
          <w:fldChar w:fldCharType="end"/>
        </w:r>
      </w:hyperlink>
    </w:p>
    <w:p w14:paraId="3C5E5ED7" w14:textId="77777777" w:rsidR="00E85105" w:rsidRDefault="00812A1B">
      <w:pPr>
        <w:pStyle w:val="TDC2"/>
        <w:tabs>
          <w:tab w:val="right" w:leader="dot" w:pos="9394"/>
        </w:tabs>
        <w:rPr>
          <w:rFonts w:eastAsiaTheme="minorEastAsia"/>
          <w:noProof/>
          <w:lang w:eastAsia="es-CO"/>
        </w:rPr>
      </w:pPr>
      <w:hyperlink w:anchor="_Toc417547020" w:history="1">
        <w:r w:rsidR="00E85105" w:rsidRPr="00F75E3B">
          <w:rPr>
            <w:rStyle w:val="Hipervnculo"/>
            <w:noProof/>
          </w:rPr>
          <w:t>7.4 Restricciones</w:t>
        </w:r>
        <w:r w:rsidR="00E85105">
          <w:rPr>
            <w:noProof/>
            <w:webHidden/>
          </w:rPr>
          <w:tab/>
        </w:r>
        <w:r w:rsidR="00E85105">
          <w:rPr>
            <w:noProof/>
            <w:webHidden/>
          </w:rPr>
          <w:fldChar w:fldCharType="begin"/>
        </w:r>
        <w:r w:rsidR="00E85105">
          <w:rPr>
            <w:noProof/>
            <w:webHidden/>
          </w:rPr>
          <w:instrText xml:space="preserve"> PAGEREF _Toc417547020 \h </w:instrText>
        </w:r>
        <w:r w:rsidR="00E85105">
          <w:rPr>
            <w:noProof/>
            <w:webHidden/>
          </w:rPr>
        </w:r>
        <w:r w:rsidR="00E85105">
          <w:rPr>
            <w:noProof/>
            <w:webHidden/>
          </w:rPr>
          <w:fldChar w:fldCharType="separate"/>
        </w:r>
        <w:r w:rsidR="00E85105">
          <w:rPr>
            <w:noProof/>
            <w:webHidden/>
          </w:rPr>
          <w:t>31</w:t>
        </w:r>
        <w:r w:rsidR="00E85105">
          <w:rPr>
            <w:noProof/>
            <w:webHidden/>
          </w:rPr>
          <w:fldChar w:fldCharType="end"/>
        </w:r>
      </w:hyperlink>
    </w:p>
    <w:p w14:paraId="3C5E5ED8" w14:textId="77777777" w:rsidR="00E85105" w:rsidRDefault="00812A1B">
      <w:pPr>
        <w:pStyle w:val="TDC2"/>
        <w:tabs>
          <w:tab w:val="right" w:leader="dot" w:pos="9394"/>
        </w:tabs>
        <w:rPr>
          <w:rFonts w:eastAsiaTheme="minorEastAsia"/>
          <w:noProof/>
          <w:lang w:eastAsia="es-CO"/>
        </w:rPr>
      </w:pPr>
      <w:hyperlink w:anchor="_Toc417547021" w:history="1">
        <w:r w:rsidR="00E85105" w:rsidRPr="00F75E3B">
          <w:rPr>
            <w:rStyle w:val="Hipervnculo"/>
            <w:noProof/>
          </w:rPr>
          <w:t>7.5 Modelo de dominio</w:t>
        </w:r>
        <w:r w:rsidR="00E85105">
          <w:rPr>
            <w:noProof/>
            <w:webHidden/>
          </w:rPr>
          <w:tab/>
        </w:r>
        <w:r w:rsidR="00E85105">
          <w:rPr>
            <w:noProof/>
            <w:webHidden/>
          </w:rPr>
          <w:fldChar w:fldCharType="begin"/>
        </w:r>
        <w:r w:rsidR="00E85105">
          <w:rPr>
            <w:noProof/>
            <w:webHidden/>
          </w:rPr>
          <w:instrText xml:space="preserve"> PAGEREF _Toc417547021 \h </w:instrText>
        </w:r>
        <w:r w:rsidR="00E85105">
          <w:rPr>
            <w:noProof/>
            <w:webHidden/>
          </w:rPr>
        </w:r>
        <w:r w:rsidR="00E85105">
          <w:rPr>
            <w:noProof/>
            <w:webHidden/>
          </w:rPr>
          <w:fldChar w:fldCharType="separate"/>
        </w:r>
        <w:r w:rsidR="00E85105">
          <w:rPr>
            <w:noProof/>
            <w:webHidden/>
          </w:rPr>
          <w:t>32</w:t>
        </w:r>
        <w:r w:rsidR="00E85105">
          <w:rPr>
            <w:noProof/>
            <w:webHidden/>
          </w:rPr>
          <w:fldChar w:fldCharType="end"/>
        </w:r>
      </w:hyperlink>
    </w:p>
    <w:p w14:paraId="3C5E5ED9" w14:textId="77777777" w:rsidR="00E85105" w:rsidRDefault="00812A1B">
      <w:pPr>
        <w:pStyle w:val="TDC3"/>
        <w:tabs>
          <w:tab w:val="right" w:leader="dot" w:pos="9394"/>
        </w:tabs>
        <w:rPr>
          <w:rFonts w:eastAsiaTheme="minorEastAsia"/>
          <w:noProof/>
          <w:lang w:eastAsia="es-CO"/>
        </w:rPr>
      </w:pPr>
      <w:hyperlink w:anchor="_Toc417547022" w:history="1">
        <w:r w:rsidR="00E85105" w:rsidRPr="00F75E3B">
          <w:rPr>
            <w:rStyle w:val="Hipervnculo"/>
            <w:noProof/>
          </w:rPr>
          <w:t>7.5.1 Mascota</w:t>
        </w:r>
        <w:r w:rsidR="00E85105">
          <w:rPr>
            <w:noProof/>
            <w:webHidden/>
          </w:rPr>
          <w:tab/>
        </w:r>
        <w:r w:rsidR="00E85105">
          <w:rPr>
            <w:noProof/>
            <w:webHidden/>
          </w:rPr>
          <w:fldChar w:fldCharType="begin"/>
        </w:r>
        <w:r w:rsidR="00E85105">
          <w:rPr>
            <w:noProof/>
            <w:webHidden/>
          </w:rPr>
          <w:instrText xml:space="preserve"> PAGEREF _Toc417547022 \h </w:instrText>
        </w:r>
        <w:r w:rsidR="00E85105">
          <w:rPr>
            <w:noProof/>
            <w:webHidden/>
          </w:rPr>
        </w:r>
        <w:r w:rsidR="00E85105">
          <w:rPr>
            <w:noProof/>
            <w:webHidden/>
          </w:rPr>
          <w:fldChar w:fldCharType="separate"/>
        </w:r>
        <w:r w:rsidR="00E85105">
          <w:rPr>
            <w:noProof/>
            <w:webHidden/>
          </w:rPr>
          <w:t>32</w:t>
        </w:r>
        <w:r w:rsidR="00E85105">
          <w:rPr>
            <w:noProof/>
            <w:webHidden/>
          </w:rPr>
          <w:fldChar w:fldCharType="end"/>
        </w:r>
      </w:hyperlink>
    </w:p>
    <w:p w14:paraId="3C5E5EDA" w14:textId="77777777" w:rsidR="00E85105" w:rsidRDefault="00812A1B">
      <w:pPr>
        <w:pStyle w:val="TDC3"/>
        <w:tabs>
          <w:tab w:val="right" w:leader="dot" w:pos="9394"/>
        </w:tabs>
        <w:rPr>
          <w:rFonts w:eastAsiaTheme="minorEastAsia"/>
          <w:noProof/>
          <w:lang w:eastAsia="es-CO"/>
        </w:rPr>
      </w:pPr>
      <w:hyperlink w:anchor="_Toc417547023" w:history="1">
        <w:r w:rsidR="00E85105" w:rsidRPr="00F75E3B">
          <w:rPr>
            <w:rStyle w:val="Hipervnculo"/>
            <w:noProof/>
          </w:rPr>
          <w:t>7.5.2 Usuario Dueño</w:t>
        </w:r>
        <w:r w:rsidR="00E85105">
          <w:rPr>
            <w:noProof/>
            <w:webHidden/>
          </w:rPr>
          <w:tab/>
        </w:r>
        <w:r w:rsidR="00E85105">
          <w:rPr>
            <w:noProof/>
            <w:webHidden/>
          </w:rPr>
          <w:fldChar w:fldCharType="begin"/>
        </w:r>
        <w:r w:rsidR="00E85105">
          <w:rPr>
            <w:noProof/>
            <w:webHidden/>
          </w:rPr>
          <w:instrText xml:space="preserve"> PAGEREF _Toc417547023 \h </w:instrText>
        </w:r>
        <w:r w:rsidR="00E85105">
          <w:rPr>
            <w:noProof/>
            <w:webHidden/>
          </w:rPr>
        </w:r>
        <w:r w:rsidR="00E85105">
          <w:rPr>
            <w:noProof/>
            <w:webHidden/>
          </w:rPr>
          <w:fldChar w:fldCharType="separate"/>
        </w:r>
        <w:r w:rsidR="00E85105">
          <w:rPr>
            <w:noProof/>
            <w:webHidden/>
          </w:rPr>
          <w:t>33</w:t>
        </w:r>
        <w:r w:rsidR="00E85105">
          <w:rPr>
            <w:noProof/>
            <w:webHidden/>
          </w:rPr>
          <w:fldChar w:fldCharType="end"/>
        </w:r>
      </w:hyperlink>
    </w:p>
    <w:p w14:paraId="3C5E5EDB" w14:textId="77777777" w:rsidR="00E85105" w:rsidRDefault="00812A1B">
      <w:pPr>
        <w:pStyle w:val="TDC3"/>
        <w:tabs>
          <w:tab w:val="right" w:leader="dot" w:pos="9394"/>
        </w:tabs>
        <w:rPr>
          <w:rFonts w:eastAsiaTheme="minorEastAsia"/>
          <w:noProof/>
          <w:lang w:eastAsia="es-CO"/>
        </w:rPr>
      </w:pPr>
      <w:hyperlink w:anchor="_Toc417547024" w:history="1">
        <w:r w:rsidR="00E85105" w:rsidRPr="00F75E3B">
          <w:rPr>
            <w:rStyle w:val="Hipervnculo"/>
            <w:noProof/>
          </w:rPr>
          <w:t>7.5.3 Foto</w:t>
        </w:r>
        <w:r w:rsidR="00E85105">
          <w:rPr>
            <w:noProof/>
            <w:webHidden/>
          </w:rPr>
          <w:tab/>
        </w:r>
        <w:r w:rsidR="00E85105">
          <w:rPr>
            <w:noProof/>
            <w:webHidden/>
          </w:rPr>
          <w:fldChar w:fldCharType="begin"/>
        </w:r>
        <w:r w:rsidR="00E85105">
          <w:rPr>
            <w:noProof/>
            <w:webHidden/>
          </w:rPr>
          <w:instrText xml:space="preserve"> PAGEREF _Toc417547024 \h </w:instrText>
        </w:r>
        <w:r w:rsidR="00E85105">
          <w:rPr>
            <w:noProof/>
            <w:webHidden/>
          </w:rPr>
        </w:r>
        <w:r w:rsidR="00E85105">
          <w:rPr>
            <w:noProof/>
            <w:webHidden/>
          </w:rPr>
          <w:fldChar w:fldCharType="separate"/>
        </w:r>
        <w:r w:rsidR="00E85105">
          <w:rPr>
            <w:noProof/>
            <w:webHidden/>
          </w:rPr>
          <w:t>33</w:t>
        </w:r>
        <w:r w:rsidR="00E85105">
          <w:rPr>
            <w:noProof/>
            <w:webHidden/>
          </w:rPr>
          <w:fldChar w:fldCharType="end"/>
        </w:r>
      </w:hyperlink>
    </w:p>
    <w:p w14:paraId="3C5E5EDC" w14:textId="77777777" w:rsidR="00E85105" w:rsidRDefault="00812A1B">
      <w:pPr>
        <w:pStyle w:val="TDC3"/>
        <w:tabs>
          <w:tab w:val="right" w:leader="dot" w:pos="9394"/>
        </w:tabs>
        <w:rPr>
          <w:rFonts w:eastAsiaTheme="minorEastAsia"/>
          <w:noProof/>
          <w:lang w:eastAsia="es-CO"/>
        </w:rPr>
      </w:pPr>
      <w:hyperlink w:anchor="_Toc417547025" w:history="1">
        <w:r w:rsidR="00E85105" w:rsidRPr="00F75E3B">
          <w:rPr>
            <w:rStyle w:val="Hipervnculo"/>
            <w:noProof/>
          </w:rPr>
          <w:t>7.5.4 Moderador</w:t>
        </w:r>
        <w:r w:rsidR="00E85105">
          <w:rPr>
            <w:noProof/>
            <w:webHidden/>
          </w:rPr>
          <w:tab/>
        </w:r>
        <w:r w:rsidR="00E85105">
          <w:rPr>
            <w:noProof/>
            <w:webHidden/>
          </w:rPr>
          <w:fldChar w:fldCharType="begin"/>
        </w:r>
        <w:r w:rsidR="00E85105">
          <w:rPr>
            <w:noProof/>
            <w:webHidden/>
          </w:rPr>
          <w:instrText xml:space="preserve"> PAGEREF _Toc417547025 \h </w:instrText>
        </w:r>
        <w:r w:rsidR="00E85105">
          <w:rPr>
            <w:noProof/>
            <w:webHidden/>
          </w:rPr>
        </w:r>
        <w:r w:rsidR="00E85105">
          <w:rPr>
            <w:noProof/>
            <w:webHidden/>
          </w:rPr>
          <w:fldChar w:fldCharType="separate"/>
        </w:r>
        <w:r w:rsidR="00E85105">
          <w:rPr>
            <w:noProof/>
            <w:webHidden/>
          </w:rPr>
          <w:t>34</w:t>
        </w:r>
        <w:r w:rsidR="00E85105">
          <w:rPr>
            <w:noProof/>
            <w:webHidden/>
          </w:rPr>
          <w:fldChar w:fldCharType="end"/>
        </w:r>
      </w:hyperlink>
    </w:p>
    <w:p w14:paraId="3C5E5EDD" w14:textId="77777777" w:rsidR="00E85105" w:rsidRDefault="00812A1B">
      <w:pPr>
        <w:pStyle w:val="TDC3"/>
        <w:tabs>
          <w:tab w:val="right" w:leader="dot" w:pos="9394"/>
        </w:tabs>
        <w:rPr>
          <w:rFonts w:eastAsiaTheme="minorEastAsia"/>
          <w:noProof/>
          <w:lang w:eastAsia="es-CO"/>
        </w:rPr>
      </w:pPr>
      <w:hyperlink w:anchor="_Toc417547026" w:history="1">
        <w:r w:rsidR="00E85105" w:rsidRPr="00F75E3B">
          <w:rPr>
            <w:rStyle w:val="Hipervnculo"/>
            <w:noProof/>
          </w:rPr>
          <w:t>7.5.5 Clasificado</w:t>
        </w:r>
        <w:r w:rsidR="00E85105">
          <w:rPr>
            <w:noProof/>
            <w:webHidden/>
          </w:rPr>
          <w:tab/>
        </w:r>
        <w:r w:rsidR="00E85105">
          <w:rPr>
            <w:noProof/>
            <w:webHidden/>
          </w:rPr>
          <w:fldChar w:fldCharType="begin"/>
        </w:r>
        <w:r w:rsidR="00E85105">
          <w:rPr>
            <w:noProof/>
            <w:webHidden/>
          </w:rPr>
          <w:instrText xml:space="preserve"> PAGEREF _Toc417547026 \h </w:instrText>
        </w:r>
        <w:r w:rsidR="00E85105">
          <w:rPr>
            <w:noProof/>
            <w:webHidden/>
          </w:rPr>
        </w:r>
        <w:r w:rsidR="00E85105">
          <w:rPr>
            <w:noProof/>
            <w:webHidden/>
          </w:rPr>
          <w:fldChar w:fldCharType="separate"/>
        </w:r>
        <w:r w:rsidR="00E85105">
          <w:rPr>
            <w:noProof/>
            <w:webHidden/>
          </w:rPr>
          <w:t>34</w:t>
        </w:r>
        <w:r w:rsidR="00E85105">
          <w:rPr>
            <w:noProof/>
            <w:webHidden/>
          </w:rPr>
          <w:fldChar w:fldCharType="end"/>
        </w:r>
      </w:hyperlink>
    </w:p>
    <w:p w14:paraId="3C5E5EDE" w14:textId="77777777" w:rsidR="00E85105" w:rsidRDefault="00812A1B">
      <w:pPr>
        <w:pStyle w:val="TDC3"/>
        <w:tabs>
          <w:tab w:val="right" w:leader="dot" w:pos="9394"/>
        </w:tabs>
        <w:rPr>
          <w:rFonts w:eastAsiaTheme="minorEastAsia"/>
          <w:noProof/>
          <w:lang w:eastAsia="es-CO"/>
        </w:rPr>
      </w:pPr>
      <w:hyperlink w:anchor="_Toc417547027" w:history="1">
        <w:r w:rsidR="00E85105" w:rsidRPr="00F75E3B">
          <w:rPr>
            <w:rStyle w:val="Hipervnculo"/>
            <w:noProof/>
          </w:rPr>
          <w:t>7.5.6 Usuario Empresa</w:t>
        </w:r>
        <w:r w:rsidR="00E85105">
          <w:rPr>
            <w:noProof/>
            <w:webHidden/>
          </w:rPr>
          <w:tab/>
        </w:r>
        <w:r w:rsidR="00E85105">
          <w:rPr>
            <w:noProof/>
            <w:webHidden/>
          </w:rPr>
          <w:fldChar w:fldCharType="begin"/>
        </w:r>
        <w:r w:rsidR="00E85105">
          <w:rPr>
            <w:noProof/>
            <w:webHidden/>
          </w:rPr>
          <w:instrText xml:space="preserve"> PAGEREF _Toc417547027 \h </w:instrText>
        </w:r>
        <w:r w:rsidR="00E85105">
          <w:rPr>
            <w:noProof/>
            <w:webHidden/>
          </w:rPr>
        </w:r>
        <w:r w:rsidR="00E85105">
          <w:rPr>
            <w:noProof/>
            <w:webHidden/>
          </w:rPr>
          <w:fldChar w:fldCharType="separate"/>
        </w:r>
        <w:r w:rsidR="00E85105">
          <w:rPr>
            <w:noProof/>
            <w:webHidden/>
          </w:rPr>
          <w:t>35</w:t>
        </w:r>
        <w:r w:rsidR="00E85105">
          <w:rPr>
            <w:noProof/>
            <w:webHidden/>
          </w:rPr>
          <w:fldChar w:fldCharType="end"/>
        </w:r>
      </w:hyperlink>
    </w:p>
    <w:p w14:paraId="3C5E5EDF" w14:textId="77777777" w:rsidR="00E85105" w:rsidRDefault="00812A1B">
      <w:pPr>
        <w:pStyle w:val="TDC3"/>
        <w:tabs>
          <w:tab w:val="right" w:leader="dot" w:pos="9394"/>
        </w:tabs>
        <w:rPr>
          <w:rFonts w:eastAsiaTheme="minorEastAsia"/>
          <w:noProof/>
          <w:lang w:eastAsia="es-CO"/>
        </w:rPr>
      </w:pPr>
      <w:hyperlink w:anchor="_Toc417547028" w:history="1">
        <w:r w:rsidR="00E85105" w:rsidRPr="00F75E3B">
          <w:rPr>
            <w:rStyle w:val="Hipervnculo"/>
            <w:noProof/>
          </w:rPr>
          <w:t>7.5.7 Post</w:t>
        </w:r>
        <w:r w:rsidR="00E85105">
          <w:rPr>
            <w:noProof/>
            <w:webHidden/>
          </w:rPr>
          <w:tab/>
        </w:r>
        <w:r w:rsidR="00E85105">
          <w:rPr>
            <w:noProof/>
            <w:webHidden/>
          </w:rPr>
          <w:fldChar w:fldCharType="begin"/>
        </w:r>
        <w:r w:rsidR="00E85105">
          <w:rPr>
            <w:noProof/>
            <w:webHidden/>
          </w:rPr>
          <w:instrText xml:space="preserve"> PAGEREF _Toc417547028 \h </w:instrText>
        </w:r>
        <w:r w:rsidR="00E85105">
          <w:rPr>
            <w:noProof/>
            <w:webHidden/>
          </w:rPr>
        </w:r>
        <w:r w:rsidR="00E85105">
          <w:rPr>
            <w:noProof/>
            <w:webHidden/>
          </w:rPr>
          <w:fldChar w:fldCharType="separate"/>
        </w:r>
        <w:r w:rsidR="00E85105">
          <w:rPr>
            <w:noProof/>
            <w:webHidden/>
          </w:rPr>
          <w:t>35</w:t>
        </w:r>
        <w:r w:rsidR="00E85105">
          <w:rPr>
            <w:noProof/>
            <w:webHidden/>
          </w:rPr>
          <w:fldChar w:fldCharType="end"/>
        </w:r>
      </w:hyperlink>
    </w:p>
    <w:p w14:paraId="3C5E5EE0" w14:textId="77777777" w:rsidR="00E85105" w:rsidRDefault="00812A1B">
      <w:pPr>
        <w:pStyle w:val="TDC3"/>
        <w:tabs>
          <w:tab w:val="right" w:leader="dot" w:pos="9394"/>
        </w:tabs>
        <w:rPr>
          <w:rFonts w:eastAsiaTheme="minorEastAsia"/>
          <w:noProof/>
          <w:lang w:eastAsia="es-CO"/>
        </w:rPr>
      </w:pPr>
      <w:hyperlink w:anchor="_Toc417547029" w:history="1">
        <w:r w:rsidR="00E85105" w:rsidRPr="00F75E3B">
          <w:rPr>
            <w:rStyle w:val="Hipervnculo"/>
            <w:noProof/>
          </w:rPr>
          <w:t>7.5.8 Comentario</w:t>
        </w:r>
        <w:r w:rsidR="00E85105">
          <w:rPr>
            <w:noProof/>
            <w:webHidden/>
          </w:rPr>
          <w:tab/>
        </w:r>
        <w:r w:rsidR="00E85105">
          <w:rPr>
            <w:noProof/>
            <w:webHidden/>
          </w:rPr>
          <w:fldChar w:fldCharType="begin"/>
        </w:r>
        <w:r w:rsidR="00E85105">
          <w:rPr>
            <w:noProof/>
            <w:webHidden/>
          </w:rPr>
          <w:instrText xml:space="preserve"> PAGEREF _Toc417547029 \h </w:instrText>
        </w:r>
        <w:r w:rsidR="00E85105">
          <w:rPr>
            <w:noProof/>
            <w:webHidden/>
          </w:rPr>
        </w:r>
        <w:r w:rsidR="00E85105">
          <w:rPr>
            <w:noProof/>
            <w:webHidden/>
          </w:rPr>
          <w:fldChar w:fldCharType="separate"/>
        </w:r>
        <w:r w:rsidR="00E85105">
          <w:rPr>
            <w:noProof/>
            <w:webHidden/>
          </w:rPr>
          <w:t>35</w:t>
        </w:r>
        <w:r w:rsidR="00E85105">
          <w:rPr>
            <w:noProof/>
            <w:webHidden/>
          </w:rPr>
          <w:fldChar w:fldCharType="end"/>
        </w:r>
      </w:hyperlink>
    </w:p>
    <w:p w14:paraId="3C5E5EE1" w14:textId="77777777" w:rsidR="00E85105" w:rsidRDefault="00812A1B">
      <w:pPr>
        <w:pStyle w:val="TDC3"/>
        <w:tabs>
          <w:tab w:val="right" w:leader="dot" w:pos="9394"/>
        </w:tabs>
        <w:rPr>
          <w:rFonts w:eastAsiaTheme="minorEastAsia"/>
          <w:noProof/>
          <w:lang w:eastAsia="es-CO"/>
        </w:rPr>
      </w:pPr>
      <w:hyperlink w:anchor="_Toc417547030" w:history="1">
        <w:r w:rsidR="00E85105" w:rsidRPr="00F75E3B">
          <w:rPr>
            <w:rStyle w:val="Hipervnculo"/>
            <w:noProof/>
          </w:rPr>
          <w:t>7.5.9 Ubicación</w:t>
        </w:r>
        <w:r w:rsidR="00E85105">
          <w:rPr>
            <w:noProof/>
            <w:webHidden/>
          </w:rPr>
          <w:tab/>
        </w:r>
        <w:r w:rsidR="00E85105">
          <w:rPr>
            <w:noProof/>
            <w:webHidden/>
          </w:rPr>
          <w:fldChar w:fldCharType="begin"/>
        </w:r>
        <w:r w:rsidR="00E85105">
          <w:rPr>
            <w:noProof/>
            <w:webHidden/>
          </w:rPr>
          <w:instrText xml:space="preserve"> PAGEREF _Toc417547030 \h </w:instrText>
        </w:r>
        <w:r w:rsidR="00E85105">
          <w:rPr>
            <w:noProof/>
            <w:webHidden/>
          </w:rPr>
        </w:r>
        <w:r w:rsidR="00E85105">
          <w:rPr>
            <w:noProof/>
            <w:webHidden/>
          </w:rPr>
          <w:fldChar w:fldCharType="separate"/>
        </w:r>
        <w:r w:rsidR="00E85105">
          <w:rPr>
            <w:noProof/>
            <w:webHidden/>
          </w:rPr>
          <w:t>36</w:t>
        </w:r>
        <w:r w:rsidR="00E85105">
          <w:rPr>
            <w:noProof/>
            <w:webHidden/>
          </w:rPr>
          <w:fldChar w:fldCharType="end"/>
        </w:r>
      </w:hyperlink>
    </w:p>
    <w:p w14:paraId="3C5E5EE2" w14:textId="77777777" w:rsidR="00E85105" w:rsidRDefault="00812A1B">
      <w:pPr>
        <w:pStyle w:val="TDC3"/>
        <w:tabs>
          <w:tab w:val="right" w:leader="dot" w:pos="9394"/>
        </w:tabs>
        <w:rPr>
          <w:rFonts w:eastAsiaTheme="minorEastAsia"/>
          <w:noProof/>
          <w:lang w:eastAsia="es-CO"/>
        </w:rPr>
      </w:pPr>
      <w:hyperlink w:anchor="_Toc417547031" w:history="1">
        <w:r w:rsidR="00E85105" w:rsidRPr="00F75E3B">
          <w:rPr>
            <w:rStyle w:val="Hipervnculo"/>
            <w:noProof/>
          </w:rPr>
          <w:t>7.5.10 Mensaje</w:t>
        </w:r>
        <w:r w:rsidR="00E85105">
          <w:rPr>
            <w:noProof/>
            <w:webHidden/>
          </w:rPr>
          <w:tab/>
        </w:r>
        <w:r w:rsidR="00E85105">
          <w:rPr>
            <w:noProof/>
            <w:webHidden/>
          </w:rPr>
          <w:fldChar w:fldCharType="begin"/>
        </w:r>
        <w:r w:rsidR="00E85105">
          <w:rPr>
            <w:noProof/>
            <w:webHidden/>
          </w:rPr>
          <w:instrText xml:space="preserve"> PAGEREF _Toc417547031 \h </w:instrText>
        </w:r>
        <w:r w:rsidR="00E85105">
          <w:rPr>
            <w:noProof/>
            <w:webHidden/>
          </w:rPr>
        </w:r>
        <w:r w:rsidR="00E85105">
          <w:rPr>
            <w:noProof/>
            <w:webHidden/>
          </w:rPr>
          <w:fldChar w:fldCharType="separate"/>
        </w:r>
        <w:r w:rsidR="00E85105">
          <w:rPr>
            <w:noProof/>
            <w:webHidden/>
          </w:rPr>
          <w:t>36</w:t>
        </w:r>
        <w:r w:rsidR="00E85105">
          <w:rPr>
            <w:noProof/>
            <w:webHidden/>
          </w:rPr>
          <w:fldChar w:fldCharType="end"/>
        </w:r>
      </w:hyperlink>
    </w:p>
    <w:p w14:paraId="3C5E5EE3" w14:textId="77777777" w:rsidR="00E85105" w:rsidRDefault="00812A1B">
      <w:pPr>
        <w:pStyle w:val="TDC3"/>
        <w:tabs>
          <w:tab w:val="right" w:leader="dot" w:pos="9394"/>
        </w:tabs>
        <w:rPr>
          <w:rFonts w:eastAsiaTheme="minorEastAsia"/>
          <w:noProof/>
          <w:lang w:eastAsia="es-CO"/>
        </w:rPr>
      </w:pPr>
      <w:hyperlink w:anchor="_Toc417547032" w:history="1">
        <w:r w:rsidR="00E85105" w:rsidRPr="00F75E3B">
          <w:rPr>
            <w:rStyle w:val="Hipervnculo"/>
            <w:noProof/>
          </w:rPr>
          <w:t>7.5.11 Reporte de Pérdida</w:t>
        </w:r>
        <w:r w:rsidR="00E85105">
          <w:rPr>
            <w:noProof/>
            <w:webHidden/>
          </w:rPr>
          <w:tab/>
        </w:r>
        <w:r w:rsidR="00E85105">
          <w:rPr>
            <w:noProof/>
            <w:webHidden/>
          </w:rPr>
          <w:fldChar w:fldCharType="begin"/>
        </w:r>
        <w:r w:rsidR="00E85105">
          <w:rPr>
            <w:noProof/>
            <w:webHidden/>
          </w:rPr>
          <w:instrText xml:space="preserve"> PAGEREF _Toc417547032 \h </w:instrText>
        </w:r>
        <w:r w:rsidR="00E85105">
          <w:rPr>
            <w:noProof/>
            <w:webHidden/>
          </w:rPr>
        </w:r>
        <w:r w:rsidR="00E85105">
          <w:rPr>
            <w:noProof/>
            <w:webHidden/>
          </w:rPr>
          <w:fldChar w:fldCharType="separate"/>
        </w:r>
        <w:r w:rsidR="00E85105">
          <w:rPr>
            <w:noProof/>
            <w:webHidden/>
          </w:rPr>
          <w:t>37</w:t>
        </w:r>
        <w:r w:rsidR="00E85105">
          <w:rPr>
            <w:noProof/>
            <w:webHidden/>
          </w:rPr>
          <w:fldChar w:fldCharType="end"/>
        </w:r>
      </w:hyperlink>
    </w:p>
    <w:p w14:paraId="3C5E5EE4" w14:textId="77777777" w:rsidR="00E85105" w:rsidRDefault="00812A1B">
      <w:pPr>
        <w:pStyle w:val="TDC3"/>
        <w:tabs>
          <w:tab w:val="right" w:leader="dot" w:pos="9394"/>
        </w:tabs>
        <w:rPr>
          <w:rFonts w:eastAsiaTheme="minorEastAsia"/>
          <w:noProof/>
          <w:lang w:eastAsia="es-CO"/>
        </w:rPr>
      </w:pPr>
      <w:hyperlink w:anchor="_Toc417547033" w:history="1">
        <w:r w:rsidR="00E85105" w:rsidRPr="00F75E3B">
          <w:rPr>
            <w:rStyle w:val="Hipervnculo"/>
            <w:noProof/>
          </w:rPr>
          <w:t>7.5.12 Sistema</w:t>
        </w:r>
        <w:r w:rsidR="00E85105">
          <w:rPr>
            <w:noProof/>
            <w:webHidden/>
          </w:rPr>
          <w:tab/>
        </w:r>
        <w:r w:rsidR="00E85105">
          <w:rPr>
            <w:noProof/>
            <w:webHidden/>
          </w:rPr>
          <w:fldChar w:fldCharType="begin"/>
        </w:r>
        <w:r w:rsidR="00E85105">
          <w:rPr>
            <w:noProof/>
            <w:webHidden/>
          </w:rPr>
          <w:instrText xml:space="preserve"> PAGEREF _Toc417547033 \h </w:instrText>
        </w:r>
        <w:r w:rsidR="00E85105">
          <w:rPr>
            <w:noProof/>
            <w:webHidden/>
          </w:rPr>
        </w:r>
        <w:r w:rsidR="00E85105">
          <w:rPr>
            <w:noProof/>
            <w:webHidden/>
          </w:rPr>
          <w:fldChar w:fldCharType="separate"/>
        </w:r>
        <w:r w:rsidR="00E85105">
          <w:rPr>
            <w:noProof/>
            <w:webHidden/>
          </w:rPr>
          <w:t>37</w:t>
        </w:r>
        <w:r w:rsidR="00E85105">
          <w:rPr>
            <w:noProof/>
            <w:webHidden/>
          </w:rPr>
          <w:fldChar w:fldCharType="end"/>
        </w:r>
      </w:hyperlink>
    </w:p>
    <w:p w14:paraId="3C5E5EE5" w14:textId="77777777" w:rsidR="00E85105" w:rsidRDefault="00812A1B">
      <w:pPr>
        <w:pStyle w:val="TDC2"/>
        <w:tabs>
          <w:tab w:val="right" w:leader="dot" w:pos="9394"/>
        </w:tabs>
        <w:rPr>
          <w:rFonts w:eastAsiaTheme="minorEastAsia"/>
          <w:noProof/>
          <w:lang w:eastAsia="es-CO"/>
        </w:rPr>
      </w:pPr>
      <w:hyperlink w:anchor="_Toc417547034" w:history="1">
        <w:r w:rsidR="00E85105" w:rsidRPr="00F75E3B">
          <w:rPr>
            <w:rStyle w:val="Hipervnculo"/>
            <w:noProof/>
          </w:rPr>
          <w:t>7.6 Suposiciones y dependencias</w:t>
        </w:r>
        <w:r w:rsidR="00E85105">
          <w:rPr>
            <w:noProof/>
            <w:webHidden/>
          </w:rPr>
          <w:tab/>
        </w:r>
        <w:r w:rsidR="00E85105">
          <w:rPr>
            <w:noProof/>
            <w:webHidden/>
          </w:rPr>
          <w:fldChar w:fldCharType="begin"/>
        </w:r>
        <w:r w:rsidR="00E85105">
          <w:rPr>
            <w:noProof/>
            <w:webHidden/>
          </w:rPr>
          <w:instrText xml:space="preserve"> PAGEREF _Toc417547034 \h </w:instrText>
        </w:r>
        <w:r w:rsidR="00E85105">
          <w:rPr>
            <w:noProof/>
            <w:webHidden/>
          </w:rPr>
        </w:r>
        <w:r w:rsidR="00E85105">
          <w:rPr>
            <w:noProof/>
            <w:webHidden/>
          </w:rPr>
          <w:fldChar w:fldCharType="separate"/>
        </w:r>
        <w:r w:rsidR="00E85105">
          <w:rPr>
            <w:noProof/>
            <w:webHidden/>
          </w:rPr>
          <w:t>37</w:t>
        </w:r>
        <w:r w:rsidR="00E85105">
          <w:rPr>
            <w:noProof/>
            <w:webHidden/>
          </w:rPr>
          <w:fldChar w:fldCharType="end"/>
        </w:r>
      </w:hyperlink>
    </w:p>
    <w:p w14:paraId="3C5E5EE6" w14:textId="77777777" w:rsidR="00E85105" w:rsidRDefault="00812A1B">
      <w:pPr>
        <w:pStyle w:val="TDC2"/>
        <w:tabs>
          <w:tab w:val="right" w:leader="dot" w:pos="9394"/>
        </w:tabs>
        <w:rPr>
          <w:rFonts w:eastAsiaTheme="minorEastAsia"/>
          <w:noProof/>
          <w:lang w:eastAsia="es-CO"/>
        </w:rPr>
      </w:pPr>
      <w:hyperlink w:anchor="_Toc417547035" w:history="1">
        <w:r w:rsidR="00E85105" w:rsidRPr="00F75E3B">
          <w:rPr>
            <w:rStyle w:val="Hipervnculo"/>
            <w:noProof/>
          </w:rPr>
          <w:t>7.7 Distribución de requerimientos</w:t>
        </w:r>
        <w:r w:rsidR="00E85105">
          <w:rPr>
            <w:noProof/>
            <w:webHidden/>
          </w:rPr>
          <w:tab/>
        </w:r>
        <w:r w:rsidR="00E85105">
          <w:rPr>
            <w:noProof/>
            <w:webHidden/>
          </w:rPr>
          <w:fldChar w:fldCharType="begin"/>
        </w:r>
        <w:r w:rsidR="00E85105">
          <w:rPr>
            <w:noProof/>
            <w:webHidden/>
          </w:rPr>
          <w:instrText xml:space="preserve"> PAGEREF _Toc417547035 \h </w:instrText>
        </w:r>
        <w:r w:rsidR="00E85105">
          <w:rPr>
            <w:noProof/>
            <w:webHidden/>
          </w:rPr>
        </w:r>
        <w:r w:rsidR="00E85105">
          <w:rPr>
            <w:noProof/>
            <w:webHidden/>
          </w:rPr>
          <w:fldChar w:fldCharType="separate"/>
        </w:r>
        <w:r w:rsidR="00E85105">
          <w:rPr>
            <w:noProof/>
            <w:webHidden/>
          </w:rPr>
          <w:t>38</w:t>
        </w:r>
        <w:r w:rsidR="00E85105">
          <w:rPr>
            <w:noProof/>
            <w:webHidden/>
          </w:rPr>
          <w:fldChar w:fldCharType="end"/>
        </w:r>
      </w:hyperlink>
    </w:p>
    <w:p w14:paraId="3C5E5EE7" w14:textId="77777777" w:rsidR="00E85105" w:rsidRDefault="00812A1B">
      <w:pPr>
        <w:pStyle w:val="TDC1"/>
        <w:tabs>
          <w:tab w:val="left" w:pos="440"/>
          <w:tab w:val="right" w:leader="dot" w:pos="9394"/>
        </w:tabs>
        <w:rPr>
          <w:rFonts w:eastAsiaTheme="minorEastAsia"/>
          <w:noProof/>
          <w:lang w:eastAsia="es-CO"/>
        </w:rPr>
      </w:pPr>
      <w:hyperlink w:anchor="_Toc417547036" w:history="1">
        <w:r w:rsidR="00E85105" w:rsidRPr="00F75E3B">
          <w:rPr>
            <w:rStyle w:val="Hipervnculo"/>
            <w:noProof/>
          </w:rPr>
          <w:t>8.</w:t>
        </w:r>
        <w:r w:rsidR="00E85105">
          <w:rPr>
            <w:rFonts w:eastAsiaTheme="minorEastAsia"/>
            <w:noProof/>
            <w:lang w:eastAsia="es-CO"/>
          </w:rPr>
          <w:tab/>
        </w:r>
        <w:r w:rsidR="00E85105" w:rsidRPr="00F75E3B">
          <w:rPr>
            <w:rStyle w:val="Hipervnculo"/>
            <w:noProof/>
          </w:rPr>
          <w:t>Requerimientos Específicos</w:t>
        </w:r>
        <w:r w:rsidR="00E85105">
          <w:rPr>
            <w:noProof/>
            <w:webHidden/>
          </w:rPr>
          <w:tab/>
        </w:r>
        <w:r w:rsidR="00E85105">
          <w:rPr>
            <w:noProof/>
            <w:webHidden/>
          </w:rPr>
          <w:fldChar w:fldCharType="begin"/>
        </w:r>
        <w:r w:rsidR="00E85105">
          <w:rPr>
            <w:noProof/>
            <w:webHidden/>
          </w:rPr>
          <w:instrText xml:space="preserve"> PAGEREF _Toc417547036 \h </w:instrText>
        </w:r>
        <w:r w:rsidR="00E85105">
          <w:rPr>
            <w:noProof/>
            <w:webHidden/>
          </w:rPr>
        </w:r>
        <w:r w:rsidR="00E85105">
          <w:rPr>
            <w:noProof/>
            <w:webHidden/>
          </w:rPr>
          <w:fldChar w:fldCharType="separate"/>
        </w:r>
        <w:r w:rsidR="00E85105">
          <w:rPr>
            <w:noProof/>
            <w:webHidden/>
          </w:rPr>
          <w:t>40</w:t>
        </w:r>
        <w:r w:rsidR="00E85105">
          <w:rPr>
            <w:noProof/>
            <w:webHidden/>
          </w:rPr>
          <w:fldChar w:fldCharType="end"/>
        </w:r>
      </w:hyperlink>
    </w:p>
    <w:p w14:paraId="3C5E5EE8" w14:textId="77777777" w:rsidR="00E85105" w:rsidRDefault="00812A1B">
      <w:pPr>
        <w:pStyle w:val="TDC2"/>
        <w:tabs>
          <w:tab w:val="right" w:leader="dot" w:pos="9394"/>
        </w:tabs>
        <w:rPr>
          <w:rFonts w:eastAsiaTheme="minorEastAsia"/>
          <w:noProof/>
          <w:lang w:eastAsia="es-CO"/>
        </w:rPr>
      </w:pPr>
      <w:hyperlink w:anchor="_Toc417547037" w:history="1">
        <w:r w:rsidR="00E85105" w:rsidRPr="00F75E3B">
          <w:rPr>
            <w:rStyle w:val="Hipervnculo"/>
            <w:noProof/>
          </w:rPr>
          <w:t>8.1 Requerimientos de interfaces externas</w:t>
        </w:r>
        <w:r w:rsidR="00E85105">
          <w:rPr>
            <w:noProof/>
            <w:webHidden/>
          </w:rPr>
          <w:tab/>
        </w:r>
        <w:r w:rsidR="00E85105">
          <w:rPr>
            <w:noProof/>
            <w:webHidden/>
          </w:rPr>
          <w:fldChar w:fldCharType="begin"/>
        </w:r>
        <w:r w:rsidR="00E85105">
          <w:rPr>
            <w:noProof/>
            <w:webHidden/>
          </w:rPr>
          <w:instrText xml:space="preserve"> PAGEREF _Toc417547037 \h </w:instrText>
        </w:r>
        <w:r w:rsidR="00E85105">
          <w:rPr>
            <w:noProof/>
            <w:webHidden/>
          </w:rPr>
        </w:r>
        <w:r w:rsidR="00E85105">
          <w:rPr>
            <w:noProof/>
            <w:webHidden/>
          </w:rPr>
          <w:fldChar w:fldCharType="separate"/>
        </w:r>
        <w:r w:rsidR="00E85105">
          <w:rPr>
            <w:noProof/>
            <w:webHidden/>
          </w:rPr>
          <w:t>40</w:t>
        </w:r>
        <w:r w:rsidR="00E85105">
          <w:rPr>
            <w:noProof/>
            <w:webHidden/>
          </w:rPr>
          <w:fldChar w:fldCharType="end"/>
        </w:r>
      </w:hyperlink>
    </w:p>
    <w:p w14:paraId="3C5E5EE9" w14:textId="77777777" w:rsidR="00E85105" w:rsidRDefault="00812A1B">
      <w:pPr>
        <w:pStyle w:val="TDC3"/>
        <w:tabs>
          <w:tab w:val="right" w:leader="dot" w:pos="9394"/>
        </w:tabs>
        <w:rPr>
          <w:rFonts w:eastAsiaTheme="minorEastAsia"/>
          <w:noProof/>
          <w:lang w:eastAsia="es-CO"/>
        </w:rPr>
      </w:pPr>
      <w:hyperlink w:anchor="_Toc417547038" w:history="1">
        <w:r w:rsidR="00E85105" w:rsidRPr="00F75E3B">
          <w:rPr>
            <w:rStyle w:val="Hipervnculo"/>
            <w:noProof/>
          </w:rPr>
          <w:t>8.1.1 Interfaces con el usuario</w:t>
        </w:r>
        <w:r w:rsidR="00E85105">
          <w:rPr>
            <w:noProof/>
            <w:webHidden/>
          </w:rPr>
          <w:tab/>
        </w:r>
        <w:r w:rsidR="00E85105">
          <w:rPr>
            <w:noProof/>
            <w:webHidden/>
          </w:rPr>
          <w:fldChar w:fldCharType="begin"/>
        </w:r>
        <w:r w:rsidR="00E85105">
          <w:rPr>
            <w:noProof/>
            <w:webHidden/>
          </w:rPr>
          <w:instrText xml:space="preserve"> PAGEREF _Toc417547038 \h </w:instrText>
        </w:r>
        <w:r w:rsidR="00E85105">
          <w:rPr>
            <w:noProof/>
            <w:webHidden/>
          </w:rPr>
        </w:r>
        <w:r w:rsidR="00E85105">
          <w:rPr>
            <w:noProof/>
            <w:webHidden/>
          </w:rPr>
          <w:fldChar w:fldCharType="separate"/>
        </w:r>
        <w:r w:rsidR="00E85105">
          <w:rPr>
            <w:noProof/>
            <w:webHidden/>
          </w:rPr>
          <w:t>40</w:t>
        </w:r>
        <w:r w:rsidR="00E85105">
          <w:rPr>
            <w:noProof/>
            <w:webHidden/>
          </w:rPr>
          <w:fldChar w:fldCharType="end"/>
        </w:r>
      </w:hyperlink>
    </w:p>
    <w:p w14:paraId="3C5E5EEA" w14:textId="77777777" w:rsidR="00E85105" w:rsidRDefault="00812A1B">
      <w:pPr>
        <w:pStyle w:val="TDC3"/>
        <w:tabs>
          <w:tab w:val="right" w:leader="dot" w:pos="9394"/>
        </w:tabs>
        <w:rPr>
          <w:rFonts w:eastAsiaTheme="minorEastAsia"/>
          <w:noProof/>
          <w:lang w:eastAsia="es-CO"/>
        </w:rPr>
      </w:pPr>
      <w:hyperlink w:anchor="_Toc417547039" w:history="1">
        <w:r w:rsidR="00E85105" w:rsidRPr="00F75E3B">
          <w:rPr>
            <w:rStyle w:val="Hipervnculo"/>
            <w:noProof/>
          </w:rPr>
          <w:t>8.1.2 Interfaces con el hardware</w:t>
        </w:r>
        <w:r w:rsidR="00E85105">
          <w:rPr>
            <w:noProof/>
            <w:webHidden/>
          </w:rPr>
          <w:tab/>
        </w:r>
        <w:r w:rsidR="00E85105">
          <w:rPr>
            <w:noProof/>
            <w:webHidden/>
          </w:rPr>
          <w:fldChar w:fldCharType="begin"/>
        </w:r>
        <w:r w:rsidR="00E85105">
          <w:rPr>
            <w:noProof/>
            <w:webHidden/>
          </w:rPr>
          <w:instrText xml:space="preserve"> PAGEREF _Toc417547039 \h </w:instrText>
        </w:r>
        <w:r w:rsidR="00E85105">
          <w:rPr>
            <w:noProof/>
            <w:webHidden/>
          </w:rPr>
        </w:r>
        <w:r w:rsidR="00E85105">
          <w:rPr>
            <w:noProof/>
            <w:webHidden/>
          </w:rPr>
          <w:fldChar w:fldCharType="separate"/>
        </w:r>
        <w:r w:rsidR="00E85105">
          <w:rPr>
            <w:noProof/>
            <w:webHidden/>
          </w:rPr>
          <w:t>41</w:t>
        </w:r>
        <w:r w:rsidR="00E85105">
          <w:rPr>
            <w:noProof/>
            <w:webHidden/>
          </w:rPr>
          <w:fldChar w:fldCharType="end"/>
        </w:r>
      </w:hyperlink>
    </w:p>
    <w:p w14:paraId="3C5E5EEB" w14:textId="77777777" w:rsidR="00E85105" w:rsidRDefault="00812A1B">
      <w:pPr>
        <w:pStyle w:val="TDC3"/>
        <w:tabs>
          <w:tab w:val="right" w:leader="dot" w:pos="9394"/>
        </w:tabs>
        <w:rPr>
          <w:rFonts w:eastAsiaTheme="minorEastAsia"/>
          <w:noProof/>
          <w:lang w:eastAsia="es-CO"/>
        </w:rPr>
      </w:pPr>
      <w:hyperlink w:anchor="_Toc417547040" w:history="1">
        <w:r w:rsidR="00E85105" w:rsidRPr="00F75E3B">
          <w:rPr>
            <w:rStyle w:val="Hipervnculo"/>
            <w:noProof/>
          </w:rPr>
          <w:t>8.1.3 Interfaces con software</w:t>
        </w:r>
        <w:r w:rsidR="00E85105">
          <w:rPr>
            <w:noProof/>
            <w:webHidden/>
          </w:rPr>
          <w:tab/>
        </w:r>
        <w:r w:rsidR="00E85105">
          <w:rPr>
            <w:noProof/>
            <w:webHidden/>
          </w:rPr>
          <w:fldChar w:fldCharType="begin"/>
        </w:r>
        <w:r w:rsidR="00E85105">
          <w:rPr>
            <w:noProof/>
            <w:webHidden/>
          </w:rPr>
          <w:instrText xml:space="preserve"> PAGEREF _Toc417547040 \h </w:instrText>
        </w:r>
        <w:r w:rsidR="00E85105">
          <w:rPr>
            <w:noProof/>
            <w:webHidden/>
          </w:rPr>
        </w:r>
        <w:r w:rsidR="00E85105">
          <w:rPr>
            <w:noProof/>
            <w:webHidden/>
          </w:rPr>
          <w:fldChar w:fldCharType="separate"/>
        </w:r>
        <w:r w:rsidR="00E85105">
          <w:rPr>
            <w:noProof/>
            <w:webHidden/>
          </w:rPr>
          <w:t>41</w:t>
        </w:r>
        <w:r w:rsidR="00E85105">
          <w:rPr>
            <w:noProof/>
            <w:webHidden/>
          </w:rPr>
          <w:fldChar w:fldCharType="end"/>
        </w:r>
      </w:hyperlink>
    </w:p>
    <w:p w14:paraId="3C5E5EEC" w14:textId="77777777" w:rsidR="00E85105" w:rsidRDefault="00812A1B">
      <w:pPr>
        <w:pStyle w:val="TDC3"/>
        <w:tabs>
          <w:tab w:val="right" w:leader="dot" w:pos="9394"/>
        </w:tabs>
        <w:rPr>
          <w:rFonts w:eastAsiaTheme="minorEastAsia"/>
          <w:noProof/>
          <w:lang w:eastAsia="es-CO"/>
        </w:rPr>
      </w:pPr>
      <w:hyperlink w:anchor="_Toc417547041" w:history="1">
        <w:r w:rsidR="00E85105" w:rsidRPr="00F75E3B">
          <w:rPr>
            <w:rStyle w:val="Hipervnculo"/>
            <w:noProof/>
          </w:rPr>
          <w:t>8.1.4 Interfaces de comunicaciones</w:t>
        </w:r>
        <w:r w:rsidR="00E85105">
          <w:rPr>
            <w:noProof/>
            <w:webHidden/>
          </w:rPr>
          <w:tab/>
        </w:r>
        <w:r w:rsidR="00E85105">
          <w:rPr>
            <w:noProof/>
            <w:webHidden/>
          </w:rPr>
          <w:fldChar w:fldCharType="begin"/>
        </w:r>
        <w:r w:rsidR="00E85105">
          <w:rPr>
            <w:noProof/>
            <w:webHidden/>
          </w:rPr>
          <w:instrText xml:space="preserve"> PAGEREF _Toc417547041 \h </w:instrText>
        </w:r>
        <w:r w:rsidR="00E85105">
          <w:rPr>
            <w:noProof/>
            <w:webHidden/>
          </w:rPr>
        </w:r>
        <w:r w:rsidR="00E85105">
          <w:rPr>
            <w:noProof/>
            <w:webHidden/>
          </w:rPr>
          <w:fldChar w:fldCharType="separate"/>
        </w:r>
        <w:r w:rsidR="00E85105">
          <w:rPr>
            <w:noProof/>
            <w:webHidden/>
          </w:rPr>
          <w:t>41</w:t>
        </w:r>
        <w:r w:rsidR="00E85105">
          <w:rPr>
            <w:noProof/>
            <w:webHidden/>
          </w:rPr>
          <w:fldChar w:fldCharType="end"/>
        </w:r>
      </w:hyperlink>
    </w:p>
    <w:p w14:paraId="3C5E5EED" w14:textId="77777777" w:rsidR="00E85105" w:rsidRDefault="00812A1B">
      <w:pPr>
        <w:pStyle w:val="TDC2"/>
        <w:tabs>
          <w:tab w:val="right" w:leader="dot" w:pos="9394"/>
        </w:tabs>
        <w:rPr>
          <w:rFonts w:eastAsiaTheme="minorEastAsia"/>
          <w:noProof/>
          <w:lang w:eastAsia="es-CO"/>
        </w:rPr>
      </w:pPr>
      <w:hyperlink w:anchor="_Toc417547042" w:history="1">
        <w:r w:rsidR="00E85105" w:rsidRPr="00F75E3B">
          <w:rPr>
            <w:rStyle w:val="Hipervnculo"/>
            <w:noProof/>
          </w:rPr>
          <w:t>8.2 Características del producto de software</w:t>
        </w:r>
        <w:r w:rsidR="00E85105">
          <w:rPr>
            <w:noProof/>
            <w:webHidden/>
          </w:rPr>
          <w:tab/>
        </w:r>
        <w:r w:rsidR="00E85105">
          <w:rPr>
            <w:noProof/>
            <w:webHidden/>
          </w:rPr>
          <w:fldChar w:fldCharType="begin"/>
        </w:r>
        <w:r w:rsidR="00E85105">
          <w:rPr>
            <w:noProof/>
            <w:webHidden/>
          </w:rPr>
          <w:instrText xml:space="preserve"> PAGEREF _Toc417547042 \h </w:instrText>
        </w:r>
        <w:r w:rsidR="00E85105">
          <w:rPr>
            <w:noProof/>
            <w:webHidden/>
          </w:rPr>
        </w:r>
        <w:r w:rsidR="00E85105">
          <w:rPr>
            <w:noProof/>
            <w:webHidden/>
          </w:rPr>
          <w:fldChar w:fldCharType="separate"/>
        </w:r>
        <w:r w:rsidR="00E85105">
          <w:rPr>
            <w:noProof/>
            <w:webHidden/>
          </w:rPr>
          <w:t>41</w:t>
        </w:r>
        <w:r w:rsidR="00E85105">
          <w:rPr>
            <w:noProof/>
            <w:webHidden/>
          </w:rPr>
          <w:fldChar w:fldCharType="end"/>
        </w:r>
      </w:hyperlink>
    </w:p>
    <w:p w14:paraId="3C5E5EEE" w14:textId="77777777" w:rsidR="00E85105" w:rsidRDefault="00812A1B">
      <w:pPr>
        <w:pStyle w:val="TDC2"/>
        <w:tabs>
          <w:tab w:val="right" w:leader="dot" w:pos="9394"/>
        </w:tabs>
        <w:rPr>
          <w:rFonts w:eastAsiaTheme="minorEastAsia"/>
          <w:noProof/>
          <w:lang w:eastAsia="es-CO"/>
        </w:rPr>
      </w:pPr>
      <w:hyperlink w:anchor="_Toc417547043" w:history="1">
        <w:r w:rsidR="00E85105" w:rsidRPr="00F75E3B">
          <w:rPr>
            <w:rStyle w:val="Hipervnculo"/>
            <w:noProof/>
          </w:rPr>
          <w:t>8.3 Requerimientos de desempeño</w:t>
        </w:r>
        <w:r w:rsidR="00E85105">
          <w:rPr>
            <w:noProof/>
            <w:webHidden/>
          </w:rPr>
          <w:tab/>
        </w:r>
        <w:r w:rsidR="00E85105">
          <w:rPr>
            <w:noProof/>
            <w:webHidden/>
          </w:rPr>
          <w:fldChar w:fldCharType="begin"/>
        </w:r>
        <w:r w:rsidR="00E85105">
          <w:rPr>
            <w:noProof/>
            <w:webHidden/>
          </w:rPr>
          <w:instrText xml:space="preserve"> PAGEREF _Toc417547043 \h </w:instrText>
        </w:r>
        <w:r w:rsidR="00E85105">
          <w:rPr>
            <w:noProof/>
            <w:webHidden/>
          </w:rPr>
        </w:r>
        <w:r w:rsidR="00E85105">
          <w:rPr>
            <w:noProof/>
            <w:webHidden/>
          </w:rPr>
          <w:fldChar w:fldCharType="separate"/>
        </w:r>
        <w:r w:rsidR="00E85105">
          <w:rPr>
            <w:noProof/>
            <w:webHidden/>
          </w:rPr>
          <w:t>41</w:t>
        </w:r>
        <w:r w:rsidR="00E85105">
          <w:rPr>
            <w:noProof/>
            <w:webHidden/>
          </w:rPr>
          <w:fldChar w:fldCharType="end"/>
        </w:r>
      </w:hyperlink>
    </w:p>
    <w:p w14:paraId="3C5E5EEF" w14:textId="77777777" w:rsidR="00E85105" w:rsidRDefault="00812A1B">
      <w:pPr>
        <w:pStyle w:val="TDC2"/>
        <w:tabs>
          <w:tab w:val="right" w:leader="dot" w:pos="9394"/>
        </w:tabs>
        <w:rPr>
          <w:rFonts w:eastAsiaTheme="minorEastAsia"/>
          <w:noProof/>
          <w:lang w:eastAsia="es-CO"/>
        </w:rPr>
      </w:pPr>
      <w:hyperlink w:anchor="_Toc417547044" w:history="1">
        <w:r w:rsidR="00E85105" w:rsidRPr="00F75E3B">
          <w:rPr>
            <w:rStyle w:val="Hipervnculo"/>
            <w:noProof/>
          </w:rPr>
          <w:t>8.4 Restricciones de diseño</w:t>
        </w:r>
        <w:r w:rsidR="00E85105">
          <w:rPr>
            <w:noProof/>
            <w:webHidden/>
          </w:rPr>
          <w:tab/>
        </w:r>
        <w:r w:rsidR="00E85105">
          <w:rPr>
            <w:noProof/>
            <w:webHidden/>
          </w:rPr>
          <w:fldChar w:fldCharType="begin"/>
        </w:r>
        <w:r w:rsidR="00E85105">
          <w:rPr>
            <w:noProof/>
            <w:webHidden/>
          </w:rPr>
          <w:instrText xml:space="preserve"> PAGEREF _Toc417547044 \h </w:instrText>
        </w:r>
        <w:r w:rsidR="00E85105">
          <w:rPr>
            <w:noProof/>
            <w:webHidden/>
          </w:rPr>
        </w:r>
        <w:r w:rsidR="00E85105">
          <w:rPr>
            <w:noProof/>
            <w:webHidden/>
          </w:rPr>
          <w:fldChar w:fldCharType="separate"/>
        </w:r>
        <w:r w:rsidR="00E85105">
          <w:rPr>
            <w:noProof/>
            <w:webHidden/>
          </w:rPr>
          <w:t>42</w:t>
        </w:r>
        <w:r w:rsidR="00E85105">
          <w:rPr>
            <w:noProof/>
            <w:webHidden/>
          </w:rPr>
          <w:fldChar w:fldCharType="end"/>
        </w:r>
      </w:hyperlink>
    </w:p>
    <w:p w14:paraId="3C5E5EF0" w14:textId="77777777" w:rsidR="00E85105" w:rsidRDefault="00812A1B">
      <w:pPr>
        <w:pStyle w:val="TDC2"/>
        <w:tabs>
          <w:tab w:val="right" w:leader="dot" w:pos="9394"/>
        </w:tabs>
        <w:rPr>
          <w:rFonts w:eastAsiaTheme="minorEastAsia"/>
          <w:noProof/>
          <w:lang w:eastAsia="es-CO"/>
        </w:rPr>
      </w:pPr>
      <w:hyperlink w:anchor="_Toc417547045" w:history="1">
        <w:r w:rsidR="00E85105" w:rsidRPr="00F75E3B">
          <w:rPr>
            <w:rStyle w:val="Hipervnculo"/>
            <w:noProof/>
          </w:rPr>
          <w:t>8.5 Requerimientos No Funcionales</w:t>
        </w:r>
        <w:r w:rsidR="00E85105">
          <w:rPr>
            <w:noProof/>
            <w:webHidden/>
          </w:rPr>
          <w:tab/>
        </w:r>
        <w:r w:rsidR="00E85105">
          <w:rPr>
            <w:noProof/>
            <w:webHidden/>
          </w:rPr>
          <w:fldChar w:fldCharType="begin"/>
        </w:r>
        <w:r w:rsidR="00E85105">
          <w:rPr>
            <w:noProof/>
            <w:webHidden/>
          </w:rPr>
          <w:instrText xml:space="preserve"> PAGEREF _Toc417547045 \h </w:instrText>
        </w:r>
        <w:r w:rsidR="00E85105">
          <w:rPr>
            <w:noProof/>
            <w:webHidden/>
          </w:rPr>
        </w:r>
        <w:r w:rsidR="00E85105">
          <w:rPr>
            <w:noProof/>
            <w:webHidden/>
          </w:rPr>
          <w:fldChar w:fldCharType="separate"/>
        </w:r>
        <w:r w:rsidR="00E85105">
          <w:rPr>
            <w:noProof/>
            <w:webHidden/>
          </w:rPr>
          <w:t>42</w:t>
        </w:r>
        <w:r w:rsidR="00E85105">
          <w:rPr>
            <w:noProof/>
            <w:webHidden/>
          </w:rPr>
          <w:fldChar w:fldCharType="end"/>
        </w:r>
      </w:hyperlink>
    </w:p>
    <w:p w14:paraId="3C5E5EF1" w14:textId="77777777" w:rsidR="00E85105" w:rsidRDefault="00812A1B">
      <w:pPr>
        <w:pStyle w:val="TDC2"/>
        <w:tabs>
          <w:tab w:val="right" w:leader="dot" w:pos="9394"/>
        </w:tabs>
        <w:rPr>
          <w:rFonts w:eastAsiaTheme="minorEastAsia"/>
          <w:noProof/>
          <w:lang w:eastAsia="es-CO"/>
        </w:rPr>
      </w:pPr>
      <w:hyperlink w:anchor="_Toc417547046" w:history="1">
        <w:r w:rsidR="00E85105" w:rsidRPr="00F75E3B">
          <w:rPr>
            <w:rStyle w:val="Hipervnculo"/>
            <w:noProof/>
          </w:rPr>
          <w:t>8.6 Requerimientos De La Base De Datos</w:t>
        </w:r>
        <w:r w:rsidR="00E85105">
          <w:rPr>
            <w:noProof/>
            <w:webHidden/>
          </w:rPr>
          <w:tab/>
        </w:r>
        <w:r w:rsidR="00E85105">
          <w:rPr>
            <w:noProof/>
            <w:webHidden/>
          </w:rPr>
          <w:fldChar w:fldCharType="begin"/>
        </w:r>
        <w:r w:rsidR="00E85105">
          <w:rPr>
            <w:noProof/>
            <w:webHidden/>
          </w:rPr>
          <w:instrText xml:space="preserve"> PAGEREF _Toc417547046 \h </w:instrText>
        </w:r>
        <w:r w:rsidR="00E85105">
          <w:rPr>
            <w:noProof/>
            <w:webHidden/>
          </w:rPr>
        </w:r>
        <w:r w:rsidR="00E85105">
          <w:rPr>
            <w:noProof/>
            <w:webHidden/>
          </w:rPr>
          <w:fldChar w:fldCharType="separate"/>
        </w:r>
        <w:r w:rsidR="00E85105">
          <w:rPr>
            <w:noProof/>
            <w:webHidden/>
          </w:rPr>
          <w:t>42</w:t>
        </w:r>
        <w:r w:rsidR="00E85105">
          <w:rPr>
            <w:noProof/>
            <w:webHidden/>
          </w:rPr>
          <w:fldChar w:fldCharType="end"/>
        </w:r>
      </w:hyperlink>
    </w:p>
    <w:p w14:paraId="3C5E5EF2" w14:textId="77777777" w:rsidR="00E85105" w:rsidRDefault="00812A1B">
      <w:pPr>
        <w:pStyle w:val="TDC1"/>
        <w:tabs>
          <w:tab w:val="left" w:pos="440"/>
          <w:tab w:val="right" w:leader="dot" w:pos="9394"/>
        </w:tabs>
        <w:rPr>
          <w:rFonts w:eastAsiaTheme="minorEastAsia"/>
          <w:noProof/>
          <w:lang w:eastAsia="es-CO"/>
        </w:rPr>
      </w:pPr>
      <w:hyperlink w:anchor="_Toc417547047" w:history="1">
        <w:r w:rsidR="00E85105" w:rsidRPr="00F75E3B">
          <w:rPr>
            <w:rStyle w:val="Hipervnculo"/>
            <w:noProof/>
          </w:rPr>
          <w:t>9.</w:t>
        </w:r>
        <w:r w:rsidR="00E85105">
          <w:rPr>
            <w:rFonts w:eastAsiaTheme="minorEastAsia"/>
            <w:noProof/>
            <w:lang w:eastAsia="es-CO"/>
          </w:rPr>
          <w:tab/>
        </w:r>
        <w:r w:rsidR="00E85105" w:rsidRPr="00F75E3B">
          <w:rPr>
            <w:rStyle w:val="Hipervnculo"/>
            <w:noProof/>
          </w:rPr>
          <w:t>Proceso de Ingeniería de requerimientos</w:t>
        </w:r>
        <w:r w:rsidR="00E85105">
          <w:rPr>
            <w:noProof/>
            <w:webHidden/>
          </w:rPr>
          <w:tab/>
        </w:r>
        <w:r w:rsidR="00E85105">
          <w:rPr>
            <w:noProof/>
            <w:webHidden/>
          </w:rPr>
          <w:fldChar w:fldCharType="begin"/>
        </w:r>
        <w:r w:rsidR="00E85105">
          <w:rPr>
            <w:noProof/>
            <w:webHidden/>
          </w:rPr>
          <w:instrText xml:space="preserve"> PAGEREF _Toc417547047 \h </w:instrText>
        </w:r>
        <w:r w:rsidR="00E85105">
          <w:rPr>
            <w:noProof/>
            <w:webHidden/>
          </w:rPr>
        </w:r>
        <w:r w:rsidR="00E85105">
          <w:rPr>
            <w:noProof/>
            <w:webHidden/>
          </w:rPr>
          <w:fldChar w:fldCharType="separate"/>
        </w:r>
        <w:r w:rsidR="00E85105">
          <w:rPr>
            <w:noProof/>
            <w:webHidden/>
          </w:rPr>
          <w:t>43</w:t>
        </w:r>
        <w:r w:rsidR="00E85105">
          <w:rPr>
            <w:noProof/>
            <w:webHidden/>
          </w:rPr>
          <w:fldChar w:fldCharType="end"/>
        </w:r>
      </w:hyperlink>
    </w:p>
    <w:p w14:paraId="3C5E5EF3" w14:textId="77777777" w:rsidR="00E85105" w:rsidRDefault="00812A1B">
      <w:pPr>
        <w:pStyle w:val="TDC1"/>
        <w:tabs>
          <w:tab w:val="left" w:pos="660"/>
          <w:tab w:val="right" w:leader="dot" w:pos="9394"/>
        </w:tabs>
        <w:rPr>
          <w:rFonts w:eastAsiaTheme="minorEastAsia"/>
          <w:noProof/>
          <w:lang w:eastAsia="es-CO"/>
        </w:rPr>
      </w:pPr>
      <w:hyperlink w:anchor="_Toc417547048" w:history="1">
        <w:r w:rsidR="00E85105" w:rsidRPr="00F75E3B">
          <w:rPr>
            <w:rStyle w:val="Hipervnculo"/>
            <w:noProof/>
          </w:rPr>
          <w:t>10.</w:t>
        </w:r>
        <w:r w:rsidR="00E85105">
          <w:rPr>
            <w:rFonts w:eastAsiaTheme="minorEastAsia"/>
            <w:noProof/>
            <w:lang w:eastAsia="es-CO"/>
          </w:rPr>
          <w:tab/>
        </w:r>
        <w:r w:rsidR="00E85105" w:rsidRPr="00F75E3B">
          <w:rPr>
            <w:rStyle w:val="Hipervnculo"/>
            <w:noProof/>
          </w:rPr>
          <w:t>Proceso de verificación y validación</w:t>
        </w:r>
        <w:r w:rsidR="00E85105">
          <w:rPr>
            <w:noProof/>
            <w:webHidden/>
          </w:rPr>
          <w:tab/>
        </w:r>
        <w:r w:rsidR="00E85105">
          <w:rPr>
            <w:noProof/>
            <w:webHidden/>
          </w:rPr>
          <w:fldChar w:fldCharType="begin"/>
        </w:r>
        <w:r w:rsidR="00E85105">
          <w:rPr>
            <w:noProof/>
            <w:webHidden/>
          </w:rPr>
          <w:instrText xml:space="preserve"> PAGEREF _Toc417547048 \h </w:instrText>
        </w:r>
        <w:r w:rsidR="00E85105">
          <w:rPr>
            <w:noProof/>
            <w:webHidden/>
          </w:rPr>
        </w:r>
        <w:r w:rsidR="00E85105">
          <w:rPr>
            <w:noProof/>
            <w:webHidden/>
          </w:rPr>
          <w:fldChar w:fldCharType="separate"/>
        </w:r>
        <w:r w:rsidR="00E85105">
          <w:rPr>
            <w:noProof/>
            <w:webHidden/>
          </w:rPr>
          <w:t>44</w:t>
        </w:r>
        <w:r w:rsidR="00E85105">
          <w:rPr>
            <w:noProof/>
            <w:webHidden/>
          </w:rPr>
          <w:fldChar w:fldCharType="end"/>
        </w:r>
      </w:hyperlink>
    </w:p>
    <w:p w14:paraId="3C5E5EF4" w14:textId="77777777" w:rsidR="00E85105" w:rsidRDefault="00812A1B">
      <w:pPr>
        <w:pStyle w:val="TDC2"/>
        <w:tabs>
          <w:tab w:val="right" w:leader="dot" w:pos="9394"/>
        </w:tabs>
        <w:rPr>
          <w:rFonts w:eastAsiaTheme="minorEastAsia"/>
          <w:noProof/>
          <w:lang w:eastAsia="es-CO"/>
        </w:rPr>
      </w:pPr>
      <w:hyperlink w:anchor="_Toc417547049" w:history="1">
        <w:r w:rsidR="00E85105" w:rsidRPr="00F75E3B">
          <w:rPr>
            <w:rStyle w:val="Hipervnculo"/>
            <w:noProof/>
          </w:rPr>
          <w:t>10.1 Verificación y validación de la especificación de los requerimientos</w:t>
        </w:r>
        <w:r w:rsidR="00E85105">
          <w:rPr>
            <w:noProof/>
            <w:webHidden/>
          </w:rPr>
          <w:tab/>
        </w:r>
        <w:r w:rsidR="00E85105">
          <w:rPr>
            <w:noProof/>
            <w:webHidden/>
          </w:rPr>
          <w:fldChar w:fldCharType="begin"/>
        </w:r>
        <w:r w:rsidR="00E85105">
          <w:rPr>
            <w:noProof/>
            <w:webHidden/>
          </w:rPr>
          <w:instrText xml:space="preserve"> PAGEREF _Toc417547049 \h </w:instrText>
        </w:r>
        <w:r w:rsidR="00E85105">
          <w:rPr>
            <w:noProof/>
            <w:webHidden/>
          </w:rPr>
        </w:r>
        <w:r w:rsidR="00E85105">
          <w:rPr>
            <w:noProof/>
            <w:webHidden/>
          </w:rPr>
          <w:fldChar w:fldCharType="separate"/>
        </w:r>
        <w:r w:rsidR="00E85105">
          <w:rPr>
            <w:noProof/>
            <w:webHidden/>
          </w:rPr>
          <w:t>44</w:t>
        </w:r>
        <w:r w:rsidR="00E85105">
          <w:rPr>
            <w:noProof/>
            <w:webHidden/>
          </w:rPr>
          <w:fldChar w:fldCharType="end"/>
        </w:r>
      </w:hyperlink>
    </w:p>
    <w:p w14:paraId="3C5E5EF5" w14:textId="77777777" w:rsidR="00E85105" w:rsidRDefault="00812A1B">
      <w:pPr>
        <w:pStyle w:val="TDC2"/>
        <w:tabs>
          <w:tab w:val="right" w:leader="dot" w:pos="9394"/>
        </w:tabs>
        <w:rPr>
          <w:rFonts w:eastAsiaTheme="minorEastAsia"/>
          <w:noProof/>
          <w:lang w:eastAsia="es-CO"/>
        </w:rPr>
      </w:pPr>
      <w:hyperlink w:anchor="_Toc417547050" w:history="1">
        <w:r w:rsidR="00E85105" w:rsidRPr="00F75E3B">
          <w:rPr>
            <w:rStyle w:val="Hipervnculo"/>
            <w:noProof/>
          </w:rPr>
          <w:t>10.2 Verificación y validación de los requerimientos individuales</w:t>
        </w:r>
        <w:r w:rsidR="00E85105">
          <w:rPr>
            <w:noProof/>
            <w:webHidden/>
          </w:rPr>
          <w:tab/>
        </w:r>
        <w:r w:rsidR="00E85105">
          <w:rPr>
            <w:noProof/>
            <w:webHidden/>
          </w:rPr>
          <w:fldChar w:fldCharType="begin"/>
        </w:r>
        <w:r w:rsidR="00E85105">
          <w:rPr>
            <w:noProof/>
            <w:webHidden/>
          </w:rPr>
          <w:instrText xml:space="preserve"> PAGEREF _Toc417547050 \h </w:instrText>
        </w:r>
        <w:r w:rsidR="00E85105">
          <w:rPr>
            <w:noProof/>
            <w:webHidden/>
          </w:rPr>
        </w:r>
        <w:r w:rsidR="00E85105">
          <w:rPr>
            <w:noProof/>
            <w:webHidden/>
          </w:rPr>
          <w:fldChar w:fldCharType="separate"/>
        </w:r>
        <w:r w:rsidR="00E85105">
          <w:rPr>
            <w:noProof/>
            <w:webHidden/>
          </w:rPr>
          <w:t>46</w:t>
        </w:r>
        <w:r w:rsidR="00E85105">
          <w:rPr>
            <w:noProof/>
            <w:webHidden/>
          </w:rPr>
          <w:fldChar w:fldCharType="end"/>
        </w:r>
      </w:hyperlink>
    </w:p>
    <w:p w14:paraId="3C5E5EF6" w14:textId="77777777" w:rsidR="00E85105" w:rsidRDefault="00812A1B">
      <w:pPr>
        <w:pStyle w:val="TDC2"/>
        <w:tabs>
          <w:tab w:val="right" w:leader="dot" w:pos="9394"/>
        </w:tabs>
        <w:rPr>
          <w:rFonts w:eastAsiaTheme="minorEastAsia"/>
          <w:noProof/>
          <w:lang w:eastAsia="es-CO"/>
        </w:rPr>
      </w:pPr>
      <w:hyperlink w:anchor="_Toc417547051" w:history="1">
        <w:r w:rsidR="00E85105" w:rsidRPr="00F75E3B">
          <w:rPr>
            <w:rStyle w:val="Hipervnculo"/>
            <w:noProof/>
          </w:rPr>
          <w:t>10.3 Análisis verificación y validación</w:t>
        </w:r>
        <w:r w:rsidR="00E85105">
          <w:rPr>
            <w:noProof/>
            <w:webHidden/>
          </w:rPr>
          <w:tab/>
        </w:r>
        <w:r w:rsidR="00E85105">
          <w:rPr>
            <w:noProof/>
            <w:webHidden/>
          </w:rPr>
          <w:fldChar w:fldCharType="begin"/>
        </w:r>
        <w:r w:rsidR="00E85105">
          <w:rPr>
            <w:noProof/>
            <w:webHidden/>
          </w:rPr>
          <w:instrText xml:space="preserve"> PAGEREF _Toc417547051 \h </w:instrText>
        </w:r>
        <w:r w:rsidR="00E85105">
          <w:rPr>
            <w:noProof/>
            <w:webHidden/>
          </w:rPr>
        </w:r>
        <w:r w:rsidR="00E85105">
          <w:rPr>
            <w:noProof/>
            <w:webHidden/>
          </w:rPr>
          <w:fldChar w:fldCharType="separate"/>
        </w:r>
        <w:r w:rsidR="00E85105">
          <w:rPr>
            <w:noProof/>
            <w:webHidden/>
          </w:rPr>
          <w:t>48</w:t>
        </w:r>
        <w:r w:rsidR="00E85105">
          <w:rPr>
            <w:noProof/>
            <w:webHidden/>
          </w:rPr>
          <w:fldChar w:fldCharType="end"/>
        </w:r>
      </w:hyperlink>
    </w:p>
    <w:p w14:paraId="3C5E5EF7" w14:textId="77777777" w:rsidR="00E85105" w:rsidRDefault="00812A1B">
      <w:pPr>
        <w:pStyle w:val="TDC1"/>
        <w:tabs>
          <w:tab w:val="left" w:pos="660"/>
          <w:tab w:val="right" w:leader="dot" w:pos="9394"/>
        </w:tabs>
        <w:rPr>
          <w:rFonts w:eastAsiaTheme="minorEastAsia"/>
          <w:noProof/>
          <w:lang w:eastAsia="es-CO"/>
        </w:rPr>
      </w:pPr>
      <w:hyperlink w:anchor="_Toc417547052" w:history="1">
        <w:r w:rsidR="00E85105" w:rsidRPr="00F75E3B">
          <w:rPr>
            <w:rStyle w:val="Hipervnculo"/>
            <w:noProof/>
          </w:rPr>
          <w:t>11.</w:t>
        </w:r>
        <w:r w:rsidR="00E85105">
          <w:rPr>
            <w:rFonts w:eastAsiaTheme="minorEastAsia"/>
            <w:noProof/>
            <w:lang w:eastAsia="es-CO"/>
          </w:rPr>
          <w:tab/>
        </w:r>
        <w:r w:rsidR="00E85105" w:rsidRPr="00F75E3B">
          <w:rPr>
            <w:rStyle w:val="Hipervnculo"/>
            <w:noProof/>
          </w:rPr>
          <w:t>Prototipo Justificación</w:t>
        </w:r>
        <w:r w:rsidR="00E85105">
          <w:rPr>
            <w:noProof/>
            <w:webHidden/>
          </w:rPr>
          <w:tab/>
        </w:r>
        <w:r w:rsidR="00E85105">
          <w:rPr>
            <w:noProof/>
            <w:webHidden/>
          </w:rPr>
          <w:fldChar w:fldCharType="begin"/>
        </w:r>
        <w:r w:rsidR="00E85105">
          <w:rPr>
            <w:noProof/>
            <w:webHidden/>
          </w:rPr>
          <w:instrText xml:space="preserve"> PAGEREF _Toc417547052 \h </w:instrText>
        </w:r>
        <w:r w:rsidR="00E85105">
          <w:rPr>
            <w:noProof/>
            <w:webHidden/>
          </w:rPr>
        </w:r>
        <w:r w:rsidR="00E85105">
          <w:rPr>
            <w:noProof/>
            <w:webHidden/>
          </w:rPr>
          <w:fldChar w:fldCharType="separate"/>
        </w:r>
        <w:r w:rsidR="00E85105">
          <w:rPr>
            <w:noProof/>
            <w:webHidden/>
          </w:rPr>
          <w:t>49</w:t>
        </w:r>
        <w:r w:rsidR="00E85105">
          <w:rPr>
            <w:noProof/>
            <w:webHidden/>
          </w:rPr>
          <w:fldChar w:fldCharType="end"/>
        </w:r>
      </w:hyperlink>
    </w:p>
    <w:p w14:paraId="3C5E5EF8" w14:textId="77777777" w:rsidR="00E85105" w:rsidRDefault="00812A1B">
      <w:pPr>
        <w:pStyle w:val="TDC2"/>
        <w:tabs>
          <w:tab w:val="right" w:leader="dot" w:pos="9394"/>
        </w:tabs>
        <w:rPr>
          <w:rFonts w:eastAsiaTheme="minorEastAsia"/>
          <w:noProof/>
          <w:lang w:eastAsia="es-CO"/>
        </w:rPr>
      </w:pPr>
      <w:hyperlink w:anchor="_Toc417547053" w:history="1">
        <w:r w:rsidR="00E85105" w:rsidRPr="00F75E3B">
          <w:rPr>
            <w:rStyle w:val="Hipervnculo"/>
            <w:noProof/>
          </w:rPr>
          <w:t>11.1 Proceso prototipo</w:t>
        </w:r>
        <w:r w:rsidR="00E85105">
          <w:rPr>
            <w:noProof/>
            <w:webHidden/>
          </w:rPr>
          <w:tab/>
        </w:r>
        <w:r w:rsidR="00E85105">
          <w:rPr>
            <w:noProof/>
            <w:webHidden/>
          </w:rPr>
          <w:fldChar w:fldCharType="begin"/>
        </w:r>
        <w:r w:rsidR="00E85105">
          <w:rPr>
            <w:noProof/>
            <w:webHidden/>
          </w:rPr>
          <w:instrText xml:space="preserve"> PAGEREF _Toc417547053 \h </w:instrText>
        </w:r>
        <w:r w:rsidR="00E85105">
          <w:rPr>
            <w:noProof/>
            <w:webHidden/>
          </w:rPr>
        </w:r>
        <w:r w:rsidR="00E85105">
          <w:rPr>
            <w:noProof/>
            <w:webHidden/>
          </w:rPr>
          <w:fldChar w:fldCharType="separate"/>
        </w:r>
        <w:r w:rsidR="00E85105">
          <w:rPr>
            <w:noProof/>
            <w:webHidden/>
          </w:rPr>
          <w:t>50</w:t>
        </w:r>
        <w:r w:rsidR="00E85105">
          <w:rPr>
            <w:noProof/>
            <w:webHidden/>
          </w:rPr>
          <w:fldChar w:fldCharType="end"/>
        </w:r>
      </w:hyperlink>
    </w:p>
    <w:p w14:paraId="3C5E5EF9" w14:textId="77777777" w:rsidR="00E85105" w:rsidRDefault="00812A1B">
      <w:pPr>
        <w:pStyle w:val="TDC3"/>
        <w:tabs>
          <w:tab w:val="right" w:leader="dot" w:pos="9394"/>
        </w:tabs>
        <w:rPr>
          <w:rFonts w:eastAsiaTheme="minorEastAsia"/>
          <w:noProof/>
          <w:lang w:eastAsia="es-CO"/>
        </w:rPr>
      </w:pPr>
      <w:hyperlink w:anchor="_Toc417547054" w:history="1">
        <w:r w:rsidR="00E85105" w:rsidRPr="00F75E3B">
          <w:rPr>
            <w:rStyle w:val="Hipervnculo"/>
            <w:noProof/>
          </w:rPr>
          <w:t>11.1.1 Proceso de diseño</w:t>
        </w:r>
        <w:r w:rsidR="00E85105">
          <w:rPr>
            <w:noProof/>
            <w:webHidden/>
          </w:rPr>
          <w:tab/>
        </w:r>
        <w:r w:rsidR="00E85105">
          <w:rPr>
            <w:noProof/>
            <w:webHidden/>
          </w:rPr>
          <w:fldChar w:fldCharType="begin"/>
        </w:r>
        <w:r w:rsidR="00E85105">
          <w:rPr>
            <w:noProof/>
            <w:webHidden/>
          </w:rPr>
          <w:instrText xml:space="preserve"> PAGEREF _Toc417547054 \h </w:instrText>
        </w:r>
        <w:r w:rsidR="00E85105">
          <w:rPr>
            <w:noProof/>
            <w:webHidden/>
          </w:rPr>
        </w:r>
        <w:r w:rsidR="00E85105">
          <w:rPr>
            <w:noProof/>
            <w:webHidden/>
          </w:rPr>
          <w:fldChar w:fldCharType="separate"/>
        </w:r>
        <w:r w:rsidR="00E85105">
          <w:rPr>
            <w:noProof/>
            <w:webHidden/>
          </w:rPr>
          <w:t>50</w:t>
        </w:r>
        <w:r w:rsidR="00E85105">
          <w:rPr>
            <w:noProof/>
            <w:webHidden/>
          </w:rPr>
          <w:fldChar w:fldCharType="end"/>
        </w:r>
      </w:hyperlink>
    </w:p>
    <w:p w14:paraId="3C5E5EFA" w14:textId="77777777" w:rsidR="00E85105" w:rsidRDefault="00812A1B">
      <w:pPr>
        <w:pStyle w:val="TDC3"/>
        <w:tabs>
          <w:tab w:val="right" w:leader="dot" w:pos="9394"/>
        </w:tabs>
        <w:rPr>
          <w:rFonts w:eastAsiaTheme="minorEastAsia"/>
          <w:noProof/>
          <w:lang w:eastAsia="es-CO"/>
        </w:rPr>
      </w:pPr>
      <w:hyperlink w:anchor="_Toc417547055" w:history="1">
        <w:r w:rsidR="00E85105" w:rsidRPr="00F75E3B">
          <w:rPr>
            <w:rStyle w:val="Hipervnculo"/>
            <w:noProof/>
          </w:rPr>
          <w:t>11.1.2 Proceso de Implementación</w:t>
        </w:r>
        <w:r w:rsidR="00E85105">
          <w:rPr>
            <w:noProof/>
            <w:webHidden/>
          </w:rPr>
          <w:tab/>
        </w:r>
        <w:r w:rsidR="00E85105">
          <w:rPr>
            <w:noProof/>
            <w:webHidden/>
          </w:rPr>
          <w:fldChar w:fldCharType="begin"/>
        </w:r>
        <w:r w:rsidR="00E85105">
          <w:rPr>
            <w:noProof/>
            <w:webHidden/>
          </w:rPr>
          <w:instrText xml:space="preserve"> PAGEREF _Toc417547055 \h </w:instrText>
        </w:r>
        <w:r w:rsidR="00E85105">
          <w:rPr>
            <w:noProof/>
            <w:webHidden/>
          </w:rPr>
        </w:r>
        <w:r w:rsidR="00E85105">
          <w:rPr>
            <w:noProof/>
            <w:webHidden/>
          </w:rPr>
          <w:fldChar w:fldCharType="separate"/>
        </w:r>
        <w:r w:rsidR="00E85105">
          <w:rPr>
            <w:noProof/>
            <w:webHidden/>
          </w:rPr>
          <w:t>50</w:t>
        </w:r>
        <w:r w:rsidR="00E85105">
          <w:rPr>
            <w:noProof/>
            <w:webHidden/>
          </w:rPr>
          <w:fldChar w:fldCharType="end"/>
        </w:r>
      </w:hyperlink>
    </w:p>
    <w:p w14:paraId="3C5E5EFB" w14:textId="77777777" w:rsidR="00E85105" w:rsidRDefault="00812A1B">
      <w:pPr>
        <w:pStyle w:val="TDC3"/>
        <w:tabs>
          <w:tab w:val="right" w:leader="dot" w:pos="9394"/>
        </w:tabs>
        <w:rPr>
          <w:rFonts w:eastAsiaTheme="minorEastAsia"/>
          <w:noProof/>
          <w:lang w:eastAsia="es-CO"/>
        </w:rPr>
      </w:pPr>
      <w:hyperlink w:anchor="_Toc417547056" w:history="1">
        <w:r w:rsidR="00E85105" w:rsidRPr="00F75E3B">
          <w:rPr>
            <w:rStyle w:val="Hipervnculo"/>
            <w:noProof/>
          </w:rPr>
          <w:t>11.2.3 Proceso de pruebas</w:t>
        </w:r>
        <w:r w:rsidR="00E85105">
          <w:rPr>
            <w:noProof/>
            <w:webHidden/>
          </w:rPr>
          <w:tab/>
        </w:r>
        <w:r w:rsidR="00E85105">
          <w:rPr>
            <w:noProof/>
            <w:webHidden/>
          </w:rPr>
          <w:fldChar w:fldCharType="begin"/>
        </w:r>
        <w:r w:rsidR="00E85105">
          <w:rPr>
            <w:noProof/>
            <w:webHidden/>
          </w:rPr>
          <w:instrText xml:space="preserve"> PAGEREF _Toc417547056 \h </w:instrText>
        </w:r>
        <w:r w:rsidR="00E85105">
          <w:rPr>
            <w:noProof/>
            <w:webHidden/>
          </w:rPr>
        </w:r>
        <w:r w:rsidR="00E85105">
          <w:rPr>
            <w:noProof/>
            <w:webHidden/>
          </w:rPr>
          <w:fldChar w:fldCharType="separate"/>
        </w:r>
        <w:r w:rsidR="00E85105">
          <w:rPr>
            <w:noProof/>
            <w:webHidden/>
          </w:rPr>
          <w:t>50</w:t>
        </w:r>
        <w:r w:rsidR="00E85105">
          <w:rPr>
            <w:noProof/>
            <w:webHidden/>
          </w:rPr>
          <w:fldChar w:fldCharType="end"/>
        </w:r>
      </w:hyperlink>
    </w:p>
    <w:p w14:paraId="3C5E5EFC" w14:textId="77777777" w:rsidR="00E85105" w:rsidRDefault="00812A1B">
      <w:pPr>
        <w:pStyle w:val="TDC2"/>
        <w:tabs>
          <w:tab w:val="right" w:leader="dot" w:pos="9394"/>
        </w:tabs>
        <w:rPr>
          <w:rFonts w:eastAsiaTheme="minorEastAsia"/>
          <w:noProof/>
          <w:lang w:eastAsia="es-CO"/>
        </w:rPr>
      </w:pPr>
      <w:hyperlink w:anchor="_Toc417547057" w:history="1">
        <w:r w:rsidR="00E85105" w:rsidRPr="00F75E3B">
          <w:rPr>
            <w:rStyle w:val="Hipervnculo"/>
            <w:noProof/>
          </w:rPr>
          <w:t>11.3 Arquitectura del Prototipo</w:t>
        </w:r>
        <w:r w:rsidR="00E85105">
          <w:rPr>
            <w:noProof/>
            <w:webHidden/>
          </w:rPr>
          <w:tab/>
        </w:r>
        <w:r w:rsidR="00E85105">
          <w:rPr>
            <w:noProof/>
            <w:webHidden/>
          </w:rPr>
          <w:fldChar w:fldCharType="begin"/>
        </w:r>
        <w:r w:rsidR="00E85105">
          <w:rPr>
            <w:noProof/>
            <w:webHidden/>
          </w:rPr>
          <w:instrText xml:space="preserve"> PAGEREF _Toc417547057 \h </w:instrText>
        </w:r>
        <w:r w:rsidR="00E85105">
          <w:rPr>
            <w:noProof/>
            <w:webHidden/>
          </w:rPr>
        </w:r>
        <w:r w:rsidR="00E85105">
          <w:rPr>
            <w:noProof/>
            <w:webHidden/>
          </w:rPr>
          <w:fldChar w:fldCharType="separate"/>
        </w:r>
        <w:r w:rsidR="00E85105">
          <w:rPr>
            <w:noProof/>
            <w:webHidden/>
          </w:rPr>
          <w:t>50</w:t>
        </w:r>
        <w:r w:rsidR="00E85105">
          <w:rPr>
            <w:noProof/>
            <w:webHidden/>
          </w:rPr>
          <w:fldChar w:fldCharType="end"/>
        </w:r>
      </w:hyperlink>
    </w:p>
    <w:p w14:paraId="3C5E5EFD" w14:textId="77777777" w:rsidR="00E85105" w:rsidRDefault="00812A1B">
      <w:pPr>
        <w:pStyle w:val="TDC2"/>
        <w:tabs>
          <w:tab w:val="right" w:leader="dot" w:pos="9394"/>
        </w:tabs>
        <w:rPr>
          <w:rFonts w:eastAsiaTheme="minorEastAsia"/>
          <w:noProof/>
          <w:lang w:eastAsia="es-CO"/>
        </w:rPr>
      </w:pPr>
      <w:hyperlink w:anchor="_Toc417547058" w:history="1">
        <w:r w:rsidR="00E85105" w:rsidRPr="00F75E3B">
          <w:rPr>
            <w:rStyle w:val="Hipervnculo"/>
            <w:noProof/>
          </w:rPr>
          <w:t>11.4 Requerimientos Implementados</w:t>
        </w:r>
        <w:r w:rsidR="00E85105">
          <w:rPr>
            <w:noProof/>
            <w:webHidden/>
          </w:rPr>
          <w:tab/>
        </w:r>
        <w:r w:rsidR="00E85105">
          <w:rPr>
            <w:noProof/>
            <w:webHidden/>
          </w:rPr>
          <w:fldChar w:fldCharType="begin"/>
        </w:r>
        <w:r w:rsidR="00E85105">
          <w:rPr>
            <w:noProof/>
            <w:webHidden/>
          </w:rPr>
          <w:instrText xml:space="preserve"> PAGEREF _Toc417547058 \h </w:instrText>
        </w:r>
        <w:r w:rsidR="00E85105">
          <w:rPr>
            <w:noProof/>
            <w:webHidden/>
          </w:rPr>
        </w:r>
        <w:r w:rsidR="00E85105">
          <w:rPr>
            <w:noProof/>
            <w:webHidden/>
          </w:rPr>
          <w:fldChar w:fldCharType="separate"/>
        </w:r>
        <w:r w:rsidR="00E85105">
          <w:rPr>
            <w:noProof/>
            <w:webHidden/>
          </w:rPr>
          <w:t>50</w:t>
        </w:r>
        <w:r w:rsidR="00E85105">
          <w:rPr>
            <w:noProof/>
            <w:webHidden/>
          </w:rPr>
          <w:fldChar w:fldCharType="end"/>
        </w:r>
      </w:hyperlink>
    </w:p>
    <w:p w14:paraId="3C5E5EFE" w14:textId="77777777" w:rsidR="00E85105" w:rsidRDefault="00812A1B">
      <w:pPr>
        <w:pStyle w:val="TDC2"/>
        <w:tabs>
          <w:tab w:val="right" w:leader="dot" w:pos="9394"/>
        </w:tabs>
        <w:rPr>
          <w:rFonts w:eastAsiaTheme="minorEastAsia"/>
          <w:noProof/>
          <w:lang w:eastAsia="es-CO"/>
        </w:rPr>
      </w:pPr>
      <w:hyperlink w:anchor="_Toc417547059" w:history="1">
        <w:r w:rsidR="00E85105" w:rsidRPr="00F75E3B">
          <w:rPr>
            <w:rStyle w:val="Hipervnculo"/>
            <w:noProof/>
          </w:rPr>
          <w:t>11.5 Manual de instalación</w:t>
        </w:r>
        <w:r w:rsidR="00E85105">
          <w:rPr>
            <w:noProof/>
            <w:webHidden/>
          </w:rPr>
          <w:tab/>
        </w:r>
        <w:r w:rsidR="00E85105">
          <w:rPr>
            <w:noProof/>
            <w:webHidden/>
          </w:rPr>
          <w:fldChar w:fldCharType="begin"/>
        </w:r>
        <w:r w:rsidR="00E85105">
          <w:rPr>
            <w:noProof/>
            <w:webHidden/>
          </w:rPr>
          <w:instrText xml:space="preserve"> PAGEREF _Toc417547059 \h </w:instrText>
        </w:r>
        <w:r w:rsidR="00E85105">
          <w:rPr>
            <w:noProof/>
            <w:webHidden/>
          </w:rPr>
        </w:r>
        <w:r w:rsidR="00E85105">
          <w:rPr>
            <w:noProof/>
            <w:webHidden/>
          </w:rPr>
          <w:fldChar w:fldCharType="separate"/>
        </w:r>
        <w:r w:rsidR="00E85105">
          <w:rPr>
            <w:noProof/>
            <w:webHidden/>
          </w:rPr>
          <w:t>51</w:t>
        </w:r>
        <w:r w:rsidR="00E85105">
          <w:rPr>
            <w:noProof/>
            <w:webHidden/>
          </w:rPr>
          <w:fldChar w:fldCharType="end"/>
        </w:r>
      </w:hyperlink>
    </w:p>
    <w:p w14:paraId="3C5E5EFF" w14:textId="77777777" w:rsidR="00E85105" w:rsidRDefault="00812A1B">
      <w:pPr>
        <w:pStyle w:val="TDC2"/>
        <w:tabs>
          <w:tab w:val="right" w:leader="dot" w:pos="9394"/>
        </w:tabs>
        <w:rPr>
          <w:rFonts w:eastAsiaTheme="minorEastAsia"/>
          <w:noProof/>
          <w:lang w:eastAsia="es-CO"/>
        </w:rPr>
      </w:pPr>
      <w:hyperlink w:anchor="_Toc417547060" w:history="1">
        <w:r w:rsidR="00E85105" w:rsidRPr="00F75E3B">
          <w:rPr>
            <w:rStyle w:val="Hipervnculo"/>
            <w:noProof/>
          </w:rPr>
          <w:t>11.6 Manual de usuario</w:t>
        </w:r>
        <w:r w:rsidR="00E85105">
          <w:rPr>
            <w:noProof/>
            <w:webHidden/>
          </w:rPr>
          <w:tab/>
        </w:r>
        <w:r w:rsidR="00E85105">
          <w:rPr>
            <w:noProof/>
            <w:webHidden/>
          </w:rPr>
          <w:fldChar w:fldCharType="begin"/>
        </w:r>
        <w:r w:rsidR="00E85105">
          <w:rPr>
            <w:noProof/>
            <w:webHidden/>
          </w:rPr>
          <w:instrText xml:space="preserve"> PAGEREF _Toc417547060 \h </w:instrText>
        </w:r>
        <w:r w:rsidR="00E85105">
          <w:rPr>
            <w:noProof/>
            <w:webHidden/>
          </w:rPr>
        </w:r>
        <w:r w:rsidR="00E85105">
          <w:rPr>
            <w:noProof/>
            <w:webHidden/>
          </w:rPr>
          <w:fldChar w:fldCharType="separate"/>
        </w:r>
        <w:r w:rsidR="00E85105">
          <w:rPr>
            <w:noProof/>
            <w:webHidden/>
          </w:rPr>
          <w:t>51</w:t>
        </w:r>
        <w:r w:rsidR="00E85105">
          <w:rPr>
            <w:noProof/>
            <w:webHidden/>
          </w:rPr>
          <w:fldChar w:fldCharType="end"/>
        </w:r>
      </w:hyperlink>
    </w:p>
    <w:p w14:paraId="3C5E5F00" w14:textId="77777777" w:rsidR="00E85105" w:rsidRDefault="00812A1B">
      <w:pPr>
        <w:pStyle w:val="TDC2"/>
        <w:tabs>
          <w:tab w:val="right" w:leader="dot" w:pos="9394"/>
        </w:tabs>
        <w:rPr>
          <w:rFonts w:eastAsiaTheme="minorEastAsia"/>
          <w:noProof/>
          <w:lang w:eastAsia="es-CO"/>
        </w:rPr>
      </w:pPr>
      <w:hyperlink w:anchor="_Toc417547061" w:history="1">
        <w:r w:rsidR="00E85105" w:rsidRPr="00F75E3B">
          <w:rPr>
            <w:rStyle w:val="Hipervnculo"/>
            <w:noProof/>
          </w:rPr>
          <w:t>11.7 Manual de servidor</w:t>
        </w:r>
        <w:r w:rsidR="00E85105">
          <w:rPr>
            <w:noProof/>
            <w:webHidden/>
          </w:rPr>
          <w:tab/>
        </w:r>
        <w:r w:rsidR="00E85105">
          <w:rPr>
            <w:noProof/>
            <w:webHidden/>
          </w:rPr>
          <w:fldChar w:fldCharType="begin"/>
        </w:r>
        <w:r w:rsidR="00E85105">
          <w:rPr>
            <w:noProof/>
            <w:webHidden/>
          </w:rPr>
          <w:instrText xml:space="preserve"> PAGEREF _Toc417547061 \h </w:instrText>
        </w:r>
        <w:r w:rsidR="00E85105">
          <w:rPr>
            <w:noProof/>
            <w:webHidden/>
          </w:rPr>
        </w:r>
        <w:r w:rsidR="00E85105">
          <w:rPr>
            <w:noProof/>
            <w:webHidden/>
          </w:rPr>
          <w:fldChar w:fldCharType="separate"/>
        </w:r>
        <w:r w:rsidR="00E85105">
          <w:rPr>
            <w:noProof/>
            <w:webHidden/>
          </w:rPr>
          <w:t>51</w:t>
        </w:r>
        <w:r w:rsidR="00E85105">
          <w:rPr>
            <w:noProof/>
            <w:webHidden/>
          </w:rPr>
          <w:fldChar w:fldCharType="end"/>
        </w:r>
      </w:hyperlink>
    </w:p>
    <w:p w14:paraId="3C5E5F01" w14:textId="77777777" w:rsidR="00E85105" w:rsidRDefault="00812A1B">
      <w:pPr>
        <w:pStyle w:val="TDC1"/>
        <w:tabs>
          <w:tab w:val="left" w:pos="660"/>
          <w:tab w:val="right" w:leader="dot" w:pos="9394"/>
        </w:tabs>
        <w:rPr>
          <w:rFonts w:eastAsiaTheme="minorEastAsia"/>
          <w:noProof/>
          <w:lang w:eastAsia="es-CO"/>
        </w:rPr>
      </w:pPr>
      <w:hyperlink w:anchor="_Toc417547062" w:history="1">
        <w:r w:rsidR="00E85105" w:rsidRPr="00F75E3B">
          <w:rPr>
            <w:rStyle w:val="Hipervnculo"/>
            <w:noProof/>
          </w:rPr>
          <w:t>12.</w:t>
        </w:r>
        <w:r w:rsidR="00E85105">
          <w:rPr>
            <w:rFonts w:eastAsiaTheme="minorEastAsia"/>
            <w:noProof/>
            <w:lang w:eastAsia="es-CO"/>
          </w:rPr>
          <w:tab/>
        </w:r>
        <w:r w:rsidR="00E85105" w:rsidRPr="00F75E3B">
          <w:rPr>
            <w:rStyle w:val="Hipervnculo"/>
            <w:noProof/>
          </w:rPr>
          <w:t>Anexos</w:t>
        </w:r>
        <w:r w:rsidR="00E85105">
          <w:rPr>
            <w:noProof/>
            <w:webHidden/>
          </w:rPr>
          <w:tab/>
        </w:r>
        <w:r w:rsidR="00E85105">
          <w:rPr>
            <w:noProof/>
            <w:webHidden/>
          </w:rPr>
          <w:fldChar w:fldCharType="begin"/>
        </w:r>
        <w:r w:rsidR="00E85105">
          <w:rPr>
            <w:noProof/>
            <w:webHidden/>
          </w:rPr>
          <w:instrText xml:space="preserve"> PAGEREF _Toc417547062 \h </w:instrText>
        </w:r>
        <w:r w:rsidR="00E85105">
          <w:rPr>
            <w:noProof/>
            <w:webHidden/>
          </w:rPr>
        </w:r>
        <w:r w:rsidR="00E85105">
          <w:rPr>
            <w:noProof/>
            <w:webHidden/>
          </w:rPr>
          <w:fldChar w:fldCharType="separate"/>
        </w:r>
        <w:r w:rsidR="00E85105">
          <w:rPr>
            <w:noProof/>
            <w:webHidden/>
          </w:rPr>
          <w:t>52</w:t>
        </w:r>
        <w:r w:rsidR="00E85105">
          <w:rPr>
            <w:noProof/>
            <w:webHidden/>
          </w:rPr>
          <w:fldChar w:fldCharType="end"/>
        </w:r>
      </w:hyperlink>
    </w:p>
    <w:p w14:paraId="3C5E5F02" w14:textId="77777777" w:rsidR="00E85105" w:rsidRDefault="00812A1B">
      <w:pPr>
        <w:pStyle w:val="TDC2"/>
        <w:tabs>
          <w:tab w:val="right" w:leader="dot" w:pos="9394"/>
        </w:tabs>
        <w:rPr>
          <w:rFonts w:eastAsiaTheme="minorEastAsia"/>
          <w:noProof/>
          <w:lang w:eastAsia="es-CO"/>
        </w:rPr>
      </w:pPr>
      <w:hyperlink w:anchor="_Toc417547063" w:history="1">
        <w:r w:rsidR="00E85105" w:rsidRPr="00F75E3B">
          <w:rPr>
            <w:rStyle w:val="Hipervnculo"/>
            <w:noProof/>
          </w:rPr>
          <w:t>12.1 Bibliografía Análisis de mercado</w:t>
        </w:r>
        <w:r w:rsidR="00E85105">
          <w:rPr>
            <w:noProof/>
            <w:webHidden/>
          </w:rPr>
          <w:tab/>
        </w:r>
        <w:r w:rsidR="00E85105">
          <w:rPr>
            <w:noProof/>
            <w:webHidden/>
          </w:rPr>
          <w:fldChar w:fldCharType="begin"/>
        </w:r>
        <w:r w:rsidR="00E85105">
          <w:rPr>
            <w:noProof/>
            <w:webHidden/>
          </w:rPr>
          <w:instrText xml:space="preserve"> PAGEREF _Toc417547063 \h </w:instrText>
        </w:r>
        <w:r w:rsidR="00E85105">
          <w:rPr>
            <w:noProof/>
            <w:webHidden/>
          </w:rPr>
        </w:r>
        <w:r w:rsidR="00E85105">
          <w:rPr>
            <w:noProof/>
            <w:webHidden/>
          </w:rPr>
          <w:fldChar w:fldCharType="separate"/>
        </w:r>
        <w:r w:rsidR="00E85105">
          <w:rPr>
            <w:noProof/>
            <w:webHidden/>
          </w:rPr>
          <w:t>52</w:t>
        </w:r>
        <w:r w:rsidR="00E85105">
          <w:rPr>
            <w:noProof/>
            <w:webHidden/>
          </w:rPr>
          <w:fldChar w:fldCharType="end"/>
        </w:r>
      </w:hyperlink>
    </w:p>
    <w:p w14:paraId="3C5E5F03" w14:textId="77777777" w:rsidR="00E85105" w:rsidRDefault="00812A1B">
      <w:pPr>
        <w:pStyle w:val="TDC3"/>
        <w:tabs>
          <w:tab w:val="right" w:leader="dot" w:pos="9394"/>
        </w:tabs>
        <w:rPr>
          <w:rFonts w:eastAsiaTheme="minorEastAsia"/>
          <w:noProof/>
          <w:lang w:eastAsia="es-CO"/>
        </w:rPr>
      </w:pPr>
      <w:hyperlink w:anchor="_Toc417547064" w:history="1">
        <w:r w:rsidR="00E85105" w:rsidRPr="00F75E3B">
          <w:rPr>
            <w:rStyle w:val="Hipervnculo"/>
            <w:noProof/>
          </w:rPr>
          <w:t>12.1.1 FacePets</w:t>
        </w:r>
        <w:r w:rsidR="00E85105">
          <w:rPr>
            <w:noProof/>
            <w:webHidden/>
          </w:rPr>
          <w:tab/>
        </w:r>
        <w:r w:rsidR="00E85105">
          <w:rPr>
            <w:noProof/>
            <w:webHidden/>
          </w:rPr>
          <w:fldChar w:fldCharType="begin"/>
        </w:r>
        <w:r w:rsidR="00E85105">
          <w:rPr>
            <w:noProof/>
            <w:webHidden/>
          </w:rPr>
          <w:instrText xml:space="preserve"> PAGEREF _Toc417547064 \h </w:instrText>
        </w:r>
        <w:r w:rsidR="00E85105">
          <w:rPr>
            <w:noProof/>
            <w:webHidden/>
          </w:rPr>
        </w:r>
        <w:r w:rsidR="00E85105">
          <w:rPr>
            <w:noProof/>
            <w:webHidden/>
          </w:rPr>
          <w:fldChar w:fldCharType="separate"/>
        </w:r>
        <w:r w:rsidR="00E85105">
          <w:rPr>
            <w:noProof/>
            <w:webHidden/>
          </w:rPr>
          <w:t>52</w:t>
        </w:r>
        <w:r w:rsidR="00E85105">
          <w:rPr>
            <w:noProof/>
            <w:webHidden/>
          </w:rPr>
          <w:fldChar w:fldCharType="end"/>
        </w:r>
      </w:hyperlink>
    </w:p>
    <w:p w14:paraId="3C5E5F04" w14:textId="77777777" w:rsidR="00E85105" w:rsidRDefault="00812A1B">
      <w:pPr>
        <w:pStyle w:val="TDC3"/>
        <w:tabs>
          <w:tab w:val="right" w:leader="dot" w:pos="9394"/>
        </w:tabs>
        <w:rPr>
          <w:rFonts w:eastAsiaTheme="minorEastAsia"/>
          <w:noProof/>
          <w:lang w:eastAsia="es-CO"/>
        </w:rPr>
      </w:pPr>
      <w:hyperlink w:anchor="_Toc417547065" w:history="1">
        <w:r w:rsidR="00E85105" w:rsidRPr="00F75E3B">
          <w:rPr>
            <w:rStyle w:val="Hipervnculo"/>
            <w:noProof/>
          </w:rPr>
          <w:t>12.1.2 Mascota social</w:t>
        </w:r>
        <w:r w:rsidR="00E85105">
          <w:rPr>
            <w:noProof/>
            <w:webHidden/>
          </w:rPr>
          <w:tab/>
        </w:r>
        <w:r w:rsidR="00E85105">
          <w:rPr>
            <w:noProof/>
            <w:webHidden/>
          </w:rPr>
          <w:fldChar w:fldCharType="begin"/>
        </w:r>
        <w:r w:rsidR="00E85105">
          <w:rPr>
            <w:noProof/>
            <w:webHidden/>
          </w:rPr>
          <w:instrText xml:space="preserve"> PAGEREF _Toc417547065 \h </w:instrText>
        </w:r>
        <w:r w:rsidR="00E85105">
          <w:rPr>
            <w:noProof/>
            <w:webHidden/>
          </w:rPr>
        </w:r>
        <w:r w:rsidR="00E85105">
          <w:rPr>
            <w:noProof/>
            <w:webHidden/>
          </w:rPr>
          <w:fldChar w:fldCharType="separate"/>
        </w:r>
        <w:r w:rsidR="00E85105">
          <w:rPr>
            <w:noProof/>
            <w:webHidden/>
          </w:rPr>
          <w:t>53</w:t>
        </w:r>
        <w:r w:rsidR="00E85105">
          <w:rPr>
            <w:noProof/>
            <w:webHidden/>
          </w:rPr>
          <w:fldChar w:fldCharType="end"/>
        </w:r>
      </w:hyperlink>
    </w:p>
    <w:p w14:paraId="3C5E5F05" w14:textId="77777777" w:rsidR="00E85105" w:rsidRDefault="00812A1B">
      <w:pPr>
        <w:pStyle w:val="TDC3"/>
        <w:tabs>
          <w:tab w:val="right" w:leader="dot" w:pos="9394"/>
        </w:tabs>
        <w:rPr>
          <w:rFonts w:eastAsiaTheme="minorEastAsia"/>
          <w:noProof/>
          <w:lang w:eastAsia="es-CO"/>
        </w:rPr>
      </w:pPr>
      <w:hyperlink w:anchor="_Toc417547066" w:history="1">
        <w:r w:rsidR="00E85105" w:rsidRPr="00F75E3B">
          <w:rPr>
            <w:rStyle w:val="Hipervnculo"/>
            <w:noProof/>
          </w:rPr>
          <w:t>12.1.3 Petmour</w:t>
        </w:r>
        <w:r w:rsidR="00E85105">
          <w:rPr>
            <w:noProof/>
            <w:webHidden/>
          </w:rPr>
          <w:tab/>
        </w:r>
        <w:r w:rsidR="00E85105">
          <w:rPr>
            <w:noProof/>
            <w:webHidden/>
          </w:rPr>
          <w:fldChar w:fldCharType="begin"/>
        </w:r>
        <w:r w:rsidR="00E85105">
          <w:rPr>
            <w:noProof/>
            <w:webHidden/>
          </w:rPr>
          <w:instrText xml:space="preserve"> PAGEREF _Toc417547066 \h </w:instrText>
        </w:r>
        <w:r w:rsidR="00E85105">
          <w:rPr>
            <w:noProof/>
            <w:webHidden/>
          </w:rPr>
        </w:r>
        <w:r w:rsidR="00E85105">
          <w:rPr>
            <w:noProof/>
            <w:webHidden/>
          </w:rPr>
          <w:fldChar w:fldCharType="separate"/>
        </w:r>
        <w:r w:rsidR="00E85105">
          <w:rPr>
            <w:noProof/>
            <w:webHidden/>
          </w:rPr>
          <w:t>54</w:t>
        </w:r>
        <w:r w:rsidR="00E85105">
          <w:rPr>
            <w:noProof/>
            <w:webHidden/>
          </w:rPr>
          <w:fldChar w:fldCharType="end"/>
        </w:r>
      </w:hyperlink>
    </w:p>
    <w:p w14:paraId="3C5E5F06" w14:textId="77777777" w:rsidR="00E85105" w:rsidRDefault="00812A1B">
      <w:pPr>
        <w:pStyle w:val="TDC3"/>
        <w:tabs>
          <w:tab w:val="right" w:leader="dot" w:pos="9394"/>
        </w:tabs>
        <w:rPr>
          <w:rFonts w:eastAsiaTheme="minorEastAsia"/>
          <w:noProof/>
          <w:lang w:eastAsia="es-CO"/>
        </w:rPr>
      </w:pPr>
      <w:hyperlink w:anchor="_Toc417547067" w:history="1">
        <w:r w:rsidR="00E85105" w:rsidRPr="00F75E3B">
          <w:rPr>
            <w:rStyle w:val="Hipervnculo"/>
            <w:noProof/>
          </w:rPr>
          <w:t>12.1.4 Mascotea</w:t>
        </w:r>
        <w:r w:rsidR="00E85105">
          <w:rPr>
            <w:noProof/>
            <w:webHidden/>
          </w:rPr>
          <w:tab/>
        </w:r>
        <w:r w:rsidR="00E85105">
          <w:rPr>
            <w:noProof/>
            <w:webHidden/>
          </w:rPr>
          <w:fldChar w:fldCharType="begin"/>
        </w:r>
        <w:r w:rsidR="00E85105">
          <w:rPr>
            <w:noProof/>
            <w:webHidden/>
          </w:rPr>
          <w:instrText xml:space="preserve"> PAGEREF _Toc417547067 \h </w:instrText>
        </w:r>
        <w:r w:rsidR="00E85105">
          <w:rPr>
            <w:noProof/>
            <w:webHidden/>
          </w:rPr>
        </w:r>
        <w:r w:rsidR="00E85105">
          <w:rPr>
            <w:noProof/>
            <w:webHidden/>
          </w:rPr>
          <w:fldChar w:fldCharType="separate"/>
        </w:r>
        <w:r w:rsidR="00E85105">
          <w:rPr>
            <w:noProof/>
            <w:webHidden/>
          </w:rPr>
          <w:t>55</w:t>
        </w:r>
        <w:r w:rsidR="00E85105">
          <w:rPr>
            <w:noProof/>
            <w:webHidden/>
          </w:rPr>
          <w:fldChar w:fldCharType="end"/>
        </w:r>
      </w:hyperlink>
    </w:p>
    <w:p w14:paraId="3C5E5F07" w14:textId="77777777" w:rsidR="00E85105" w:rsidRDefault="00812A1B">
      <w:pPr>
        <w:pStyle w:val="TDC3"/>
        <w:tabs>
          <w:tab w:val="right" w:leader="dot" w:pos="9394"/>
        </w:tabs>
        <w:rPr>
          <w:rFonts w:eastAsiaTheme="minorEastAsia"/>
          <w:noProof/>
          <w:lang w:eastAsia="es-CO"/>
        </w:rPr>
      </w:pPr>
      <w:hyperlink w:anchor="_Toc417547068" w:history="1">
        <w:r w:rsidR="00E85105" w:rsidRPr="00F75E3B">
          <w:rPr>
            <w:rStyle w:val="Hipervnculo"/>
            <w:noProof/>
          </w:rPr>
          <w:t>12.1.5 Uniteddogs</w:t>
        </w:r>
        <w:r w:rsidR="00E85105">
          <w:rPr>
            <w:noProof/>
            <w:webHidden/>
          </w:rPr>
          <w:tab/>
        </w:r>
        <w:r w:rsidR="00E85105">
          <w:rPr>
            <w:noProof/>
            <w:webHidden/>
          </w:rPr>
          <w:fldChar w:fldCharType="begin"/>
        </w:r>
        <w:r w:rsidR="00E85105">
          <w:rPr>
            <w:noProof/>
            <w:webHidden/>
          </w:rPr>
          <w:instrText xml:space="preserve"> PAGEREF _Toc417547068 \h </w:instrText>
        </w:r>
        <w:r w:rsidR="00E85105">
          <w:rPr>
            <w:noProof/>
            <w:webHidden/>
          </w:rPr>
        </w:r>
        <w:r w:rsidR="00E85105">
          <w:rPr>
            <w:noProof/>
            <w:webHidden/>
          </w:rPr>
          <w:fldChar w:fldCharType="separate"/>
        </w:r>
        <w:r w:rsidR="00E85105">
          <w:rPr>
            <w:noProof/>
            <w:webHidden/>
          </w:rPr>
          <w:t>56</w:t>
        </w:r>
        <w:r w:rsidR="00E85105">
          <w:rPr>
            <w:noProof/>
            <w:webHidden/>
          </w:rPr>
          <w:fldChar w:fldCharType="end"/>
        </w:r>
      </w:hyperlink>
    </w:p>
    <w:p w14:paraId="3C5E5F08" w14:textId="77777777" w:rsidR="00E85105" w:rsidRDefault="00812A1B">
      <w:pPr>
        <w:pStyle w:val="TDC3"/>
        <w:tabs>
          <w:tab w:val="right" w:leader="dot" w:pos="9394"/>
        </w:tabs>
        <w:rPr>
          <w:rFonts w:eastAsiaTheme="minorEastAsia"/>
          <w:noProof/>
          <w:lang w:eastAsia="es-CO"/>
        </w:rPr>
      </w:pPr>
      <w:hyperlink w:anchor="_Toc417547069" w:history="1">
        <w:r w:rsidR="00E85105" w:rsidRPr="00F75E3B">
          <w:rPr>
            <w:rStyle w:val="Hipervnculo"/>
            <w:noProof/>
          </w:rPr>
          <w:t>12.1.6 Youpet</w:t>
        </w:r>
        <w:r w:rsidR="00E85105">
          <w:rPr>
            <w:noProof/>
            <w:webHidden/>
          </w:rPr>
          <w:tab/>
        </w:r>
        <w:r w:rsidR="00E85105">
          <w:rPr>
            <w:noProof/>
            <w:webHidden/>
          </w:rPr>
          <w:fldChar w:fldCharType="begin"/>
        </w:r>
        <w:r w:rsidR="00E85105">
          <w:rPr>
            <w:noProof/>
            <w:webHidden/>
          </w:rPr>
          <w:instrText xml:space="preserve"> PAGEREF _Toc417547069 \h </w:instrText>
        </w:r>
        <w:r w:rsidR="00E85105">
          <w:rPr>
            <w:noProof/>
            <w:webHidden/>
          </w:rPr>
        </w:r>
        <w:r w:rsidR="00E85105">
          <w:rPr>
            <w:noProof/>
            <w:webHidden/>
          </w:rPr>
          <w:fldChar w:fldCharType="separate"/>
        </w:r>
        <w:r w:rsidR="00E85105">
          <w:rPr>
            <w:noProof/>
            <w:webHidden/>
          </w:rPr>
          <w:t>57</w:t>
        </w:r>
        <w:r w:rsidR="00E85105">
          <w:rPr>
            <w:noProof/>
            <w:webHidden/>
          </w:rPr>
          <w:fldChar w:fldCharType="end"/>
        </w:r>
      </w:hyperlink>
    </w:p>
    <w:p w14:paraId="3C5E5F09" w14:textId="77777777" w:rsidR="00E85105" w:rsidRDefault="00812A1B">
      <w:pPr>
        <w:pStyle w:val="TDC2"/>
        <w:tabs>
          <w:tab w:val="right" w:leader="dot" w:pos="9394"/>
        </w:tabs>
        <w:rPr>
          <w:rFonts w:eastAsiaTheme="minorEastAsia"/>
          <w:noProof/>
          <w:lang w:eastAsia="es-CO"/>
        </w:rPr>
      </w:pPr>
      <w:hyperlink w:anchor="_Toc417547070" w:history="1">
        <w:r w:rsidR="00E85105" w:rsidRPr="00F75E3B">
          <w:rPr>
            <w:rStyle w:val="Hipervnculo"/>
            <w:noProof/>
          </w:rPr>
          <w:t>12.2 Bibliografía sobre requerimientos</w:t>
        </w:r>
        <w:r w:rsidR="00E85105">
          <w:rPr>
            <w:noProof/>
            <w:webHidden/>
          </w:rPr>
          <w:tab/>
        </w:r>
        <w:r w:rsidR="00E85105">
          <w:rPr>
            <w:noProof/>
            <w:webHidden/>
          </w:rPr>
          <w:fldChar w:fldCharType="begin"/>
        </w:r>
        <w:r w:rsidR="00E85105">
          <w:rPr>
            <w:noProof/>
            <w:webHidden/>
          </w:rPr>
          <w:instrText xml:space="preserve"> PAGEREF _Toc417547070 \h </w:instrText>
        </w:r>
        <w:r w:rsidR="00E85105">
          <w:rPr>
            <w:noProof/>
            <w:webHidden/>
          </w:rPr>
        </w:r>
        <w:r w:rsidR="00E85105">
          <w:rPr>
            <w:noProof/>
            <w:webHidden/>
          </w:rPr>
          <w:fldChar w:fldCharType="separate"/>
        </w:r>
        <w:r w:rsidR="00E85105">
          <w:rPr>
            <w:noProof/>
            <w:webHidden/>
          </w:rPr>
          <w:t>59</w:t>
        </w:r>
        <w:r w:rsidR="00E85105">
          <w:rPr>
            <w:noProof/>
            <w:webHidden/>
          </w:rPr>
          <w:fldChar w:fldCharType="end"/>
        </w:r>
      </w:hyperlink>
    </w:p>
    <w:p w14:paraId="3C5E5F0A" w14:textId="77777777" w:rsidR="00E85105" w:rsidRDefault="00812A1B">
      <w:pPr>
        <w:pStyle w:val="TDC3"/>
        <w:tabs>
          <w:tab w:val="right" w:leader="dot" w:pos="9394"/>
        </w:tabs>
        <w:rPr>
          <w:rFonts w:eastAsiaTheme="minorEastAsia"/>
          <w:noProof/>
          <w:lang w:eastAsia="es-CO"/>
        </w:rPr>
      </w:pPr>
      <w:hyperlink w:anchor="_Toc417547071" w:history="1">
        <w:r w:rsidR="00E85105" w:rsidRPr="00F75E3B">
          <w:rPr>
            <w:rStyle w:val="Hipervnculo"/>
            <w:noProof/>
            <w:lang w:val="en-US"/>
          </w:rPr>
          <w:t>12.2.1 CRM RFP Pro Forma Requirements Template for Sales</w:t>
        </w:r>
        <w:r w:rsidR="00E85105">
          <w:rPr>
            <w:noProof/>
            <w:webHidden/>
          </w:rPr>
          <w:tab/>
        </w:r>
        <w:r w:rsidR="00E85105">
          <w:rPr>
            <w:noProof/>
            <w:webHidden/>
          </w:rPr>
          <w:fldChar w:fldCharType="begin"/>
        </w:r>
        <w:r w:rsidR="00E85105">
          <w:rPr>
            <w:noProof/>
            <w:webHidden/>
          </w:rPr>
          <w:instrText xml:space="preserve"> PAGEREF _Toc417547071 \h </w:instrText>
        </w:r>
        <w:r w:rsidR="00E85105">
          <w:rPr>
            <w:noProof/>
            <w:webHidden/>
          </w:rPr>
        </w:r>
        <w:r w:rsidR="00E85105">
          <w:rPr>
            <w:noProof/>
            <w:webHidden/>
          </w:rPr>
          <w:fldChar w:fldCharType="separate"/>
        </w:r>
        <w:r w:rsidR="00E85105">
          <w:rPr>
            <w:noProof/>
            <w:webHidden/>
          </w:rPr>
          <w:t>59</w:t>
        </w:r>
        <w:r w:rsidR="00E85105">
          <w:rPr>
            <w:noProof/>
            <w:webHidden/>
          </w:rPr>
          <w:fldChar w:fldCharType="end"/>
        </w:r>
      </w:hyperlink>
    </w:p>
    <w:p w14:paraId="3C5E5F0B" w14:textId="77777777" w:rsidR="00E85105" w:rsidRDefault="00812A1B">
      <w:pPr>
        <w:pStyle w:val="TDC3"/>
        <w:tabs>
          <w:tab w:val="right" w:leader="dot" w:pos="9394"/>
        </w:tabs>
        <w:rPr>
          <w:rFonts w:eastAsiaTheme="minorEastAsia"/>
          <w:noProof/>
          <w:lang w:eastAsia="es-CO"/>
        </w:rPr>
      </w:pPr>
      <w:hyperlink w:anchor="_Toc417547072" w:history="1">
        <w:r w:rsidR="00E85105" w:rsidRPr="00F75E3B">
          <w:rPr>
            <w:rStyle w:val="Hipervnculo"/>
            <w:noProof/>
            <w:lang w:val="en-US"/>
          </w:rPr>
          <w:t>12.2.2 IBM Software Group_Practical Guide to Requirements Management</w:t>
        </w:r>
        <w:r w:rsidR="00E85105">
          <w:rPr>
            <w:noProof/>
            <w:webHidden/>
          </w:rPr>
          <w:tab/>
        </w:r>
        <w:r w:rsidR="00E85105">
          <w:rPr>
            <w:noProof/>
            <w:webHidden/>
          </w:rPr>
          <w:fldChar w:fldCharType="begin"/>
        </w:r>
        <w:r w:rsidR="00E85105">
          <w:rPr>
            <w:noProof/>
            <w:webHidden/>
          </w:rPr>
          <w:instrText xml:space="preserve"> PAGEREF _Toc417547072 \h </w:instrText>
        </w:r>
        <w:r w:rsidR="00E85105">
          <w:rPr>
            <w:noProof/>
            <w:webHidden/>
          </w:rPr>
        </w:r>
        <w:r w:rsidR="00E85105">
          <w:rPr>
            <w:noProof/>
            <w:webHidden/>
          </w:rPr>
          <w:fldChar w:fldCharType="separate"/>
        </w:r>
        <w:r w:rsidR="00E85105">
          <w:rPr>
            <w:noProof/>
            <w:webHidden/>
          </w:rPr>
          <w:t>59</w:t>
        </w:r>
        <w:r w:rsidR="00E85105">
          <w:rPr>
            <w:noProof/>
            <w:webHidden/>
          </w:rPr>
          <w:fldChar w:fldCharType="end"/>
        </w:r>
      </w:hyperlink>
    </w:p>
    <w:p w14:paraId="3C5E5F0C" w14:textId="77777777" w:rsidR="00E85105" w:rsidRDefault="00812A1B">
      <w:pPr>
        <w:pStyle w:val="TDC3"/>
        <w:tabs>
          <w:tab w:val="right" w:leader="dot" w:pos="9394"/>
        </w:tabs>
        <w:rPr>
          <w:rFonts w:eastAsiaTheme="minorEastAsia"/>
          <w:noProof/>
          <w:lang w:eastAsia="es-CO"/>
        </w:rPr>
      </w:pPr>
      <w:hyperlink w:anchor="_Toc417547073" w:history="1">
        <w:r w:rsidR="00E85105" w:rsidRPr="00F75E3B">
          <w:rPr>
            <w:rStyle w:val="Hipervnculo"/>
            <w:noProof/>
          </w:rPr>
          <w:t>12.2.3 Rational Unified Process</w:t>
        </w:r>
        <w:r w:rsidR="00E85105">
          <w:rPr>
            <w:noProof/>
            <w:webHidden/>
          </w:rPr>
          <w:tab/>
        </w:r>
        <w:r w:rsidR="00E85105">
          <w:rPr>
            <w:noProof/>
            <w:webHidden/>
          </w:rPr>
          <w:fldChar w:fldCharType="begin"/>
        </w:r>
        <w:r w:rsidR="00E85105">
          <w:rPr>
            <w:noProof/>
            <w:webHidden/>
          </w:rPr>
          <w:instrText xml:space="preserve"> PAGEREF _Toc417547073 \h </w:instrText>
        </w:r>
        <w:r w:rsidR="00E85105">
          <w:rPr>
            <w:noProof/>
            <w:webHidden/>
          </w:rPr>
        </w:r>
        <w:r w:rsidR="00E85105">
          <w:rPr>
            <w:noProof/>
            <w:webHidden/>
          </w:rPr>
          <w:fldChar w:fldCharType="separate"/>
        </w:r>
        <w:r w:rsidR="00E85105">
          <w:rPr>
            <w:noProof/>
            <w:webHidden/>
          </w:rPr>
          <w:t>61</w:t>
        </w:r>
        <w:r w:rsidR="00E85105">
          <w:rPr>
            <w:noProof/>
            <w:webHidden/>
          </w:rPr>
          <w:fldChar w:fldCharType="end"/>
        </w:r>
      </w:hyperlink>
    </w:p>
    <w:p w14:paraId="3C5E5F0D" w14:textId="77777777" w:rsidR="00E85105" w:rsidRDefault="00812A1B">
      <w:pPr>
        <w:pStyle w:val="TDC3"/>
        <w:tabs>
          <w:tab w:val="right" w:leader="dot" w:pos="9394"/>
        </w:tabs>
        <w:rPr>
          <w:rFonts w:eastAsiaTheme="minorEastAsia"/>
          <w:noProof/>
          <w:lang w:eastAsia="es-CO"/>
        </w:rPr>
      </w:pPr>
      <w:hyperlink w:anchor="_Toc417547074" w:history="1">
        <w:r w:rsidR="00E85105" w:rsidRPr="00F75E3B">
          <w:rPr>
            <w:rStyle w:val="Hipervnculo"/>
            <w:noProof/>
          </w:rPr>
          <w:t xml:space="preserve">12.2.4 </w:t>
        </w:r>
        <w:r w:rsidR="00E85105" w:rsidRPr="00F75E3B">
          <w:rPr>
            <w:rStyle w:val="Hipervnculo"/>
            <w:noProof/>
            <w:lang w:val="en-US"/>
          </w:rPr>
          <w:t>Rational software</w:t>
        </w:r>
        <w:r w:rsidR="00E85105">
          <w:rPr>
            <w:noProof/>
            <w:webHidden/>
          </w:rPr>
          <w:tab/>
        </w:r>
        <w:r w:rsidR="00E85105">
          <w:rPr>
            <w:noProof/>
            <w:webHidden/>
          </w:rPr>
          <w:fldChar w:fldCharType="begin"/>
        </w:r>
        <w:r w:rsidR="00E85105">
          <w:rPr>
            <w:noProof/>
            <w:webHidden/>
          </w:rPr>
          <w:instrText xml:space="preserve"> PAGEREF _Toc417547074 \h </w:instrText>
        </w:r>
        <w:r w:rsidR="00E85105">
          <w:rPr>
            <w:noProof/>
            <w:webHidden/>
          </w:rPr>
        </w:r>
        <w:r w:rsidR="00E85105">
          <w:rPr>
            <w:noProof/>
            <w:webHidden/>
          </w:rPr>
          <w:fldChar w:fldCharType="separate"/>
        </w:r>
        <w:r w:rsidR="00E85105">
          <w:rPr>
            <w:noProof/>
            <w:webHidden/>
          </w:rPr>
          <w:t>61</w:t>
        </w:r>
        <w:r w:rsidR="00E85105">
          <w:rPr>
            <w:noProof/>
            <w:webHidden/>
          </w:rPr>
          <w:fldChar w:fldCharType="end"/>
        </w:r>
      </w:hyperlink>
    </w:p>
    <w:p w14:paraId="3C5E5F0E" w14:textId="77777777" w:rsidR="00E85105" w:rsidRDefault="00812A1B">
      <w:pPr>
        <w:pStyle w:val="TDC3"/>
        <w:tabs>
          <w:tab w:val="right" w:leader="dot" w:pos="9394"/>
        </w:tabs>
        <w:rPr>
          <w:rFonts w:eastAsiaTheme="minorEastAsia"/>
          <w:noProof/>
          <w:lang w:eastAsia="es-CO"/>
        </w:rPr>
      </w:pPr>
      <w:hyperlink w:anchor="_Toc417547075" w:history="1">
        <w:r w:rsidR="00E85105" w:rsidRPr="00F75E3B">
          <w:rPr>
            <w:rStyle w:val="Hipervnculo"/>
            <w:noProof/>
          </w:rPr>
          <w:t>12.2.5 Agile Software Requirements</w:t>
        </w:r>
        <w:r w:rsidR="00E85105">
          <w:rPr>
            <w:noProof/>
            <w:webHidden/>
          </w:rPr>
          <w:tab/>
        </w:r>
        <w:r w:rsidR="00E85105">
          <w:rPr>
            <w:noProof/>
            <w:webHidden/>
          </w:rPr>
          <w:fldChar w:fldCharType="begin"/>
        </w:r>
        <w:r w:rsidR="00E85105">
          <w:rPr>
            <w:noProof/>
            <w:webHidden/>
          </w:rPr>
          <w:instrText xml:space="preserve"> PAGEREF _Toc417547075 \h </w:instrText>
        </w:r>
        <w:r w:rsidR="00E85105">
          <w:rPr>
            <w:noProof/>
            <w:webHidden/>
          </w:rPr>
        </w:r>
        <w:r w:rsidR="00E85105">
          <w:rPr>
            <w:noProof/>
            <w:webHidden/>
          </w:rPr>
          <w:fldChar w:fldCharType="separate"/>
        </w:r>
        <w:r w:rsidR="00E85105">
          <w:rPr>
            <w:noProof/>
            <w:webHidden/>
          </w:rPr>
          <w:t>62</w:t>
        </w:r>
        <w:r w:rsidR="00E85105">
          <w:rPr>
            <w:noProof/>
            <w:webHidden/>
          </w:rPr>
          <w:fldChar w:fldCharType="end"/>
        </w:r>
      </w:hyperlink>
    </w:p>
    <w:p w14:paraId="3C5E5F0F" w14:textId="77777777" w:rsidR="00E85105" w:rsidRDefault="00812A1B">
      <w:pPr>
        <w:pStyle w:val="TDC3"/>
        <w:tabs>
          <w:tab w:val="right" w:leader="dot" w:pos="9394"/>
        </w:tabs>
        <w:rPr>
          <w:rFonts w:eastAsiaTheme="minorEastAsia"/>
          <w:noProof/>
          <w:lang w:eastAsia="es-CO"/>
        </w:rPr>
      </w:pPr>
      <w:hyperlink w:anchor="_Toc417547076" w:history="1">
        <w:r w:rsidR="00E85105" w:rsidRPr="00F75E3B">
          <w:rPr>
            <w:rStyle w:val="Hipervnculo"/>
            <w:noProof/>
          </w:rPr>
          <w:t>12.2.5 Software amp Systems Requirements</w:t>
        </w:r>
        <w:r w:rsidR="00E85105">
          <w:rPr>
            <w:noProof/>
            <w:webHidden/>
          </w:rPr>
          <w:tab/>
        </w:r>
        <w:r w:rsidR="00E85105">
          <w:rPr>
            <w:noProof/>
            <w:webHidden/>
          </w:rPr>
          <w:fldChar w:fldCharType="begin"/>
        </w:r>
        <w:r w:rsidR="00E85105">
          <w:rPr>
            <w:noProof/>
            <w:webHidden/>
          </w:rPr>
          <w:instrText xml:space="preserve"> PAGEREF _Toc417547076 \h </w:instrText>
        </w:r>
        <w:r w:rsidR="00E85105">
          <w:rPr>
            <w:noProof/>
            <w:webHidden/>
          </w:rPr>
        </w:r>
        <w:r w:rsidR="00E85105">
          <w:rPr>
            <w:noProof/>
            <w:webHidden/>
          </w:rPr>
          <w:fldChar w:fldCharType="separate"/>
        </w:r>
        <w:r w:rsidR="00E85105">
          <w:rPr>
            <w:noProof/>
            <w:webHidden/>
          </w:rPr>
          <w:t>62</w:t>
        </w:r>
        <w:r w:rsidR="00E85105">
          <w:rPr>
            <w:noProof/>
            <w:webHidden/>
          </w:rPr>
          <w:fldChar w:fldCharType="end"/>
        </w:r>
      </w:hyperlink>
    </w:p>
    <w:p w14:paraId="3C5E5F10" w14:textId="77777777" w:rsidR="00E85105" w:rsidRDefault="00812A1B">
      <w:pPr>
        <w:pStyle w:val="TDC3"/>
        <w:tabs>
          <w:tab w:val="right" w:leader="dot" w:pos="9394"/>
        </w:tabs>
        <w:rPr>
          <w:rFonts w:eastAsiaTheme="minorEastAsia"/>
          <w:noProof/>
          <w:lang w:eastAsia="es-CO"/>
        </w:rPr>
      </w:pPr>
      <w:hyperlink w:anchor="_Toc417547077" w:history="1">
        <w:r w:rsidR="00E85105" w:rsidRPr="00F75E3B">
          <w:rPr>
            <w:rStyle w:val="Hipervnculo"/>
            <w:noProof/>
          </w:rPr>
          <w:t>12.2.6 Springer Requirements Engineering</w:t>
        </w:r>
        <w:r w:rsidR="00E85105">
          <w:rPr>
            <w:noProof/>
            <w:webHidden/>
          </w:rPr>
          <w:tab/>
        </w:r>
        <w:r w:rsidR="00E85105">
          <w:rPr>
            <w:noProof/>
            <w:webHidden/>
          </w:rPr>
          <w:fldChar w:fldCharType="begin"/>
        </w:r>
        <w:r w:rsidR="00E85105">
          <w:rPr>
            <w:noProof/>
            <w:webHidden/>
          </w:rPr>
          <w:instrText xml:space="preserve"> PAGEREF _Toc417547077 \h </w:instrText>
        </w:r>
        <w:r w:rsidR="00E85105">
          <w:rPr>
            <w:noProof/>
            <w:webHidden/>
          </w:rPr>
        </w:r>
        <w:r w:rsidR="00E85105">
          <w:rPr>
            <w:noProof/>
            <w:webHidden/>
          </w:rPr>
          <w:fldChar w:fldCharType="separate"/>
        </w:r>
        <w:r w:rsidR="00E85105">
          <w:rPr>
            <w:noProof/>
            <w:webHidden/>
          </w:rPr>
          <w:t>63</w:t>
        </w:r>
        <w:r w:rsidR="00E85105">
          <w:rPr>
            <w:noProof/>
            <w:webHidden/>
          </w:rPr>
          <w:fldChar w:fldCharType="end"/>
        </w:r>
      </w:hyperlink>
    </w:p>
    <w:p w14:paraId="3C5E5F11" w14:textId="77777777" w:rsidR="00E85105" w:rsidRDefault="00812A1B">
      <w:pPr>
        <w:pStyle w:val="TDC1"/>
        <w:tabs>
          <w:tab w:val="right" w:leader="dot" w:pos="9394"/>
        </w:tabs>
        <w:rPr>
          <w:rFonts w:eastAsiaTheme="minorEastAsia"/>
          <w:noProof/>
          <w:lang w:eastAsia="es-CO"/>
        </w:rPr>
      </w:pPr>
      <w:hyperlink w:anchor="_Toc417547078" w:history="1">
        <w:r w:rsidR="00E85105" w:rsidRPr="00F75E3B">
          <w:rPr>
            <w:rStyle w:val="Hipervnculo"/>
            <w:noProof/>
            <w:lang w:val="en-US"/>
          </w:rPr>
          <w:t>Bibliografía</w:t>
        </w:r>
        <w:r w:rsidR="00E85105">
          <w:rPr>
            <w:noProof/>
            <w:webHidden/>
          </w:rPr>
          <w:tab/>
        </w:r>
        <w:r w:rsidR="00E85105">
          <w:rPr>
            <w:noProof/>
            <w:webHidden/>
          </w:rPr>
          <w:fldChar w:fldCharType="begin"/>
        </w:r>
        <w:r w:rsidR="00E85105">
          <w:rPr>
            <w:noProof/>
            <w:webHidden/>
          </w:rPr>
          <w:instrText xml:space="preserve"> PAGEREF _Toc417547078 \h </w:instrText>
        </w:r>
        <w:r w:rsidR="00E85105">
          <w:rPr>
            <w:noProof/>
            <w:webHidden/>
          </w:rPr>
        </w:r>
        <w:r w:rsidR="00E85105">
          <w:rPr>
            <w:noProof/>
            <w:webHidden/>
          </w:rPr>
          <w:fldChar w:fldCharType="separate"/>
        </w:r>
        <w:r w:rsidR="00E85105">
          <w:rPr>
            <w:noProof/>
            <w:webHidden/>
          </w:rPr>
          <w:t>64</w:t>
        </w:r>
        <w:r w:rsidR="00E85105">
          <w:rPr>
            <w:noProof/>
            <w:webHidden/>
          </w:rPr>
          <w:fldChar w:fldCharType="end"/>
        </w:r>
      </w:hyperlink>
    </w:p>
    <w:p w14:paraId="3C5E5F12" w14:textId="77777777" w:rsidR="00477F69" w:rsidRPr="00DE53D1" w:rsidRDefault="005C7733" w:rsidP="00F23FA3">
      <w:pPr>
        <w:spacing w:line="360" w:lineRule="auto"/>
        <w:rPr>
          <w:rFonts w:asciiTheme="majorHAnsi" w:hAnsiTheme="majorHAnsi"/>
        </w:rPr>
      </w:pPr>
      <w:r w:rsidRPr="00DE53D1">
        <w:rPr>
          <w:rFonts w:asciiTheme="majorHAnsi" w:hAnsiTheme="majorHAnsi"/>
        </w:rPr>
        <w:fldChar w:fldCharType="end"/>
      </w:r>
    </w:p>
    <w:p w14:paraId="3C5E5F13" w14:textId="77777777" w:rsidR="0039137C" w:rsidRDefault="0039137C" w:rsidP="00F23FA3">
      <w:pPr>
        <w:spacing w:line="360" w:lineRule="auto"/>
        <w:rPr>
          <w:rFonts w:asciiTheme="majorHAnsi" w:hAnsiTheme="majorHAnsi"/>
        </w:rPr>
      </w:pPr>
    </w:p>
    <w:p w14:paraId="3C5E5F14" w14:textId="77777777" w:rsidR="009C0DB6" w:rsidRDefault="009C0DB6" w:rsidP="00F23FA3">
      <w:pPr>
        <w:spacing w:line="360" w:lineRule="auto"/>
        <w:rPr>
          <w:rFonts w:asciiTheme="majorHAnsi" w:hAnsiTheme="majorHAnsi"/>
        </w:rPr>
      </w:pPr>
    </w:p>
    <w:p w14:paraId="3C5E5F15" w14:textId="77777777" w:rsidR="009C0DB6" w:rsidRDefault="009C0DB6" w:rsidP="00F23FA3">
      <w:pPr>
        <w:spacing w:line="360" w:lineRule="auto"/>
        <w:rPr>
          <w:rFonts w:asciiTheme="majorHAnsi" w:hAnsiTheme="majorHAnsi"/>
        </w:rPr>
      </w:pPr>
    </w:p>
    <w:p w14:paraId="3C5E5F16" w14:textId="77777777" w:rsidR="009C0DB6" w:rsidRDefault="009C0DB6" w:rsidP="00F23FA3">
      <w:pPr>
        <w:spacing w:line="360" w:lineRule="auto"/>
        <w:rPr>
          <w:rFonts w:asciiTheme="majorHAnsi" w:hAnsiTheme="majorHAnsi"/>
        </w:rPr>
      </w:pPr>
    </w:p>
    <w:p w14:paraId="3C5E5F17" w14:textId="77777777" w:rsidR="009C0DB6" w:rsidRDefault="009C0DB6" w:rsidP="00F23FA3">
      <w:pPr>
        <w:spacing w:line="360" w:lineRule="auto"/>
        <w:rPr>
          <w:rFonts w:asciiTheme="majorHAnsi" w:hAnsiTheme="majorHAnsi"/>
        </w:rPr>
      </w:pPr>
    </w:p>
    <w:p w14:paraId="3C5E5F18" w14:textId="77777777" w:rsidR="009C0DB6" w:rsidRDefault="009C0DB6" w:rsidP="00F23FA3">
      <w:pPr>
        <w:spacing w:line="360" w:lineRule="auto"/>
        <w:rPr>
          <w:rFonts w:asciiTheme="majorHAnsi" w:hAnsiTheme="majorHAnsi"/>
        </w:rPr>
      </w:pPr>
    </w:p>
    <w:p w14:paraId="3C5E5F19" w14:textId="77777777" w:rsidR="009C0DB6" w:rsidRDefault="009C0DB6" w:rsidP="00F23FA3">
      <w:pPr>
        <w:spacing w:line="360" w:lineRule="auto"/>
        <w:rPr>
          <w:rFonts w:asciiTheme="majorHAnsi" w:hAnsiTheme="majorHAnsi"/>
        </w:rPr>
      </w:pPr>
    </w:p>
    <w:p w14:paraId="3C5E5F1A" w14:textId="77777777" w:rsidR="009C0DB6" w:rsidRDefault="009C0DB6" w:rsidP="00F23FA3">
      <w:pPr>
        <w:spacing w:line="360" w:lineRule="auto"/>
        <w:rPr>
          <w:rFonts w:asciiTheme="majorHAnsi" w:hAnsiTheme="majorHAnsi"/>
        </w:rPr>
      </w:pPr>
    </w:p>
    <w:p w14:paraId="3C5E5F1B" w14:textId="77777777" w:rsidR="009C0DB6" w:rsidRDefault="009C0DB6" w:rsidP="00F23FA3">
      <w:pPr>
        <w:spacing w:line="360" w:lineRule="auto"/>
        <w:rPr>
          <w:rFonts w:asciiTheme="majorHAnsi" w:hAnsiTheme="majorHAnsi"/>
        </w:rPr>
      </w:pPr>
    </w:p>
    <w:p w14:paraId="3C5E5F1C" w14:textId="77777777" w:rsidR="009C0DB6" w:rsidRDefault="009C0DB6" w:rsidP="00F23FA3">
      <w:pPr>
        <w:spacing w:line="360" w:lineRule="auto"/>
        <w:rPr>
          <w:rFonts w:asciiTheme="majorHAnsi" w:hAnsiTheme="majorHAnsi"/>
        </w:rPr>
      </w:pPr>
    </w:p>
    <w:p w14:paraId="3C5E5F1D" w14:textId="77777777" w:rsidR="009C0DB6" w:rsidRDefault="009C0DB6" w:rsidP="00F23FA3">
      <w:pPr>
        <w:spacing w:line="360" w:lineRule="auto"/>
        <w:rPr>
          <w:rFonts w:asciiTheme="majorHAnsi" w:hAnsiTheme="majorHAnsi"/>
        </w:rPr>
      </w:pPr>
    </w:p>
    <w:p w14:paraId="3C5E5F1E" w14:textId="77777777" w:rsidR="009C0DB6" w:rsidRDefault="009C0DB6" w:rsidP="00F23FA3">
      <w:pPr>
        <w:spacing w:line="360" w:lineRule="auto"/>
        <w:rPr>
          <w:rFonts w:asciiTheme="majorHAnsi" w:hAnsiTheme="majorHAnsi"/>
        </w:rPr>
      </w:pPr>
    </w:p>
    <w:p w14:paraId="3C5E5F1F" w14:textId="77777777" w:rsidR="009C0DB6" w:rsidRDefault="009C0DB6" w:rsidP="00F23FA3">
      <w:pPr>
        <w:spacing w:line="360" w:lineRule="auto"/>
        <w:rPr>
          <w:rFonts w:asciiTheme="majorHAnsi" w:hAnsiTheme="majorHAnsi"/>
        </w:rPr>
      </w:pPr>
    </w:p>
    <w:p w14:paraId="3C5E5F20" w14:textId="77777777" w:rsidR="009C0DB6" w:rsidRDefault="009C0DB6" w:rsidP="00F23FA3">
      <w:pPr>
        <w:spacing w:line="360" w:lineRule="auto"/>
        <w:rPr>
          <w:rFonts w:asciiTheme="majorHAnsi" w:hAnsiTheme="majorHAnsi"/>
        </w:rPr>
      </w:pPr>
    </w:p>
    <w:p w14:paraId="3C5E5F21" w14:textId="77777777" w:rsidR="009C0DB6" w:rsidRDefault="009C0DB6" w:rsidP="00F23FA3">
      <w:pPr>
        <w:spacing w:line="360" w:lineRule="auto"/>
        <w:rPr>
          <w:rFonts w:asciiTheme="majorHAnsi" w:hAnsiTheme="majorHAnsi"/>
        </w:rPr>
      </w:pPr>
    </w:p>
    <w:p w14:paraId="3C5E5F22" w14:textId="77777777" w:rsidR="009C0DB6" w:rsidRDefault="009C0DB6" w:rsidP="00F23FA3">
      <w:pPr>
        <w:spacing w:line="360" w:lineRule="auto"/>
        <w:rPr>
          <w:rFonts w:asciiTheme="majorHAnsi" w:hAnsiTheme="majorHAnsi"/>
        </w:rPr>
      </w:pPr>
    </w:p>
    <w:p w14:paraId="3C5E5F23" w14:textId="77777777" w:rsidR="009C0DB6" w:rsidRDefault="009C0DB6" w:rsidP="00F23FA3">
      <w:pPr>
        <w:spacing w:line="360" w:lineRule="auto"/>
        <w:rPr>
          <w:rFonts w:asciiTheme="majorHAnsi" w:hAnsiTheme="majorHAnsi"/>
        </w:rPr>
      </w:pPr>
    </w:p>
    <w:p w14:paraId="3C5E5F24" w14:textId="77777777" w:rsidR="00E85105" w:rsidRDefault="00E85105" w:rsidP="00F23FA3">
      <w:pPr>
        <w:spacing w:line="360" w:lineRule="auto"/>
        <w:rPr>
          <w:rFonts w:asciiTheme="majorHAnsi" w:hAnsiTheme="majorHAnsi"/>
        </w:rPr>
      </w:pPr>
    </w:p>
    <w:p w14:paraId="3C5E5F25" w14:textId="77777777" w:rsidR="00381C6F" w:rsidRPr="00DE53D1" w:rsidRDefault="00381C6F" w:rsidP="00F23FA3">
      <w:pPr>
        <w:spacing w:line="360" w:lineRule="auto"/>
        <w:rPr>
          <w:rFonts w:asciiTheme="majorHAnsi" w:hAnsiTheme="majorHAnsi"/>
        </w:rPr>
      </w:pPr>
    </w:p>
    <w:p w14:paraId="3C5E5F26" w14:textId="77777777" w:rsidR="00712D41" w:rsidRPr="00DE53D1" w:rsidRDefault="00712D41" w:rsidP="00027708">
      <w:pPr>
        <w:pStyle w:val="Ttulo1"/>
        <w:numPr>
          <w:ilvl w:val="0"/>
          <w:numId w:val="55"/>
        </w:numPr>
      </w:pPr>
      <w:bookmarkStart w:id="7" w:name="_Toc417481918"/>
      <w:bookmarkStart w:id="8" w:name="_Toc417546984"/>
      <w:r w:rsidRPr="00DE53D1">
        <w:lastRenderedPageBreak/>
        <w:t>Lista de figuras</w:t>
      </w:r>
      <w:bookmarkEnd w:id="7"/>
      <w:bookmarkEnd w:id="8"/>
    </w:p>
    <w:p w14:paraId="3C5E5F27" w14:textId="77777777" w:rsidR="009C0DB6" w:rsidRDefault="005C7733">
      <w:pPr>
        <w:pStyle w:val="Tabladeilustraciones"/>
        <w:tabs>
          <w:tab w:val="right" w:leader="dot" w:pos="9394"/>
        </w:tabs>
        <w:rPr>
          <w:rFonts w:eastAsiaTheme="minorEastAsia"/>
          <w:noProof/>
          <w:lang w:eastAsia="es-CO"/>
        </w:rPr>
      </w:pPr>
      <w:r w:rsidRPr="00DE53D1">
        <w:rPr>
          <w:rFonts w:asciiTheme="majorHAnsi" w:hAnsiTheme="majorHAnsi"/>
          <w:sz w:val="24"/>
          <w:szCs w:val="24"/>
        </w:rPr>
        <w:fldChar w:fldCharType="begin"/>
      </w:r>
      <w:r w:rsidR="00C50B15" w:rsidRPr="00DE53D1">
        <w:rPr>
          <w:rFonts w:asciiTheme="majorHAnsi" w:hAnsiTheme="majorHAnsi"/>
          <w:sz w:val="24"/>
          <w:szCs w:val="24"/>
        </w:rPr>
        <w:instrText xml:space="preserve"> TOC \h \z \c "Ilustración" </w:instrText>
      </w:r>
      <w:r w:rsidRPr="00DE53D1">
        <w:rPr>
          <w:rFonts w:asciiTheme="majorHAnsi" w:hAnsiTheme="majorHAnsi"/>
          <w:sz w:val="24"/>
          <w:szCs w:val="24"/>
        </w:rPr>
        <w:fldChar w:fldCharType="separate"/>
      </w:r>
      <w:hyperlink w:anchor="_Toc417546154" w:history="1">
        <w:r w:rsidR="009C0DB6" w:rsidRPr="003C5D57">
          <w:rPr>
            <w:rStyle w:val="Hipervnculo"/>
            <w:rFonts w:asciiTheme="majorHAnsi" w:hAnsiTheme="majorHAnsi"/>
            <w:noProof/>
          </w:rPr>
          <w:t>Ilustración 1: Propósito Del Documento</w:t>
        </w:r>
        <w:r w:rsidR="009C0DB6">
          <w:rPr>
            <w:noProof/>
            <w:webHidden/>
          </w:rPr>
          <w:tab/>
        </w:r>
        <w:r w:rsidR="009C0DB6">
          <w:rPr>
            <w:noProof/>
            <w:webHidden/>
          </w:rPr>
          <w:fldChar w:fldCharType="begin"/>
        </w:r>
        <w:r w:rsidR="009C0DB6">
          <w:rPr>
            <w:noProof/>
            <w:webHidden/>
          </w:rPr>
          <w:instrText xml:space="preserve"> PAGEREF _Toc417546154 \h </w:instrText>
        </w:r>
        <w:r w:rsidR="009C0DB6">
          <w:rPr>
            <w:noProof/>
            <w:webHidden/>
          </w:rPr>
        </w:r>
        <w:r w:rsidR="009C0DB6">
          <w:rPr>
            <w:noProof/>
            <w:webHidden/>
          </w:rPr>
          <w:fldChar w:fldCharType="separate"/>
        </w:r>
        <w:r w:rsidR="009C0DB6">
          <w:rPr>
            <w:noProof/>
            <w:webHidden/>
          </w:rPr>
          <w:t>12</w:t>
        </w:r>
        <w:r w:rsidR="009C0DB6">
          <w:rPr>
            <w:noProof/>
            <w:webHidden/>
          </w:rPr>
          <w:fldChar w:fldCharType="end"/>
        </w:r>
      </w:hyperlink>
    </w:p>
    <w:p w14:paraId="3C5E5F28" w14:textId="77777777" w:rsidR="009C0DB6" w:rsidRDefault="00812A1B">
      <w:pPr>
        <w:pStyle w:val="Tabladeilustraciones"/>
        <w:tabs>
          <w:tab w:val="right" w:leader="dot" w:pos="9394"/>
        </w:tabs>
        <w:rPr>
          <w:rFonts w:eastAsiaTheme="minorEastAsia"/>
          <w:noProof/>
          <w:lang w:eastAsia="es-CO"/>
        </w:rPr>
      </w:pPr>
      <w:hyperlink w:anchor="_Toc417546155" w:history="1">
        <w:r w:rsidR="009C0DB6" w:rsidRPr="003C5D57">
          <w:rPr>
            <w:rStyle w:val="Hipervnculo"/>
            <w:rFonts w:asciiTheme="majorHAnsi" w:hAnsiTheme="majorHAnsi"/>
            <w:noProof/>
          </w:rPr>
          <w:t>Ilustración 2: Descripción Del Producto</w:t>
        </w:r>
        <w:r w:rsidR="009C0DB6">
          <w:rPr>
            <w:noProof/>
            <w:webHidden/>
          </w:rPr>
          <w:tab/>
        </w:r>
        <w:r w:rsidR="009C0DB6">
          <w:rPr>
            <w:noProof/>
            <w:webHidden/>
          </w:rPr>
          <w:fldChar w:fldCharType="begin"/>
        </w:r>
        <w:r w:rsidR="009C0DB6">
          <w:rPr>
            <w:noProof/>
            <w:webHidden/>
          </w:rPr>
          <w:instrText xml:space="preserve"> PAGEREF _Toc417546155 \h </w:instrText>
        </w:r>
        <w:r w:rsidR="009C0DB6">
          <w:rPr>
            <w:noProof/>
            <w:webHidden/>
          </w:rPr>
        </w:r>
        <w:r w:rsidR="009C0DB6">
          <w:rPr>
            <w:noProof/>
            <w:webHidden/>
          </w:rPr>
          <w:fldChar w:fldCharType="separate"/>
        </w:r>
        <w:r w:rsidR="009C0DB6">
          <w:rPr>
            <w:noProof/>
            <w:webHidden/>
          </w:rPr>
          <w:t>13</w:t>
        </w:r>
        <w:r w:rsidR="009C0DB6">
          <w:rPr>
            <w:noProof/>
            <w:webHidden/>
          </w:rPr>
          <w:fldChar w:fldCharType="end"/>
        </w:r>
      </w:hyperlink>
    </w:p>
    <w:p w14:paraId="3C5E5F29" w14:textId="77777777" w:rsidR="009C0DB6" w:rsidRDefault="00812A1B">
      <w:pPr>
        <w:pStyle w:val="Tabladeilustraciones"/>
        <w:tabs>
          <w:tab w:val="right" w:leader="dot" w:pos="9394"/>
        </w:tabs>
        <w:rPr>
          <w:rFonts w:eastAsiaTheme="minorEastAsia"/>
          <w:noProof/>
          <w:lang w:eastAsia="es-CO"/>
        </w:rPr>
      </w:pPr>
      <w:hyperlink w:anchor="_Toc417546156" w:history="1">
        <w:r w:rsidR="009C0DB6" w:rsidRPr="003C5D57">
          <w:rPr>
            <w:rStyle w:val="Hipervnculo"/>
            <w:rFonts w:asciiTheme="majorHAnsi" w:hAnsiTheme="majorHAnsi"/>
            <w:noProof/>
          </w:rPr>
          <w:t>Ilustración 3: Objetivos y Beneficios del Producto</w:t>
        </w:r>
        <w:r w:rsidR="009C0DB6">
          <w:rPr>
            <w:noProof/>
            <w:webHidden/>
          </w:rPr>
          <w:tab/>
        </w:r>
        <w:r w:rsidR="009C0DB6">
          <w:rPr>
            <w:noProof/>
            <w:webHidden/>
          </w:rPr>
          <w:fldChar w:fldCharType="begin"/>
        </w:r>
        <w:r w:rsidR="009C0DB6">
          <w:rPr>
            <w:noProof/>
            <w:webHidden/>
          </w:rPr>
          <w:instrText xml:space="preserve"> PAGEREF _Toc417546156 \h </w:instrText>
        </w:r>
        <w:r w:rsidR="009C0DB6">
          <w:rPr>
            <w:noProof/>
            <w:webHidden/>
          </w:rPr>
        </w:r>
        <w:r w:rsidR="009C0DB6">
          <w:rPr>
            <w:noProof/>
            <w:webHidden/>
          </w:rPr>
          <w:fldChar w:fldCharType="separate"/>
        </w:r>
        <w:r w:rsidR="009C0DB6">
          <w:rPr>
            <w:noProof/>
            <w:webHidden/>
          </w:rPr>
          <w:t>14</w:t>
        </w:r>
        <w:r w:rsidR="009C0DB6">
          <w:rPr>
            <w:noProof/>
            <w:webHidden/>
          </w:rPr>
          <w:fldChar w:fldCharType="end"/>
        </w:r>
      </w:hyperlink>
    </w:p>
    <w:p w14:paraId="3C5E5F2A" w14:textId="77777777" w:rsidR="009C0DB6" w:rsidRDefault="00812A1B">
      <w:pPr>
        <w:pStyle w:val="Tabladeilustraciones"/>
        <w:tabs>
          <w:tab w:val="right" w:leader="dot" w:pos="9394"/>
        </w:tabs>
        <w:rPr>
          <w:rFonts w:eastAsiaTheme="minorEastAsia"/>
          <w:noProof/>
          <w:lang w:eastAsia="es-CO"/>
        </w:rPr>
      </w:pPr>
      <w:hyperlink w:anchor="_Toc417546157" w:history="1">
        <w:r w:rsidR="009C0DB6" w:rsidRPr="003C5D57">
          <w:rPr>
            <w:rStyle w:val="Hipervnculo"/>
            <w:rFonts w:asciiTheme="majorHAnsi" w:hAnsiTheme="majorHAnsi"/>
            <w:noProof/>
          </w:rPr>
          <w:t>Ilustración 4: Apreciación Global</w:t>
        </w:r>
        <w:r w:rsidR="009C0DB6">
          <w:rPr>
            <w:noProof/>
            <w:webHidden/>
          </w:rPr>
          <w:tab/>
        </w:r>
        <w:r w:rsidR="009C0DB6">
          <w:rPr>
            <w:noProof/>
            <w:webHidden/>
          </w:rPr>
          <w:fldChar w:fldCharType="begin"/>
        </w:r>
        <w:r w:rsidR="009C0DB6">
          <w:rPr>
            <w:noProof/>
            <w:webHidden/>
          </w:rPr>
          <w:instrText xml:space="preserve"> PAGEREF _Toc417546157 \h </w:instrText>
        </w:r>
        <w:r w:rsidR="009C0DB6">
          <w:rPr>
            <w:noProof/>
            <w:webHidden/>
          </w:rPr>
        </w:r>
        <w:r w:rsidR="009C0DB6">
          <w:rPr>
            <w:noProof/>
            <w:webHidden/>
          </w:rPr>
          <w:fldChar w:fldCharType="separate"/>
        </w:r>
        <w:r w:rsidR="009C0DB6">
          <w:rPr>
            <w:noProof/>
            <w:webHidden/>
          </w:rPr>
          <w:t>22</w:t>
        </w:r>
        <w:r w:rsidR="009C0DB6">
          <w:rPr>
            <w:noProof/>
            <w:webHidden/>
          </w:rPr>
          <w:fldChar w:fldCharType="end"/>
        </w:r>
      </w:hyperlink>
    </w:p>
    <w:p w14:paraId="3C5E5F2B" w14:textId="77777777" w:rsidR="009C0DB6" w:rsidRDefault="00812A1B">
      <w:pPr>
        <w:pStyle w:val="Tabladeilustraciones"/>
        <w:tabs>
          <w:tab w:val="right" w:leader="dot" w:pos="9394"/>
        </w:tabs>
        <w:rPr>
          <w:rFonts w:eastAsiaTheme="minorEastAsia"/>
          <w:noProof/>
          <w:lang w:eastAsia="es-CO"/>
        </w:rPr>
      </w:pPr>
      <w:hyperlink w:anchor="_Toc417546158" w:history="1">
        <w:r w:rsidR="009C0DB6" w:rsidRPr="003C5D57">
          <w:rPr>
            <w:rStyle w:val="Hipervnculo"/>
            <w:rFonts w:asciiTheme="majorHAnsi" w:hAnsiTheme="majorHAnsi"/>
            <w:noProof/>
          </w:rPr>
          <w:t>Ilustración 5: Restricciones</w:t>
        </w:r>
        <w:r w:rsidR="009C0DB6">
          <w:rPr>
            <w:noProof/>
            <w:webHidden/>
          </w:rPr>
          <w:tab/>
        </w:r>
        <w:r w:rsidR="009C0DB6">
          <w:rPr>
            <w:noProof/>
            <w:webHidden/>
          </w:rPr>
          <w:fldChar w:fldCharType="begin"/>
        </w:r>
        <w:r w:rsidR="009C0DB6">
          <w:rPr>
            <w:noProof/>
            <w:webHidden/>
          </w:rPr>
          <w:instrText xml:space="preserve"> PAGEREF _Toc417546158 \h </w:instrText>
        </w:r>
        <w:r w:rsidR="009C0DB6">
          <w:rPr>
            <w:noProof/>
            <w:webHidden/>
          </w:rPr>
        </w:r>
        <w:r w:rsidR="009C0DB6">
          <w:rPr>
            <w:noProof/>
            <w:webHidden/>
          </w:rPr>
          <w:fldChar w:fldCharType="separate"/>
        </w:r>
        <w:r w:rsidR="009C0DB6">
          <w:rPr>
            <w:noProof/>
            <w:webHidden/>
          </w:rPr>
          <w:t>31</w:t>
        </w:r>
        <w:r w:rsidR="009C0DB6">
          <w:rPr>
            <w:noProof/>
            <w:webHidden/>
          </w:rPr>
          <w:fldChar w:fldCharType="end"/>
        </w:r>
      </w:hyperlink>
    </w:p>
    <w:p w14:paraId="3C5E5F2C" w14:textId="77777777" w:rsidR="009C0DB6" w:rsidRDefault="00812A1B">
      <w:pPr>
        <w:pStyle w:val="Tabladeilustraciones"/>
        <w:tabs>
          <w:tab w:val="right" w:leader="dot" w:pos="9394"/>
        </w:tabs>
        <w:rPr>
          <w:rFonts w:eastAsiaTheme="minorEastAsia"/>
          <w:noProof/>
          <w:lang w:eastAsia="es-CO"/>
        </w:rPr>
      </w:pPr>
      <w:hyperlink w:anchor="_Toc417546159" w:history="1">
        <w:r w:rsidR="009C0DB6" w:rsidRPr="003C5D57">
          <w:rPr>
            <w:rStyle w:val="Hipervnculo"/>
            <w:rFonts w:asciiTheme="majorHAnsi" w:hAnsiTheme="majorHAnsi"/>
            <w:noProof/>
          </w:rPr>
          <w:t>Ilustración 6: Restricciones continuación</w:t>
        </w:r>
        <w:r w:rsidR="009C0DB6">
          <w:rPr>
            <w:noProof/>
            <w:webHidden/>
          </w:rPr>
          <w:tab/>
        </w:r>
        <w:r w:rsidR="009C0DB6">
          <w:rPr>
            <w:noProof/>
            <w:webHidden/>
          </w:rPr>
          <w:fldChar w:fldCharType="begin"/>
        </w:r>
        <w:r w:rsidR="009C0DB6">
          <w:rPr>
            <w:noProof/>
            <w:webHidden/>
          </w:rPr>
          <w:instrText xml:space="preserve"> PAGEREF _Toc417546159 \h </w:instrText>
        </w:r>
        <w:r w:rsidR="009C0DB6">
          <w:rPr>
            <w:noProof/>
            <w:webHidden/>
          </w:rPr>
        </w:r>
        <w:r w:rsidR="009C0DB6">
          <w:rPr>
            <w:noProof/>
            <w:webHidden/>
          </w:rPr>
          <w:fldChar w:fldCharType="separate"/>
        </w:r>
        <w:r w:rsidR="009C0DB6">
          <w:rPr>
            <w:noProof/>
            <w:webHidden/>
          </w:rPr>
          <w:t>32</w:t>
        </w:r>
        <w:r w:rsidR="009C0DB6">
          <w:rPr>
            <w:noProof/>
            <w:webHidden/>
          </w:rPr>
          <w:fldChar w:fldCharType="end"/>
        </w:r>
      </w:hyperlink>
    </w:p>
    <w:p w14:paraId="3C5E5F2D" w14:textId="77777777" w:rsidR="009C0DB6" w:rsidRDefault="00812A1B">
      <w:pPr>
        <w:pStyle w:val="Tabladeilustraciones"/>
        <w:tabs>
          <w:tab w:val="right" w:leader="dot" w:pos="9394"/>
        </w:tabs>
        <w:rPr>
          <w:rFonts w:eastAsiaTheme="minorEastAsia"/>
          <w:noProof/>
          <w:lang w:eastAsia="es-CO"/>
        </w:rPr>
      </w:pPr>
      <w:hyperlink w:anchor="_Toc417546160" w:history="1">
        <w:r w:rsidR="009C0DB6" w:rsidRPr="003C5D57">
          <w:rPr>
            <w:rStyle w:val="Hipervnculo"/>
            <w:noProof/>
          </w:rPr>
          <w:t>Ilustración 7: Imagen De Inicio</w:t>
        </w:r>
        <w:r w:rsidR="009C0DB6">
          <w:rPr>
            <w:noProof/>
            <w:webHidden/>
          </w:rPr>
          <w:tab/>
        </w:r>
        <w:r w:rsidR="009C0DB6">
          <w:rPr>
            <w:noProof/>
            <w:webHidden/>
          </w:rPr>
          <w:fldChar w:fldCharType="begin"/>
        </w:r>
        <w:r w:rsidR="009C0DB6">
          <w:rPr>
            <w:noProof/>
            <w:webHidden/>
          </w:rPr>
          <w:instrText xml:space="preserve"> PAGEREF _Toc417546160 \h </w:instrText>
        </w:r>
        <w:r w:rsidR="009C0DB6">
          <w:rPr>
            <w:noProof/>
            <w:webHidden/>
          </w:rPr>
        </w:r>
        <w:r w:rsidR="009C0DB6">
          <w:rPr>
            <w:noProof/>
            <w:webHidden/>
          </w:rPr>
          <w:fldChar w:fldCharType="separate"/>
        </w:r>
        <w:r w:rsidR="009C0DB6">
          <w:rPr>
            <w:noProof/>
            <w:webHidden/>
          </w:rPr>
          <w:t>40</w:t>
        </w:r>
        <w:r w:rsidR="009C0DB6">
          <w:rPr>
            <w:noProof/>
            <w:webHidden/>
          </w:rPr>
          <w:fldChar w:fldCharType="end"/>
        </w:r>
      </w:hyperlink>
    </w:p>
    <w:p w14:paraId="3C5E5F2E" w14:textId="77777777" w:rsidR="009C0DB6" w:rsidRDefault="00812A1B">
      <w:pPr>
        <w:pStyle w:val="Tabladeilustraciones"/>
        <w:tabs>
          <w:tab w:val="right" w:leader="dot" w:pos="9394"/>
        </w:tabs>
        <w:rPr>
          <w:rFonts w:eastAsiaTheme="minorEastAsia"/>
          <w:noProof/>
          <w:lang w:eastAsia="es-CO"/>
        </w:rPr>
      </w:pPr>
      <w:hyperlink w:anchor="_Toc417546161" w:history="1">
        <w:r w:rsidR="009C0DB6" w:rsidRPr="003C5D57">
          <w:rPr>
            <w:rStyle w:val="Hipervnculo"/>
            <w:noProof/>
          </w:rPr>
          <w:t>Ilustración 8: Imagen de la aplicación</w:t>
        </w:r>
        <w:r w:rsidR="009C0DB6">
          <w:rPr>
            <w:noProof/>
            <w:webHidden/>
          </w:rPr>
          <w:tab/>
        </w:r>
        <w:r w:rsidR="009C0DB6">
          <w:rPr>
            <w:noProof/>
            <w:webHidden/>
          </w:rPr>
          <w:fldChar w:fldCharType="begin"/>
        </w:r>
        <w:r w:rsidR="009C0DB6">
          <w:rPr>
            <w:noProof/>
            <w:webHidden/>
          </w:rPr>
          <w:instrText xml:space="preserve"> PAGEREF _Toc417546161 \h </w:instrText>
        </w:r>
        <w:r w:rsidR="009C0DB6">
          <w:rPr>
            <w:noProof/>
            <w:webHidden/>
          </w:rPr>
        </w:r>
        <w:r w:rsidR="009C0DB6">
          <w:rPr>
            <w:noProof/>
            <w:webHidden/>
          </w:rPr>
          <w:fldChar w:fldCharType="separate"/>
        </w:r>
        <w:r w:rsidR="009C0DB6">
          <w:rPr>
            <w:noProof/>
            <w:webHidden/>
          </w:rPr>
          <w:t>40</w:t>
        </w:r>
        <w:r w:rsidR="009C0DB6">
          <w:rPr>
            <w:noProof/>
            <w:webHidden/>
          </w:rPr>
          <w:fldChar w:fldCharType="end"/>
        </w:r>
      </w:hyperlink>
    </w:p>
    <w:p w14:paraId="3C5E5F2F" w14:textId="77777777" w:rsidR="009C0DB6" w:rsidRDefault="00812A1B">
      <w:pPr>
        <w:pStyle w:val="Tabladeilustraciones"/>
        <w:tabs>
          <w:tab w:val="right" w:leader="dot" w:pos="9394"/>
        </w:tabs>
        <w:rPr>
          <w:rFonts w:eastAsiaTheme="minorEastAsia"/>
          <w:noProof/>
          <w:lang w:eastAsia="es-CO"/>
        </w:rPr>
      </w:pPr>
      <w:hyperlink w:anchor="_Toc417546162" w:history="1">
        <w:r w:rsidR="009C0DB6" w:rsidRPr="003C5D57">
          <w:rPr>
            <w:rStyle w:val="Hipervnculo"/>
            <w:rFonts w:asciiTheme="majorHAnsi" w:hAnsiTheme="majorHAnsi"/>
            <w:noProof/>
          </w:rPr>
          <w:t>Ilustración 10: Información Nexus 4</w:t>
        </w:r>
        <w:r w:rsidR="009C0DB6">
          <w:rPr>
            <w:noProof/>
            <w:webHidden/>
          </w:rPr>
          <w:tab/>
        </w:r>
        <w:r w:rsidR="009C0DB6">
          <w:rPr>
            <w:noProof/>
            <w:webHidden/>
          </w:rPr>
          <w:fldChar w:fldCharType="begin"/>
        </w:r>
        <w:r w:rsidR="009C0DB6">
          <w:rPr>
            <w:noProof/>
            <w:webHidden/>
          </w:rPr>
          <w:instrText xml:space="preserve"> PAGEREF _Toc417546162 \h </w:instrText>
        </w:r>
        <w:r w:rsidR="009C0DB6">
          <w:rPr>
            <w:noProof/>
            <w:webHidden/>
          </w:rPr>
        </w:r>
        <w:r w:rsidR="009C0DB6">
          <w:rPr>
            <w:noProof/>
            <w:webHidden/>
          </w:rPr>
          <w:fldChar w:fldCharType="separate"/>
        </w:r>
        <w:r w:rsidR="009C0DB6">
          <w:rPr>
            <w:noProof/>
            <w:webHidden/>
          </w:rPr>
          <w:t>41</w:t>
        </w:r>
        <w:r w:rsidR="009C0DB6">
          <w:rPr>
            <w:noProof/>
            <w:webHidden/>
          </w:rPr>
          <w:fldChar w:fldCharType="end"/>
        </w:r>
      </w:hyperlink>
    </w:p>
    <w:p w14:paraId="3C5E5F30" w14:textId="77777777" w:rsidR="009C0DB6" w:rsidRDefault="00812A1B">
      <w:pPr>
        <w:pStyle w:val="Tabladeilustraciones"/>
        <w:tabs>
          <w:tab w:val="right" w:leader="dot" w:pos="9394"/>
        </w:tabs>
        <w:rPr>
          <w:rFonts w:eastAsiaTheme="minorEastAsia"/>
          <w:noProof/>
          <w:lang w:eastAsia="es-CO"/>
        </w:rPr>
      </w:pPr>
      <w:hyperlink w:anchor="_Toc417546163" w:history="1">
        <w:r w:rsidR="009C0DB6" w:rsidRPr="003C5D57">
          <w:rPr>
            <w:rStyle w:val="Hipervnculo"/>
            <w:rFonts w:asciiTheme="majorHAnsi" w:hAnsiTheme="majorHAnsi"/>
            <w:noProof/>
          </w:rPr>
          <w:t>Ilustración 11: Proceso validar especificación</w:t>
        </w:r>
        <w:r w:rsidR="009C0DB6">
          <w:rPr>
            <w:noProof/>
            <w:webHidden/>
          </w:rPr>
          <w:tab/>
        </w:r>
        <w:r w:rsidR="009C0DB6">
          <w:rPr>
            <w:noProof/>
            <w:webHidden/>
          </w:rPr>
          <w:fldChar w:fldCharType="begin"/>
        </w:r>
        <w:r w:rsidR="009C0DB6">
          <w:rPr>
            <w:noProof/>
            <w:webHidden/>
          </w:rPr>
          <w:instrText xml:space="preserve"> PAGEREF _Toc417546163 \h </w:instrText>
        </w:r>
        <w:r w:rsidR="009C0DB6">
          <w:rPr>
            <w:noProof/>
            <w:webHidden/>
          </w:rPr>
        </w:r>
        <w:r w:rsidR="009C0DB6">
          <w:rPr>
            <w:noProof/>
            <w:webHidden/>
          </w:rPr>
          <w:fldChar w:fldCharType="separate"/>
        </w:r>
        <w:r w:rsidR="009C0DB6">
          <w:rPr>
            <w:noProof/>
            <w:webHidden/>
          </w:rPr>
          <w:t>45</w:t>
        </w:r>
        <w:r w:rsidR="009C0DB6">
          <w:rPr>
            <w:noProof/>
            <w:webHidden/>
          </w:rPr>
          <w:fldChar w:fldCharType="end"/>
        </w:r>
      </w:hyperlink>
    </w:p>
    <w:p w14:paraId="3C5E5F31" w14:textId="77777777" w:rsidR="009C0DB6" w:rsidRDefault="00812A1B">
      <w:pPr>
        <w:pStyle w:val="Tabladeilustraciones"/>
        <w:tabs>
          <w:tab w:val="right" w:leader="dot" w:pos="9394"/>
        </w:tabs>
        <w:rPr>
          <w:rFonts w:eastAsiaTheme="minorEastAsia"/>
          <w:noProof/>
          <w:lang w:eastAsia="es-CO"/>
        </w:rPr>
      </w:pPr>
      <w:hyperlink w:anchor="_Toc417546164" w:history="1">
        <w:r w:rsidR="009C0DB6" w:rsidRPr="003C5D57">
          <w:rPr>
            <w:rStyle w:val="Hipervnculo"/>
            <w:rFonts w:asciiTheme="majorHAnsi" w:hAnsiTheme="majorHAnsi"/>
            <w:noProof/>
          </w:rPr>
          <w:t>Ilustración 12: Proceso aprobar requerimientos</w:t>
        </w:r>
        <w:r w:rsidR="009C0DB6">
          <w:rPr>
            <w:noProof/>
            <w:webHidden/>
          </w:rPr>
          <w:tab/>
        </w:r>
        <w:r w:rsidR="009C0DB6">
          <w:rPr>
            <w:noProof/>
            <w:webHidden/>
          </w:rPr>
          <w:fldChar w:fldCharType="begin"/>
        </w:r>
        <w:r w:rsidR="009C0DB6">
          <w:rPr>
            <w:noProof/>
            <w:webHidden/>
          </w:rPr>
          <w:instrText xml:space="preserve"> PAGEREF _Toc417546164 \h </w:instrText>
        </w:r>
        <w:r w:rsidR="009C0DB6">
          <w:rPr>
            <w:noProof/>
            <w:webHidden/>
          </w:rPr>
        </w:r>
        <w:r w:rsidR="009C0DB6">
          <w:rPr>
            <w:noProof/>
            <w:webHidden/>
          </w:rPr>
          <w:fldChar w:fldCharType="separate"/>
        </w:r>
        <w:r w:rsidR="009C0DB6">
          <w:rPr>
            <w:noProof/>
            <w:webHidden/>
          </w:rPr>
          <w:t>47</w:t>
        </w:r>
        <w:r w:rsidR="009C0DB6">
          <w:rPr>
            <w:noProof/>
            <w:webHidden/>
          </w:rPr>
          <w:fldChar w:fldCharType="end"/>
        </w:r>
      </w:hyperlink>
    </w:p>
    <w:p w14:paraId="3C5E5F32" w14:textId="77777777" w:rsidR="001C44DC" w:rsidRPr="00DE53D1" w:rsidRDefault="005C7733" w:rsidP="00F23FA3">
      <w:pPr>
        <w:spacing w:line="360" w:lineRule="auto"/>
        <w:rPr>
          <w:rFonts w:asciiTheme="majorHAnsi" w:hAnsiTheme="majorHAnsi"/>
          <w:sz w:val="24"/>
          <w:szCs w:val="24"/>
        </w:rPr>
      </w:pPr>
      <w:r w:rsidRPr="00DE53D1">
        <w:rPr>
          <w:rFonts w:asciiTheme="majorHAnsi" w:hAnsiTheme="majorHAnsi"/>
          <w:sz w:val="24"/>
          <w:szCs w:val="24"/>
        </w:rPr>
        <w:fldChar w:fldCharType="end"/>
      </w:r>
    </w:p>
    <w:p w14:paraId="3C5E5F33" w14:textId="77777777" w:rsidR="001C44DC" w:rsidRPr="00DE53D1" w:rsidRDefault="001C44DC" w:rsidP="00F23FA3">
      <w:pPr>
        <w:spacing w:line="360" w:lineRule="auto"/>
        <w:rPr>
          <w:rFonts w:asciiTheme="majorHAnsi" w:hAnsiTheme="majorHAnsi"/>
        </w:rPr>
      </w:pPr>
    </w:p>
    <w:p w14:paraId="3C5E5F34" w14:textId="77777777" w:rsidR="001C44DC" w:rsidRPr="00DE53D1" w:rsidRDefault="001C44DC" w:rsidP="00F23FA3">
      <w:pPr>
        <w:spacing w:line="360" w:lineRule="auto"/>
        <w:rPr>
          <w:rFonts w:asciiTheme="majorHAnsi" w:hAnsiTheme="majorHAnsi"/>
        </w:rPr>
      </w:pPr>
    </w:p>
    <w:p w14:paraId="3C5E5F35" w14:textId="77777777" w:rsidR="001C44DC" w:rsidRPr="00DE53D1" w:rsidRDefault="001C44DC" w:rsidP="00F23FA3">
      <w:pPr>
        <w:spacing w:line="360" w:lineRule="auto"/>
        <w:rPr>
          <w:rFonts w:asciiTheme="majorHAnsi" w:hAnsiTheme="majorHAnsi"/>
        </w:rPr>
      </w:pPr>
    </w:p>
    <w:p w14:paraId="3C5E5F36" w14:textId="77777777" w:rsidR="001C44DC" w:rsidRPr="00DE53D1" w:rsidRDefault="001C44DC" w:rsidP="00F23FA3">
      <w:pPr>
        <w:spacing w:line="360" w:lineRule="auto"/>
        <w:rPr>
          <w:rFonts w:asciiTheme="majorHAnsi" w:hAnsiTheme="majorHAnsi"/>
        </w:rPr>
      </w:pPr>
    </w:p>
    <w:p w14:paraId="3C5E5F37" w14:textId="77777777" w:rsidR="001C44DC" w:rsidRPr="00DE53D1" w:rsidRDefault="001C44DC" w:rsidP="00F23FA3">
      <w:pPr>
        <w:spacing w:line="360" w:lineRule="auto"/>
        <w:rPr>
          <w:rFonts w:asciiTheme="majorHAnsi" w:hAnsiTheme="majorHAnsi"/>
        </w:rPr>
      </w:pPr>
    </w:p>
    <w:p w14:paraId="3C5E5F38" w14:textId="77777777" w:rsidR="001C44DC" w:rsidRPr="00DE53D1" w:rsidRDefault="001C44DC" w:rsidP="00F23FA3">
      <w:pPr>
        <w:spacing w:line="360" w:lineRule="auto"/>
        <w:rPr>
          <w:rFonts w:asciiTheme="majorHAnsi" w:hAnsiTheme="majorHAnsi"/>
        </w:rPr>
      </w:pPr>
    </w:p>
    <w:p w14:paraId="3C5E5F39" w14:textId="77777777" w:rsidR="001C44DC" w:rsidRPr="00DE53D1" w:rsidRDefault="001C44DC" w:rsidP="00F23FA3">
      <w:pPr>
        <w:spacing w:line="360" w:lineRule="auto"/>
        <w:rPr>
          <w:rFonts w:asciiTheme="majorHAnsi" w:hAnsiTheme="majorHAnsi"/>
        </w:rPr>
      </w:pPr>
    </w:p>
    <w:p w14:paraId="3C5E5F3A" w14:textId="77777777" w:rsidR="001C44DC" w:rsidRPr="00DE53D1" w:rsidRDefault="001C44DC" w:rsidP="00F23FA3">
      <w:pPr>
        <w:spacing w:line="360" w:lineRule="auto"/>
        <w:rPr>
          <w:rFonts w:asciiTheme="majorHAnsi" w:hAnsiTheme="majorHAnsi"/>
        </w:rPr>
      </w:pPr>
    </w:p>
    <w:p w14:paraId="3C5E5F3B" w14:textId="77777777" w:rsidR="001C44DC" w:rsidRPr="00DE53D1" w:rsidRDefault="001C44DC" w:rsidP="00F23FA3">
      <w:pPr>
        <w:spacing w:line="360" w:lineRule="auto"/>
        <w:rPr>
          <w:rFonts w:asciiTheme="majorHAnsi" w:hAnsiTheme="majorHAnsi"/>
        </w:rPr>
      </w:pPr>
    </w:p>
    <w:p w14:paraId="3C5E5F3C" w14:textId="77777777" w:rsidR="0005442A" w:rsidRPr="00DE53D1" w:rsidRDefault="0005442A" w:rsidP="00F23FA3">
      <w:pPr>
        <w:spacing w:line="360" w:lineRule="auto"/>
        <w:rPr>
          <w:rFonts w:asciiTheme="majorHAnsi" w:hAnsiTheme="majorHAnsi"/>
        </w:rPr>
      </w:pPr>
    </w:p>
    <w:p w14:paraId="3C5E5F3D" w14:textId="77777777" w:rsidR="0005442A" w:rsidRDefault="0005442A" w:rsidP="00F23FA3">
      <w:pPr>
        <w:spacing w:line="360" w:lineRule="auto"/>
        <w:rPr>
          <w:rFonts w:asciiTheme="majorHAnsi" w:hAnsiTheme="majorHAnsi"/>
        </w:rPr>
      </w:pPr>
    </w:p>
    <w:p w14:paraId="3C5E5F3E" w14:textId="77777777" w:rsidR="00E85105" w:rsidRDefault="00E85105" w:rsidP="00F23FA3">
      <w:pPr>
        <w:spacing w:line="360" w:lineRule="auto"/>
        <w:rPr>
          <w:rFonts w:asciiTheme="majorHAnsi" w:hAnsiTheme="majorHAnsi"/>
        </w:rPr>
      </w:pPr>
    </w:p>
    <w:p w14:paraId="3C5E5F3F" w14:textId="77777777" w:rsidR="00E85105" w:rsidRPr="00DE53D1" w:rsidRDefault="00E85105" w:rsidP="00F23FA3">
      <w:pPr>
        <w:spacing w:line="360" w:lineRule="auto"/>
        <w:rPr>
          <w:rFonts w:asciiTheme="majorHAnsi" w:hAnsiTheme="majorHAnsi"/>
        </w:rPr>
      </w:pPr>
    </w:p>
    <w:p w14:paraId="3C5E5F40" w14:textId="77777777" w:rsidR="0005442A" w:rsidRPr="00DE53D1" w:rsidRDefault="0005442A" w:rsidP="00F23FA3">
      <w:pPr>
        <w:spacing w:line="360" w:lineRule="auto"/>
        <w:rPr>
          <w:rFonts w:asciiTheme="majorHAnsi" w:hAnsiTheme="majorHAnsi"/>
        </w:rPr>
      </w:pPr>
    </w:p>
    <w:p w14:paraId="3C5E5F41" w14:textId="77777777" w:rsidR="001C44DC" w:rsidRPr="00DE53D1" w:rsidRDefault="001C44DC" w:rsidP="00027708">
      <w:pPr>
        <w:pStyle w:val="Ttulo1"/>
        <w:numPr>
          <w:ilvl w:val="0"/>
          <w:numId w:val="55"/>
        </w:numPr>
      </w:pPr>
      <w:bookmarkStart w:id="9" w:name="_Toc417481919"/>
      <w:bookmarkStart w:id="10" w:name="_Toc417546985"/>
      <w:r w:rsidRPr="00DE53D1">
        <w:lastRenderedPageBreak/>
        <w:t>Lista de Tablas</w:t>
      </w:r>
      <w:bookmarkEnd w:id="9"/>
      <w:bookmarkEnd w:id="10"/>
    </w:p>
    <w:p w14:paraId="3C5E5F42" w14:textId="77777777" w:rsidR="009C0DB6" w:rsidRDefault="005C7733">
      <w:pPr>
        <w:pStyle w:val="Tabladeilustraciones"/>
        <w:tabs>
          <w:tab w:val="right" w:leader="dot" w:pos="9394"/>
        </w:tabs>
        <w:rPr>
          <w:rFonts w:eastAsiaTheme="minorEastAsia"/>
          <w:noProof/>
          <w:lang w:eastAsia="es-CO"/>
        </w:rPr>
      </w:pPr>
      <w:r w:rsidRPr="00DE53D1">
        <w:rPr>
          <w:rFonts w:asciiTheme="majorHAnsi" w:hAnsiTheme="majorHAnsi"/>
          <w:sz w:val="24"/>
          <w:szCs w:val="24"/>
        </w:rPr>
        <w:fldChar w:fldCharType="begin"/>
      </w:r>
      <w:r w:rsidR="00C50B15" w:rsidRPr="00DE53D1">
        <w:rPr>
          <w:rFonts w:asciiTheme="majorHAnsi" w:hAnsiTheme="majorHAnsi"/>
          <w:sz w:val="24"/>
          <w:szCs w:val="24"/>
        </w:rPr>
        <w:instrText xml:space="preserve"> TOC \h \z \c "Tabla" </w:instrText>
      </w:r>
      <w:r w:rsidRPr="00DE53D1">
        <w:rPr>
          <w:rFonts w:asciiTheme="majorHAnsi" w:hAnsiTheme="majorHAnsi"/>
          <w:sz w:val="24"/>
          <w:szCs w:val="24"/>
        </w:rPr>
        <w:fldChar w:fldCharType="separate"/>
      </w:r>
      <w:hyperlink w:anchor="_Toc417546165" w:history="1">
        <w:r w:rsidR="009C0DB6" w:rsidRPr="001524C2">
          <w:rPr>
            <w:rStyle w:val="Hipervnculo"/>
            <w:rFonts w:asciiTheme="majorHAnsi" w:hAnsiTheme="majorHAnsi"/>
            <w:noProof/>
          </w:rPr>
          <w:t>Tabla 1: Funcionalidades</w:t>
        </w:r>
        <w:r w:rsidR="009C0DB6">
          <w:rPr>
            <w:noProof/>
            <w:webHidden/>
          </w:rPr>
          <w:tab/>
        </w:r>
        <w:r w:rsidR="009C0DB6">
          <w:rPr>
            <w:noProof/>
            <w:webHidden/>
          </w:rPr>
          <w:fldChar w:fldCharType="begin"/>
        </w:r>
        <w:r w:rsidR="009C0DB6">
          <w:rPr>
            <w:noProof/>
            <w:webHidden/>
          </w:rPr>
          <w:instrText xml:space="preserve"> PAGEREF _Toc417546165 \h </w:instrText>
        </w:r>
        <w:r w:rsidR="009C0DB6">
          <w:rPr>
            <w:noProof/>
            <w:webHidden/>
          </w:rPr>
        </w:r>
        <w:r w:rsidR="009C0DB6">
          <w:rPr>
            <w:noProof/>
            <w:webHidden/>
          </w:rPr>
          <w:fldChar w:fldCharType="separate"/>
        </w:r>
        <w:r w:rsidR="009C0DB6">
          <w:rPr>
            <w:noProof/>
            <w:webHidden/>
          </w:rPr>
          <w:t>15</w:t>
        </w:r>
        <w:r w:rsidR="009C0DB6">
          <w:rPr>
            <w:noProof/>
            <w:webHidden/>
          </w:rPr>
          <w:fldChar w:fldCharType="end"/>
        </w:r>
      </w:hyperlink>
    </w:p>
    <w:p w14:paraId="3C5E5F43" w14:textId="77777777" w:rsidR="009C0DB6" w:rsidRDefault="00812A1B">
      <w:pPr>
        <w:pStyle w:val="Tabladeilustraciones"/>
        <w:tabs>
          <w:tab w:val="right" w:leader="dot" w:pos="9394"/>
        </w:tabs>
        <w:rPr>
          <w:rFonts w:eastAsiaTheme="minorEastAsia"/>
          <w:noProof/>
          <w:lang w:eastAsia="es-CO"/>
        </w:rPr>
      </w:pPr>
      <w:hyperlink w:anchor="_Toc417546166" w:history="1">
        <w:r w:rsidR="009C0DB6" w:rsidRPr="001524C2">
          <w:rPr>
            <w:rStyle w:val="Hipervnculo"/>
            <w:rFonts w:asciiTheme="majorHAnsi" w:hAnsiTheme="majorHAnsi"/>
            <w:noProof/>
          </w:rPr>
          <w:t>Tabla 2: Definiciones, Acrónimos y Abreviaciones</w:t>
        </w:r>
        <w:r w:rsidR="009C0DB6">
          <w:rPr>
            <w:noProof/>
            <w:webHidden/>
          </w:rPr>
          <w:tab/>
        </w:r>
        <w:r w:rsidR="009C0DB6">
          <w:rPr>
            <w:noProof/>
            <w:webHidden/>
          </w:rPr>
          <w:fldChar w:fldCharType="begin"/>
        </w:r>
        <w:r w:rsidR="009C0DB6">
          <w:rPr>
            <w:noProof/>
            <w:webHidden/>
          </w:rPr>
          <w:instrText xml:space="preserve"> PAGEREF _Toc417546166 \h </w:instrText>
        </w:r>
        <w:r w:rsidR="009C0DB6">
          <w:rPr>
            <w:noProof/>
            <w:webHidden/>
          </w:rPr>
        </w:r>
        <w:r w:rsidR="009C0DB6">
          <w:rPr>
            <w:noProof/>
            <w:webHidden/>
          </w:rPr>
          <w:fldChar w:fldCharType="separate"/>
        </w:r>
        <w:r w:rsidR="009C0DB6">
          <w:rPr>
            <w:noProof/>
            <w:webHidden/>
          </w:rPr>
          <w:t>19</w:t>
        </w:r>
        <w:r w:rsidR="009C0DB6">
          <w:rPr>
            <w:noProof/>
            <w:webHidden/>
          </w:rPr>
          <w:fldChar w:fldCharType="end"/>
        </w:r>
      </w:hyperlink>
    </w:p>
    <w:p w14:paraId="3C5E5F44" w14:textId="77777777" w:rsidR="009C0DB6" w:rsidRDefault="00812A1B">
      <w:pPr>
        <w:pStyle w:val="Tabladeilustraciones"/>
        <w:tabs>
          <w:tab w:val="right" w:leader="dot" w:pos="9394"/>
        </w:tabs>
        <w:rPr>
          <w:rFonts w:eastAsiaTheme="minorEastAsia"/>
          <w:noProof/>
          <w:lang w:eastAsia="es-CO"/>
        </w:rPr>
      </w:pPr>
      <w:hyperlink w:anchor="_Toc417546167" w:history="1">
        <w:r w:rsidR="009C0DB6" w:rsidRPr="001524C2">
          <w:rPr>
            <w:rStyle w:val="Hipervnculo"/>
            <w:rFonts w:asciiTheme="majorHAnsi" w:hAnsiTheme="majorHAnsi"/>
            <w:noProof/>
          </w:rPr>
          <w:t>Tabla 3: Interfaces con el software</w:t>
        </w:r>
        <w:r w:rsidR="009C0DB6">
          <w:rPr>
            <w:noProof/>
            <w:webHidden/>
          </w:rPr>
          <w:tab/>
        </w:r>
        <w:r w:rsidR="009C0DB6">
          <w:rPr>
            <w:noProof/>
            <w:webHidden/>
          </w:rPr>
          <w:fldChar w:fldCharType="begin"/>
        </w:r>
        <w:r w:rsidR="009C0DB6">
          <w:rPr>
            <w:noProof/>
            <w:webHidden/>
          </w:rPr>
          <w:instrText xml:space="preserve"> PAGEREF _Toc417546167 \h </w:instrText>
        </w:r>
        <w:r w:rsidR="009C0DB6">
          <w:rPr>
            <w:noProof/>
            <w:webHidden/>
          </w:rPr>
        </w:r>
        <w:r w:rsidR="009C0DB6">
          <w:rPr>
            <w:noProof/>
            <w:webHidden/>
          </w:rPr>
          <w:fldChar w:fldCharType="separate"/>
        </w:r>
        <w:r w:rsidR="009C0DB6">
          <w:rPr>
            <w:noProof/>
            <w:webHidden/>
          </w:rPr>
          <w:t>25</w:t>
        </w:r>
        <w:r w:rsidR="009C0DB6">
          <w:rPr>
            <w:noProof/>
            <w:webHidden/>
          </w:rPr>
          <w:fldChar w:fldCharType="end"/>
        </w:r>
      </w:hyperlink>
    </w:p>
    <w:p w14:paraId="3C5E5F45" w14:textId="77777777" w:rsidR="009C0DB6" w:rsidRDefault="00812A1B">
      <w:pPr>
        <w:pStyle w:val="Tabladeilustraciones"/>
        <w:tabs>
          <w:tab w:val="right" w:leader="dot" w:pos="9394"/>
        </w:tabs>
        <w:rPr>
          <w:rFonts w:eastAsiaTheme="minorEastAsia"/>
          <w:noProof/>
          <w:lang w:eastAsia="es-CO"/>
        </w:rPr>
      </w:pPr>
      <w:hyperlink w:anchor="_Toc417546168" w:history="1">
        <w:r w:rsidR="009C0DB6" w:rsidRPr="001524C2">
          <w:rPr>
            <w:rStyle w:val="Hipervnculo"/>
            <w:rFonts w:asciiTheme="majorHAnsi" w:hAnsiTheme="majorHAnsi"/>
            <w:noProof/>
          </w:rPr>
          <w:t>Tabla 4: Moderador</w:t>
        </w:r>
        <w:r w:rsidR="009C0DB6">
          <w:rPr>
            <w:noProof/>
            <w:webHidden/>
          </w:rPr>
          <w:tab/>
        </w:r>
        <w:r w:rsidR="009C0DB6">
          <w:rPr>
            <w:noProof/>
            <w:webHidden/>
          </w:rPr>
          <w:fldChar w:fldCharType="begin"/>
        </w:r>
        <w:r w:rsidR="009C0DB6">
          <w:rPr>
            <w:noProof/>
            <w:webHidden/>
          </w:rPr>
          <w:instrText xml:space="preserve"> PAGEREF _Toc417546168 \h </w:instrText>
        </w:r>
        <w:r w:rsidR="009C0DB6">
          <w:rPr>
            <w:noProof/>
            <w:webHidden/>
          </w:rPr>
        </w:r>
        <w:r w:rsidR="009C0DB6">
          <w:rPr>
            <w:noProof/>
            <w:webHidden/>
          </w:rPr>
          <w:fldChar w:fldCharType="separate"/>
        </w:r>
        <w:r w:rsidR="009C0DB6">
          <w:rPr>
            <w:noProof/>
            <w:webHidden/>
          </w:rPr>
          <w:t>28</w:t>
        </w:r>
        <w:r w:rsidR="009C0DB6">
          <w:rPr>
            <w:noProof/>
            <w:webHidden/>
          </w:rPr>
          <w:fldChar w:fldCharType="end"/>
        </w:r>
      </w:hyperlink>
    </w:p>
    <w:p w14:paraId="3C5E5F46" w14:textId="77777777" w:rsidR="009C0DB6" w:rsidRDefault="00812A1B">
      <w:pPr>
        <w:pStyle w:val="Tabladeilustraciones"/>
        <w:tabs>
          <w:tab w:val="right" w:leader="dot" w:pos="9394"/>
        </w:tabs>
        <w:rPr>
          <w:rFonts w:eastAsiaTheme="minorEastAsia"/>
          <w:noProof/>
          <w:lang w:eastAsia="es-CO"/>
        </w:rPr>
      </w:pPr>
      <w:hyperlink w:anchor="_Toc417546169" w:history="1">
        <w:r w:rsidR="009C0DB6" w:rsidRPr="001524C2">
          <w:rPr>
            <w:rStyle w:val="Hipervnculo"/>
            <w:rFonts w:asciiTheme="majorHAnsi" w:hAnsiTheme="majorHAnsi"/>
            <w:noProof/>
          </w:rPr>
          <w:t>Tabla 5: Usuario dueño de mascota</w:t>
        </w:r>
        <w:r w:rsidR="009C0DB6">
          <w:rPr>
            <w:noProof/>
            <w:webHidden/>
          </w:rPr>
          <w:tab/>
        </w:r>
        <w:r w:rsidR="009C0DB6">
          <w:rPr>
            <w:noProof/>
            <w:webHidden/>
          </w:rPr>
          <w:fldChar w:fldCharType="begin"/>
        </w:r>
        <w:r w:rsidR="009C0DB6">
          <w:rPr>
            <w:noProof/>
            <w:webHidden/>
          </w:rPr>
          <w:instrText xml:space="preserve"> PAGEREF _Toc417546169 \h </w:instrText>
        </w:r>
        <w:r w:rsidR="009C0DB6">
          <w:rPr>
            <w:noProof/>
            <w:webHidden/>
          </w:rPr>
        </w:r>
        <w:r w:rsidR="009C0DB6">
          <w:rPr>
            <w:noProof/>
            <w:webHidden/>
          </w:rPr>
          <w:fldChar w:fldCharType="separate"/>
        </w:r>
        <w:r w:rsidR="009C0DB6">
          <w:rPr>
            <w:noProof/>
            <w:webHidden/>
          </w:rPr>
          <w:t>29</w:t>
        </w:r>
        <w:r w:rsidR="009C0DB6">
          <w:rPr>
            <w:noProof/>
            <w:webHidden/>
          </w:rPr>
          <w:fldChar w:fldCharType="end"/>
        </w:r>
      </w:hyperlink>
    </w:p>
    <w:p w14:paraId="3C5E5F47" w14:textId="77777777" w:rsidR="009C0DB6" w:rsidRDefault="00812A1B">
      <w:pPr>
        <w:pStyle w:val="Tabladeilustraciones"/>
        <w:tabs>
          <w:tab w:val="right" w:leader="dot" w:pos="9394"/>
        </w:tabs>
        <w:rPr>
          <w:rFonts w:eastAsiaTheme="minorEastAsia"/>
          <w:noProof/>
          <w:lang w:eastAsia="es-CO"/>
        </w:rPr>
      </w:pPr>
      <w:hyperlink w:anchor="_Toc417546170" w:history="1">
        <w:r w:rsidR="009C0DB6" w:rsidRPr="001524C2">
          <w:rPr>
            <w:rStyle w:val="Hipervnculo"/>
            <w:rFonts w:asciiTheme="majorHAnsi" w:hAnsiTheme="majorHAnsi"/>
            <w:noProof/>
          </w:rPr>
          <w:t>Tabla 6: Usuario dueño de Negocio</w:t>
        </w:r>
        <w:r w:rsidR="009C0DB6">
          <w:rPr>
            <w:noProof/>
            <w:webHidden/>
          </w:rPr>
          <w:tab/>
        </w:r>
        <w:r w:rsidR="009C0DB6">
          <w:rPr>
            <w:noProof/>
            <w:webHidden/>
          </w:rPr>
          <w:fldChar w:fldCharType="begin"/>
        </w:r>
        <w:r w:rsidR="009C0DB6">
          <w:rPr>
            <w:noProof/>
            <w:webHidden/>
          </w:rPr>
          <w:instrText xml:space="preserve"> PAGEREF _Toc417546170 \h </w:instrText>
        </w:r>
        <w:r w:rsidR="009C0DB6">
          <w:rPr>
            <w:noProof/>
            <w:webHidden/>
          </w:rPr>
        </w:r>
        <w:r w:rsidR="009C0DB6">
          <w:rPr>
            <w:noProof/>
            <w:webHidden/>
          </w:rPr>
          <w:fldChar w:fldCharType="separate"/>
        </w:r>
        <w:r w:rsidR="009C0DB6">
          <w:rPr>
            <w:noProof/>
            <w:webHidden/>
          </w:rPr>
          <w:t>30</w:t>
        </w:r>
        <w:r w:rsidR="009C0DB6">
          <w:rPr>
            <w:noProof/>
            <w:webHidden/>
          </w:rPr>
          <w:fldChar w:fldCharType="end"/>
        </w:r>
      </w:hyperlink>
    </w:p>
    <w:p w14:paraId="3C5E5F48" w14:textId="77777777" w:rsidR="009C0DB6" w:rsidRDefault="00812A1B">
      <w:pPr>
        <w:pStyle w:val="Tabladeilustraciones"/>
        <w:tabs>
          <w:tab w:val="right" w:leader="dot" w:pos="9394"/>
        </w:tabs>
        <w:rPr>
          <w:rFonts w:eastAsiaTheme="minorEastAsia"/>
          <w:noProof/>
          <w:lang w:eastAsia="es-CO"/>
        </w:rPr>
      </w:pPr>
      <w:hyperlink w:anchor="_Toc417546171" w:history="1">
        <w:r w:rsidR="009C0DB6" w:rsidRPr="001524C2">
          <w:rPr>
            <w:rStyle w:val="Hipervnculo"/>
            <w:rFonts w:asciiTheme="majorHAnsi" w:hAnsiTheme="majorHAnsi"/>
            <w:noProof/>
          </w:rPr>
          <w:t>Tabla 7: Mascota</w:t>
        </w:r>
        <w:r w:rsidR="009C0DB6">
          <w:rPr>
            <w:noProof/>
            <w:webHidden/>
          </w:rPr>
          <w:tab/>
        </w:r>
        <w:r w:rsidR="009C0DB6">
          <w:rPr>
            <w:noProof/>
            <w:webHidden/>
          </w:rPr>
          <w:fldChar w:fldCharType="begin"/>
        </w:r>
        <w:r w:rsidR="009C0DB6">
          <w:rPr>
            <w:noProof/>
            <w:webHidden/>
          </w:rPr>
          <w:instrText xml:space="preserve"> PAGEREF _Toc417546171 \h </w:instrText>
        </w:r>
        <w:r w:rsidR="009C0DB6">
          <w:rPr>
            <w:noProof/>
            <w:webHidden/>
          </w:rPr>
        </w:r>
        <w:r w:rsidR="009C0DB6">
          <w:rPr>
            <w:noProof/>
            <w:webHidden/>
          </w:rPr>
          <w:fldChar w:fldCharType="separate"/>
        </w:r>
        <w:r w:rsidR="009C0DB6">
          <w:rPr>
            <w:noProof/>
            <w:webHidden/>
          </w:rPr>
          <w:t>31</w:t>
        </w:r>
        <w:r w:rsidR="009C0DB6">
          <w:rPr>
            <w:noProof/>
            <w:webHidden/>
          </w:rPr>
          <w:fldChar w:fldCharType="end"/>
        </w:r>
      </w:hyperlink>
    </w:p>
    <w:p w14:paraId="3C5E5F49" w14:textId="77777777" w:rsidR="009C0DB6" w:rsidRDefault="00812A1B">
      <w:pPr>
        <w:pStyle w:val="Tabladeilustraciones"/>
        <w:tabs>
          <w:tab w:val="right" w:leader="dot" w:pos="9394"/>
        </w:tabs>
        <w:rPr>
          <w:rFonts w:eastAsiaTheme="minorEastAsia"/>
          <w:noProof/>
          <w:lang w:eastAsia="es-CO"/>
        </w:rPr>
      </w:pPr>
      <w:hyperlink w:anchor="_Toc417546172" w:history="1">
        <w:r w:rsidR="009C0DB6" w:rsidRPr="001524C2">
          <w:rPr>
            <w:rStyle w:val="Hipervnculo"/>
            <w:rFonts w:asciiTheme="majorHAnsi" w:hAnsiTheme="majorHAnsi"/>
            <w:noProof/>
          </w:rPr>
          <w:t>Tabla 8: Mascota</w:t>
        </w:r>
        <w:r w:rsidR="009C0DB6">
          <w:rPr>
            <w:noProof/>
            <w:webHidden/>
          </w:rPr>
          <w:tab/>
        </w:r>
        <w:r w:rsidR="009C0DB6">
          <w:rPr>
            <w:noProof/>
            <w:webHidden/>
          </w:rPr>
          <w:fldChar w:fldCharType="begin"/>
        </w:r>
        <w:r w:rsidR="009C0DB6">
          <w:rPr>
            <w:noProof/>
            <w:webHidden/>
          </w:rPr>
          <w:instrText xml:space="preserve"> PAGEREF _Toc417546172 \h </w:instrText>
        </w:r>
        <w:r w:rsidR="009C0DB6">
          <w:rPr>
            <w:noProof/>
            <w:webHidden/>
          </w:rPr>
        </w:r>
        <w:r w:rsidR="009C0DB6">
          <w:rPr>
            <w:noProof/>
            <w:webHidden/>
          </w:rPr>
          <w:fldChar w:fldCharType="separate"/>
        </w:r>
        <w:r w:rsidR="009C0DB6">
          <w:rPr>
            <w:noProof/>
            <w:webHidden/>
          </w:rPr>
          <w:t>33</w:t>
        </w:r>
        <w:r w:rsidR="009C0DB6">
          <w:rPr>
            <w:noProof/>
            <w:webHidden/>
          </w:rPr>
          <w:fldChar w:fldCharType="end"/>
        </w:r>
      </w:hyperlink>
    </w:p>
    <w:p w14:paraId="3C5E5F4A" w14:textId="77777777" w:rsidR="009C0DB6" w:rsidRDefault="00812A1B">
      <w:pPr>
        <w:pStyle w:val="Tabladeilustraciones"/>
        <w:tabs>
          <w:tab w:val="right" w:leader="dot" w:pos="9394"/>
        </w:tabs>
        <w:rPr>
          <w:rFonts w:eastAsiaTheme="minorEastAsia"/>
          <w:noProof/>
          <w:lang w:eastAsia="es-CO"/>
        </w:rPr>
      </w:pPr>
      <w:hyperlink w:anchor="_Toc417546173" w:history="1">
        <w:r w:rsidR="009C0DB6" w:rsidRPr="001524C2">
          <w:rPr>
            <w:rStyle w:val="Hipervnculo"/>
            <w:rFonts w:asciiTheme="majorHAnsi" w:hAnsiTheme="majorHAnsi"/>
            <w:noProof/>
          </w:rPr>
          <w:t>Tabla 9: Usuario Dueño</w:t>
        </w:r>
        <w:r w:rsidR="009C0DB6">
          <w:rPr>
            <w:noProof/>
            <w:webHidden/>
          </w:rPr>
          <w:tab/>
        </w:r>
        <w:r w:rsidR="009C0DB6">
          <w:rPr>
            <w:noProof/>
            <w:webHidden/>
          </w:rPr>
          <w:fldChar w:fldCharType="begin"/>
        </w:r>
        <w:r w:rsidR="009C0DB6">
          <w:rPr>
            <w:noProof/>
            <w:webHidden/>
          </w:rPr>
          <w:instrText xml:space="preserve"> PAGEREF _Toc417546173 \h </w:instrText>
        </w:r>
        <w:r w:rsidR="009C0DB6">
          <w:rPr>
            <w:noProof/>
            <w:webHidden/>
          </w:rPr>
        </w:r>
        <w:r w:rsidR="009C0DB6">
          <w:rPr>
            <w:noProof/>
            <w:webHidden/>
          </w:rPr>
          <w:fldChar w:fldCharType="separate"/>
        </w:r>
        <w:r w:rsidR="009C0DB6">
          <w:rPr>
            <w:noProof/>
            <w:webHidden/>
          </w:rPr>
          <w:t>33</w:t>
        </w:r>
        <w:r w:rsidR="009C0DB6">
          <w:rPr>
            <w:noProof/>
            <w:webHidden/>
          </w:rPr>
          <w:fldChar w:fldCharType="end"/>
        </w:r>
      </w:hyperlink>
    </w:p>
    <w:p w14:paraId="3C5E5F4B" w14:textId="77777777" w:rsidR="009C0DB6" w:rsidRDefault="00812A1B">
      <w:pPr>
        <w:pStyle w:val="Tabladeilustraciones"/>
        <w:tabs>
          <w:tab w:val="right" w:leader="dot" w:pos="9394"/>
        </w:tabs>
        <w:rPr>
          <w:rFonts w:eastAsiaTheme="minorEastAsia"/>
          <w:noProof/>
          <w:lang w:eastAsia="es-CO"/>
        </w:rPr>
      </w:pPr>
      <w:hyperlink w:anchor="_Toc417546174" w:history="1">
        <w:r w:rsidR="009C0DB6" w:rsidRPr="001524C2">
          <w:rPr>
            <w:rStyle w:val="Hipervnculo"/>
            <w:rFonts w:asciiTheme="majorHAnsi" w:hAnsiTheme="majorHAnsi"/>
            <w:noProof/>
          </w:rPr>
          <w:t>Tabla 10: Foto</w:t>
        </w:r>
        <w:r w:rsidR="009C0DB6">
          <w:rPr>
            <w:noProof/>
            <w:webHidden/>
          </w:rPr>
          <w:tab/>
        </w:r>
        <w:r w:rsidR="009C0DB6">
          <w:rPr>
            <w:noProof/>
            <w:webHidden/>
          </w:rPr>
          <w:fldChar w:fldCharType="begin"/>
        </w:r>
        <w:r w:rsidR="009C0DB6">
          <w:rPr>
            <w:noProof/>
            <w:webHidden/>
          </w:rPr>
          <w:instrText xml:space="preserve"> PAGEREF _Toc417546174 \h </w:instrText>
        </w:r>
        <w:r w:rsidR="009C0DB6">
          <w:rPr>
            <w:noProof/>
            <w:webHidden/>
          </w:rPr>
        </w:r>
        <w:r w:rsidR="009C0DB6">
          <w:rPr>
            <w:noProof/>
            <w:webHidden/>
          </w:rPr>
          <w:fldChar w:fldCharType="separate"/>
        </w:r>
        <w:r w:rsidR="009C0DB6">
          <w:rPr>
            <w:noProof/>
            <w:webHidden/>
          </w:rPr>
          <w:t>33</w:t>
        </w:r>
        <w:r w:rsidR="009C0DB6">
          <w:rPr>
            <w:noProof/>
            <w:webHidden/>
          </w:rPr>
          <w:fldChar w:fldCharType="end"/>
        </w:r>
      </w:hyperlink>
    </w:p>
    <w:p w14:paraId="3C5E5F4C" w14:textId="77777777" w:rsidR="009C0DB6" w:rsidRDefault="00812A1B">
      <w:pPr>
        <w:pStyle w:val="Tabladeilustraciones"/>
        <w:tabs>
          <w:tab w:val="right" w:leader="dot" w:pos="9394"/>
        </w:tabs>
        <w:rPr>
          <w:rFonts w:eastAsiaTheme="minorEastAsia"/>
          <w:noProof/>
          <w:lang w:eastAsia="es-CO"/>
        </w:rPr>
      </w:pPr>
      <w:hyperlink w:anchor="_Toc417546175" w:history="1">
        <w:r w:rsidR="009C0DB6" w:rsidRPr="001524C2">
          <w:rPr>
            <w:rStyle w:val="Hipervnculo"/>
            <w:rFonts w:asciiTheme="majorHAnsi" w:hAnsiTheme="majorHAnsi"/>
            <w:noProof/>
          </w:rPr>
          <w:t>Tabla 11: Moderador</w:t>
        </w:r>
        <w:r w:rsidR="009C0DB6">
          <w:rPr>
            <w:noProof/>
            <w:webHidden/>
          </w:rPr>
          <w:tab/>
        </w:r>
        <w:r w:rsidR="009C0DB6">
          <w:rPr>
            <w:noProof/>
            <w:webHidden/>
          </w:rPr>
          <w:fldChar w:fldCharType="begin"/>
        </w:r>
        <w:r w:rsidR="009C0DB6">
          <w:rPr>
            <w:noProof/>
            <w:webHidden/>
          </w:rPr>
          <w:instrText xml:space="preserve"> PAGEREF _Toc417546175 \h </w:instrText>
        </w:r>
        <w:r w:rsidR="009C0DB6">
          <w:rPr>
            <w:noProof/>
            <w:webHidden/>
          </w:rPr>
        </w:r>
        <w:r w:rsidR="009C0DB6">
          <w:rPr>
            <w:noProof/>
            <w:webHidden/>
          </w:rPr>
          <w:fldChar w:fldCharType="separate"/>
        </w:r>
        <w:r w:rsidR="009C0DB6">
          <w:rPr>
            <w:noProof/>
            <w:webHidden/>
          </w:rPr>
          <w:t>34</w:t>
        </w:r>
        <w:r w:rsidR="009C0DB6">
          <w:rPr>
            <w:noProof/>
            <w:webHidden/>
          </w:rPr>
          <w:fldChar w:fldCharType="end"/>
        </w:r>
      </w:hyperlink>
    </w:p>
    <w:p w14:paraId="3C5E5F4D" w14:textId="77777777" w:rsidR="009C0DB6" w:rsidRDefault="00812A1B">
      <w:pPr>
        <w:pStyle w:val="Tabladeilustraciones"/>
        <w:tabs>
          <w:tab w:val="right" w:leader="dot" w:pos="9394"/>
        </w:tabs>
        <w:rPr>
          <w:rFonts w:eastAsiaTheme="minorEastAsia"/>
          <w:noProof/>
          <w:lang w:eastAsia="es-CO"/>
        </w:rPr>
      </w:pPr>
      <w:hyperlink w:anchor="_Toc417546176" w:history="1">
        <w:r w:rsidR="009C0DB6" w:rsidRPr="001524C2">
          <w:rPr>
            <w:rStyle w:val="Hipervnculo"/>
            <w:rFonts w:asciiTheme="majorHAnsi" w:hAnsiTheme="majorHAnsi"/>
            <w:noProof/>
          </w:rPr>
          <w:t>Tabla 12: Clasificado</w:t>
        </w:r>
        <w:r w:rsidR="009C0DB6">
          <w:rPr>
            <w:noProof/>
            <w:webHidden/>
          </w:rPr>
          <w:tab/>
        </w:r>
        <w:r w:rsidR="009C0DB6">
          <w:rPr>
            <w:noProof/>
            <w:webHidden/>
          </w:rPr>
          <w:fldChar w:fldCharType="begin"/>
        </w:r>
        <w:r w:rsidR="009C0DB6">
          <w:rPr>
            <w:noProof/>
            <w:webHidden/>
          </w:rPr>
          <w:instrText xml:space="preserve"> PAGEREF _Toc417546176 \h </w:instrText>
        </w:r>
        <w:r w:rsidR="009C0DB6">
          <w:rPr>
            <w:noProof/>
            <w:webHidden/>
          </w:rPr>
        </w:r>
        <w:r w:rsidR="009C0DB6">
          <w:rPr>
            <w:noProof/>
            <w:webHidden/>
          </w:rPr>
          <w:fldChar w:fldCharType="separate"/>
        </w:r>
        <w:r w:rsidR="009C0DB6">
          <w:rPr>
            <w:noProof/>
            <w:webHidden/>
          </w:rPr>
          <w:t>34</w:t>
        </w:r>
        <w:r w:rsidR="009C0DB6">
          <w:rPr>
            <w:noProof/>
            <w:webHidden/>
          </w:rPr>
          <w:fldChar w:fldCharType="end"/>
        </w:r>
      </w:hyperlink>
    </w:p>
    <w:p w14:paraId="3C5E5F4E" w14:textId="77777777" w:rsidR="009C0DB6" w:rsidRDefault="00812A1B">
      <w:pPr>
        <w:pStyle w:val="Tabladeilustraciones"/>
        <w:tabs>
          <w:tab w:val="right" w:leader="dot" w:pos="9394"/>
        </w:tabs>
        <w:rPr>
          <w:rFonts w:eastAsiaTheme="minorEastAsia"/>
          <w:noProof/>
          <w:lang w:eastAsia="es-CO"/>
        </w:rPr>
      </w:pPr>
      <w:hyperlink w:anchor="_Toc417546177" w:history="1">
        <w:r w:rsidR="009C0DB6" w:rsidRPr="001524C2">
          <w:rPr>
            <w:rStyle w:val="Hipervnculo"/>
            <w:rFonts w:asciiTheme="majorHAnsi" w:hAnsiTheme="majorHAnsi"/>
            <w:noProof/>
          </w:rPr>
          <w:t>Tabla 13: Usuario Empresa</w:t>
        </w:r>
        <w:r w:rsidR="009C0DB6">
          <w:rPr>
            <w:noProof/>
            <w:webHidden/>
          </w:rPr>
          <w:tab/>
        </w:r>
        <w:r w:rsidR="009C0DB6">
          <w:rPr>
            <w:noProof/>
            <w:webHidden/>
          </w:rPr>
          <w:fldChar w:fldCharType="begin"/>
        </w:r>
        <w:r w:rsidR="009C0DB6">
          <w:rPr>
            <w:noProof/>
            <w:webHidden/>
          </w:rPr>
          <w:instrText xml:space="preserve"> PAGEREF _Toc417546177 \h </w:instrText>
        </w:r>
        <w:r w:rsidR="009C0DB6">
          <w:rPr>
            <w:noProof/>
            <w:webHidden/>
          </w:rPr>
        </w:r>
        <w:r w:rsidR="009C0DB6">
          <w:rPr>
            <w:noProof/>
            <w:webHidden/>
          </w:rPr>
          <w:fldChar w:fldCharType="separate"/>
        </w:r>
        <w:r w:rsidR="009C0DB6">
          <w:rPr>
            <w:noProof/>
            <w:webHidden/>
          </w:rPr>
          <w:t>35</w:t>
        </w:r>
        <w:r w:rsidR="009C0DB6">
          <w:rPr>
            <w:noProof/>
            <w:webHidden/>
          </w:rPr>
          <w:fldChar w:fldCharType="end"/>
        </w:r>
      </w:hyperlink>
    </w:p>
    <w:p w14:paraId="3C5E5F4F" w14:textId="77777777" w:rsidR="009C0DB6" w:rsidRDefault="00812A1B">
      <w:pPr>
        <w:pStyle w:val="Tabladeilustraciones"/>
        <w:tabs>
          <w:tab w:val="right" w:leader="dot" w:pos="9394"/>
        </w:tabs>
        <w:rPr>
          <w:rFonts w:eastAsiaTheme="minorEastAsia"/>
          <w:noProof/>
          <w:lang w:eastAsia="es-CO"/>
        </w:rPr>
      </w:pPr>
      <w:hyperlink w:anchor="_Toc417546178" w:history="1">
        <w:r w:rsidR="009C0DB6" w:rsidRPr="001524C2">
          <w:rPr>
            <w:rStyle w:val="Hipervnculo"/>
            <w:rFonts w:asciiTheme="majorHAnsi" w:hAnsiTheme="majorHAnsi"/>
            <w:noProof/>
          </w:rPr>
          <w:t>Tabla 14: Post</w:t>
        </w:r>
        <w:r w:rsidR="009C0DB6">
          <w:rPr>
            <w:noProof/>
            <w:webHidden/>
          </w:rPr>
          <w:tab/>
        </w:r>
        <w:r w:rsidR="009C0DB6">
          <w:rPr>
            <w:noProof/>
            <w:webHidden/>
          </w:rPr>
          <w:fldChar w:fldCharType="begin"/>
        </w:r>
        <w:r w:rsidR="009C0DB6">
          <w:rPr>
            <w:noProof/>
            <w:webHidden/>
          </w:rPr>
          <w:instrText xml:space="preserve"> PAGEREF _Toc417546178 \h </w:instrText>
        </w:r>
        <w:r w:rsidR="009C0DB6">
          <w:rPr>
            <w:noProof/>
            <w:webHidden/>
          </w:rPr>
        </w:r>
        <w:r w:rsidR="009C0DB6">
          <w:rPr>
            <w:noProof/>
            <w:webHidden/>
          </w:rPr>
          <w:fldChar w:fldCharType="separate"/>
        </w:r>
        <w:r w:rsidR="009C0DB6">
          <w:rPr>
            <w:noProof/>
            <w:webHidden/>
          </w:rPr>
          <w:t>35</w:t>
        </w:r>
        <w:r w:rsidR="009C0DB6">
          <w:rPr>
            <w:noProof/>
            <w:webHidden/>
          </w:rPr>
          <w:fldChar w:fldCharType="end"/>
        </w:r>
      </w:hyperlink>
    </w:p>
    <w:p w14:paraId="3C5E5F50" w14:textId="77777777" w:rsidR="009C0DB6" w:rsidRDefault="00812A1B">
      <w:pPr>
        <w:pStyle w:val="Tabladeilustraciones"/>
        <w:tabs>
          <w:tab w:val="right" w:leader="dot" w:pos="9394"/>
        </w:tabs>
        <w:rPr>
          <w:rFonts w:eastAsiaTheme="minorEastAsia"/>
          <w:noProof/>
          <w:lang w:eastAsia="es-CO"/>
        </w:rPr>
      </w:pPr>
      <w:hyperlink w:anchor="_Toc417546179" w:history="1">
        <w:r w:rsidR="009C0DB6" w:rsidRPr="001524C2">
          <w:rPr>
            <w:rStyle w:val="Hipervnculo"/>
            <w:rFonts w:asciiTheme="majorHAnsi" w:hAnsiTheme="majorHAnsi"/>
            <w:noProof/>
          </w:rPr>
          <w:t>Tabla 15: Comentario</w:t>
        </w:r>
        <w:r w:rsidR="009C0DB6">
          <w:rPr>
            <w:noProof/>
            <w:webHidden/>
          </w:rPr>
          <w:tab/>
        </w:r>
        <w:r w:rsidR="009C0DB6">
          <w:rPr>
            <w:noProof/>
            <w:webHidden/>
          </w:rPr>
          <w:fldChar w:fldCharType="begin"/>
        </w:r>
        <w:r w:rsidR="009C0DB6">
          <w:rPr>
            <w:noProof/>
            <w:webHidden/>
          </w:rPr>
          <w:instrText xml:space="preserve"> PAGEREF _Toc417546179 \h </w:instrText>
        </w:r>
        <w:r w:rsidR="009C0DB6">
          <w:rPr>
            <w:noProof/>
            <w:webHidden/>
          </w:rPr>
        </w:r>
        <w:r w:rsidR="009C0DB6">
          <w:rPr>
            <w:noProof/>
            <w:webHidden/>
          </w:rPr>
          <w:fldChar w:fldCharType="separate"/>
        </w:r>
        <w:r w:rsidR="009C0DB6">
          <w:rPr>
            <w:noProof/>
            <w:webHidden/>
          </w:rPr>
          <w:t>36</w:t>
        </w:r>
        <w:r w:rsidR="009C0DB6">
          <w:rPr>
            <w:noProof/>
            <w:webHidden/>
          </w:rPr>
          <w:fldChar w:fldCharType="end"/>
        </w:r>
      </w:hyperlink>
    </w:p>
    <w:p w14:paraId="3C5E5F51" w14:textId="77777777" w:rsidR="009C0DB6" w:rsidRDefault="00812A1B">
      <w:pPr>
        <w:pStyle w:val="Tabladeilustraciones"/>
        <w:tabs>
          <w:tab w:val="right" w:leader="dot" w:pos="9394"/>
        </w:tabs>
        <w:rPr>
          <w:rFonts w:eastAsiaTheme="minorEastAsia"/>
          <w:noProof/>
          <w:lang w:eastAsia="es-CO"/>
        </w:rPr>
      </w:pPr>
      <w:hyperlink w:anchor="_Toc417546180" w:history="1">
        <w:r w:rsidR="009C0DB6" w:rsidRPr="001524C2">
          <w:rPr>
            <w:rStyle w:val="Hipervnculo"/>
            <w:rFonts w:asciiTheme="majorHAnsi" w:hAnsiTheme="majorHAnsi"/>
            <w:noProof/>
          </w:rPr>
          <w:t>Tabla 16: Ubicación</w:t>
        </w:r>
        <w:r w:rsidR="009C0DB6">
          <w:rPr>
            <w:noProof/>
            <w:webHidden/>
          </w:rPr>
          <w:tab/>
        </w:r>
        <w:r w:rsidR="009C0DB6">
          <w:rPr>
            <w:noProof/>
            <w:webHidden/>
          </w:rPr>
          <w:fldChar w:fldCharType="begin"/>
        </w:r>
        <w:r w:rsidR="009C0DB6">
          <w:rPr>
            <w:noProof/>
            <w:webHidden/>
          </w:rPr>
          <w:instrText xml:space="preserve"> PAGEREF _Toc417546180 \h </w:instrText>
        </w:r>
        <w:r w:rsidR="009C0DB6">
          <w:rPr>
            <w:noProof/>
            <w:webHidden/>
          </w:rPr>
        </w:r>
        <w:r w:rsidR="009C0DB6">
          <w:rPr>
            <w:noProof/>
            <w:webHidden/>
          </w:rPr>
          <w:fldChar w:fldCharType="separate"/>
        </w:r>
        <w:r w:rsidR="009C0DB6">
          <w:rPr>
            <w:noProof/>
            <w:webHidden/>
          </w:rPr>
          <w:t>36</w:t>
        </w:r>
        <w:r w:rsidR="009C0DB6">
          <w:rPr>
            <w:noProof/>
            <w:webHidden/>
          </w:rPr>
          <w:fldChar w:fldCharType="end"/>
        </w:r>
      </w:hyperlink>
    </w:p>
    <w:p w14:paraId="3C5E5F52" w14:textId="77777777" w:rsidR="009C0DB6" w:rsidRDefault="00812A1B">
      <w:pPr>
        <w:pStyle w:val="Tabladeilustraciones"/>
        <w:tabs>
          <w:tab w:val="right" w:leader="dot" w:pos="9394"/>
        </w:tabs>
        <w:rPr>
          <w:rFonts w:eastAsiaTheme="minorEastAsia"/>
          <w:noProof/>
          <w:lang w:eastAsia="es-CO"/>
        </w:rPr>
      </w:pPr>
      <w:hyperlink w:anchor="_Toc417546181" w:history="1">
        <w:r w:rsidR="009C0DB6" w:rsidRPr="001524C2">
          <w:rPr>
            <w:rStyle w:val="Hipervnculo"/>
            <w:rFonts w:asciiTheme="majorHAnsi" w:hAnsiTheme="majorHAnsi"/>
            <w:noProof/>
          </w:rPr>
          <w:t>Tabla 17: Mensaje</w:t>
        </w:r>
        <w:r w:rsidR="009C0DB6">
          <w:rPr>
            <w:noProof/>
            <w:webHidden/>
          </w:rPr>
          <w:tab/>
        </w:r>
        <w:r w:rsidR="009C0DB6">
          <w:rPr>
            <w:noProof/>
            <w:webHidden/>
          </w:rPr>
          <w:fldChar w:fldCharType="begin"/>
        </w:r>
        <w:r w:rsidR="009C0DB6">
          <w:rPr>
            <w:noProof/>
            <w:webHidden/>
          </w:rPr>
          <w:instrText xml:space="preserve"> PAGEREF _Toc417546181 \h </w:instrText>
        </w:r>
        <w:r w:rsidR="009C0DB6">
          <w:rPr>
            <w:noProof/>
            <w:webHidden/>
          </w:rPr>
        </w:r>
        <w:r w:rsidR="009C0DB6">
          <w:rPr>
            <w:noProof/>
            <w:webHidden/>
          </w:rPr>
          <w:fldChar w:fldCharType="separate"/>
        </w:r>
        <w:r w:rsidR="009C0DB6">
          <w:rPr>
            <w:noProof/>
            <w:webHidden/>
          </w:rPr>
          <w:t>37</w:t>
        </w:r>
        <w:r w:rsidR="009C0DB6">
          <w:rPr>
            <w:noProof/>
            <w:webHidden/>
          </w:rPr>
          <w:fldChar w:fldCharType="end"/>
        </w:r>
      </w:hyperlink>
    </w:p>
    <w:p w14:paraId="3C5E5F53" w14:textId="77777777" w:rsidR="009C0DB6" w:rsidRDefault="00812A1B">
      <w:pPr>
        <w:pStyle w:val="Tabladeilustraciones"/>
        <w:tabs>
          <w:tab w:val="right" w:leader="dot" w:pos="9394"/>
        </w:tabs>
        <w:rPr>
          <w:rFonts w:eastAsiaTheme="minorEastAsia"/>
          <w:noProof/>
          <w:lang w:eastAsia="es-CO"/>
        </w:rPr>
      </w:pPr>
      <w:hyperlink w:anchor="_Toc417546182" w:history="1">
        <w:r w:rsidR="009C0DB6" w:rsidRPr="001524C2">
          <w:rPr>
            <w:rStyle w:val="Hipervnculo"/>
            <w:rFonts w:asciiTheme="majorHAnsi" w:hAnsiTheme="majorHAnsi"/>
            <w:noProof/>
          </w:rPr>
          <w:t>Tabla 18: Reporte Perdida</w:t>
        </w:r>
        <w:r w:rsidR="009C0DB6">
          <w:rPr>
            <w:noProof/>
            <w:webHidden/>
          </w:rPr>
          <w:tab/>
        </w:r>
        <w:r w:rsidR="009C0DB6">
          <w:rPr>
            <w:noProof/>
            <w:webHidden/>
          </w:rPr>
          <w:fldChar w:fldCharType="begin"/>
        </w:r>
        <w:r w:rsidR="009C0DB6">
          <w:rPr>
            <w:noProof/>
            <w:webHidden/>
          </w:rPr>
          <w:instrText xml:space="preserve"> PAGEREF _Toc417546182 \h </w:instrText>
        </w:r>
        <w:r w:rsidR="009C0DB6">
          <w:rPr>
            <w:noProof/>
            <w:webHidden/>
          </w:rPr>
        </w:r>
        <w:r w:rsidR="009C0DB6">
          <w:rPr>
            <w:noProof/>
            <w:webHidden/>
          </w:rPr>
          <w:fldChar w:fldCharType="separate"/>
        </w:r>
        <w:r w:rsidR="009C0DB6">
          <w:rPr>
            <w:noProof/>
            <w:webHidden/>
          </w:rPr>
          <w:t>37</w:t>
        </w:r>
        <w:r w:rsidR="009C0DB6">
          <w:rPr>
            <w:noProof/>
            <w:webHidden/>
          </w:rPr>
          <w:fldChar w:fldCharType="end"/>
        </w:r>
      </w:hyperlink>
    </w:p>
    <w:p w14:paraId="3C5E5F54" w14:textId="77777777" w:rsidR="009C0DB6" w:rsidRDefault="00812A1B">
      <w:pPr>
        <w:pStyle w:val="Tabladeilustraciones"/>
        <w:tabs>
          <w:tab w:val="right" w:leader="dot" w:pos="9394"/>
        </w:tabs>
        <w:rPr>
          <w:rFonts w:eastAsiaTheme="minorEastAsia"/>
          <w:noProof/>
          <w:lang w:eastAsia="es-CO"/>
        </w:rPr>
      </w:pPr>
      <w:hyperlink w:anchor="_Toc417546183" w:history="1">
        <w:r w:rsidR="009C0DB6" w:rsidRPr="001524C2">
          <w:rPr>
            <w:rStyle w:val="Hipervnculo"/>
            <w:rFonts w:asciiTheme="majorHAnsi" w:hAnsiTheme="majorHAnsi"/>
            <w:noProof/>
          </w:rPr>
          <w:t>Tabla 19: Sistema</w:t>
        </w:r>
        <w:r w:rsidR="009C0DB6">
          <w:rPr>
            <w:noProof/>
            <w:webHidden/>
          </w:rPr>
          <w:tab/>
        </w:r>
        <w:r w:rsidR="009C0DB6">
          <w:rPr>
            <w:noProof/>
            <w:webHidden/>
          </w:rPr>
          <w:fldChar w:fldCharType="begin"/>
        </w:r>
        <w:r w:rsidR="009C0DB6">
          <w:rPr>
            <w:noProof/>
            <w:webHidden/>
          </w:rPr>
          <w:instrText xml:space="preserve"> PAGEREF _Toc417546183 \h </w:instrText>
        </w:r>
        <w:r w:rsidR="009C0DB6">
          <w:rPr>
            <w:noProof/>
            <w:webHidden/>
          </w:rPr>
        </w:r>
        <w:r w:rsidR="009C0DB6">
          <w:rPr>
            <w:noProof/>
            <w:webHidden/>
          </w:rPr>
          <w:fldChar w:fldCharType="separate"/>
        </w:r>
        <w:r w:rsidR="009C0DB6">
          <w:rPr>
            <w:noProof/>
            <w:webHidden/>
          </w:rPr>
          <w:t>37</w:t>
        </w:r>
        <w:r w:rsidR="009C0DB6">
          <w:rPr>
            <w:noProof/>
            <w:webHidden/>
          </w:rPr>
          <w:fldChar w:fldCharType="end"/>
        </w:r>
      </w:hyperlink>
    </w:p>
    <w:p w14:paraId="3C5E5F55" w14:textId="77777777" w:rsidR="009C0DB6" w:rsidRDefault="00812A1B">
      <w:pPr>
        <w:pStyle w:val="Tabladeilustraciones"/>
        <w:tabs>
          <w:tab w:val="right" w:leader="dot" w:pos="9394"/>
        </w:tabs>
        <w:rPr>
          <w:rFonts w:eastAsiaTheme="minorEastAsia"/>
          <w:noProof/>
          <w:lang w:eastAsia="es-CO"/>
        </w:rPr>
      </w:pPr>
      <w:hyperlink w:anchor="_Toc417546184" w:history="1">
        <w:r w:rsidR="009C0DB6" w:rsidRPr="001524C2">
          <w:rPr>
            <w:rStyle w:val="Hipervnculo"/>
            <w:rFonts w:asciiTheme="majorHAnsi" w:hAnsiTheme="majorHAnsi"/>
            <w:noProof/>
          </w:rPr>
          <w:t>Tabla 20: Requerimientos Mínimos</w:t>
        </w:r>
        <w:r w:rsidR="009C0DB6">
          <w:rPr>
            <w:noProof/>
            <w:webHidden/>
          </w:rPr>
          <w:tab/>
        </w:r>
        <w:r w:rsidR="009C0DB6">
          <w:rPr>
            <w:noProof/>
            <w:webHidden/>
          </w:rPr>
          <w:fldChar w:fldCharType="begin"/>
        </w:r>
        <w:r w:rsidR="009C0DB6">
          <w:rPr>
            <w:noProof/>
            <w:webHidden/>
          </w:rPr>
          <w:instrText xml:space="preserve"> PAGEREF _Toc417546184 \h </w:instrText>
        </w:r>
        <w:r w:rsidR="009C0DB6">
          <w:rPr>
            <w:noProof/>
            <w:webHidden/>
          </w:rPr>
        </w:r>
        <w:r w:rsidR="009C0DB6">
          <w:rPr>
            <w:noProof/>
            <w:webHidden/>
          </w:rPr>
          <w:fldChar w:fldCharType="separate"/>
        </w:r>
        <w:r w:rsidR="009C0DB6">
          <w:rPr>
            <w:noProof/>
            <w:webHidden/>
          </w:rPr>
          <w:t>41</w:t>
        </w:r>
        <w:r w:rsidR="009C0DB6">
          <w:rPr>
            <w:noProof/>
            <w:webHidden/>
          </w:rPr>
          <w:fldChar w:fldCharType="end"/>
        </w:r>
      </w:hyperlink>
    </w:p>
    <w:p w14:paraId="3C5E5F56" w14:textId="77777777" w:rsidR="009C0DB6" w:rsidRDefault="00812A1B">
      <w:pPr>
        <w:pStyle w:val="Tabladeilustraciones"/>
        <w:tabs>
          <w:tab w:val="right" w:leader="dot" w:pos="9394"/>
        </w:tabs>
        <w:rPr>
          <w:rFonts w:eastAsiaTheme="minorEastAsia"/>
          <w:noProof/>
          <w:lang w:eastAsia="es-CO"/>
        </w:rPr>
      </w:pPr>
      <w:hyperlink w:anchor="_Toc417546185" w:history="1">
        <w:r w:rsidR="009C0DB6" w:rsidRPr="001524C2">
          <w:rPr>
            <w:rStyle w:val="Hipervnculo"/>
            <w:rFonts w:asciiTheme="majorHAnsi" w:hAnsiTheme="majorHAnsi"/>
            <w:noProof/>
          </w:rPr>
          <w:t>Tabla 21: Propiedades Especificación</w:t>
        </w:r>
        <w:r w:rsidR="009C0DB6">
          <w:rPr>
            <w:noProof/>
            <w:webHidden/>
          </w:rPr>
          <w:tab/>
        </w:r>
        <w:r w:rsidR="009C0DB6">
          <w:rPr>
            <w:noProof/>
            <w:webHidden/>
          </w:rPr>
          <w:fldChar w:fldCharType="begin"/>
        </w:r>
        <w:r w:rsidR="009C0DB6">
          <w:rPr>
            <w:noProof/>
            <w:webHidden/>
          </w:rPr>
          <w:instrText xml:space="preserve"> PAGEREF _Toc417546185 \h </w:instrText>
        </w:r>
        <w:r w:rsidR="009C0DB6">
          <w:rPr>
            <w:noProof/>
            <w:webHidden/>
          </w:rPr>
        </w:r>
        <w:r w:rsidR="009C0DB6">
          <w:rPr>
            <w:noProof/>
            <w:webHidden/>
          </w:rPr>
          <w:fldChar w:fldCharType="separate"/>
        </w:r>
        <w:r w:rsidR="009C0DB6">
          <w:rPr>
            <w:noProof/>
            <w:webHidden/>
          </w:rPr>
          <w:t>44</w:t>
        </w:r>
        <w:r w:rsidR="009C0DB6">
          <w:rPr>
            <w:noProof/>
            <w:webHidden/>
          </w:rPr>
          <w:fldChar w:fldCharType="end"/>
        </w:r>
      </w:hyperlink>
    </w:p>
    <w:p w14:paraId="3C5E5F57" w14:textId="77777777" w:rsidR="009C0DB6" w:rsidRDefault="00812A1B">
      <w:pPr>
        <w:pStyle w:val="Tabladeilustraciones"/>
        <w:tabs>
          <w:tab w:val="right" w:leader="dot" w:pos="9394"/>
        </w:tabs>
        <w:rPr>
          <w:rFonts w:eastAsiaTheme="minorEastAsia"/>
          <w:noProof/>
          <w:lang w:eastAsia="es-CO"/>
        </w:rPr>
      </w:pPr>
      <w:hyperlink w:anchor="_Toc417546186" w:history="1">
        <w:r w:rsidR="009C0DB6" w:rsidRPr="001524C2">
          <w:rPr>
            <w:rStyle w:val="Hipervnculo"/>
            <w:rFonts w:asciiTheme="majorHAnsi" w:hAnsiTheme="majorHAnsi"/>
            <w:noProof/>
          </w:rPr>
          <w:t>Tabla 22: Propiedades requerimientos</w:t>
        </w:r>
        <w:r w:rsidR="009C0DB6">
          <w:rPr>
            <w:noProof/>
            <w:webHidden/>
          </w:rPr>
          <w:tab/>
        </w:r>
        <w:r w:rsidR="009C0DB6">
          <w:rPr>
            <w:noProof/>
            <w:webHidden/>
          </w:rPr>
          <w:fldChar w:fldCharType="begin"/>
        </w:r>
        <w:r w:rsidR="009C0DB6">
          <w:rPr>
            <w:noProof/>
            <w:webHidden/>
          </w:rPr>
          <w:instrText xml:space="preserve"> PAGEREF _Toc417546186 \h </w:instrText>
        </w:r>
        <w:r w:rsidR="009C0DB6">
          <w:rPr>
            <w:noProof/>
            <w:webHidden/>
          </w:rPr>
        </w:r>
        <w:r w:rsidR="009C0DB6">
          <w:rPr>
            <w:noProof/>
            <w:webHidden/>
          </w:rPr>
          <w:fldChar w:fldCharType="separate"/>
        </w:r>
        <w:r w:rsidR="009C0DB6">
          <w:rPr>
            <w:noProof/>
            <w:webHidden/>
          </w:rPr>
          <w:t>46</w:t>
        </w:r>
        <w:r w:rsidR="009C0DB6">
          <w:rPr>
            <w:noProof/>
            <w:webHidden/>
          </w:rPr>
          <w:fldChar w:fldCharType="end"/>
        </w:r>
      </w:hyperlink>
    </w:p>
    <w:p w14:paraId="3C5E5F58" w14:textId="77777777" w:rsidR="009C0DB6" w:rsidRDefault="00812A1B">
      <w:pPr>
        <w:pStyle w:val="Tabladeilustraciones"/>
        <w:tabs>
          <w:tab w:val="right" w:leader="dot" w:pos="9394"/>
        </w:tabs>
        <w:rPr>
          <w:rFonts w:eastAsiaTheme="minorEastAsia"/>
          <w:noProof/>
          <w:lang w:eastAsia="es-CO"/>
        </w:rPr>
      </w:pPr>
      <w:hyperlink w:anchor="_Toc417546187" w:history="1">
        <w:r w:rsidR="009C0DB6" w:rsidRPr="001524C2">
          <w:rPr>
            <w:rStyle w:val="Hipervnculo"/>
            <w:rFonts w:asciiTheme="majorHAnsi" w:hAnsiTheme="majorHAnsi"/>
            <w:noProof/>
          </w:rPr>
          <w:t>Tabla 23: FacePets</w:t>
        </w:r>
        <w:r w:rsidR="009C0DB6">
          <w:rPr>
            <w:noProof/>
            <w:webHidden/>
          </w:rPr>
          <w:tab/>
        </w:r>
        <w:r w:rsidR="009C0DB6">
          <w:rPr>
            <w:noProof/>
            <w:webHidden/>
          </w:rPr>
          <w:fldChar w:fldCharType="begin"/>
        </w:r>
        <w:r w:rsidR="009C0DB6">
          <w:rPr>
            <w:noProof/>
            <w:webHidden/>
          </w:rPr>
          <w:instrText xml:space="preserve"> PAGEREF _Toc417546187 \h </w:instrText>
        </w:r>
        <w:r w:rsidR="009C0DB6">
          <w:rPr>
            <w:noProof/>
            <w:webHidden/>
          </w:rPr>
        </w:r>
        <w:r w:rsidR="009C0DB6">
          <w:rPr>
            <w:noProof/>
            <w:webHidden/>
          </w:rPr>
          <w:fldChar w:fldCharType="separate"/>
        </w:r>
        <w:r w:rsidR="009C0DB6">
          <w:rPr>
            <w:noProof/>
            <w:webHidden/>
          </w:rPr>
          <w:t>52</w:t>
        </w:r>
        <w:r w:rsidR="009C0DB6">
          <w:rPr>
            <w:noProof/>
            <w:webHidden/>
          </w:rPr>
          <w:fldChar w:fldCharType="end"/>
        </w:r>
      </w:hyperlink>
    </w:p>
    <w:p w14:paraId="3C5E5F59" w14:textId="77777777" w:rsidR="009C0DB6" w:rsidRDefault="00812A1B">
      <w:pPr>
        <w:pStyle w:val="Tabladeilustraciones"/>
        <w:tabs>
          <w:tab w:val="right" w:leader="dot" w:pos="9394"/>
        </w:tabs>
        <w:rPr>
          <w:rFonts w:eastAsiaTheme="minorEastAsia"/>
          <w:noProof/>
          <w:lang w:eastAsia="es-CO"/>
        </w:rPr>
      </w:pPr>
      <w:hyperlink w:anchor="_Toc417546188" w:history="1">
        <w:r w:rsidR="009C0DB6" w:rsidRPr="001524C2">
          <w:rPr>
            <w:rStyle w:val="Hipervnculo"/>
            <w:rFonts w:asciiTheme="majorHAnsi" w:hAnsiTheme="majorHAnsi"/>
            <w:noProof/>
          </w:rPr>
          <w:t>Tabla 24: Mascota Social</w:t>
        </w:r>
        <w:r w:rsidR="009C0DB6">
          <w:rPr>
            <w:noProof/>
            <w:webHidden/>
          </w:rPr>
          <w:tab/>
        </w:r>
        <w:r w:rsidR="009C0DB6">
          <w:rPr>
            <w:noProof/>
            <w:webHidden/>
          </w:rPr>
          <w:fldChar w:fldCharType="begin"/>
        </w:r>
        <w:r w:rsidR="009C0DB6">
          <w:rPr>
            <w:noProof/>
            <w:webHidden/>
          </w:rPr>
          <w:instrText xml:space="preserve"> PAGEREF _Toc417546188 \h </w:instrText>
        </w:r>
        <w:r w:rsidR="009C0DB6">
          <w:rPr>
            <w:noProof/>
            <w:webHidden/>
          </w:rPr>
        </w:r>
        <w:r w:rsidR="009C0DB6">
          <w:rPr>
            <w:noProof/>
            <w:webHidden/>
          </w:rPr>
          <w:fldChar w:fldCharType="separate"/>
        </w:r>
        <w:r w:rsidR="009C0DB6">
          <w:rPr>
            <w:noProof/>
            <w:webHidden/>
          </w:rPr>
          <w:t>54</w:t>
        </w:r>
        <w:r w:rsidR="009C0DB6">
          <w:rPr>
            <w:noProof/>
            <w:webHidden/>
          </w:rPr>
          <w:fldChar w:fldCharType="end"/>
        </w:r>
      </w:hyperlink>
    </w:p>
    <w:p w14:paraId="3C5E5F5A" w14:textId="77777777" w:rsidR="009C0DB6" w:rsidRDefault="00812A1B">
      <w:pPr>
        <w:pStyle w:val="Tabladeilustraciones"/>
        <w:tabs>
          <w:tab w:val="right" w:leader="dot" w:pos="9394"/>
        </w:tabs>
        <w:rPr>
          <w:rFonts w:eastAsiaTheme="minorEastAsia"/>
          <w:noProof/>
          <w:lang w:eastAsia="es-CO"/>
        </w:rPr>
      </w:pPr>
      <w:hyperlink w:anchor="_Toc417546189" w:history="1">
        <w:r w:rsidR="009C0DB6" w:rsidRPr="001524C2">
          <w:rPr>
            <w:rStyle w:val="Hipervnculo"/>
            <w:rFonts w:asciiTheme="majorHAnsi" w:hAnsiTheme="majorHAnsi"/>
            <w:noProof/>
          </w:rPr>
          <w:t>Tabla 25: Petmour</w:t>
        </w:r>
        <w:r w:rsidR="009C0DB6">
          <w:rPr>
            <w:noProof/>
            <w:webHidden/>
          </w:rPr>
          <w:tab/>
        </w:r>
        <w:r w:rsidR="009C0DB6">
          <w:rPr>
            <w:noProof/>
            <w:webHidden/>
          </w:rPr>
          <w:fldChar w:fldCharType="begin"/>
        </w:r>
        <w:r w:rsidR="009C0DB6">
          <w:rPr>
            <w:noProof/>
            <w:webHidden/>
          </w:rPr>
          <w:instrText xml:space="preserve"> PAGEREF _Toc417546189 \h </w:instrText>
        </w:r>
        <w:r w:rsidR="009C0DB6">
          <w:rPr>
            <w:noProof/>
            <w:webHidden/>
          </w:rPr>
        </w:r>
        <w:r w:rsidR="009C0DB6">
          <w:rPr>
            <w:noProof/>
            <w:webHidden/>
          </w:rPr>
          <w:fldChar w:fldCharType="separate"/>
        </w:r>
        <w:r w:rsidR="009C0DB6">
          <w:rPr>
            <w:noProof/>
            <w:webHidden/>
          </w:rPr>
          <w:t>55</w:t>
        </w:r>
        <w:r w:rsidR="009C0DB6">
          <w:rPr>
            <w:noProof/>
            <w:webHidden/>
          </w:rPr>
          <w:fldChar w:fldCharType="end"/>
        </w:r>
      </w:hyperlink>
    </w:p>
    <w:p w14:paraId="3C5E5F5B" w14:textId="77777777" w:rsidR="009C0DB6" w:rsidRDefault="00812A1B">
      <w:pPr>
        <w:pStyle w:val="Tabladeilustraciones"/>
        <w:tabs>
          <w:tab w:val="right" w:leader="dot" w:pos="9394"/>
        </w:tabs>
        <w:rPr>
          <w:rFonts w:eastAsiaTheme="minorEastAsia"/>
          <w:noProof/>
          <w:lang w:eastAsia="es-CO"/>
        </w:rPr>
      </w:pPr>
      <w:hyperlink w:anchor="_Toc417546190" w:history="1">
        <w:r w:rsidR="009C0DB6" w:rsidRPr="001524C2">
          <w:rPr>
            <w:rStyle w:val="Hipervnculo"/>
            <w:rFonts w:asciiTheme="majorHAnsi" w:hAnsiTheme="majorHAnsi"/>
            <w:noProof/>
          </w:rPr>
          <w:t>Tabla 26: Mascotea</w:t>
        </w:r>
        <w:r w:rsidR="009C0DB6">
          <w:rPr>
            <w:noProof/>
            <w:webHidden/>
          </w:rPr>
          <w:tab/>
        </w:r>
        <w:r w:rsidR="009C0DB6">
          <w:rPr>
            <w:noProof/>
            <w:webHidden/>
          </w:rPr>
          <w:fldChar w:fldCharType="begin"/>
        </w:r>
        <w:r w:rsidR="009C0DB6">
          <w:rPr>
            <w:noProof/>
            <w:webHidden/>
          </w:rPr>
          <w:instrText xml:space="preserve"> PAGEREF _Toc417546190 \h </w:instrText>
        </w:r>
        <w:r w:rsidR="009C0DB6">
          <w:rPr>
            <w:noProof/>
            <w:webHidden/>
          </w:rPr>
        </w:r>
        <w:r w:rsidR="009C0DB6">
          <w:rPr>
            <w:noProof/>
            <w:webHidden/>
          </w:rPr>
          <w:fldChar w:fldCharType="separate"/>
        </w:r>
        <w:r w:rsidR="009C0DB6">
          <w:rPr>
            <w:noProof/>
            <w:webHidden/>
          </w:rPr>
          <w:t>56</w:t>
        </w:r>
        <w:r w:rsidR="009C0DB6">
          <w:rPr>
            <w:noProof/>
            <w:webHidden/>
          </w:rPr>
          <w:fldChar w:fldCharType="end"/>
        </w:r>
      </w:hyperlink>
    </w:p>
    <w:p w14:paraId="3C5E5F5C" w14:textId="77777777" w:rsidR="009C0DB6" w:rsidRDefault="00812A1B">
      <w:pPr>
        <w:pStyle w:val="Tabladeilustraciones"/>
        <w:tabs>
          <w:tab w:val="right" w:leader="dot" w:pos="9394"/>
        </w:tabs>
        <w:rPr>
          <w:rFonts w:eastAsiaTheme="minorEastAsia"/>
          <w:noProof/>
          <w:lang w:eastAsia="es-CO"/>
        </w:rPr>
      </w:pPr>
      <w:hyperlink w:anchor="_Toc417546191" w:history="1">
        <w:r w:rsidR="009C0DB6" w:rsidRPr="001524C2">
          <w:rPr>
            <w:rStyle w:val="Hipervnculo"/>
            <w:rFonts w:asciiTheme="majorHAnsi" w:hAnsiTheme="majorHAnsi"/>
            <w:noProof/>
          </w:rPr>
          <w:t>Tabla 27: Unitedddogs</w:t>
        </w:r>
        <w:r w:rsidR="009C0DB6">
          <w:rPr>
            <w:noProof/>
            <w:webHidden/>
          </w:rPr>
          <w:tab/>
        </w:r>
        <w:r w:rsidR="009C0DB6">
          <w:rPr>
            <w:noProof/>
            <w:webHidden/>
          </w:rPr>
          <w:fldChar w:fldCharType="begin"/>
        </w:r>
        <w:r w:rsidR="009C0DB6">
          <w:rPr>
            <w:noProof/>
            <w:webHidden/>
          </w:rPr>
          <w:instrText xml:space="preserve"> PAGEREF _Toc417546191 \h </w:instrText>
        </w:r>
        <w:r w:rsidR="009C0DB6">
          <w:rPr>
            <w:noProof/>
            <w:webHidden/>
          </w:rPr>
        </w:r>
        <w:r w:rsidR="009C0DB6">
          <w:rPr>
            <w:noProof/>
            <w:webHidden/>
          </w:rPr>
          <w:fldChar w:fldCharType="separate"/>
        </w:r>
        <w:r w:rsidR="009C0DB6">
          <w:rPr>
            <w:noProof/>
            <w:webHidden/>
          </w:rPr>
          <w:t>57</w:t>
        </w:r>
        <w:r w:rsidR="009C0DB6">
          <w:rPr>
            <w:noProof/>
            <w:webHidden/>
          </w:rPr>
          <w:fldChar w:fldCharType="end"/>
        </w:r>
      </w:hyperlink>
    </w:p>
    <w:p w14:paraId="3C5E5F5D" w14:textId="77777777" w:rsidR="009C0DB6" w:rsidRDefault="00812A1B">
      <w:pPr>
        <w:pStyle w:val="Tabladeilustraciones"/>
        <w:tabs>
          <w:tab w:val="right" w:leader="dot" w:pos="9394"/>
        </w:tabs>
        <w:rPr>
          <w:rFonts w:eastAsiaTheme="minorEastAsia"/>
          <w:noProof/>
          <w:lang w:eastAsia="es-CO"/>
        </w:rPr>
      </w:pPr>
      <w:hyperlink w:anchor="_Toc417546192" w:history="1">
        <w:r w:rsidR="009C0DB6" w:rsidRPr="001524C2">
          <w:rPr>
            <w:rStyle w:val="Hipervnculo"/>
            <w:rFonts w:asciiTheme="majorHAnsi" w:hAnsiTheme="majorHAnsi"/>
            <w:noProof/>
          </w:rPr>
          <w:t>Tabla 28: Youpet</w:t>
        </w:r>
        <w:r w:rsidR="009C0DB6">
          <w:rPr>
            <w:noProof/>
            <w:webHidden/>
          </w:rPr>
          <w:tab/>
        </w:r>
        <w:r w:rsidR="009C0DB6">
          <w:rPr>
            <w:noProof/>
            <w:webHidden/>
          </w:rPr>
          <w:fldChar w:fldCharType="begin"/>
        </w:r>
        <w:r w:rsidR="009C0DB6">
          <w:rPr>
            <w:noProof/>
            <w:webHidden/>
          </w:rPr>
          <w:instrText xml:space="preserve"> PAGEREF _Toc417546192 \h </w:instrText>
        </w:r>
        <w:r w:rsidR="009C0DB6">
          <w:rPr>
            <w:noProof/>
            <w:webHidden/>
          </w:rPr>
        </w:r>
        <w:r w:rsidR="009C0DB6">
          <w:rPr>
            <w:noProof/>
            <w:webHidden/>
          </w:rPr>
          <w:fldChar w:fldCharType="separate"/>
        </w:r>
        <w:r w:rsidR="009C0DB6">
          <w:rPr>
            <w:noProof/>
            <w:webHidden/>
          </w:rPr>
          <w:t>58</w:t>
        </w:r>
        <w:r w:rsidR="009C0DB6">
          <w:rPr>
            <w:noProof/>
            <w:webHidden/>
          </w:rPr>
          <w:fldChar w:fldCharType="end"/>
        </w:r>
      </w:hyperlink>
    </w:p>
    <w:p w14:paraId="3C5E5F5E" w14:textId="77777777" w:rsidR="009C0DB6" w:rsidRDefault="00812A1B">
      <w:pPr>
        <w:pStyle w:val="Tabladeilustraciones"/>
        <w:tabs>
          <w:tab w:val="right" w:leader="dot" w:pos="9394"/>
        </w:tabs>
        <w:rPr>
          <w:rFonts w:eastAsiaTheme="minorEastAsia"/>
          <w:noProof/>
          <w:lang w:eastAsia="es-CO"/>
        </w:rPr>
      </w:pPr>
      <w:hyperlink w:anchor="_Toc417546193" w:history="1">
        <w:r w:rsidR="009C0DB6" w:rsidRPr="001524C2">
          <w:rPr>
            <w:rStyle w:val="Hipervnculo"/>
            <w:rFonts w:asciiTheme="majorHAnsi" w:hAnsiTheme="majorHAnsi"/>
            <w:noProof/>
            <w:lang w:val="en-US"/>
          </w:rPr>
          <w:t>Tabla 29: CRM RFP Pro Forma Requirements Template for Sales</w:t>
        </w:r>
        <w:r w:rsidR="009C0DB6">
          <w:rPr>
            <w:noProof/>
            <w:webHidden/>
          </w:rPr>
          <w:tab/>
        </w:r>
        <w:r w:rsidR="009C0DB6">
          <w:rPr>
            <w:noProof/>
            <w:webHidden/>
          </w:rPr>
          <w:fldChar w:fldCharType="begin"/>
        </w:r>
        <w:r w:rsidR="009C0DB6">
          <w:rPr>
            <w:noProof/>
            <w:webHidden/>
          </w:rPr>
          <w:instrText xml:space="preserve"> PAGEREF _Toc417546193 \h </w:instrText>
        </w:r>
        <w:r w:rsidR="009C0DB6">
          <w:rPr>
            <w:noProof/>
            <w:webHidden/>
          </w:rPr>
        </w:r>
        <w:r w:rsidR="009C0DB6">
          <w:rPr>
            <w:noProof/>
            <w:webHidden/>
          </w:rPr>
          <w:fldChar w:fldCharType="separate"/>
        </w:r>
        <w:r w:rsidR="009C0DB6">
          <w:rPr>
            <w:noProof/>
            <w:webHidden/>
          </w:rPr>
          <w:t>59</w:t>
        </w:r>
        <w:r w:rsidR="009C0DB6">
          <w:rPr>
            <w:noProof/>
            <w:webHidden/>
          </w:rPr>
          <w:fldChar w:fldCharType="end"/>
        </w:r>
      </w:hyperlink>
    </w:p>
    <w:p w14:paraId="3C5E5F5F" w14:textId="77777777" w:rsidR="009C0DB6" w:rsidRDefault="00812A1B">
      <w:pPr>
        <w:pStyle w:val="Tabladeilustraciones"/>
        <w:tabs>
          <w:tab w:val="right" w:leader="dot" w:pos="9394"/>
        </w:tabs>
        <w:rPr>
          <w:rFonts w:eastAsiaTheme="minorEastAsia"/>
          <w:noProof/>
          <w:lang w:eastAsia="es-CO"/>
        </w:rPr>
      </w:pPr>
      <w:hyperlink w:anchor="_Toc417546194" w:history="1">
        <w:r w:rsidR="009C0DB6" w:rsidRPr="001524C2">
          <w:rPr>
            <w:rStyle w:val="Hipervnculo"/>
            <w:rFonts w:asciiTheme="majorHAnsi" w:hAnsiTheme="majorHAnsi"/>
            <w:noProof/>
            <w:lang w:val="en-US"/>
          </w:rPr>
          <w:t>Tabla 30: IBM Software Group_Practical Guide to Requirements Management</w:t>
        </w:r>
        <w:r w:rsidR="009C0DB6">
          <w:rPr>
            <w:noProof/>
            <w:webHidden/>
          </w:rPr>
          <w:tab/>
        </w:r>
        <w:r w:rsidR="009C0DB6">
          <w:rPr>
            <w:noProof/>
            <w:webHidden/>
          </w:rPr>
          <w:fldChar w:fldCharType="begin"/>
        </w:r>
        <w:r w:rsidR="009C0DB6">
          <w:rPr>
            <w:noProof/>
            <w:webHidden/>
          </w:rPr>
          <w:instrText xml:space="preserve"> PAGEREF _Toc417546194 \h </w:instrText>
        </w:r>
        <w:r w:rsidR="009C0DB6">
          <w:rPr>
            <w:noProof/>
            <w:webHidden/>
          </w:rPr>
        </w:r>
        <w:r w:rsidR="009C0DB6">
          <w:rPr>
            <w:noProof/>
            <w:webHidden/>
          </w:rPr>
          <w:fldChar w:fldCharType="separate"/>
        </w:r>
        <w:r w:rsidR="009C0DB6">
          <w:rPr>
            <w:noProof/>
            <w:webHidden/>
          </w:rPr>
          <w:t>60</w:t>
        </w:r>
        <w:r w:rsidR="009C0DB6">
          <w:rPr>
            <w:noProof/>
            <w:webHidden/>
          </w:rPr>
          <w:fldChar w:fldCharType="end"/>
        </w:r>
      </w:hyperlink>
    </w:p>
    <w:p w14:paraId="3C5E5F60" w14:textId="77777777" w:rsidR="009C0DB6" w:rsidRDefault="00812A1B">
      <w:pPr>
        <w:pStyle w:val="Tabladeilustraciones"/>
        <w:tabs>
          <w:tab w:val="right" w:leader="dot" w:pos="9394"/>
        </w:tabs>
        <w:rPr>
          <w:rFonts w:eastAsiaTheme="minorEastAsia"/>
          <w:noProof/>
          <w:lang w:eastAsia="es-CO"/>
        </w:rPr>
      </w:pPr>
      <w:hyperlink w:anchor="_Toc417546195" w:history="1">
        <w:r w:rsidR="009C0DB6" w:rsidRPr="001524C2">
          <w:rPr>
            <w:rStyle w:val="Hipervnculo"/>
            <w:rFonts w:asciiTheme="majorHAnsi" w:hAnsiTheme="majorHAnsi"/>
            <w:noProof/>
          </w:rPr>
          <w:t>Tabla 31: Rational Unified Process</w:t>
        </w:r>
        <w:r w:rsidR="009C0DB6">
          <w:rPr>
            <w:noProof/>
            <w:webHidden/>
          </w:rPr>
          <w:tab/>
        </w:r>
        <w:r w:rsidR="009C0DB6">
          <w:rPr>
            <w:noProof/>
            <w:webHidden/>
          </w:rPr>
          <w:fldChar w:fldCharType="begin"/>
        </w:r>
        <w:r w:rsidR="009C0DB6">
          <w:rPr>
            <w:noProof/>
            <w:webHidden/>
          </w:rPr>
          <w:instrText xml:space="preserve"> PAGEREF _Toc417546195 \h </w:instrText>
        </w:r>
        <w:r w:rsidR="009C0DB6">
          <w:rPr>
            <w:noProof/>
            <w:webHidden/>
          </w:rPr>
        </w:r>
        <w:r w:rsidR="009C0DB6">
          <w:rPr>
            <w:noProof/>
            <w:webHidden/>
          </w:rPr>
          <w:fldChar w:fldCharType="separate"/>
        </w:r>
        <w:r w:rsidR="009C0DB6">
          <w:rPr>
            <w:noProof/>
            <w:webHidden/>
          </w:rPr>
          <w:t>61</w:t>
        </w:r>
        <w:r w:rsidR="009C0DB6">
          <w:rPr>
            <w:noProof/>
            <w:webHidden/>
          </w:rPr>
          <w:fldChar w:fldCharType="end"/>
        </w:r>
      </w:hyperlink>
    </w:p>
    <w:p w14:paraId="3C5E5F61" w14:textId="77777777" w:rsidR="009C0DB6" w:rsidRDefault="00812A1B">
      <w:pPr>
        <w:pStyle w:val="Tabladeilustraciones"/>
        <w:tabs>
          <w:tab w:val="right" w:leader="dot" w:pos="9394"/>
        </w:tabs>
        <w:rPr>
          <w:rFonts w:eastAsiaTheme="minorEastAsia"/>
          <w:noProof/>
          <w:lang w:eastAsia="es-CO"/>
        </w:rPr>
      </w:pPr>
      <w:hyperlink w:anchor="_Toc417546196" w:history="1">
        <w:r w:rsidR="009C0DB6" w:rsidRPr="001524C2">
          <w:rPr>
            <w:rStyle w:val="Hipervnculo"/>
            <w:rFonts w:asciiTheme="majorHAnsi" w:hAnsiTheme="majorHAnsi"/>
            <w:noProof/>
          </w:rPr>
          <w:t>Tabla 32: Rational Software</w:t>
        </w:r>
        <w:r w:rsidR="009C0DB6">
          <w:rPr>
            <w:noProof/>
            <w:webHidden/>
          </w:rPr>
          <w:tab/>
        </w:r>
        <w:r w:rsidR="009C0DB6">
          <w:rPr>
            <w:noProof/>
            <w:webHidden/>
          </w:rPr>
          <w:fldChar w:fldCharType="begin"/>
        </w:r>
        <w:r w:rsidR="009C0DB6">
          <w:rPr>
            <w:noProof/>
            <w:webHidden/>
          </w:rPr>
          <w:instrText xml:space="preserve"> PAGEREF _Toc417546196 \h </w:instrText>
        </w:r>
        <w:r w:rsidR="009C0DB6">
          <w:rPr>
            <w:noProof/>
            <w:webHidden/>
          </w:rPr>
        </w:r>
        <w:r w:rsidR="009C0DB6">
          <w:rPr>
            <w:noProof/>
            <w:webHidden/>
          </w:rPr>
          <w:fldChar w:fldCharType="separate"/>
        </w:r>
        <w:r w:rsidR="009C0DB6">
          <w:rPr>
            <w:noProof/>
            <w:webHidden/>
          </w:rPr>
          <w:t>62</w:t>
        </w:r>
        <w:r w:rsidR="009C0DB6">
          <w:rPr>
            <w:noProof/>
            <w:webHidden/>
          </w:rPr>
          <w:fldChar w:fldCharType="end"/>
        </w:r>
      </w:hyperlink>
    </w:p>
    <w:p w14:paraId="3C5E5F62" w14:textId="77777777" w:rsidR="009C0DB6" w:rsidRDefault="00812A1B">
      <w:pPr>
        <w:pStyle w:val="Tabladeilustraciones"/>
        <w:tabs>
          <w:tab w:val="right" w:leader="dot" w:pos="9394"/>
        </w:tabs>
        <w:rPr>
          <w:rFonts w:eastAsiaTheme="minorEastAsia"/>
          <w:noProof/>
          <w:lang w:eastAsia="es-CO"/>
        </w:rPr>
      </w:pPr>
      <w:hyperlink w:anchor="_Toc417546197" w:history="1">
        <w:r w:rsidR="009C0DB6" w:rsidRPr="001524C2">
          <w:rPr>
            <w:rStyle w:val="Hipervnculo"/>
            <w:rFonts w:asciiTheme="majorHAnsi" w:hAnsiTheme="majorHAnsi"/>
            <w:noProof/>
          </w:rPr>
          <w:t>Tabla 33: Agile Software Requirements</w:t>
        </w:r>
        <w:r w:rsidR="009C0DB6">
          <w:rPr>
            <w:noProof/>
            <w:webHidden/>
          </w:rPr>
          <w:tab/>
        </w:r>
        <w:r w:rsidR="009C0DB6">
          <w:rPr>
            <w:noProof/>
            <w:webHidden/>
          </w:rPr>
          <w:fldChar w:fldCharType="begin"/>
        </w:r>
        <w:r w:rsidR="009C0DB6">
          <w:rPr>
            <w:noProof/>
            <w:webHidden/>
          </w:rPr>
          <w:instrText xml:space="preserve"> PAGEREF _Toc417546197 \h </w:instrText>
        </w:r>
        <w:r w:rsidR="009C0DB6">
          <w:rPr>
            <w:noProof/>
            <w:webHidden/>
          </w:rPr>
        </w:r>
        <w:r w:rsidR="009C0DB6">
          <w:rPr>
            <w:noProof/>
            <w:webHidden/>
          </w:rPr>
          <w:fldChar w:fldCharType="separate"/>
        </w:r>
        <w:r w:rsidR="009C0DB6">
          <w:rPr>
            <w:noProof/>
            <w:webHidden/>
          </w:rPr>
          <w:t>62</w:t>
        </w:r>
        <w:r w:rsidR="009C0DB6">
          <w:rPr>
            <w:noProof/>
            <w:webHidden/>
          </w:rPr>
          <w:fldChar w:fldCharType="end"/>
        </w:r>
      </w:hyperlink>
    </w:p>
    <w:p w14:paraId="3C5E5F63" w14:textId="77777777" w:rsidR="009C0DB6" w:rsidRDefault="00812A1B">
      <w:pPr>
        <w:pStyle w:val="Tabladeilustraciones"/>
        <w:tabs>
          <w:tab w:val="right" w:leader="dot" w:pos="9394"/>
        </w:tabs>
        <w:rPr>
          <w:rFonts w:eastAsiaTheme="minorEastAsia"/>
          <w:noProof/>
          <w:lang w:eastAsia="es-CO"/>
        </w:rPr>
      </w:pPr>
      <w:hyperlink w:anchor="_Toc417546198" w:history="1">
        <w:r w:rsidR="009C0DB6" w:rsidRPr="001524C2">
          <w:rPr>
            <w:rStyle w:val="Hipervnculo"/>
            <w:rFonts w:asciiTheme="majorHAnsi" w:hAnsiTheme="majorHAnsi"/>
            <w:noProof/>
          </w:rPr>
          <w:t>Tabla 34: Software amp Systems Requirements</w:t>
        </w:r>
        <w:r w:rsidR="009C0DB6">
          <w:rPr>
            <w:noProof/>
            <w:webHidden/>
          </w:rPr>
          <w:tab/>
        </w:r>
        <w:r w:rsidR="009C0DB6">
          <w:rPr>
            <w:noProof/>
            <w:webHidden/>
          </w:rPr>
          <w:fldChar w:fldCharType="begin"/>
        </w:r>
        <w:r w:rsidR="009C0DB6">
          <w:rPr>
            <w:noProof/>
            <w:webHidden/>
          </w:rPr>
          <w:instrText xml:space="preserve"> PAGEREF _Toc417546198 \h </w:instrText>
        </w:r>
        <w:r w:rsidR="009C0DB6">
          <w:rPr>
            <w:noProof/>
            <w:webHidden/>
          </w:rPr>
        </w:r>
        <w:r w:rsidR="009C0DB6">
          <w:rPr>
            <w:noProof/>
            <w:webHidden/>
          </w:rPr>
          <w:fldChar w:fldCharType="separate"/>
        </w:r>
        <w:r w:rsidR="009C0DB6">
          <w:rPr>
            <w:noProof/>
            <w:webHidden/>
          </w:rPr>
          <w:t>63</w:t>
        </w:r>
        <w:r w:rsidR="009C0DB6">
          <w:rPr>
            <w:noProof/>
            <w:webHidden/>
          </w:rPr>
          <w:fldChar w:fldCharType="end"/>
        </w:r>
      </w:hyperlink>
    </w:p>
    <w:p w14:paraId="3C5E5F64" w14:textId="77777777" w:rsidR="009C0DB6" w:rsidRDefault="00812A1B">
      <w:pPr>
        <w:pStyle w:val="Tabladeilustraciones"/>
        <w:tabs>
          <w:tab w:val="right" w:leader="dot" w:pos="9394"/>
        </w:tabs>
        <w:rPr>
          <w:rFonts w:eastAsiaTheme="minorEastAsia"/>
          <w:noProof/>
          <w:lang w:eastAsia="es-CO"/>
        </w:rPr>
      </w:pPr>
      <w:hyperlink w:anchor="_Toc417546199" w:history="1">
        <w:r w:rsidR="009C0DB6" w:rsidRPr="001524C2">
          <w:rPr>
            <w:rStyle w:val="Hipervnculo"/>
            <w:rFonts w:asciiTheme="majorHAnsi" w:hAnsiTheme="majorHAnsi"/>
            <w:noProof/>
          </w:rPr>
          <w:t>Tabla 35: Springer Requirements Engineering</w:t>
        </w:r>
        <w:r w:rsidR="009C0DB6">
          <w:rPr>
            <w:noProof/>
            <w:webHidden/>
          </w:rPr>
          <w:tab/>
        </w:r>
        <w:r w:rsidR="009C0DB6">
          <w:rPr>
            <w:noProof/>
            <w:webHidden/>
          </w:rPr>
          <w:fldChar w:fldCharType="begin"/>
        </w:r>
        <w:r w:rsidR="009C0DB6">
          <w:rPr>
            <w:noProof/>
            <w:webHidden/>
          </w:rPr>
          <w:instrText xml:space="preserve"> PAGEREF _Toc417546199 \h </w:instrText>
        </w:r>
        <w:r w:rsidR="009C0DB6">
          <w:rPr>
            <w:noProof/>
            <w:webHidden/>
          </w:rPr>
        </w:r>
        <w:r w:rsidR="009C0DB6">
          <w:rPr>
            <w:noProof/>
            <w:webHidden/>
          </w:rPr>
          <w:fldChar w:fldCharType="separate"/>
        </w:r>
        <w:r w:rsidR="009C0DB6">
          <w:rPr>
            <w:noProof/>
            <w:webHidden/>
          </w:rPr>
          <w:t>63</w:t>
        </w:r>
        <w:r w:rsidR="009C0DB6">
          <w:rPr>
            <w:noProof/>
            <w:webHidden/>
          </w:rPr>
          <w:fldChar w:fldCharType="end"/>
        </w:r>
      </w:hyperlink>
    </w:p>
    <w:p w14:paraId="3C5E5F65" w14:textId="77777777" w:rsidR="00712D41" w:rsidRPr="009C0DB6" w:rsidRDefault="005C7733" w:rsidP="00F23FA3">
      <w:pPr>
        <w:spacing w:line="360" w:lineRule="auto"/>
        <w:rPr>
          <w:rFonts w:asciiTheme="majorHAnsi" w:hAnsiTheme="majorHAnsi"/>
          <w:sz w:val="24"/>
          <w:szCs w:val="24"/>
        </w:rPr>
      </w:pPr>
      <w:r w:rsidRPr="00DE53D1">
        <w:rPr>
          <w:rFonts w:asciiTheme="majorHAnsi" w:hAnsiTheme="majorHAnsi"/>
          <w:sz w:val="24"/>
          <w:szCs w:val="24"/>
        </w:rPr>
        <w:fldChar w:fldCharType="end"/>
      </w:r>
    </w:p>
    <w:p w14:paraId="3C5E5F66" w14:textId="77777777" w:rsidR="00712D41" w:rsidRPr="00DE53D1" w:rsidRDefault="00712D41" w:rsidP="00F23FA3">
      <w:pPr>
        <w:spacing w:line="360" w:lineRule="auto"/>
        <w:rPr>
          <w:rFonts w:asciiTheme="majorHAnsi" w:hAnsiTheme="majorHAnsi"/>
        </w:rPr>
      </w:pPr>
    </w:p>
    <w:p w14:paraId="3C5E5F67" w14:textId="77777777" w:rsidR="00712D41" w:rsidRPr="00DE53D1" w:rsidRDefault="00F94EB7" w:rsidP="00027708">
      <w:pPr>
        <w:pStyle w:val="Ttulo1"/>
        <w:numPr>
          <w:ilvl w:val="0"/>
          <w:numId w:val="55"/>
        </w:numPr>
      </w:pPr>
      <w:bookmarkStart w:id="11" w:name="_Toc417481920"/>
      <w:bookmarkStart w:id="12" w:name="_Toc417546986"/>
      <w:r w:rsidRPr="00DE53D1">
        <w:lastRenderedPageBreak/>
        <w:t>Introducción</w:t>
      </w:r>
      <w:bookmarkEnd w:id="11"/>
      <w:bookmarkEnd w:id="12"/>
    </w:p>
    <w:p w14:paraId="3C5E5F68" w14:textId="77777777" w:rsidR="00A27398" w:rsidRPr="00DE53D1" w:rsidRDefault="00A27398" w:rsidP="00F23FA3">
      <w:pPr>
        <w:pStyle w:val="Ttulo2"/>
        <w:spacing w:line="360" w:lineRule="auto"/>
        <w:rPr>
          <w:sz w:val="28"/>
          <w:szCs w:val="28"/>
        </w:rPr>
      </w:pPr>
      <w:bookmarkStart w:id="13" w:name="_6.1_Propósito"/>
      <w:bookmarkStart w:id="14" w:name="_Toc417481921"/>
      <w:bookmarkStart w:id="15" w:name="_Toc417546987"/>
      <w:bookmarkEnd w:id="13"/>
      <w:r w:rsidRPr="00DE53D1">
        <w:rPr>
          <w:sz w:val="28"/>
          <w:szCs w:val="28"/>
        </w:rPr>
        <w:t xml:space="preserve">6.1 </w:t>
      </w:r>
      <w:r w:rsidR="00DD46FA" w:rsidRPr="00DE53D1">
        <w:rPr>
          <w:sz w:val="28"/>
          <w:szCs w:val="28"/>
        </w:rPr>
        <w:t>Propósito</w:t>
      </w:r>
      <w:bookmarkEnd w:id="14"/>
      <w:bookmarkEnd w:id="15"/>
    </w:p>
    <w:p w14:paraId="3C5E5F69"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t>A continuación se expondrán las razones por las que el grupo RAWR considera que es importante la construcción  del  Software Requirements</w:t>
      </w:r>
      <w:r w:rsidR="009C0DB6">
        <w:rPr>
          <w:rFonts w:asciiTheme="majorHAnsi" w:hAnsiTheme="majorHAnsi"/>
          <w:sz w:val="24"/>
          <w:szCs w:val="24"/>
        </w:rPr>
        <w:t xml:space="preserve"> </w:t>
      </w:r>
      <w:r w:rsidR="00C50B15" w:rsidRPr="00DE53D1">
        <w:rPr>
          <w:rFonts w:asciiTheme="majorHAnsi" w:hAnsiTheme="majorHAnsi"/>
          <w:sz w:val="24"/>
          <w:szCs w:val="24"/>
        </w:rPr>
        <w:t>Specification</w:t>
      </w:r>
      <w:r w:rsidR="009C0DB6">
        <w:rPr>
          <w:rFonts w:asciiTheme="majorHAnsi" w:hAnsiTheme="majorHAnsi"/>
          <w:sz w:val="24"/>
          <w:szCs w:val="24"/>
        </w:rPr>
        <w:t xml:space="preserve"> </w:t>
      </w:r>
      <w:r w:rsidR="00C50B15" w:rsidRPr="00DE53D1">
        <w:rPr>
          <w:rFonts w:asciiTheme="majorHAnsi" w:hAnsiTheme="majorHAnsi"/>
          <w:sz w:val="24"/>
          <w:szCs w:val="24"/>
        </w:rPr>
        <w:t>D</w:t>
      </w:r>
      <w:r w:rsidRPr="00DE53D1">
        <w:rPr>
          <w:rFonts w:asciiTheme="majorHAnsi" w:hAnsiTheme="majorHAnsi"/>
          <w:sz w:val="24"/>
          <w:szCs w:val="24"/>
        </w:rPr>
        <w:t>ocument en el marco de la creación de la aplicación denominada RAWR, la cual pretende ser una red social de mascotas.</w:t>
      </w:r>
    </w:p>
    <w:p w14:paraId="3C5E5F6A"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t>Las razones más importantes por las cuales se realiza este documento son:</w:t>
      </w:r>
    </w:p>
    <w:p w14:paraId="3C5E5F6B"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Especificar los requerimientos del software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ij99u0os9","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6C"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Especificar la funcionalidad del software</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qmf4uopmb","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 esto es los servicios que la aplicación ofrecerá y los que no ofrecerá.</w:t>
      </w:r>
    </w:p>
    <w:p w14:paraId="3C5E5F6D"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Definir la criticidad de cada requerimiento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57cmr051h","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6E"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Definir la precedencia y las relaciones entre los requerimientos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g99t53hi2","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6F"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Definir las condiciones y restricciones sobre las que se realizara el software</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bhhsppqje","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70"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Definir las características de los usuarios del software</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9lp5prhv8","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71"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Definir interfaces relacionadas con el software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sci0s8476","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72"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Definir limitaciones y restricciones del software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r3bqhq0gs","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73"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Definir atributos de calidad para los requerimientos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ev2ppa66s","properties":{"formattedCitation":"[2]","plainCitation":"[2]"},"citationItems":[{"id":230,"uris":["http://zotero.org/users/2345493/items/HJWQ5MHV"],"uri":["http://zotero.org/users/2345493/items/HJWQ5MHV"],"itemData":{"id":230,"type":"article-magazine","title":"Describes 10 Requirements Traps to Avoid","container-title":"Software Development","page":"8","language":"English","author":[{"family":"Karl E. Wiegers","given":""}],"issued":{"date-parts":[["2000",2]]}}}],"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2]</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74"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Definir mecanismos de trazabilidad para los requerimientos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m3m7hn72r","properties":{"formattedCitation":"[3]","plainCitation":"[3]"},"citationItems":[{"id":235,"uris":["http://zotero.org/users/2345493/items/QVMQXXXU"],"uri":["http://zotero.org/users/2345493/items/QVMQXXXU"],"itemData":{"id":235,"type":"book","title":"Construx Software Presents Requirements Toolbox","edition":"Version 6","language":"English","author":[{"family":"Construx Software, Inc","given":""}],"issued":{"date-parts":[["2007",2,16]]}}}],"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3]</w:t>
      </w:r>
      <w:r w:rsidR="005C7733" w:rsidRPr="00DE53D1">
        <w:rPr>
          <w:rFonts w:asciiTheme="majorHAnsi" w:hAnsiTheme="majorHAnsi"/>
          <w:sz w:val="24"/>
          <w:szCs w:val="24"/>
        </w:rPr>
        <w:fldChar w:fldCharType="end"/>
      </w:r>
    </w:p>
    <w:p w14:paraId="3C5E5F75"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Describir las entradas y salidas del software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umskb8urj","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76"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Describir los problemas que puede solucionar el software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6ld193srk","properties":{"formattedCitation":"[1]","plainCitation":"[1]"},"citationItems":[{"id":82,"uris":["http://zotero.org/users/2345493/items/HVMKK6P4"],"uri":["http://zotero.org/users/2345493/items/HVMKK6P4"],"itemData":{"id":82,"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77" w14:textId="77777777" w:rsidR="00F94EB7" w:rsidRPr="00DE53D1" w:rsidRDefault="00F94EB7" w:rsidP="00F23FA3">
      <w:pPr>
        <w:pStyle w:val="Prrafodelista"/>
        <w:numPr>
          <w:ilvl w:val="0"/>
          <w:numId w:val="2"/>
        </w:numPr>
        <w:spacing w:line="360" w:lineRule="auto"/>
        <w:rPr>
          <w:rFonts w:asciiTheme="majorHAnsi" w:hAnsiTheme="majorHAnsi"/>
          <w:sz w:val="24"/>
          <w:szCs w:val="24"/>
        </w:rPr>
      </w:pPr>
      <w:r w:rsidRPr="00DE53D1">
        <w:rPr>
          <w:rFonts w:asciiTheme="majorHAnsi" w:hAnsiTheme="majorHAnsi"/>
          <w:sz w:val="24"/>
          <w:szCs w:val="24"/>
        </w:rPr>
        <w:t xml:space="preserve">Explicar al equipo de Scrum de desarrollo los aspectos del sistema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6pn1jurbj","properties":{"formattedCitation":"[4]","plainCitation":"[4]"},"citationItems":[{"id":222,"uris":["http://zotero.org/users/2345493/items/7ENWE73T"],"uri":["http://zotero.org/users/2345493/items/7ENWE73T"],"itemData":{"id":222,"type":"article-magazine","title":"Customer Rights and Responsibilities","container-title":"Software Development","page":"6","language":"English","author":[{"family":"Karl E. Wiegers","given":""}],"issued":{"date-parts":[["1999",12]]}}}],"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4]</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78"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t xml:space="preserve">De manera general la realización de este documento nos ayuda a definir las funcionalidades del software y analizar cómo están relacionadas las diferentes partes del mismo. Esto nos sirve para delimitar el alcance y detallar nuestro producto, lo cual es necesario para crear la aplicación RAWR. Además es importante que cada uno de los requerimientos tenga calidad, ya que esto determinará si el software final es un producto de calidad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3jk3gh6ao","properties":{"formattedCitation":"[5]","plainCitation":"[5]"},"citationItems":[{"id":233,"uris":["http://zotero.org/users/2345493/items/JCCNWQEG"],"uri":["http://zotero.org/users/2345493/items/JCCNWQEG"],"itemData":{"id":233,"type":"article-magazine","title":"Writing Quality Requirements","container-title":"Software Development","page":"6","author":[{"family":"Karl E. Wiegers","given":""}],"issued":{"date-parts":[["1999",5]]}}}],"schema":"https://github.com/citation-style-language/schema/raw/master/csl-citation.json"} </w:instrText>
      </w:r>
      <w:r w:rsidR="005C7733" w:rsidRPr="00DE53D1">
        <w:rPr>
          <w:rFonts w:asciiTheme="majorHAnsi" w:hAnsiTheme="majorHAnsi"/>
          <w:sz w:val="24"/>
          <w:szCs w:val="24"/>
        </w:rPr>
        <w:fldChar w:fldCharType="separate"/>
      </w:r>
      <w:r w:rsidRPr="00DE53D1">
        <w:rPr>
          <w:rFonts w:asciiTheme="majorHAnsi" w:hAnsiTheme="majorHAnsi"/>
          <w:sz w:val="24"/>
          <w:szCs w:val="24"/>
        </w:rPr>
        <w:t>[5]</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79"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lastRenderedPageBreak/>
        <w:t>Como ya se ha mencionado anteriormente, el documento está dirigido a Miguel Torres y Jaime Pavlich, quienes figuran como asesores en el organigrama de RAWR.</w:t>
      </w:r>
    </w:p>
    <w:p w14:paraId="3C5E5F7A"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t>El documento describirá el comportamiento del sistema en su totalidad, sin embargo se realizará especial énfasis en las funcionalidades y los procesos que se llevarán a cabo en la realización del primer prototipo funcional de la aplicación RAWR.</w:t>
      </w:r>
    </w:p>
    <w:p w14:paraId="3C5E5F7B" w14:textId="77777777" w:rsidR="00F94EB7" w:rsidRPr="00DE53D1" w:rsidRDefault="00F94EB7" w:rsidP="00F23FA3">
      <w:pPr>
        <w:spacing w:line="360" w:lineRule="auto"/>
        <w:rPr>
          <w:rFonts w:asciiTheme="majorHAnsi" w:hAnsiTheme="majorHAnsi"/>
          <w:sz w:val="24"/>
          <w:szCs w:val="24"/>
        </w:rPr>
      </w:pPr>
      <w:r w:rsidRPr="00DE53D1">
        <w:rPr>
          <w:rFonts w:asciiTheme="majorHAnsi" w:hAnsiTheme="majorHAnsi"/>
          <w:sz w:val="24"/>
          <w:szCs w:val="24"/>
        </w:rPr>
        <w:t>La siguiente imagen resume lo anteriormente mencionado.</w:t>
      </w:r>
    </w:p>
    <w:p w14:paraId="3C5E5F7C" w14:textId="77777777" w:rsidR="00F94EB7" w:rsidRPr="00DE53D1" w:rsidRDefault="00F94EB7" w:rsidP="00F23FA3">
      <w:pPr>
        <w:spacing w:line="360" w:lineRule="auto"/>
        <w:ind w:left="284"/>
        <w:rPr>
          <w:rFonts w:asciiTheme="majorHAnsi" w:hAnsiTheme="majorHAnsi"/>
          <w:sz w:val="24"/>
          <w:szCs w:val="24"/>
        </w:rPr>
      </w:pPr>
      <w:r w:rsidRPr="00DE53D1">
        <w:rPr>
          <w:rFonts w:asciiTheme="majorHAnsi" w:hAnsiTheme="majorHAnsi"/>
          <w:noProof/>
          <w:sz w:val="24"/>
          <w:szCs w:val="24"/>
          <w:lang w:eastAsia="es-CO"/>
        </w:rPr>
        <w:drawing>
          <wp:inline distT="0" distB="0" distL="0" distR="0" wp14:anchorId="3C5E65C9" wp14:editId="3C5E65CA">
            <wp:extent cx="5430520" cy="4049395"/>
            <wp:effectExtent l="76200" t="19050" r="113030" b="122555"/>
            <wp:docPr id="8" name="Diagrama 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C5E5F7D" w14:textId="77777777" w:rsidR="00F94EB7" w:rsidRPr="00DE53D1" w:rsidRDefault="00F94EB7" w:rsidP="00F23FA3">
      <w:pPr>
        <w:pStyle w:val="Descripcin"/>
        <w:spacing w:line="360" w:lineRule="auto"/>
        <w:jc w:val="center"/>
        <w:rPr>
          <w:rFonts w:asciiTheme="majorHAnsi" w:hAnsiTheme="majorHAnsi"/>
          <w:sz w:val="24"/>
          <w:szCs w:val="24"/>
        </w:rPr>
      </w:pPr>
      <w:bookmarkStart w:id="16" w:name="_Toc417546154"/>
      <w:r w:rsidRPr="00DE53D1">
        <w:rPr>
          <w:rFonts w:asciiTheme="majorHAnsi" w:hAnsiTheme="majorHAnsi"/>
          <w:sz w:val="24"/>
          <w:szCs w:val="24"/>
        </w:rPr>
        <w:t xml:space="preserve">Ilustración </w:t>
      </w:r>
      <w:r w:rsidR="005C7733" w:rsidRPr="00DE53D1">
        <w:rPr>
          <w:rFonts w:asciiTheme="majorHAnsi" w:hAnsiTheme="majorHAnsi"/>
          <w:sz w:val="24"/>
          <w:szCs w:val="24"/>
        </w:rPr>
        <w:fldChar w:fldCharType="begin"/>
      </w:r>
      <w:r w:rsidRPr="00DE53D1">
        <w:rPr>
          <w:rFonts w:asciiTheme="majorHAnsi" w:hAnsiTheme="majorHAnsi"/>
          <w:sz w:val="24"/>
          <w:szCs w:val="24"/>
        </w:rPr>
        <w:instrText xml:space="preserve"> SEQ Ilustración \* ARABIC </w:instrText>
      </w:r>
      <w:r w:rsidR="005C7733" w:rsidRPr="00DE53D1">
        <w:rPr>
          <w:rFonts w:asciiTheme="majorHAnsi" w:hAnsiTheme="majorHAnsi"/>
          <w:sz w:val="24"/>
          <w:szCs w:val="24"/>
        </w:rPr>
        <w:fldChar w:fldCharType="separate"/>
      </w:r>
      <w:r w:rsidR="000A744F">
        <w:rPr>
          <w:rFonts w:asciiTheme="majorHAnsi" w:hAnsiTheme="majorHAnsi"/>
          <w:noProof/>
          <w:sz w:val="24"/>
          <w:szCs w:val="24"/>
        </w:rPr>
        <w:t>1</w:t>
      </w:r>
      <w:r w:rsidR="005C7733" w:rsidRPr="00DE53D1">
        <w:rPr>
          <w:rFonts w:asciiTheme="majorHAnsi" w:hAnsiTheme="majorHAnsi"/>
          <w:sz w:val="24"/>
          <w:szCs w:val="24"/>
        </w:rPr>
        <w:fldChar w:fldCharType="end"/>
      </w:r>
      <w:r w:rsidRPr="00DE53D1">
        <w:rPr>
          <w:rFonts w:asciiTheme="majorHAnsi" w:hAnsiTheme="majorHAnsi"/>
          <w:sz w:val="24"/>
          <w:szCs w:val="24"/>
        </w:rPr>
        <w:t>: Propósito Del Documento</w:t>
      </w:r>
      <w:bookmarkEnd w:id="16"/>
    </w:p>
    <w:p w14:paraId="3C5E5F7E" w14:textId="77777777" w:rsidR="00C50B15" w:rsidRPr="00DE53D1" w:rsidRDefault="00C50B15"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 xml:space="preserve">Ilustración realizada por </w:t>
      </w:r>
      <w:r w:rsidR="00A35B23" w:rsidRPr="00DE53D1">
        <w:rPr>
          <w:rFonts w:asciiTheme="majorHAnsi" w:hAnsiTheme="majorHAnsi"/>
          <w:sz w:val="24"/>
          <w:szCs w:val="24"/>
        </w:rPr>
        <w:t>RAWR</w:t>
      </w:r>
    </w:p>
    <w:p w14:paraId="3C5E5F7F" w14:textId="77777777" w:rsidR="00F94EB7" w:rsidRPr="00DE53D1" w:rsidRDefault="00D7056F" w:rsidP="00F23FA3">
      <w:pPr>
        <w:pStyle w:val="Ttulo2"/>
        <w:spacing w:line="360" w:lineRule="auto"/>
        <w:rPr>
          <w:sz w:val="28"/>
          <w:szCs w:val="28"/>
        </w:rPr>
      </w:pPr>
      <w:bookmarkStart w:id="17" w:name="_6.2Alcance"/>
      <w:bookmarkStart w:id="18" w:name="_Toc417481922"/>
      <w:bookmarkStart w:id="19" w:name="_Toc417546988"/>
      <w:bookmarkEnd w:id="17"/>
      <w:r w:rsidRPr="00DE53D1">
        <w:rPr>
          <w:sz w:val="28"/>
          <w:szCs w:val="28"/>
        </w:rPr>
        <w:lastRenderedPageBreak/>
        <w:t>6.2</w:t>
      </w:r>
      <w:bookmarkStart w:id="20" w:name="Alcance"/>
      <w:r w:rsidR="008F7184" w:rsidRPr="00DE53D1">
        <w:rPr>
          <w:sz w:val="28"/>
          <w:szCs w:val="28"/>
        </w:rPr>
        <w:t>Alcance</w:t>
      </w:r>
      <w:bookmarkEnd w:id="18"/>
      <w:bookmarkEnd w:id="19"/>
      <w:bookmarkEnd w:id="20"/>
    </w:p>
    <w:p w14:paraId="3C5E5F80" w14:textId="77777777" w:rsidR="00F94EB7" w:rsidRPr="00DE53D1" w:rsidRDefault="00D7056F" w:rsidP="00F23FA3">
      <w:pPr>
        <w:pStyle w:val="Ttulo3"/>
        <w:spacing w:before="40" w:line="360" w:lineRule="auto"/>
        <w:ind w:left="284"/>
        <w:jc w:val="left"/>
        <w:rPr>
          <w:sz w:val="24"/>
          <w:szCs w:val="24"/>
        </w:rPr>
      </w:pPr>
      <w:bookmarkStart w:id="21" w:name="_Toc417481923"/>
      <w:bookmarkStart w:id="22" w:name="_Toc417546989"/>
      <w:r w:rsidRPr="00DE53D1">
        <w:rPr>
          <w:sz w:val="24"/>
          <w:szCs w:val="24"/>
        </w:rPr>
        <w:t xml:space="preserve">6.2.1 </w:t>
      </w:r>
      <w:r w:rsidR="00F94EB7" w:rsidRPr="00DE53D1">
        <w:rPr>
          <w:sz w:val="24"/>
          <w:szCs w:val="24"/>
        </w:rPr>
        <w:t>Descripción</w:t>
      </w:r>
      <w:bookmarkEnd w:id="21"/>
      <w:bookmarkEnd w:id="22"/>
    </w:p>
    <w:p w14:paraId="3C5E5F81" w14:textId="77777777" w:rsidR="00F94EB7" w:rsidRPr="00DE53D1" w:rsidRDefault="00F94EB7" w:rsidP="00F23FA3">
      <w:pPr>
        <w:spacing w:line="360" w:lineRule="auto"/>
        <w:ind w:left="284"/>
        <w:rPr>
          <w:rFonts w:asciiTheme="majorHAnsi" w:hAnsiTheme="majorHAnsi"/>
          <w:sz w:val="24"/>
          <w:szCs w:val="24"/>
        </w:rPr>
      </w:pPr>
      <w:r w:rsidRPr="00DE53D1">
        <w:rPr>
          <w:rFonts w:asciiTheme="majorHAnsi" w:hAnsiTheme="majorHAnsi"/>
          <w:sz w:val="24"/>
          <w:szCs w:val="24"/>
        </w:rPr>
        <w:t>El nombre de la aplicación que se quiere desarrollar es RAWR, está dirigida hacia el público joven y adulto, las personas que hagan uso de la aplicación pueden tener alguno de los siguientes roles:</w:t>
      </w:r>
    </w:p>
    <w:p w14:paraId="3C5E5F82" w14:textId="77777777" w:rsidR="00F94EB7" w:rsidRPr="00DE53D1" w:rsidRDefault="00F94EB7" w:rsidP="00F23FA3">
      <w:pPr>
        <w:pStyle w:val="Prrafodelista"/>
        <w:numPr>
          <w:ilvl w:val="0"/>
          <w:numId w:val="3"/>
        </w:numPr>
        <w:spacing w:line="360" w:lineRule="auto"/>
        <w:ind w:left="993"/>
        <w:rPr>
          <w:rFonts w:asciiTheme="majorHAnsi" w:hAnsiTheme="majorHAnsi"/>
          <w:sz w:val="24"/>
          <w:szCs w:val="24"/>
        </w:rPr>
      </w:pPr>
      <w:r w:rsidRPr="00DE53D1">
        <w:rPr>
          <w:rFonts w:asciiTheme="majorHAnsi" w:hAnsiTheme="majorHAnsi"/>
          <w:sz w:val="24"/>
          <w:szCs w:val="24"/>
        </w:rPr>
        <w:t>Usuario dueño.</w:t>
      </w:r>
    </w:p>
    <w:p w14:paraId="3C5E5F83" w14:textId="77777777" w:rsidR="00F94EB7" w:rsidRPr="00DE53D1" w:rsidRDefault="00F94EB7" w:rsidP="00F23FA3">
      <w:pPr>
        <w:pStyle w:val="Prrafodelista"/>
        <w:numPr>
          <w:ilvl w:val="0"/>
          <w:numId w:val="3"/>
        </w:numPr>
        <w:spacing w:line="360" w:lineRule="auto"/>
        <w:ind w:left="993"/>
        <w:rPr>
          <w:rFonts w:asciiTheme="majorHAnsi" w:hAnsiTheme="majorHAnsi"/>
          <w:sz w:val="24"/>
          <w:szCs w:val="24"/>
        </w:rPr>
      </w:pPr>
      <w:r w:rsidRPr="00DE53D1">
        <w:rPr>
          <w:rFonts w:asciiTheme="majorHAnsi" w:hAnsiTheme="majorHAnsi"/>
          <w:sz w:val="24"/>
          <w:szCs w:val="24"/>
        </w:rPr>
        <w:t>Usuario Empresa.</w:t>
      </w:r>
    </w:p>
    <w:p w14:paraId="3C5E5F84" w14:textId="77777777" w:rsidR="00F94EB7" w:rsidRPr="00DE53D1" w:rsidRDefault="00F94EB7" w:rsidP="00F23FA3">
      <w:pPr>
        <w:spacing w:line="360" w:lineRule="auto"/>
        <w:ind w:left="284"/>
        <w:rPr>
          <w:rFonts w:asciiTheme="majorHAnsi" w:hAnsiTheme="majorHAnsi"/>
          <w:sz w:val="24"/>
          <w:szCs w:val="24"/>
        </w:rPr>
      </w:pPr>
      <w:r w:rsidRPr="00DE53D1">
        <w:rPr>
          <w:rFonts w:asciiTheme="majorHAnsi" w:hAnsiTheme="majorHAnsi"/>
          <w:sz w:val="24"/>
          <w:szCs w:val="24"/>
        </w:rPr>
        <w:t>La aplicación se desarrolla para cumplir con los requisitos de la materia ingeniería de software, en nuestro contexto la aplicación es desarrollada para Jaime Pavlich y Miguel Torres.</w:t>
      </w:r>
    </w:p>
    <w:p w14:paraId="3C5E5F85" w14:textId="77777777" w:rsidR="00F94EB7" w:rsidRPr="00DE53D1" w:rsidRDefault="00F94EB7" w:rsidP="00F23FA3">
      <w:pPr>
        <w:keepNext/>
        <w:spacing w:line="360" w:lineRule="auto"/>
        <w:ind w:left="142"/>
        <w:rPr>
          <w:rFonts w:asciiTheme="majorHAnsi" w:hAnsiTheme="majorHAnsi"/>
          <w:sz w:val="24"/>
          <w:szCs w:val="24"/>
        </w:rPr>
      </w:pPr>
      <w:r w:rsidRPr="00DE53D1">
        <w:rPr>
          <w:rFonts w:asciiTheme="majorHAnsi" w:hAnsiTheme="majorHAnsi"/>
          <w:noProof/>
          <w:sz w:val="24"/>
          <w:szCs w:val="24"/>
          <w:lang w:eastAsia="es-CO"/>
        </w:rPr>
        <w:drawing>
          <wp:inline distT="0" distB="0" distL="0" distR="0" wp14:anchorId="3C5E65CB" wp14:editId="3C5E65CC">
            <wp:extent cx="5503545" cy="2740025"/>
            <wp:effectExtent l="0" t="0" r="20955" b="22225"/>
            <wp:docPr id="10" name="Diagrama 9"/>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3C5E5F86" w14:textId="77777777" w:rsidR="00F94EB7" w:rsidRPr="00DE53D1" w:rsidRDefault="00F94EB7" w:rsidP="00F23FA3">
      <w:pPr>
        <w:pStyle w:val="Descripcin"/>
        <w:spacing w:line="360" w:lineRule="auto"/>
        <w:jc w:val="center"/>
        <w:rPr>
          <w:rFonts w:asciiTheme="majorHAnsi" w:hAnsiTheme="majorHAnsi"/>
          <w:sz w:val="24"/>
          <w:szCs w:val="24"/>
        </w:rPr>
      </w:pPr>
      <w:bookmarkStart w:id="23" w:name="_Toc417546155"/>
      <w:r w:rsidRPr="00DE53D1">
        <w:rPr>
          <w:rFonts w:asciiTheme="majorHAnsi" w:hAnsiTheme="majorHAnsi"/>
          <w:sz w:val="24"/>
          <w:szCs w:val="24"/>
        </w:rPr>
        <w:t xml:space="preserve">Ilustración </w:t>
      </w:r>
      <w:r w:rsidR="005C7733" w:rsidRPr="00DE53D1">
        <w:rPr>
          <w:rFonts w:asciiTheme="majorHAnsi" w:hAnsiTheme="majorHAnsi"/>
          <w:sz w:val="24"/>
          <w:szCs w:val="24"/>
        </w:rPr>
        <w:fldChar w:fldCharType="begin"/>
      </w:r>
      <w:r w:rsidRPr="00DE53D1">
        <w:rPr>
          <w:rFonts w:asciiTheme="majorHAnsi" w:hAnsiTheme="majorHAnsi"/>
          <w:sz w:val="24"/>
          <w:szCs w:val="24"/>
        </w:rPr>
        <w:instrText xml:space="preserve"> SEQ Ilustración \* ARABIC </w:instrText>
      </w:r>
      <w:r w:rsidR="005C7733" w:rsidRPr="00DE53D1">
        <w:rPr>
          <w:rFonts w:asciiTheme="majorHAnsi" w:hAnsiTheme="majorHAnsi"/>
          <w:sz w:val="24"/>
          <w:szCs w:val="24"/>
        </w:rPr>
        <w:fldChar w:fldCharType="separate"/>
      </w:r>
      <w:r w:rsidR="000A744F">
        <w:rPr>
          <w:rFonts w:asciiTheme="majorHAnsi" w:hAnsiTheme="majorHAnsi"/>
          <w:noProof/>
          <w:sz w:val="24"/>
          <w:szCs w:val="24"/>
        </w:rPr>
        <w:t>2</w:t>
      </w:r>
      <w:r w:rsidR="005C7733" w:rsidRPr="00DE53D1">
        <w:rPr>
          <w:rFonts w:asciiTheme="majorHAnsi" w:hAnsiTheme="majorHAnsi"/>
          <w:sz w:val="24"/>
          <w:szCs w:val="24"/>
        </w:rPr>
        <w:fldChar w:fldCharType="end"/>
      </w:r>
      <w:r w:rsidRPr="00DE53D1">
        <w:rPr>
          <w:rFonts w:asciiTheme="majorHAnsi" w:hAnsiTheme="majorHAnsi"/>
          <w:sz w:val="24"/>
          <w:szCs w:val="24"/>
        </w:rPr>
        <w:t>: Descripción Del Producto</w:t>
      </w:r>
      <w:bookmarkEnd w:id="23"/>
    </w:p>
    <w:p w14:paraId="3C5E5F87" w14:textId="77777777" w:rsidR="00F94EB7" w:rsidRPr="00DE53D1" w:rsidRDefault="00F94EB7"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 xml:space="preserve">La anterior ilustración fue elaborada por el grupo </w:t>
      </w:r>
      <w:r w:rsidR="00A35B23" w:rsidRPr="00DE53D1">
        <w:rPr>
          <w:rFonts w:asciiTheme="majorHAnsi" w:hAnsiTheme="majorHAnsi"/>
          <w:sz w:val="24"/>
          <w:szCs w:val="24"/>
        </w:rPr>
        <w:t>RAWR. Algunas</w:t>
      </w:r>
      <w:r w:rsidRPr="00DE53D1">
        <w:rPr>
          <w:rFonts w:asciiTheme="majorHAnsi" w:hAnsiTheme="majorHAnsi"/>
          <w:sz w:val="24"/>
          <w:szCs w:val="24"/>
        </w:rPr>
        <w:t xml:space="preserve"> imágenes fueron extraídas de la página de la Universidad Javeriana</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vbja0bhmr","properties":{"formattedCitation":"[6]","plainCitation":"[6]"},"citationItems":[{"id":129,"uris":["http://zotero.org/users/2345493/items/SCZK5DBT"],"uri":["http://zotero.org/users/2345493/items/SCZK5DBT"],"itemData":{"id":129,"type":"webpage","title":"Departamento de Ingeniería de Sistemas | Pontificia Universidad Javeriana","URL":"http://ingenieria.javeriana.edu.co/facultad/departamentos/profesores/ingenieria-sistemas","accessed":{"date-parts":[["2015",3,7]]}}}],"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6]</w:t>
      </w:r>
      <w:r w:rsidR="005C7733" w:rsidRPr="00DE53D1">
        <w:rPr>
          <w:rFonts w:asciiTheme="majorHAnsi" w:hAnsiTheme="majorHAnsi"/>
          <w:sz w:val="24"/>
          <w:szCs w:val="24"/>
        </w:rPr>
        <w:fldChar w:fldCharType="end"/>
      </w:r>
      <w:r w:rsidRPr="00DE53D1">
        <w:rPr>
          <w:rFonts w:asciiTheme="majorHAnsi" w:hAnsiTheme="majorHAnsi"/>
          <w:sz w:val="24"/>
          <w:szCs w:val="24"/>
        </w:rPr>
        <w:t xml:space="preserve"> y de blogs</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bdud3uecl","properties":{"formattedCitation":"[7]","plainCitation":"[7]"},"citationItems":[{"id":238,"uris":["http://zotero.org/users/2345493/items/UCB2RZPN"],"uri":["http://zotero.org/users/2345493/items/UCB2RZPN"],"itemData":{"id":238,"type":"post-weblog","title":"Contratar gente joven","URL":"https://murp11.wordpress.com/2012/05/28/contratar-gente-joven/","language":"Español","author":[{"family":"Murp","given":""}],"issued":{"date-parts":[["2015",4,14]]}}}],"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7]</w:t>
      </w:r>
      <w:r w:rsidR="005C7733" w:rsidRPr="00DE53D1">
        <w:rPr>
          <w:rFonts w:asciiTheme="majorHAnsi" w:hAnsiTheme="majorHAnsi"/>
          <w:sz w:val="24"/>
          <w:szCs w:val="24"/>
        </w:rPr>
        <w:fldChar w:fldCharType="end"/>
      </w:r>
      <w:r w:rsidRPr="00DE53D1">
        <w:rPr>
          <w:rFonts w:asciiTheme="majorHAnsi" w:hAnsiTheme="majorHAnsi"/>
          <w:sz w:val="24"/>
          <w:szCs w:val="24"/>
        </w:rPr>
        <w:t xml:space="preserve">. </w:t>
      </w:r>
    </w:p>
    <w:p w14:paraId="3C5E5F88" w14:textId="77777777" w:rsidR="00F94EB7" w:rsidRPr="00DE53D1" w:rsidRDefault="00F94EB7" w:rsidP="00F23FA3">
      <w:pPr>
        <w:pStyle w:val="Prrafodelista"/>
        <w:keepNext/>
        <w:keepLines/>
        <w:numPr>
          <w:ilvl w:val="0"/>
          <w:numId w:val="4"/>
        </w:numPr>
        <w:spacing w:before="40" w:line="360" w:lineRule="auto"/>
        <w:contextualSpacing w:val="0"/>
        <w:jc w:val="left"/>
        <w:outlineLvl w:val="1"/>
        <w:rPr>
          <w:rFonts w:asciiTheme="majorHAnsi" w:eastAsia="Times New Roman" w:hAnsiTheme="majorHAnsi" w:cs="Times New Roman"/>
          <w:vanish/>
          <w:color w:val="2E74B5"/>
          <w:sz w:val="24"/>
          <w:szCs w:val="24"/>
        </w:rPr>
      </w:pPr>
      <w:bookmarkStart w:id="24" w:name="_Toc417375060"/>
      <w:bookmarkStart w:id="25" w:name="_Toc417383473"/>
      <w:bookmarkStart w:id="26" w:name="_Toc417383866"/>
      <w:bookmarkStart w:id="27" w:name="_Toc417477379"/>
      <w:bookmarkStart w:id="28" w:name="_Toc417477447"/>
      <w:bookmarkStart w:id="29" w:name="_Toc417477577"/>
      <w:bookmarkStart w:id="30" w:name="_Toc417477676"/>
      <w:bookmarkStart w:id="31" w:name="_Toc417477748"/>
      <w:bookmarkStart w:id="32" w:name="_Toc417478097"/>
      <w:bookmarkStart w:id="33" w:name="_Toc417478153"/>
      <w:bookmarkStart w:id="34" w:name="_Toc417481510"/>
      <w:bookmarkStart w:id="35" w:name="_Toc417481800"/>
      <w:bookmarkStart w:id="36" w:name="_Toc417481872"/>
      <w:bookmarkStart w:id="37" w:name="_Toc417481924"/>
      <w:bookmarkStart w:id="38" w:name="_Toc417481982"/>
      <w:bookmarkStart w:id="39" w:name="_Toc417488925"/>
      <w:bookmarkStart w:id="40" w:name="_Toc417492715"/>
      <w:bookmarkStart w:id="41" w:name="_Toc417492774"/>
      <w:bookmarkStart w:id="42" w:name="_Toc417493061"/>
      <w:bookmarkStart w:id="43" w:name="_Toc417493120"/>
      <w:bookmarkStart w:id="44" w:name="_Toc417495147"/>
      <w:bookmarkStart w:id="45" w:name="_Toc417500984"/>
      <w:bookmarkStart w:id="46" w:name="_Toc417501333"/>
      <w:bookmarkStart w:id="47" w:name="_Toc417503690"/>
      <w:bookmarkStart w:id="48" w:name="_Toc417503933"/>
      <w:bookmarkStart w:id="49" w:name="_Toc417504021"/>
      <w:bookmarkStart w:id="50" w:name="_Toc417507786"/>
      <w:bookmarkStart w:id="51" w:name="_Toc417507873"/>
      <w:bookmarkStart w:id="52" w:name="_Toc417508867"/>
      <w:bookmarkStart w:id="53" w:name="_Toc417509524"/>
      <w:bookmarkStart w:id="54" w:name="_Toc417511884"/>
      <w:bookmarkStart w:id="55" w:name="_Toc417512904"/>
      <w:bookmarkStart w:id="56" w:name="_Toc417546055"/>
      <w:bookmarkStart w:id="57" w:name="_Toc417546892"/>
      <w:bookmarkStart w:id="58" w:name="_Toc417546990"/>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3C5E5F89" w14:textId="77777777" w:rsidR="00F94EB7" w:rsidRPr="00DE53D1" w:rsidRDefault="00F94EB7" w:rsidP="00F23FA3">
      <w:pPr>
        <w:pStyle w:val="Prrafodelista"/>
        <w:keepNext/>
        <w:keepLines/>
        <w:numPr>
          <w:ilvl w:val="2"/>
          <w:numId w:val="4"/>
        </w:numPr>
        <w:spacing w:before="40" w:line="360" w:lineRule="auto"/>
        <w:contextualSpacing w:val="0"/>
        <w:jc w:val="left"/>
        <w:outlineLvl w:val="1"/>
        <w:rPr>
          <w:rFonts w:asciiTheme="majorHAnsi" w:eastAsia="Times New Roman" w:hAnsiTheme="majorHAnsi" w:cs="Times New Roman"/>
          <w:vanish/>
          <w:color w:val="2E74B5"/>
          <w:sz w:val="24"/>
          <w:szCs w:val="24"/>
        </w:rPr>
      </w:pPr>
      <w:bookmarkStart w:id="59" w:name="_Toc417375061"/>
      <w:bookmarkStart w:id="60" w:name="_Toc417383474"/>
      <w:bookmarkStart w:id="61" w:name="_Toc417383867"/>
      <w:bookmarkStart w:id="62" w:name="_Toc417477380"/>
      <w:bookmarkStart w:id="63" w:name="_Toc417477448"/>
      <w:bookmarkStart w:id="64" w:name="_Toc417477578"/>
      <w:bookmarkStart w:id="65" w:name="_Toc417477677"/>
      <w:bookmarkStart w:id="66" w:name="_Toc417477749"/>
      <w:bookmarkStart w:id="67" w:name="_Toc417478098"/>
      <w:bookmarkStart w:id="68" w:name="_Toc417478154"/>
      <w:bookmarkStart w:id="69" w:name="_Toc417481511"/>
      <w:bookmarkStart w:id="70" w:name="_Toc417481801"/>
      <w:bookmarkStart w:id="71" w:name="_Toc417481873"/>
      <w:bookmarkStart w:id="72" w:name="_Toc417481925"/>
      <w:bookmarkStart w:id="73" w:name="_Toc417481983"/>
      <w:bookmarkStart w:id="74" w:name="_Toc417488926"/>
      <w:bookmarkStart w:id="75" w:name="_Toc417492716"/>
      <w:bookmarkStart w:id="76" w:name="_Toc417492775"/>
      <w:bookmarkStart w:id="77" w:name="_Toc417493062"/>
      <w:bookmarkStart w:id="78" w:name="_Toc417493121"/>
      <w:bookmarkStart w:id="79" w:name="_Toc417495148"/>
      <w:bookmarkStart w:id="80" w:name="_Toc417500985"/>
      <w:bookmarkStart w:id="81" w:name="_Toc417501334"/>
      <w:bookmarkStart w:id="82" w:name="_Toc417503691"/>
      <w:bookmarkStart w:id="83" w:name="_Toc417503934"/>
      <w:bookmarkStart w:id="84" w:name="_Toc417504022"/>
      <w:bookmarkStart w:id="85" w:name="_Toc417507787"/>
      <w:bookmarkStart w:id="86" w:name="_Toc417507874"/>
      <w:bookmarkStart w:id="87" w:name="_Toc417508868"/>
      <w:bookmarkStart w:id="88" w:name="_Toc417509525"/>
      <w:bookmarkStart w:id="89" w:name="_Toc417511885"/>
      <w:bookmarkStart w:id="90" w:name="_Toc417512905"/>
      <w:bookmarkStart w:id="91" w:name="_Toc417546056"/>
      <w:bookmarkStart w:id="92" w:name="_Toc417546893"/>
      <w:bookmarkStart w:id="93" w:name="_Toc41754699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3C5E5F8A" w14:textId="77777777" w:rsidR="00F94EB7" w:rsidRPr="00DE53D1" w:rsidRDefault="00D7056F" w:rsidP="00F23FA3">
      <w:pPr>
        <w:pStyle w:val="Ttulo3"/>
        <w:spacing w:before="40" w:line="360" w:lineRule="auto"/>
        <w:ind w:left="284"/>
        <w:jc w:val="left"/>
        <w:rPr>
          <w:sz w:val="24"/>
          <w:szCs w:val="24"/>
        </w:rPr>
      </w:pPr>
      <w:bookmarkStart w:id="94" w:name="_Toc417481926"/>
      <w:bookmarkStart w:id="95" w:name="_Toc417546992"/>
      <w:r w:rsidRPr="00DE53D1">
        <w:rPr>
          <w:sz w:val="24"/>
          <w:szCs w:val="24"/>
        </w:rPr>
        <w:t xml:space="preserve">6.2.2 </w:t>
      </w:r>
      <w:r w:rsidR="00F94EB7" w:rsidRPr="00DE53D1">
        <w:rPr>
          <w:sz w:val="24"/>
          <w:szCs w:val="24"/>
        </w:rPr>
        <w:t>¿Para qué sirve?</w:t>
      </w:r>
      <w:bookmarkEnd w:id="94"/>
      <w:bookmarkEnd w:id="95"/>
    </w:p>
    <w:p w14:paraId="3C5E5F8B" w14:textId="77777777" w:rsidR="00F94EB7" w:rsidRPr="00DE53D1" w:rsidRDefault="00F94EB7" w:rsidP="00F23FA3">
      <w:pPr>
        <w:spacing w:line="360" w:lineRule="auto"/>
        <w:ind w:left="284"/>
        <w:rPr>
          <w:rFonts w:asciiTheme="majorHAnsi" w:hAnsiTheme="majorHAnsi"/>
          <w:sz w:val="24"/>
          <w:szCs w:val="24"/>
        </w:rPr>
      </w:pPr>
      <w:r w:rsidRPr="00DE53D1">
        <w:rPr>
          <w:rFonts w:asciiTheme="majorHAnsi" w:hAnsiTheme="majorHAnsi"/>
          <w:sz w:val="24"/>
          <w:szCs w:val="24"/>
        </w:rPr>
        <w:t>La aplicación se desarrolla con el objetivo de cumplir con los requisitos de la materia, el propósito del software es ser una red social en donde las personas y las mascotas puedan interactuar, algunos de los beneficios de usar la aplicación son:</w:t>
      </w:r>
    </w:p>
    <w:p w14:paraId="3C5E5F8C" w14:textId="77777777" w:rsidR="00F94EB7" w:rsidRPr="00DE53D1" w:rsidRDefault="00F94EB7" w:rsidP="00F23FA3">
      <w:pPr>
        <w:pStyle w:val="Prrafodelista"/>
        <w:numPr>
          <w:ilvl w:val="0"/>
          <w:numId w:val="5"/>
        </w:numPr>
        <w:spacing w:line="360" w:lineRule="auto"/>
        <w:ind w:left="1134"/>
        <w:rPr>
          <w:rFonts w:asciiTheme="majorHAnsi" w:hAnsiTheme="majorHAnsi"/>
          <w:sz w:val="24"/>
          <w:szCs w:val="24"/>
        </w:rPr>
      </w:pPr>
      <w:r w:rsidRPr="00DE53D1">
        <w:rPr>
          <w:rFonts w:asciiTheme="majorHAnsi" w:hAnsiTheme="majorHAnsi"/>
          <w:sz w:val="24"/>
          <w:szCs w:val="24"/>
        </w:rPr>
        <w:lastRenderedPageBreak/>
        <w:t>Interactuar con personas y mascotas.</w:t>
      </w:r>
    </w:p>
    <w:p w14:paraId="3C5E5F8D" w14:textId="77777777" w:rsidR="00F94EB7" w:rsidRPr="00DE53D1" w:rsidRDefault="00F94EB7" w:rsidP="00F23FA3">
      <w:pPr>
        <w:pStyle w:val="Prrafodelista"/>
        <w:numPr>
          <w:ilvl w:val="0"/>
          <w:numId w:val="5"/>
        </w:numPr>
        <w:spacing w:line="360" w:lineRule="auto"/>
        <w:ind w:left="1134"/>
        <w:rPr>
          <w:rFonts w:asciiTheme="majorHAnsi" w:hAnsiTheme="majorHAnsi"/>
          <w:sz w:val="24"/>
          <w:szCs w:val="24"/>
        </w:rPr>
      </w:pPr>
      <w:r w:rsidRPr="00DE53D1">
        <w:rPr>
          <w:rFonts w:asciiTheme="majorHAnsi" w:hAnsiTheme="majorHAnsi"/>
          <w:sz w:val="24"/>
          <w:szCs w:val="24"/>
        </w:rPr>
        <w:t>Conocer nuevas personas y mascotas.</w:t>
      </w:r>
    </w:p>
    <w:p w14:paraId="3C5E5F8E" w14:textId="77777777" w:rsidR="00F94EB7" w:rsidRPr="00DE53D1" w:rsidRDefault="00F94EB7" w:rsidP="00F23FA3">
      <w:pPr>
        <w:pStyle w:val="Prrafodelista"/>
        <w:numPr>
          <w:ilvl w:val="0"/>
          <w:numId w:val="5"/>
        </w:numPr>
        <w:spacing w:line="360" w:lineRule="auto"/>
        <w:ind w:left="1134"/>
        <w:rPr>
          <w:rFonts w:asciiTheme="majorHAnsi" w:hAnsiTheme="majorHAnsi"/>
          <w:sz w:val="24"/>
          <w:szCs w:val="24"/>
        </w:rPr>
      </w:pPr>
      <w:r w:rsidRPr="00DE53D1">
        <w:rPr>
          <w:rFonts w:asciiTheme="majorHAnsi" w:hAnsiTheme="majorHAnsi"/>
          <w:sz w:val="24"/>
          <w:szCs w:val="24"/>
        </w:rPr>
        <w:t>Acceder a productos y servicios relacionados con mascotas de una forma sencilla.</w:t>
      </w:r>
    </w:p>
    <w:p w14:paraId="3C5E5F8F" w14:textId="77777777" w:rsidR="00F94EB7" w:rsidRPr="00DE53D1" w:rsidRDefault="00F94EB7" w:rsidP="00F23FA3">
      <w:pPr>
        <w:pStyle w:val="Prrafodelista"/>
        <w:numPr>
          <w:ilvl w:val="0"/>
          <w:numId w:val="5"/>
        </w:numPr>
        <w:spacing w:line="360" w:lineRule="auto"/>
        <w:ind w:left="1134"/>
        <w:rPr>
          <w:rFonts w:asciiTheme="majorHAnsi" w:hAnsiTheme="majorHAnsi"/>
          <w:sz w:val="24"/>
          <w:szCs w:val="24"/>
        </w:rPr>
      </w:pPr>
      <w:r w:rsidRPr="00DE53D1">
        <w:rPr>
          <w:rFonts w:asciiTheme="majorHAnsi" w:hAnsiTheme="majorHAnsi"/>
          <w:sz w:val="24"/>
          <w:szCs w:val="24"/>
        </w:rPr>
        <w:t>Conocer diferentes actividades planeadas para las personas y sus mascotas.</w:t>
      </w:r>
    </w:p>
    <w:p w14:paraId="3C5E5F90" w14:textId="77777777" w:rsidR="00F94EB7" w:rsidRPr="00DE53D1" w:rsidRDefault="00F94EB7" w:rsidP="00F23FA3">
      <w:pPr>
        <w:pStyle w:val="Prrafodelista"/>
        <w:numPr>
          <w:ilvl w:val="0"/>
          <w:numId w:val="5"/>
        </w:numPr>
        <w:spacing w:line="360" w:lineRule="auto"/>
        <w:ind w:left="1134"/>
        <w:rPr>
          <w:rFonts w:asciiTheme="majorHAnsi" w:hAnsiTheme="majorHAnsi"/>
          <w:sz w:val="24"/>
          <w:szCs w:val="24"/>
        </w:rPr>
      </w:pPr>
      <w:r w:rsidRPr="00DE53D1">
        <w:rPr>
          <w:rFonts w:asciiTheme="majorHAnsi" w:hAnsiTheme="majorHAnsi"/>
          <w:sz w:val="24"/>
          <w:szCs w:val="24"/>
        </w:rPr>
        <w:t>Buscar y reportar mascotas perdidas.</w:t>
      </w:r>
    </w:p>
    <w:p w14:paraId="3C5E5F91" w14:textId="77777777" w:rsidR="00F94EB7" w:rsidRPr="00DE53D1" w:rsidRDefault="00F94EB7" w:rsidP="00F23FA3">
      <w:pPr>
        <w:pStyle w:val="Prrafodelista"/>
        <w:numPr>
          <w:ilvl w:val="0"/>
          <w:numId w:val="5"/>
        </w:numPr>
        <w:spacing w:line="360" w:lineRule="auto"/>
        <w:ind w:left="1134"/>
        <w:rPr>
          <w:rFonts w:asciiTheme="majorHAnsi" w:hAnsiTheme="majorHAnsi"/>
          <w:sz w:val="24"/>
          <w:szCs w:val="24"/>
        </w:rPr>
      </w:pPr>
      <w:r w:rsidRPr="00DE53D1">
        <w:rPr>
          <w:rFonts w:asciiTheme="majorHAnsi" w:hAnsiTheme="majorHAnsi"/>
          <w:sz w:val="24"/>
          <w:szCs w:val="24"/>
        </w:rPr>
        <w:t>Vender los productos y servicios de un negocio.</w:t>
      </w:r>
    </w:p>
    <w:p w14:paraId="3C5E5F92" w14:textId="77777777" w:rsidR="00F94EB7" w:rsidRPr="00DE53D1" w:rsidRDefault="00F94EB7" w:rsidP="00F23FA3">
      <w:pPr>
        <w:keepNext/>
        <w:spacing w:line="360" w:lineRule="auto"/>
        <w:rPr>
          <w:rFonts w:asciiTheme="majorHAnsi" w:hAnsiTheme="majorHAnsi"/>
          <w:sz w:val="24"/>
          <w:szCs w:val="24"/>
        </w:rPr>
      </w:pPr>
      <w:r w:rsidRPr="00DE53D1">
        <w:rPr>
          <w:rFonts w:asciiTheme="majorHAnsi" w:hAnsiTheme="majorHAnsi"/>
          <w:noProof/>
          <w:sz w:val="24"/>
          <w:szCs w:val="24"/>
          <w:lang w:eastAsia="es-CO"/>
        </w:rPr>
        <w:drawing>
          <wp:inline distT="0" distB="0" distL="0" distR="0" wp14:anchorId="3C5E65CD" wp14:editId="3C5E65CE">
            <wp:extent cx="5486400" cy="3773170"/>
            <wp:effectExtent l="0" t="0" r="0" b="17780"/>
            <wp:docPr id="11" name="Diagrama 17"/>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3C5E5F93" w14:textId="77777777" w:rsidR="00F94EB7" w:rsidRPr="00DE53D1" w:rsidRDefault="00F94EB7" w:rsidP="00F23FA3">
      <w:pPr>
        <w:pStyle w:val="Descripcin"/>
        <w:spacing w:line="360" w:lineRule="auto"/>
        <w:jc w:val="center"/>
        <w:rPr>
          <w:rFonts w:asciiTheme="majorHAnsi" w:hAnsiTheme="majorHAnsi"/>
          <w:sz w:val="24"/>
          <w:szCs w:val="24"/>
        </w:rPr>
      </w:pPr>
      <w:bookmarkStart w:id="96" w:name="_Toc417546156"/>
      <w:r w:rsidRPr="00DE53D1">
        <w:rPr>
          <w:rFonts w:asciiTheme="majorHAnsi" w:hAnsiTheme="majorHAnsi"/>
          <w:sz w:val="24"/>
          <w:szCs w:val="24"/>
        </w:rPr>
        <w:t xml:space="preserve">Ilustración </w:t>
      </w:r>
      <w:r w:rsidR="005C7733" w:rsidRPr="00DE53D1">
        <w:rPr>
          <w:rFonts w:asciiTheme="majorHAnsi" w:hAnsiTheme="majorHAnsi"/>
          <w:sz w:val="24"/>
          <w:szCs w:val="24"/>
        </w:rPr>
        <w:fldChar w:fldCharType="begin"/>
      </w:r>
      <w:r w:rsidRPr="00DE53D1">
        <w:rPr>
          <w:rFonts w:asciiTheme="majorHAnsi" w:hAnsiTheme="majorHAnsi"/>
          <w:sz w:val="24"/>
          <w:szCs w:val="24"/>
        </w:rPr>
        <w:instrText xml:space="preserve"> SEQ Ilustración \* ARABIC </w:instrText>
      </w:r>
      <w:r w:rsidR="005C7733" w:rsidRPr="00DE53D1">
        <w:rPr>
          <w:rFonts w:asciiTheme="majorHAnsi" w:hAnsiTheme="majorHAnsi"/>
          <w:sz w:val="24"/>
          <w:szCs w:val="24"/>
        </w:rPr>
        <w:fldChar w:fldCharType="separate"/>
      </w:r>
      <w:r w:rsidR="000A744F">
        <w:rPr>
          <w:rFonts w:asciiTheme="majorHAnsi" w:hAnsiTheme="majorHAnsi"/>
          <w:noProof/>
          <w:sz w:val="24"/>
          <w:szCs w:val="24"/>
        </w:rPr>
        <w:t>3</w:t>
      </w:r>
      <w:r w:rsidR="005C7733" w:rsidRPr="00DE53D1">
        <w:rPr>
          <w:rFonts w:asciiTheme="majorHAnsi" w:hAnsiTheme="majorHAnsi"/>
          <w:sz w:val="24"/>
          <w:szCs w:val="24"/>
        </w:rPr>
        <w:fldChar w:fldCharType="end"/>
      </w:r>
      <w:r w:rsidRPr="00DE53D1">
        <w:rPr>
          <w:rFonts w:asciiTheme="majorHAnsi" w:hAnsiTheme="majorHAnsi"/>
          <w:sz w:val="24"/>
          <w:szCs w:val="24"/>
        </w:rPr>
        <w:t>: Objetivos y Beneficios del Producto</w:t>
      </w:r>
      <w:bookmarkEnd w:id="96"/>
    </w:p>
    <w:p w14:paraId="3C5E5F94" w14:textId="77777777" w:rsidR="00F94EB7" w:rsidRPr="00DE53D1" w:rsidRDefault="00F94EB7"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 xml:space="preserve">La anterior ilustración fue elaborada por el grupo RAWR. Las imágenes presentes fueron extraídas de varios blogs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90cjvvsuo","properties":{"formattedCitation":"[8]","plainCitation":"[8]"},"citationItems":[{"id":226,"uris":["http://zotero.org/users/2345493/items/BEE3A4X7"],"uri":["http://zotero.org/users/2345493/items/BEE3A4X7"],"itemData":{"id":226,"type":"post-weblog","title":"Bucket List SMART","URL":"http://www.infosol.com.mx/CGI-BIN/wordpress/index.php/objetivos-2015-haz-un-bucket-list-smart/2015/01/05","language":"Español","author":[{"family":"Hector Mesa","given":""}],"issued":{"date-parts":[["2015",4,14]]}}}],"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8]</w:t>
      </w:r>
      <w:r w:rsidR="005C7733" w:rsidRPr="00DE53D1">
        <w:rPr>
          <w:rFonts w:asciiTheme="majorHAnsi" w:hAnsiTheme="majorHAnsi"/>
          <w:sz w:val="24"/>
          <w:szCs w:val="24"/>
        </w:rPr>
        <w:fldChar w:fldCharType="end"/>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9g4rovlu1","properties":{"formattedCitation":"[9]","plainCitation":"[9]"},"citationItems":[{"id":229,"uris":["http://zotero.org/users/2345493/items/GN7UEJIX"],"uri":["http://zotero.org/users/2345493/items/GN7UEJIX"],"itemData":{"id":229,"type":"post-weblog","title":"Beneficios De La Certificación y Como Lograrla","URL":"http://www.conocer.gob.mx/index.php?option=com_wrapper&amp;view=wrapper&amp;Itemid=180","language":"Español","author":[{"family":"conocer","given":""}]}}],"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9]</w:t>
      </w:r>
      <w:r w:rsidR="005C7733" w:rsidRPr="00DE53D1">
        <w:rPr>
          <w:rFonts w:asciiTheme="majorHAnsi" w:hAnsiTheme="majorHAnsi"/>
          <w:sz w:val="24"/>
          <w:szCs w:val="24"/>
        </w:rPr>
        <w:fldChar w:fldCharType="end"/>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gt7ao3b87","properties":{"formattedCitation":"[10]","plainCitation":"[10]"},"citationItems":[{"id":218,"uris":["http://zotero.org/users/2345493/items/2U2ZNKKD"],"uri":["http://zotero.org/users/2345493/items/2U2ZNKKD"],"itemData":{"id":218,"type":"post-weblog","title":"Las 10 redes sociales más utilizadas en el mundo","URL":"http://tecnoaffinity.com/415/las-10-redes-sociales-mas-utilizadas-en-el-mundo","author":[{"family":"Saavedra","given":""}],"issued":{"date-parts":[["2015",4,14]]}}}],"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10]</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5F95" w14:textId="77777777" w:rsidR="00F94EB7" w:rsidRPr="00DE53D1" w:rsidRDefault="00F94EB7" w:rsidP="00F23FA3">
      <w:pPr>
        <w:pStyle w:val="Prrafodelista"/>
        <w:keepNext/>
        <w:keepLines/>
        <w:numPr>
          <w:ilvl w:val="0"/>
          <w:numId w:val="6"/>
        </w:numPr>
        <w:spacing w:before="40" w:after="0" w:line="360" w:lineRule="auto"/>
        <w:contextualSpacing w:val="0"/>
        <w:jc w:val="left"/>
        <w:outlineLvl w:val="2"/>
        <w:rPr>
          <w:rFonts w:asciiTheme="majorHAnsi" w:eastAsia="Times New Roman" w:hAnsiTheme="majorHAnsi" w:cs="Times New Roman"/>
          <w:vanish/>
          <w:color w:val="1F4D78"/>
        </w:rPr>
      </w:pPr>
      <w:bookmarkStart w:id="97" w:name="_Toc417375063"/>
      <w:bookmarkStart w:id="98" w:name="_Toc417383476"/>
      <w:bookmarkStart w:id="99" w:name="_Toc417383869"/>
      <w:bookmarkStart w:id="100" w:name="_Toc417477382"/>
      <w:bookmarkStart w:id="101" w:name="_Toc417477450"/>
      <w:bookmarkStart w:id="102" w:name="_Toc417477580"/>
      <w:bookmarkStart w:id="103" w:name="_Toc417477679"/>
      <w:bookmarkStart w:id="104" w:name="_Toc417477751"/>
      <w:bookmarkStart w:id="105" w:name="_Toc417478100"/>
      <w:bookmarkStart w:id="106" w:name="_Toc417478156"/>
      <w:bookmarkStart w:id="107" w:name="_Toc417481513"/>
      <w:bookmarkStart w:id="108" w:name="_Toc417481803"/>
      <w:bookmarkStart w:id="109" w:name="_Toc417481875"/>
      <w:bookmarkStart w:id="110" w:name="_Toc417481927"/>
      <w:bookmarkStart w:id="111" w:name="_Toc417481985"/>
      <w:bookmarkStart w:id="112" w:name="_Toc417488928"/>
      <w:bookmarkStart w:id="113" w:name="_Toc417492718"/>
      <w:bookmarkStart w:id="114" w:name="_Toc417492777"/>
      <w:bookmarkStart w:id="115" w:name="_Toc417493064"/>
      <w:bookmarkStart w:id="116" w:name="_Toc417493123"/>
      <w:bookmarkStart w:id="117" w:name="_Toc417495150"/>
      <w:bookmarkStart w:id="118" w:name="_Toc417500987"/>
      <w:bookmarkStart w:id="119" w:name="_Toc417501336"/>
      <w:bookmarkStart w:id="120" w:name="_Toc417503693"/>
      <w:bookmarkStart w:id="121" w:name="_Toc417503936"/>
      <w:bookmarkStart w:id="122" w:name="_Toc417504024"/>
      <w:bookmarkStart w:id="123" w:name="_Toc417507789"/>
      <w:bookmarkStart w:id="124" w:name="_Toc417507876"/>
      <w:bookmarkStart w:id="125" w:name="_Toc417508870"/>
      <w:bookmarkStart w:id="126" w:name="_Toc417509527"/>
      <w:bookmarkStart w:id="127" w:name="_Toc417511887"/>
      <w:bookmarkStart w:id="128" w:name="_Toc417512907"/>
      <w:bookmarkStart w:id="129" w:name="_Toc417546058"/>
      <w:bookmarkStart w:id="130" w:name="_Toc417546895"/>
      <w:bookmarkStart w:id="131" w:name="_Toc417546993"/>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3C5E5F96" w14:textId="77777777" w:rsidR="00F94EB7" w:rsidRPr="00DE53D1" w:rsidRDefault="00F94EB7" w:rsidP="00F23FA3">
      <w:pPr>
        <w:pStyle w:val="Prrafodelista"/>
        <w:keepNext/>
        <w:keepLines/>
        <w:numPr>
          <w:ilvl w:val="2"/>
          <w:numId w:val="6"/>
        </w:numPr>
        <w:spacing w:before="40" w:after="0" w:line="360" w:lineRule="auto"/>
        <w:contextualSpacing w:val="0"/>
        <w:jc w:val="left"/>
        <w:outlineLvl w:val="2"/>
        <w:rPr>
          <w:rFonts w:asciiTheme="majorHAnsi" w:eastAsia="Times New Roman" w:hAnsiTheme="majorHAnsi" w:cs="Times New Roman"/>
          <w:vanish/>
          <w:color w:val="1F4D78"/>
        </w:rPr>
      </w:pPr>
      <w:bookmarkStart w:id="132" w:name="_Toc417375064"/>
      <w:bookmarkStart w:id="133" w:name="_Toc417383477"/>
      <w:bookmarkStart w:id="134" w:name="_Toc417383870"/>
      <w:bookmarkStart w:id="135" w:name="_Toc417477383"/>
      <w:bookmarkStart w:id="136" w:name="_Toc417477451"/>
      <w:bookmarkStart w:id="137" w:name="_Toc417477581"/>
      <w:bookmarkStart w:id="138" w:name="_Toc417477680"/>
      <w:bookmarkStart w:id="139" w:name="_Toc417477752"/>
      <w:bookmarkStart w:id="140" w:name="_Toc417478101"/>
      <w:bookmarkStart w:id="141" w:name="_Toc417478157"/>
      <w:bookmarkStart w:id="142" w:name="_Toc417481514"/>
      <w:bookmarkStart w:id="143" w:name="_Toc417481804"/>
      <w:bookmarkStart w:id="144" w:name="_Toc417481876"/>
      <w:bookmarkStart w:id="145" w:name="_Toc417481928"/>
      <w:bookmarkStart w:id="146" w:name="_Toc417481986"/>
      <w:bookmarkStart w:id="147" w:name="_Toc417488929"/>
      <w:bookmarkStart w:id="148" w:name="_Toc417492719"/>
      <w:bookmarkStart w:id="149" w:name="_Toc417492778"/>
      <w:bookmarkStart w:id="150" w:name="_Toc417493065"/>
      <w:bookmarkStart w:id="151" w:name="_Toc417493124"/>
      <w:bookmarkStart w:id="152" w:name="_Toc417495151"/>
      <w:bookmarkStart w:id="153" w:name="_Toc417500988"/>
      <w:bookmarkStart w:id="154" w:name="_Toc417501337"/>
      <w:bookmarkStart w:id="155" w:name="_Toc417503694"/>
      <w:bookmarkStart w:id="156" w:name="_Toc417503937"/>
      <w:bookmarkStart w:id="157" w:name="_Toc417504025"/>
      <w:bookmarkStart w:id="158" w:name="_Toc417507790"/>
      <w:bookmarkStart w:id="159" w:name="_Toc417507877"/>
      <w:bookmarkStart w:id="160" w:name="_Toc417508871"/>
      <w:bookmarkStart w:id="161" w:name="_Toc417509528"/>
      <w:bookmarkStart w:id="162" w:name="_Toc417511888"/>
      <w:bookmarkStart w:id="163" w:name="_Toc417512908"/>
      <w:bookmarkStart w:id="164" w:name="_Toc417546059"/>
      <w:bookmarkStart w:id="165" w:name="_Toc417546896"/>
      <w:bookmarkStart w:id="166" w:name="_Toc417546994"/>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3C5E5F97" w14:textId="77777777" w:rsidR="00F94EB7" w:rsidRPr="00DE53D1" w:rsidRDefault="00F94EB7" w:rsidP="00F23FA3">
      <w:pPr>
        <w:pStyle w:val="Prrafodelista"/>
        <w:keepNext/>
        <w:keepLines/>
        <w:numPr>
          <w:ilvl w:val="2"/>
          <w:numId w:val="6"/>
        </w:numPr>
        <w:spacing w:before="40" w:after="0" w:line="360" w:lineRule="auto"/>
        <w:contextualSpacing w:val="0"/>
        <w:jc w:val="left"/>
        <w:outlineLvl w:val="2"/>
        <w:rPr>
          <w:rFonts w:asciiTheme="majorHAnsi" w:eastAsia="Times New Roman" w:hAnsiTheme="majorHAnsi" w:cs="Times New Roman"/>
          <w:vanish/>
          <w:color w:val="1F4D78"/>
        </w:rPr>
      </w:pPr>
      <w:bookmarkStart w:id="167" w:name="_Toc417375065"/>
      <w:bookmarkStart w:id="168" w:name="_Toc417383478"/>
      <w:bookmarkStart w:id="169" w:name="_Toc417383871"/>
      <w:bookmarkStart w:id="170" w:name="_Toc417477384"/>
      <w:bookmarkStart w:id="171" w:name="_Toc417477452"/>
      <w:bookmarkStart w:id="172" w:name="_Toc417477582"/>
      <w:bookmarkStart w:id="173" w:name="_Toc417477681"/>
      <w:bookmarkStart w:id="174" w:name="_Toc417477753"/>
      <w:bookmarkStart w:id="175" w:name="_Toc417478102"/>
      <w:bookmarkStart w:id="176" w:name="_Toc417478158"/>
      <w:bookmarkStart w:id="177" w:name="_Toc417481515"/>
      <w:bookmarkStart w:id="178" w:name="_Toc417481805"/>
      <w:bookmarkStart w:id="179" w:name="_Toc417481877"/>
      <w:bookmarkStart w:id="180" w:name="_Toc417481929"/>
      <w:bookmarkStart w:id="181" w:name="_Toc417481987"/>
      <w:bookmarkStart w:id="182" w:name="_Toc417488930"/>
      <w:bookmarkStart w:id="183" w:name="_Toc417492720"/>
      <w:bookmarkStart w:id="184" w:name="_Toc417492779"/>
      <w:bookmarkStart w:id="185" w:name="_Toc417493066"/>
      <w:bookmarkStart w:id="186" w:name="_Toc417493125"/>
      <w:bookmarkStart w:id="187" w:name="_Toc417495152"/>
      <w:bookmarkStart w:id="188" w:name="_Toc417500989"/>
      <w:bookmarkStart w:id="189" w:name="_Toc417501338"/>
      <w:bookmarkStart w:id="190" w:name="_Toc417503695"/>
      <w:bookmarkStart w:id="191" w:name="_Toc417503938"/>
      <w:bookmarkStart w:id="192" w:name="_Toc417504026"/>
      <w:bookmarkStart w:id="193" w:name="_Toc417507791"/>
      <w:bookmarkStart w:id="194" w:name="_Toc417507878"/>
      <w:bookmarkStart w:id="195" w:name="_Toc417508872"/>
      <w:bookmarkStart w:id="196" w:name="_Toc417509529"/>
      <w:bookmarkStart w:id="197" w:name="_Toc417511889"/>
      <w:bookmarkStart w:id="198" w:name="_Toc417512909"/>
      <w:bookmarkStart w:id="199" w:name="_Toc417546060"/>
      <w:bookmarkStart w:id="200" w:name="_Toc417546897"/>
      <w:bookmarkStart w:id="201" w:name="_Toc417546995"/>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p w14:paraId="3C5E5F98" w14:textId="77777777" w:rsidR="00F94EB7" w:rsidRPr="00DE53D1" w:rsidRDefault="00A6169F" w:rsidP="00F23FA3">
      <w:pPr>
        <w:pStyle w:val="Ttulo3"/>
        <w:spacing w:line="360" w:lineRule="auto"/>
        <w:rPr>
          <w:sz w:val="24"/>
          <w:szCs w:val="24"/>
        </w:rPr>
      </w:pPr>
      <w:bookmarkStart w:id="202" w:name="_Toc417481930"/>
      <w:bookmarkStart w:id="203" w:name="_Toc417546996"/>
      <w:r w:rsidRPr="00DE53D1">
        <w:rPr>
          <w:sz w:val="24"/>
          <w:szCs w:val="24"/>
        </w:rPr>
        <w:t xml:space="preserve">6.2.3 </w:t>
      </w:r>
      <w:r w:rsidR="00F94EB7" w:rsidRPr="00DE53D1">
        <w:rPr>
          <w:sz w:val="24"/>
          <w:szCs w:val="24"/>
        </w:rPr>
        <w:t>Funcionalidad</w:t>
      </w:r>
      <w:bookmarkEnd w:id="202"/>
      <w:bookmarkEnd w:id="203"/>
    </w:p>
    <w:p w14:paraId="3C5E5F99" w14:textId="77777777" w:rsidR="00F94EB7" w:rsidRPr="00DE53D1" w:rsidRDefault="00F94EB7" w:rsidP="00F23FA3">
      <w:pPr>
        <w:spacing w:line="360" w:lineRule="auto"/>
        <w:ind w:left="284"/>
        <w:rPr>
          <w:rFonts w:asciiTheme="majorHAnsi" w:hAnsiTheme="majorHAnsi"/>
          <w:sz w:val="24"/>
          <w:szCs w:val="24"/>
        </w:rPr>
      </w:pPr>
      <w:r w:rsidRPr="00DE53D1">
        <w:rPr>
          <w:rFonts w:asciiTheme="majorHAnsi" w:hAnsiTheme="majorHAnsi"/>
          <w:sz w:val="24"/>
          <w:szCs w:val="24"/>
        </w:rPr>
        <w:t>Se pretende que RAWR sea una red social en donde podrán interactuar las mascotas y personas, las características más significativas de este producto se listan a continuación:</w:t>
      </w:r>
    </w:p>
    <w:p w14:paraId="3C5E5F9A" w14:textId="77777777" w:rsidR="00F94EB7" w:rsidRPr="00DE53D1" w:rsidRDefault="00F94EB7" w:rsidP="00F23FA3">
      <w:pPr>
        <w:spacing w:line="360" w:lineRule="auto"/>
        <w:ind w:left="284"/>
        <w:rPr>
          <w:rFonts w:asciiTheme="majorHAnsi" w:hAnsiTheme="majorHAnsi"/>
          <w:sz w:val="24"/>
          <w:szCs w:val="24"/>
        </w:rPr>
      </w:pPr>
      <w:r w:rsidRPr="00DE53D1">
        <w:rPr>
          <w:rFonts w:asciiTheme="majorHAnsi" w:hAnsiTheme="majorHAnsi"/>
          <w:sz w:val="24"/>
          <w:szCs w:val="24"/>
        </w:rPr>
        <w:t>Por medio de la aplicación las personas podrán realizar las siguientes actividades:</w:t>
      </w:r>
    </w:p>
    <w:p w14:paraId="3C5E5F9B" w14:textId="77777777" w:rsidR="00F94EB7" w:rsidRPr="00DE53D1" w:rsidRDefault="00F94EB7" w:rsidP="00F23FA3">
      <w:pPr>
        <w:spacing w:line="360" w:lineRule="auto"/>
        <w:rPr>
          <w:rFonts w:asciiTheme="majorHAnsi" w:hAnsiTheme="majorHAnsi"/>
          <w:sz w:val="24"/>
          <w:szCs w:val="24"/>
        </w:rPr>
      </w:pPr>
    </w:p>
    <w:tbl>
      <w:tblPr>
        <w:tblStyle w:val="Cuadrculaclara-nfasis1"/>
        <w:tblW w:w="0" w:type="auto"/>
        <w:tblLook w:val="04A0" w:firstRow="1" w:lastRow="0" w:firstColumn="1" w:lastColumn="0" w:noHBand="0" w:noVBand="1"/>
      </w:tblPr>
      <w:tblGrid>
        <w:gridCol w:w="4414"/>
        <w:gridCol w:w="5050"/>
      </w:tblGrid>
      <w:tr w:rsidR="00F94EB7" w:rsidRPr="00DE53D1" w14:paraId="3C5E5F9E" w14:textId="77777777" w:rsidTr="009A3F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5F9C" w14:textId="77777777" w:rsidR="00F94EB7" w:rsidRPr="00DE53D1" w:rsidRDefault="00F94EB7" w:rsidP="00F23FA3">
            <w:pPr>
              <w:spacing w:line="360" w:lineRule="auto"/>
              <w:jc w:val="center"/>
              <w:rPr>
                <w:sz w:val="24"/>
                <w:szCs w:val="24"/>
              </w:rPr>
            </w:pPr>
            <w:r w:rsidRPr="00DE53D1">
              <w:rPr>
                <w:sz w:val="24"/>
                <w:szCs w:val="24"/>
              </w:rPr>
              <w:t>Funcionalidad</w:t>
            </w:r>
          </w:p>
        </w:tc>
        <w:tc>
          <w:tcPr>
            <w:tcW w:w="5050" w:type="dxa"/>
          </w:tcPr>
          <w:p w14:paraId="3C5E5F9D" w14:textId="77777777" w:rsidR="00F94EB7" w:rsidRPr="00DE53D1" w:rsidRDefault="00F94EB7" w:rsidP="00F23FA3">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DE53D1">
              <w:rPr>
                <w:sz w:val="24"/>
                <w:szCs w:val="24"/>
              </w:rPr>
              <w:t>Utilidad</w:t>
            </w:r>
          </w:p>
        </w:tc>
      </w:tr>
      <w:tr w:rsidR="00F94EB7" w:rsidRPr="00DE53D1" w14:paraId="3C5E5FA1"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5F9F" w14:textId="77777777" w:rsidR="00F94EB7" w:rsidRPr="00DE53D1" w:rsidRDefault="00F94EB7" w:rsidP="00F23FA3">
            <w:pPr>
              <w:spacing w:line="360" w:lineRule="auto"/>
              <w:jc w:val="center"/>
              <w:rPr>
                <w:sz w:val="24"/>
                <w:szCs w:val="24"/>
              </w:rPr>
            </w:pPr>
            <w:r w:rsidRPr="00DE53D1">
              <w:rPr>
                <w:sz w:val="24"/>
                <w:szCs w:val="24"/>
              </w:rPr>
              <w:t>Crear cuenta de usuario</w:t>
            </w:r>
          </w:p>
        </w:tc>
        <w:tc>
          <w:tcPr>
            <w:tcW w:w="5050" w:type="dxa"/>
          </w:tcPr>
          <w:p w14:paraId="3C5E5FA0" w14:textId="77777777" w:rsidR="00F94EB7" w:rsidRPr="00DE53D1" w:rsidRDefault="00F94EB7"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Las personas podrán crear una cuenta de usuario para acceder a los servicios que ofrece la aplicación RAWR.</w:t>
            </w:r>
          </w:p>
        </w:tc>
      </w:tr>
      <w:tr w:rsidR="00F94EB7" w:rsidRPr="00DE53D1" w14:paraId="3C5E5FA4"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5FA2" w14:textId="77777777" w:rsidR="00F94EB7" w:rsidRPr="00DE53D1" w:rsidRDefault="00F94EB7" w:rsidP="00F23FA3">
            <w:pPr>
              <w:spacing w:line="360" w:lineRule="auto"/>
              <w:jc w:val="center"/>
              <w:rPr>
                <w:sz w:val="24"/>
                <w:szCs w:val="24"/>
              </w:rPr>
            </w:pPr>
            <w:r w:rsidRPr="00DE53D1">
              <w:rPr>
                <w:sz w:val="24"/>
                <w:szCs w:val="24"/>
              </w:rPr>
              <w:t>Añadir mascotas a su cuenta</w:t>
            </w:r>
          </w:p>
        </w:tc>
        <w:tc>
          <w:tcPr>
            <w:tcW w:w="5050" w:type="dxa"/>
          </w:tcPr>
          <w:p w14:paraId="3C5E5FA3" w14:textId="77777777" w:rsidR="00F94EB7" w:rsidRPr="00DE53D1" w:rsidRDefault="00F94EB7"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Los usuarios podrán añadir mascotas a su cuenta, con el fin objetivo de interactuar con otras mascotas que se encuentren en la red social.</w:t>
            </w:r>
          </w:p>
        </w:tc>
      </w:tr>
      <w:tr w:rsidR="00F94EB7" w:rsidRPr="00DE53D1" w14:paraId="3C5E5FA7"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5FA5" w14:textId="77777777" w:rsidR="00F94EB7" w:rsidRPr="00DE53D1" w:rsidRDefault="00F94EB7" w:rsidP="00F23FA3">
            <w:pPr>
              <w:spacing w:line="360" w:lineRule="auto"/>
              <w:jc w:val="center"/>
              <w:rPr>
                <w:sz w:val="24"/>
                <w:szCs w:val="24"/>
              </w:rPr>
            </w:pPr>
            <w:r w:rsidRPr="00DE53D1">
              <w:rPr>
                <w:sz w:val="24"/>
                <w:szCs w:val="24"/>
              </w:rPr>
              <w:t>Editar perfil de una cuenta</w:t>
            </w:r>
          </w:p>
        </w:tc>
        <w:tc>
          <w:tcPr>
            <w:tcW w:w="5050" w:type="dxa"/>
          </w:tcPr>
          <w:p w14:paraId="3C5E5FA6" w14:textId="77777777" w:rsidR="00F94EB7" w:rsidRPr="00DE53D1" w:rsidRDefault="00F94EB7"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Los usuarios estarán en la capacidad de editar el perfil asociado a una cuenta con el objetivo de agregar información personal.</w:t>
            </w:r>
          </w:p>
        </w:tc>
      </w:tr>
      <w:tr w:rsidR="00F94EB7" w:rsidRPr="00DE53D1" w14:paraId="3C5E5FAA"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5FA8" w14:textId="77777777" w:rsidR="00F94EB7" w:rsidRPr="00DE53D1" w:rsidRDefault="00F94EB7" w:rsidP="00F23FA3">
            <w:pPr>
              <w:spacing w:line="360" w:lineRule="auto"/>
              <w:jc w:val="center"/>
              <w:rPr>
                <w:sz w:val="24"/>
                <w:szCs w:val="24"/>
              </w:rPr>
            </w:pPr>
            <w:r w:rsidRPr="00DE53D1">
              <w:rPr>
                <w:sz w:val="24"/>
                <w:szCs w:val="24"/>
              </w:rPr>
              <w:t>Comprar productos y servicios</w:t>
            </w:r>
          </w:p>
        </w:tc>
        <w:tc>
          <w:tcPr>
            <w:tcW w:w="5050" w:type="dxa"/>
          </w:tcPr>
          <w:p w14:paraId="3C5E5FA9" w14:textId="77777777" w:rsidR="00F94EB7" w:rsidRPr="00DE53D1" w:rsidRDefault="00F94EB7"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Mediante la aplicación los usuarios podrán contactar empresas para comprar productos y servicios relacionados con las mascotas.</w:t>
            </w:r>
          </w:p>
        </w:tc>
      </w:tr>
      <w:tr w:rsidR="00F94EB7" w:rsidRPr="00DE53D1" w14:paraId="3C5E5FAD"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5FAB" w14:textId="77777777" w:rsidR="00F94EB7" w:rsidRPr="00DE53D1" w:rsidRDefault="00F94EB7" w:rsidP="00F23FA3">
            <w:pPr>
              <w:spacing w:line="360" w:lineRule="auto"/>
              <w:jc w:val="center"/>
              <w:rPr>
                <w:sz w:val="24"/>
                <w:szCs w:val="24"/>
              </w:rPr>
            </w:pPr>
            <w:r w:rsidRPr="00DE53D1">
              <w:rPr>
                <w:sz w:val="24"/>
                <w:szCs w:val="24"/>
              </w:rPr>
              <w:t>Agregar amigos</w:t>
            </w:r>
          </w:p>
        </w:tc>
        <w:tc>
          <w:tcPr>
            <w:tcW w:w="5050" w:type="dxa"/>
          </w:tcPr>
          <w:p w14:paraId="3C5E5FAC" w14:textId="77777777" w:rsidR="00F94EB7" w:rsidRPr="00DE53D1" w:rsidRDefault="00F94EB7"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 xml:space="preserve">Los usuarios podrán buscar y contactar amigos, para interactuar con otras personas en la red social, por medio de mensaje y publicaciones. </w:t>
            </w:r>
          </w:p>
        </w:tc>
      </w:tr>
      <w:tr w:rsidR="00F94EB7" w:rsidRPr="00DE53D1" w14:paraId="3C5E5FB0"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5FAE" w14:textId="77777777" w:rsidR="00F94EB7" w:rsidRPr="00DE53D1" w:rsidRDefault="00F94EB7" w:rsidP="00F23FA3">
            <w:pPr>
              <w:spacing w:line="360" w:lineRule="auto"/>
              <w:jc w:val="center"/>
              <w:rPr>
                <w:sz w:val="24"/>
                <w:szCs w:val="24"/>
              </w:rPr>
            </w:pPr>
            <w:r w:rsidRPr="00DE53D1">
              <w:rPr>
                <w:sz w:val="24"/>
                <w:szCs w:val="24"/>
              </w:rPr>
              <w:t>Crear Publicaciones</w:t>
            </w:r>
          </w:p>
        </w:tc>
        <w:tc>
          <w:tcPr>
            <w:tcW w:w="5050" w:type="dxa"/>
          </w:tcPr>
          <w:p w14:paraId="3C5E5FAF" w14:textId="77777777" w:rsidR="00F94EB7" w:rsidRPr="00DE53D1" w:rsidRDefault="00F94EB7" w:rsidP="00F23FA3">
            <w:pPr>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La aplicación permitirá que los usuarios compartan sus pensamientos y sentimientos por medio de publicaciones, están pueden ser comentadas por otros usuarios.</w:t>
            </w:r>
          </w:p>
        </w:tc>
      </w:tr>
    </w:tbl>
    <w:p w14:paraId="3C5E5FB1" w14:textId="77777777" w:rsidR="008652B2" w:rsidRPr="00DE53D1" w:rsidRDefault="008652B2" w:rsidP="00F23FA3">
      <w:pPr>
        <w:pStyle w:val="Descripcin"/>
        <w:spacing w:line="360" w:lineRule="auto"/>
        <w:jc w:val="center"/>
        <w:rPr>
          <w:rFonts w:asciiTheme="majorHAnsi" w:hAnsiTheme="majorHAnsi"/>
        </w:rPr>
      </w:pPr>
      <w:bookmarkStart w:id="204" w:name="_Toc417546165"/>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w:t>
      </w:r>
      <w:r w:rsidR="005C7733" w:rsidRPr="00DE53D1">
        <w:rPr>
          <w:rFonts w:asciiTheme="majorHAnsi" w:hAnsiTheme="majorHAnsi"/>
        </w:rPr>
        <w:fldChar w:fldCharType="end"/>
      </w:r>
      <w:r w:rsidRPr="00DE53D1">
        <w:rPr>
          <w:rFonts w:asciiTheme="majorHAnsi" w:hAnsiTheme="majorHAnsi"/>
        </w:rPr>
        <w:t>: Funcionalidades</w:t>
      </w:r>
      <w:bookmarkEnd w:id="204"/>
    </w:p>
    <w:p w14:paraId="3C5E5FB2" w14:textId="77777777" w:rsidR="00F94EB7" w:rsidRPr="00DE53D1" w:rsidRDefault="00F94EB7"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La anterior tabla fue elaborada por el grupo RAWR.</w:t>
      </w:r>
    </w:p>
    <w:p w14:paraId="3C5E5FB3" w14:textId="77777777" w:rsidR="00F94EB7" w:rsidRPr="00DE53D1" w:rsidRDefault="00F94EB7" w:rsidP="00F23FA3">
      <w:pPr>
        <w:spacing w:line="360" w:lineRule="auto"/>
        <w:ind w:left="284"/>
        <w:rPr>
          <w:rFonts w:asciiTheme="majorHAnsi" w:hAnsiTheme="majorHAnsi"/>
          <w:sz w:val="24"/>
          <w:szCs w:val="24"/>
        </w:rPr>
      </w:pPr>
      <w:r w:rsidRPr="00DE53D1">
        <w:rPr>
          <w:rFonts w:asciiTheme="majorHAnsi" w:hAnsiTheme="majorHAnsi"/>
          <w:sz w:val="24"/>
          <w:szCs w:val="24"/>
        </w:rPr>
        <w:t>Las siguientes funcionalidades no serán implementadas en el software:</w:t>
      </w:r>
    </w:p>
    <w:p w14:paraId="3C5E5FB4" w14:textId="77777777" w:rsidR="00F94EB7" w:rsidRPr="00DE53D1" w:rsidRDefault="00F94EB7" w:rsidP="00F23FA3">
      <w:pPr>
        <w:pStyle w:val="Prrafodelista"/>
        <w:numPr>
          <w:ilvl w:val="0"/>
          <w:numId w:val="7"/>
        </w:numPr>
        <w:spacing w:line="360" w:lineRule="auto"/>
        <w:ind w:left="1134" w:hanging="501"/>
        <w:rPr>
          <w:rFonts w:asciiTheme="majorHAnsi" w:hAnsiTheme="majorHAnsi"/>
          <w:sz w:val="24"/>
          <w:szCs w:val="24"/>
        </w:rPr>
      </w:pPr>
      <w:r w:rsidRPr="00DE53D1">
        <w:rPr>
          <w:rFonts w:asciiTheme="majorHAnsi" w:hAnsiTheme="majorHAnsi"/>
          <w:sz w:val="24"/>
          <w:szCs w:val="24"/>
        </w:rPr>
        <w:t>Crear publicaciones de video.</w:t>
      </w:r>
    </w:p>
    <w:p w14:paraId="3C5E5FB5" w14:textId="77777777" w:rsidR="00F94EB7" w:rsidRPr="00DE53D1" w:rsidRDefault="00F94EB7" w:rsidP="00F23FA3">
      <w:pPr>
        <w:pStyle w:val="Prrafodelista"/>
        <w:numPr>
          <w:ilvl w:val="0"/>
          <w:numId w:val="7"/>
        </w:numPr>
        <w:spacing w:line="360" w:lineRule="auto"/>
        <w:ind w:left="1134" w:hanging="501"/>
        <w:rPr>
          <w:rFonts w:asciiTheme="majorHAnsi" w:hAnsiTheme="majorHAnsi"/>
          <w:sz w:val="24"/>
          <w:szCs w:val="24"/>
        </w:rPr>
      </w:pPr>
      <w:r w:rsidRPr="00DE53D1">
        <w:rPr>
          <w:rFonts w:asciiTheme="majorHAnsi" w:hAnsiTheme="majorHAnsi"/>
          <w:sz w:val="24"/>
          <w:szCs w:val="24"/>
        </w:rPr>
        <w:t>Crear publicaciones de audio.</w:t>
      </w:r>
    </w:p>
    <w:p w14:paraId="3C5E5FB6" w14:textId="77777777" w:rsidR="00F94EB7" w:rsidRPr="00DE53D1" w:rsidRDefault="00F94EB7" w:rsidP="00F23FA3">
      <w:pPr>
        <w:pStyle w:val="Prrafodelista"/>
        <w:numPr>
          <w:ilvl w:val="0"/>
          <w:numId w:val="7"/>
        </w:numPr>
        <w:spacing w:line="360" w:lineRule="auto"/>
        <w:ind w:left="1134" w:hanging="501"/>
        <w:rPr>
          <w:rFonts w:asciiTheme="majorHAnsi" w:hAnsiTheme="majorHAnsi"/>
          <w:sz w:val="24"/>
          <w:szCs w:val="24"/>
        </w:rPr>
      </w:pPr>
      <w:r w:rsidRPr="00DE53D1">
        <w:rPr>
          <w:rFonts w:asciiTheme="majorHAnsi" w:hAnsiTheme="majorHAnsi"/>
          <w:sz w:val="24"/>
          <w:szCs w:val="24"/>
        </w:rPr>
        <w:t>Comprar mascotas en la aplicación.</w:t>
      </w:r>
    </w:p>
    <w:p w14:paraId="3C5E5FB7" w14:textId="77777777" w:rsidR="00F94EB7" w:rsidRPr="00DE53D1" w:rsidRDefault="00F94EB7" w:rsidP="00F23FA3">
      <w:pPr>
        <w:spacing w:line="360" w:lineRule="auto"/>
        <w:ind w:left="284"/>
        <w:rPr>
          <w:rFonts w:asciiTheme="majorHAnsi" w:hAnsiTheme="majorHAnsi"/>
          <w:sz w:val="24"/>
          <w:szCs w:val="24"/>
        </w:rPr>
      </w:pPr>
      <w:r w:rsidRPr="00DE53D1">
        <w:rPr>
          <w:rFonts w:asciiTheme="majorHAnsi" w:hAnsiTheme="majorHAnsi"/>
          <w:sz w:val="24"/>
          <w:szCs w:val="24"/>
        </w:rPr>
        <w:lastRenderedPageBreak/>
        <w:t>Además de lo anterior, se garantizará la funcionalidad del si</w:t>
      </w:r>
      <w:r w:rsidR="002C3142">
        <w:rPr>
          <w:rFonts w:asciiTheme="majorHAnsi" w:hAnsiTheme="majorHAnsi"/>
          <w:sz w:val="24"/>
          <w:szCs w:val="24"/>
        </w:rPr>
        <w:t xml:space="preserve">stema en dispositivos móviles </w:t>
      </w:r>
      <w:r w:rsidRPr="00DE53D1">
        <w:rPr>
          <w:rFonts w:asciiTheme="majorHAnsi" w:hAnsiTheme="majorHAnsi"/>
          <w:sz w:val="24"/>
          <w:szCs w:val="24"/>
        </w:rPr>
        <w:t xml:space="preserve">Nexus 4 con sistema operativo </w:t>
      </w:r>
      <w:r w:rsidR="00E409DC" w:rsidRPr="00DE53D1">
        <w:rPr>
          <w:rFonts w:asciiTheme="majorHAnsi" w:hAnsiTheme="majorHAnsi"/>
          <w:sz w:val="24"/>
          <w:szCs w:val="24"/>
        </w:rPr>
        <w:t>Android Lollipop  5.0.1</w:t>
      </w:r>
      <w:r w:rsidRPr="00DE53D1">
        <w:rPr>
          <w:rFonts w:asciiTheme="majorHAnsi" w:hAnsiTheme="majorHAnsi"/>
          <w:sz w:val="24"/>
          <w:szCs w:val="24"/>
        </w:rPr>
        <w:t>.</w:t>
      </w:r>
    </w:p>
    <w:p w14:paraId="3C5E5FB8" w14:textId="77777777" w:rsidR="00F94EB7" w:rsidRPr="00DE53D1" w:rsidRDefault="00A6169F" w:rsidP="00F23FA3">
      <w:pPr>
        <w:pStyle w:val="Ttulo3"/>
        <w:spacing w:line="360" w:lineRule="auto"/>
        <w:rPr>
          <w:sz w:val="24"/>
          <w:szCs w:val="24"/>
        </w:rPr>
      </w:pPr>
      <w:bookmarkStart w:id="205" w:name="_Toc417481931"/>
      <w:bookmarkStart w:id="206" w:name="_Toc417546997"/>
      <w:r w:rsidRPr="00DE53D1">
        <w:rPr>
          <w:sz w:val="24"/>
          <w:szCs w:val="24"/>
        </w:rPr>
        <w:t xml:space="preserve">6.2.4 </w:t>
      </w:r>
      <w:r w:rsidR="00F94EB7" w:rsidRPr="00DE53D1">
        <w:rPr>
          <w:sz w:val="24"/>
          <w:szCs w:val="24"/>
        </w:rPr>
        <w:t>Relación del contexto organizacional</w:t>
      </w:r>
      <w:bookmarkEnd w:id="205"/>
      <w:bookmarkEnd w:id="206"/>
    </w:p>
    <w:p w14:paraId="3C5E5FB9" w14:textId="77777777" w:rsidR="00F94EB7" w:rsidRPr="00DE53D1" w:rsidRDefault="00F94EB7" w:rsidP="00F23FA3">
      <w:pPr>
        <w:spacing w:line="360" w:lineRule="auto"/>
        <w:ind w:left="360"/>
        <w:rPr>
          <w:rFonts w:asciiTheme="majorHAnsi" w:hAnsiTheme="majorHAnsi"/>
          <w:sz w:val="24"/>
          <w:szCs w:val="24"/>
        </w:rPr>
      </w:pPr>
      <w:r w:rsidRPr="00DE53D1">
        <w:rPr>
          <w:rFonts w:asciiTheme="majorHAnsi" w:hAnsiTheme="majorHAnsi"/>
          <w:sz w:val="24"/>
          <w:szCs w:val="24"/>
        </w:rPr>
        <w:t>Las metas corporativas que se desean alcanzar al desarrollar la aplicación RAWR son:</w:t>
      </w:r>
    </w:p>
    <w:p w14:paraId="3C5E5FBA" w14:textId="77777777" w:rsidR="00F94EB7" w:rsidRPr="00DE53D1" w:rsidRDefault="00F94EB7" w:rsidP="00F23FA3">
      <w:pPr>
        <w:pStyle w:val="Prrafodelista"/>
        <w:numPr>
          <w:ilvl w:val="0"/>
          <w:numId w:val="8"/>
        </w:numPr>
        <w:spacing w:line="360" w:lineRule="auto"/>
        <w:ind w:left="1134"/>
        <w:jc w:val="left"/>
        <w:rPr>
          <w:rFonts w:asciiTheme="majorHAnsi" w:hAnsiTheme="majorHAnsi"/>
          <w:sz w:val="24"/>
          <w:szCs w:val="24"/>
        </w:rPr>
      </w:pPr>
      <w:r w:rsidRPr="00DE53D1">
        <w:rPr>
          <w:rFonts w:asciiTheme="majorHAnsi" w:hAnsiTheme="majorHAnsi"/>
          <w:sz w:val="24"/>
          <w:szCs w:val="24"/>
        </w:rPr>
        <w:t>Crear una aplicación con un buen nivel de calidad.</w:t>
      </w:r>
    </w:p>
    <w:p w14:paraId="3C5E5FBB" w14:textId="77777777" w:rsidR="00F94EB7" w:rsidRPr="00DE53D1" w:rsidRDefault="00F94EB7" w:rsidP="00F23FA3">
      <w:pPr>
        <w:pStyle w:val="Prrafodelista"/>
        <w:numPr>
          <w:ilvl w:val="0"/>
          <w:numId w:val="8"/>
        </w:numPr>
        <w:spacing w:line="360" w:lineRule="auto"/>
        <w:ind w:left="1134"/>
        <w:jc w:val="left"/>
        <w:rPr>
          <w:rFonts w:asciiTheme="majorHAnsi" w:hAnsiTheme="majorHAnsi"/>
          <w:sz w:val="24"/>
          <w:szCs w:val="24"/>
        </w:rPr>
      </w:pPr>
      <w:r w:rsidRPr="00DE53D1">
        <w:rPr>
          <w:rFonts w:asciiTheme="majorHAnsi" w:hAnsiTheme="majorHAnsi"/>
          <w:sz w:val="24"/>
          <w:szCs w:val="24"/>
        </w:rPr>
        <w:t>Crear una aplicación basada en el sistema operativo Android.</w:t>
      </w:r>
    </w:p>
    <w:p w14:paraId="3C5E5FBC" w14:textId="77777777" w:rsidR="00F94EB7" w:rsidRPr="00DE53D1" w:rsidRDefault="00F94EB7" w:rsidP="00F23FA3">
      <w:pPr>
        <w:pStyle w:val="Prrafodelista"/>
        <w:numPr>
          <w:ilvl w:val="0"/>
          <w:numId w:val="8"/>
        </w:numPr>
        <w:spacing w:line="360" w:lineRule="auto"/>
        <w:ind w:left="1134"/>
        <w:jc w:val="left"/>
        <w:rPr>
          <w:rFonts w:asciiTheme="majorHAnsi" w:hAnsiTheme="majorHAnsi"/>
          <w:sz w:val="24"/>
          <w:szCs w:val="24"/>
        </w:rPr>
      </w:pPr>
      <w:r w:rsidRPr="00DE53D1">
        <w:rPr>
          <w:rFonts w:asciiTheme="majorHAnsi" w:hAnsiTheme="majorHAnsi"/>
          <w:sz w:val="24"/>
          <w:szCs w:val="24"/>
        </w:rPr>
        <w:t>Aprender a trabajar en equipo al momento de desarrollar una aplicación.</w:t>
      </w:r>
    </w:p>
    <w:p w14:paraId="3C5E5FBD" w14:textId="77777777" w:rsidR="00F94EB7" w:rsidRPr="00DE53D1" w:rsidRDefault="00F94EB7" w:rsidP="00F23FA3">
      <w:pPr>
        <w:pStyle w:val="Prrafodelista"/>
        <w:numPr>
          <w:ilvl w:val="0"/>
          <w:numId w:val="8"/>
        </w:numPr>
        <w:spacing w:line="360" w:lineRule="auto"/>
        <w:ind w:left="1134"/>
        <w:jc w:val="left"/>
        <w:rPr>
          <w:rFonts w:asciiTheme="majorHAnsi" w:hAnsiTheme="majorHAnsi"/>
          <w:sz w:val="24"/>
          <w:szCs w:val="24"/>
        </w:rPr>
      </w:pPr>
      <w:r w:rsidRPr="00DE53D1">
        <w:rPr>
          <w:rFonts w:asciiTheme="majorHAnsi" w:hAnsiTheme="majorHAnsi"/>
          <w:sz w:val="24"/>
          <w:szCs w:val="24"/>
        </w:rPr>
        <w:t>Entender la importancia de la ingeniería de software.</w:t>
      </w:r>
    </w:p>
    <w:p w14:paraId="3C5E5FBE" w14:textId="77777777" w:rsidR="00F94EB7" w:rsidRPr="00DE53D1" w:rsidRDefault="00F94EB7" w:rsidP="00F23FA3">
      <w:pPr>
        <w:spacing w:line="360" w:lineRule="auto"/>
        <w:ind w:left="426"/>
        <w:rPr>
          <w:rFonts w:asciiTheme="majorHAnsi" w:hAnsiTheme="majorHAnsi"/>
          <w:sz w:val="24"/>
          <w:szCs w:val="24"/>
        </w:rPr>
      </w:pPr>
      <w:r w:rsidRPr="00DE53D1">
        <w:rPr>
          <w:rFonts w:asciiTheme="majorHAnsi" w:hAnsiTheme="majorHAnsi"/>
          <w:sz w:val="24"/>
          <w:szCs w:val="24"/>
        </w:rPr>
        <w:t>Las estrategias que usaremos para el desarrollo del software son las siguientes:</w:t>
      </w:r>
    </w:p>
    <w:p w14:paraId="3C5E5FBF" w14:textId="77777777" w:rsidR="00F94EB7" w:rsidRPr="00DE53D1" w:rsidRDefault="00F94EB7" w:rsidP="00F23FA3">
      <w:pPr>
        <w:pStyle w:val="Prrafodelista"/>
        <w:numPr>
          <w:ilvl w:val="0"/>
          <w:numId w:val="9"/>
        </w:numPr>
        <w:spacing w:line="360" w:lineRule="auto"/>
        <w:ind w:left="1134"/>
        <w:jc w:val="left"/>
        <w:rPr>
          <w:rFonts w:asciiTheme="majorHAnsi" w:hAnsiTheme="majorHAnsi"/>
          <w:sz w:val="24"/>
          <w:szCs w:val="24"/>
        </w:rPr>
      </w:pPr>
      <w:r w:rsidRPr="00DE53D1">
        <w:rPr>
          <w:rFonts w:asciiTheme="majorHAnsi" w:hAnsiTheme="majorHAnsi"/>
          <w:sz w:val="24"/>
          <w:szCs w:val="24"/>
        </w:rPr>
        <w:t>Aplicar el plan de calidad estipulado en el SPMP.</w:t>
      </w:r>
    </w:p>
    <w:p w14:paraId="3C5E5FC0" w14:textId="77777777" w:rsidR="00F94EB7" w:rsidRPr="00DE53D1" w:rsidRDefault="00F94EB7" w:rsidP="00F23FA3">
      <w:pPr>
        <w:pStyle w:val="Prrafodelista"/>
        <w:numPr>
          <w:ilvl w:val="0"/>
          <w:numId w:val="9"/>
        </w:numPr>
        <w:spacing w:line="360" w:lineRule="auto"/>
        <w:ind w:left="1134"/>
        <w:jc w:val="left"/>
        <w:rPr>
          <w:rFonts w:asciiTheme="majorHAnsi" w:hAnsiTheme="majorHAnsi"/>
          <w:sz w:val="24"/>
          <w:szCs w:val="24"/>
        </w:rPr>
      </w:pPr>
      <w:r w:rsidRPr="00DE53D1">
        <w:rPr>
          <w:rFonts w:asciiTheme="majorHAnsi" w:hAnsiTheme="majorHAnsi"/>
          <w:sz w:val="24"/>
          <w:szCs w:val="24"/>
        </w:rPr>
        <w:t>Aplicar el plan de configuración creado en el SPMP.</w:t>
      </w:r>
    </w:p>
    <w:p w14:paraId="3C5E5FC1" w14:textId="77777777" w:rsidR="00F94EB7" w:rsidRPr="00DE53D1" w:rsidRDefault="00F94EB7" w:rsidP="00F23FA3">
      <w:pPr>
        <w:pStyle w:val="Prrafodelista"/>
        <w:numPr>
          <w:ilvl w:val="0"/>
          <w:numId w:val="9"/>
        </w:numPr>
        <w:spacing w:line="360" w:lineRule="auto"/>
        <w:ind w:left="1134"/>
        <w:jc w:val="left"/>
        <w:rPr>
          <w:rFonts w:asciiTheme="majorHAnsi" w:hAnsiTheme="majorHAnsi"/>
          <w:sz w:val="24"/>
          <w:szCs w:val="24"/>
        </w:rPr>
      </w:pPr>
      <w:r w:rsidRPr="00DE53D1">
        <w:rPr>
          <w:rFonts w:asciiTheme="majorHAnsi" w:hAnsiTheme="majorHAnsi"/>
          <w:sz w:val="24"/>
          <w:szCs w:val="24"/>
        </w:rPr>
        <w:t>Crear un dialogo permanente entre los diferentes miembros del equipo.</w:t>
      </w:r>
    </w:p>
    <w:p w14:paraId="3C5E5FC2" w14:textId="77777777" w:rsidR="00F94EB7" w:rsidRPr="00DE53D1" w:rsidRDefault="00F94EB7" w:rsidP="00F23FA3">
      <w:pPr>
        <w:pStyle w:val="Prrafodelista"/>
        <w:numPr>
          <w:ilvl w:val="0"/>
          <w:numId w:val="9"/>
        </w:numPr>
        <w:spacing w:line="360" w:lineRule="auto"/>
        <w:ind w:left="1134"/>
        <w:jc w:val="left"/>
        <w:rPr>
          <w:rFonts w:asciiTheme="majorHAnsi" w:hAnsiTheme="majorHAnsi"/>
          <w:sz w:val="24"/>
          <w:szCs w:val="24"/>
        </w:rPr>
      </w:pPr>
      <w:r w:rsidRPr="00DE53D1">
        <w:rPr>
          <w:rFonts w:asciiTheme="majorHAnsi" w:hAnsiTheme="majorHAnsi"/>
          <w:sz w:val="24"/>
          <w:szCs w:val="24"/>
        </w:rPr>
        <w:t>Crear, seguir y modificar el calendario de acuerdo a las actividades que se llevaran a cabo para el desarrollo del producto.</w:t>
      </w:r>
    </w:p>
    <w:p w14:paraId="3C5E5FC3" w14:textId="77777777" w:rsidR="00F94EB7" w:rsidRPr="00DE53D1" w:rsidRDefault="00730F57" w:rsidP="00F23FA3">
      <w:pPr>
        <w:pStyle w:val="Ttulo2"/>
        <w:spacing w:line="360" w:lineRule="auto"/>
        <w:rPr>
          <w:sz w:val="28"/>
          <w:szCs w:val="28"/>
        </w:rPr>
      </w:pPr>
      <w:bookmarkStart w:id="207" w:name="_Toc417481932"/>
      <w:bookmarkStart w:id="208" w:name="_Toc417546998"/>
      <w:r w:rsidRPr="00DE53D1">
        <w:rPr>
          <w:sz w:val="28"/>
          <w:szCs w:val="28"/>
        </w:rPr>
        <w:t>6.3 Definiciones, Acrónimos, y Abreviaciones</w:t>
      </w:r>
      <w:bookmarkEnd w:id="207"/>
      <w:bookmarkEnd w:id="208"/>
    </w:p>
    <w:tbl>
      <w:tblPr>
        <w:tblStyle w:val="Cuadrculaclara-nfasis1"/>
        <w:tblW w:w="0" w:type="auto"/>
        <w:tblLayout w:type="fixed"/>
        <w:tblLook w:val="04A0" w:firstRow="1" w:lastRow="0" w:firstColumn="1" w:lastColumn="0" w:noHBand="0" w:noVBand="1"/>
      </w:tblPr>
      <w:tblGrid>
        <w:gridCol w:w="2376"/>
        <w:gridCol w:w="6488"/>
      </w:tblGrid>
      <w:tr w:rsidR="0096125B" w:rsidRPr="00DE53D1" w14:paraId="3C5E5FC6" w14:textId="77777777" w:rsidTr="009A3F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C4" w14:textId="77777777" w:rsidR="0096125B" w:rsidRPr="00DE53D1" w:rsidRDefault="0096125B" w:rsidP="00F23FA3">
            <w:pPr>
              <w:spacing w:line="360" w:lineRule="auto"/>
              <w:jc w:val="center"/>
              <w:rPr>
                <w:sz w:val="24"/>
                <w:szCs w:val="24"/>
              </w:rPr>
            </w:pPr>
            <w:r w:rsidRPr="00DE53D1">
              <w:rPr>
                <w:sz w:val="24"/>
                <w:szCs w:val="24"/>
              </w:rPr>
              <w:t>Elemento</w:t>
            </w:r>
          </w:p>
        </w:tc>
        <w:tc>
          <w:tcPr>
            <w:tcW w:w="6488" w:type="dxa"/>
          </w:tcPr>
          <w:p w14:paraId="3C5E5FC5" w14:textId="77777777" w:rsidR="0096125B" w:rsidRPr="00DE53D1" w:rsidRDefault="0096125B" w:rsidP="00F23FA3">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DE53D1">
              <w:rPr>
                <w:sz w:val="24"/>
                <w:szCs w:val="24"/>
              </w:rPr>
              <w:t>Definición</w:t>
            </w:r>
          </w:p>
        </w:tc>
      </w:tr>
      <w:tr w:rsidR="0096125B" w:rsidRPr="00DE53D1" w14:paraId="3C5E5FC9"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C7" w14:textId="77777777" w:rsidR="0096125B" w:rsidRPr="00DE53D1" w:rsidRDefault="0096125B" w:rsidP="00F23FA3">
            <w:pPr>
              <w:spacing w:line="360" w:lineRule="auto"/>
              <w:jc w:val="center"/>
              <w:rPr>
                <w:sz w:val="24"/>
                <w:szCs w:val="24"/>
              </w:rPr>
            </w:pPr>
            <w:r w:rsidRPr="00DE53D1">
              <w:rPr>
                <w:sz w:val="24"/>
                <w:szCs w:val="24"/>
              </w:rPr>
              <w:t>API</w:t>
            </w:r>
          </w:p>
        </w:tc>
        <w:tc>
          <w:tcPr>
            <w:tcW w:w="6488" w:type="dxa"/>
          </w:tcPr>
          <w:p w14:paraId="3C5E5FC8" w14:textId="77777777" w:rsidR="0096125B" w:rsidRPr="00DE53D1" w:rsidRDefault="0096125B"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sz w:val="24"/>
                <w:szCs w:val="24"/>
              </w:rPr>
            </w:pPr>
            <w:r w:rsidRPr="00DE53D1">
              <w:rPr>
                <w:rFonts w:asciiTheme="majorHAnsi" w:hAnsiTheme="majorHAnsi"/>
                <w:sz w:val="24"/>
                <w:szCs w:val="24"/>
              </w:rPr>
              <w:t>AplicationProgramming Interface</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kn5obcv5e","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11]</w:t>
            </w:r>
            <w:r w:rsidR="005C7733" w:rsidRPr="00DE53D1">
              <w:rPr>
                <w:rFonts w:asciiTheme="majorHAnsi" w:hAnsiTheme="majorHAnsi"/>
                <w:sz w:val="24"/>
                <w:szCs w:val="24"/>
              </w:rPr>
              <w:fldChar w:fldCharType="end"/>
            </w:r>
          </w:p>
        </w:tc>
      </w:tr>
      <w:tr w:rsidR="0096125B" w:rsidRPr="00DE53D1" w14:paraId="3C5E5FCC"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CA" w14:textId="77777777" w:rsidR="0096125B" w:rsidRPr="00DE53D1" w:rsidRDefault="0096125B" w:rsidP="00F23FA3">
            <w:pPr>
              <w:spacing w:line="360" w:lineRule="auto"/>
              <w:jc w:val="center"/>
              <w:rPr>
                <w:sz w:val="24"/>
                <w:szCs w:val="24"/>
              </w:rPr>
            </w:pPr>
            <w:r w:rsidRPr="00DE53D1">
              <w:rPr>
                <w:sz w:val="24"/>
                <w:szCs w:val="24"/>
              </w:rPr>
              <w:t>CRUD</w:t>
            </w:r>
          </w:p>
        </w:tc>
        <w:tc>
          <w:tcPr>
            <w:tcW w:w="6488" w:type="dxa"/>
          </w:tcPr>
          <w:p w14:paraId="3C5E5FCB" w14:textId="77777777" w:rsidR="0096125B" w:rsidRPr="00DE53D1" w:rsidRDefault="0096125B"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Create, Retrieve, Update, Delete</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7e2fsn6pf","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11]</w:t>
            </w:r>
            <w:r w:rsidR="005C7733" w:rsidRPr="00DE53D1">
              <w:rPr>
                <w:rFonts w:asciiTheme="majorHAnsi" w:hAnsiTheme="majorHAnsi"/>
                <w:sz w:val="24"/>
                <w:szCs w:val="24"/>
              </w:rPr>
              <w:fldChar w:fldCharType="end"/>
            </w:r>
          </w:p>
        </w:tc>
      </w:tr>
      <w:tr w:rsidR="0096125B" w:rsidRPr="00DE53D1" w14:paraId="3C5E5FCF"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CD"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DBMS</w:t>
            </w:r>
          </w:p>
        </w:tc>
        <w:tc>
          <w:tcPr>
            <w:tcW w:w="6488" w:type="dxa"/>
          </w:tcPr>
          <w:p w14:paraId="3C5E5FCE" w14:textId="77777777" w:rsidR="0096125B" w:rsidRPr="00DE53D1" w:rsidRDefault="0096125B" w:rsidP="00F23FA3">
            <w:pPr>
              <w:pStyle w:val="Commen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rPr>
            </w:pPr>
            <w:r w:rsidRPr="00DE53D1">
              <w:rPr>
                <w:rFonts w:asciiTheme="majorHAnsi" w:hAnsiTheme="majorHAnsi"/>
                <w:i w:val="0"/>
                <w:color w:val="auto"/>
                <w:sz w:val="24"/>
                <w:szCs w:val="24"/>
              </w:rPr>
              <w:t>Data Base Management System</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rPr>
              <w:instrText xml:space="preserve"> ADDIN ZOTERO_ITEM CSL_CITATION {"citationID":"6r5lkq5vt","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D2"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D0" w14:textId="77777777" w:rsidR="0096125B" w:rsidRPr="00DE53D1" w:rsidRDefault="0096125B" w:rsidP="00F23FA3">
            <w:pPr>
              <w:pStyle w:val="Comment"/>
              <w:spacing w:line="360" w:lineRule="auto"/>
              <w:jc w:val="center"/>
              <w:rPr>
                <w:rFonts w:asciiTheme="majorHAnsi" w:hAnsiTheme="majorHAnsi"/>
                <w:bCs w:val="0"/>
                <w:i w:val="0"/>
                <w:color w:val="auto"/>
                <w:sz w:val="24"/>
                <w:szCs w:val="24"/>
                <w:lang w:val="es-CO"/>
              </w:rPr>
            </w:pPr>
            <w:r w:rsidRPr="00DE53D1">
              <w:rPr>
                <w:rFonts w:asciiTheme="majorHAnsi" w:hAnsiTheme="majorHAnsi"/>
                <w:i w:val="0"/>
                <w:color w:val="auto"/>
                <w:sz w:val="24"/>
                <w:szCs w:val="24"/>
                <w:lang w:val="es-CO"/>
              </w:rPr>
              <w:t>GNU</w:t>
            </w:r>
          </w:p>
        </w:tc>
        <w:tc>
          <w:tcPr>
            <w:tcW w:w="6488" w:type="dxa"/>
          </w:tcPr>
          <w:p w14:paraId="3C5E5FD1" w14:textId="77777777" w:rsidR="0096125B" w:rsidRPr="00DE53D1" w:rsidRDefault="0096125B" w:rsidP="00F23FA3">
            <w:pPr>
              <w:pStyle w:val="Commen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Es un acrónimo recursivo que significa "GNU No es Unix"</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r1sdvda8d","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lang w:val="es-CO"/>
              </w:rPr>
              <w:t>[11]</w:t>
            </w:r>
            <w:r w:rsidR="005C7733" w:rsidRPr="00DE53D1">
              <w:rPr>
                <w:rFonts w:asciiTheme="majorHAnsi" w:hAnsiTheme="majorHAnsi"/>
                <w:i w:val="0"/>
                <w:color w:val="auto"/>
                <w:sz w:val="24"/>
                <w:szCs w:val="24"/>
                <w:lang w:val="es-CO"/>
              </w:rPr>
              <w:fldChar w:fldCharType="end"/>
            </w:r>
          </w:p>
        </w:tc>
      </w:tr>
      <w:tr w:rsidR="0096125B" w:rsidRPr="00DE53D1" w14:paraId="3C5E5FD5"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D3" w14:textId="77777777" w:rsidR="0096125B" w:rsidRPr="00DE53D1" w:rsidRDefault="00812A1B" w:rsidP="00F23FA3">
            <w:pPr>
              <w:pStyle w:val="Comment"/>
              <w:spacing w:line="360" w:lineRule="auto"/>
              <w:jc w:val="center"/>
              <w:rPr>
                <w:rFonts w:asciiTheme="majorHAnsi" w:hAnsiTheme="majorHAnsi"/>
                <w:i w:val="0"/>
                <w:color w:val="auto"/>
                <w:sz w:val="24"/>
                <w:szCs w:val="24"/>
                <w:lang w:val="es-CO"/>
              </w:rPr>
            </w:pPr>
            <w:hyperlink r:id="rId24" w:tooltip="GNU" w:history="1">
              <w:r w:rsidR="0096125B" w:rsidRPr="00DE53D1">
                <w:rPr>
                  <w:rStyle w:val="Hipervnculo"/>
                  <w:rFonts w:asciiTheme="majorHAnsi" w:eastAsiaTheme="majorEastAsia" w:hAnsiTheme="majorHAnsi"/>
                  <w:i w:val="0"/>
                  <w:color w:val="auto"/>
                  <w:sz w:val="24"/>
                  <w:szCs w:val="24"/>
                  <w:lang w:val="es-CO"/>
                </w:rPr>
                <w:t>GNU</w:t>
              </w:r>
            </w:hyperlink>
            <w:r w:rsidR="0096125B" w:rsidRPr="00DE53D1">
              <w:rPr>
                <w:rFonts w:asciiTheme="majorHAnsi" w:hAnsiTheme="majorHAnsi"/>
                <w:i w:val="0"/>
                <w:color w:val="auto"/>
                <w:sz w:val="24"/>
                <w:szCs w:val="24"/>
                <w:lang w:val="es-CO"/>
              </w:rPr>
              <w:t>GPL</w:t>
            </w:r>
          </w:p>
        </w:tc>
        <w:tc>
          <w:tcPr>
            <w:tcW w:w="6488" w:type="dxa"/>
          </w:tcPr>
          <w:p w14:paraId="3C5E5FD4" w14:textId="77777777" w:rsidR="0096125B" w:rsidRPr="00DE53D1" w:rsidRDefault="0096125B" w:rsidP="00F23FA3">
            <w:pPr>
              <w:pStyle w:val="Commen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iCs/>
                <w:color w:val="auto"/>
                <w:sz w:val="24"/>
                <w:szCs w:val="24"/>
                <w:lang w:val="es-CO"/>
              </w:rPr>
              <w:t>General PublicLicense</w:t>
            </w:r>
            <w:r w:rsidRPr="00DE53D1">
              <w:rPr>
                <w:rFonts w:asciiTheme="majorHAnsi" w:hAnsiTheme="majorHAnsi"/>
                <w:i w:val="0"/>
                <w:color w:val="auto"/>
                <w:sz w:val="24"/>
                <w:szCs w:val="24"/>
                <w:lang w:val="es-CO"/>
              </w:rPr>
              <w:t xml:space="preserve"> o licencia pública general</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lasjqisrk","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lang w:val="es-CO"/>
              </w:rPr>
              <w:t>[11]</w:t>
            </w:r>
            <w:r w:rsidR="005C7733" w:rsidRPr="00DE53D1">
              <w:rPr>
                <w:rFonts w:asciiTheme="majorHAnsi" w:hAnsiTheme="majorHAnsi"/>
                <w:i w:val="0"/>
                <w:color w:val="auto"/>
                <w:sz w:val="24"/>
                <w:szCs w:val="24"/>
                <w:lang w:val="es-CO"/>
              </w:rPr>
              <w:fldChar w:fldCharType="end"/>
            </w:r>
          </w:p>
        </w:tc>
      </w:tr>
      <w:tr w:rsidR="0096125B" w:rsidRPr="00DE53D1" w14:paraId="3C5E5FD8"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D6"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JDBC</w:t>
            </w:r>
          </w:p>
        </w:tc>
        <w:tc>
          <w:tcPr>
            <w:tcW w:w="6488" w:type="dxa"/>
          </w:tcPr>
          <w:p w14:paraId="3C5E5FD7" w14:textId="77777777" w:rsidR="0096125B" w:rsidRPr="00DE53D1" w:rsidRDefault="0096125B" w:rsidP="00F23FA3">
            <w:pPr>
              <w:pStyle w:val="Commen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Java DataBaseConnectivity</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2e15js72dr","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DB"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D9"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JVM</w:t>
            </w:r>
          </w:p>
        </w:tc>
        <w:tc>
          <w:tcPr>
            <w:tcW w:w="6488" w:type="dxa"/>
          </w:tcPr>
          <w:p w14:paraId="3C5E5FDA" w14:textId="77777777" w:rsidR="0096125B" w:rsidRPr="00DE53D1" w:rsidRDefault="0096125B" w:rsidP="00F23FA3">
            <w:pPr>
              <w:pStyle w:val="Commen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Java Virtual Machine</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164dovjnd","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DE"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DC"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LAN</w:t>
            </w:r>
          </w:p>
        </w:tc>
        <w:tc>
          <w:tcPr>
            <w:tcW w:w="6488" w:type="dxa"/>
          </w:tcPr>
          <w:p w14:paraId="3C5E5FDD" w14:textId="77777777" w:rsidR="0096125B" w:rsidRPr="00DE53D1" w:rsidRDefault="0096125B" w:rsidP="00F23FA3">
            <w:pPr>
              <w:pStyle w:val="Commen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Local Area Network</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2ohd5inmqg","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E1"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DF"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PHP</w:t>
            </w:r>
          </w:p>
        </w:tc>
        <w:tc>
          <w:tcPr>
            <w:tcW w:w="6488" w:type="dxa"/>
          </w:tcPr>
          <w:p w14:paraId="3C5E5FE0" w14:textId="77777777" w:rsidR="0096125B" w:rsidRPr="00DE53D1" w:rsidRDefault="0096125B" w:rsidP="00F23FA3">
            <w:pPr>
              <w:pStyle w:val="Commen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Es un acrónimo recursivo “HypertextPreprocessor”</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mi8cnvem2","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lang w:val="es-CO"/>
              </w:rPr>
              <w:t>[11]</w:t>
            </w:r>
            <w:r w:rsidR="005C7733" w:rsidRPr="00DE53D1">
              <w:rPr>
                <w:rFonts w:asciiTheme="majorHAnsi" w:hAnsiTheme="majorHAnsi"/>
                <w:i w:val="0"/>
                <w:color w:val="auto"/>
                <w:sz w:val="24"/>
                <w:szCs w:val="24"/>
                <w:lang w:val="es-CO"/>
              </w:rPr>
              <w:fldChar w:fldCharType="end"/>
            </w:r>
          </w:p>
        </w:tc>
      </w:tr>
      <w:tr w:rsidR="0096125B" w:rsidRPr="00DE53D1" w14:paraId="3C5E5FE4"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E2"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lastRenderedPageBreak/>
              <w:t>RFC</w:t>
            </w:r>
          </w:p>
        </w:tc>
        <w:tc>
          <w:tcPr>
            <w:tcW w:w="6488" w:type="dxa"/>
          </w:tcPr>
          <w:p w14:paraId="3C5E5FE3" w14:textId="77777777" w:rsidR="0096125B" w:rsidRPr="00DE53D1" w:rsidRDefault="0096125B" w:rsidP="00F23FA3">
            <w:pPr>
              <w:pStyle w:val="Commen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RequestForComments</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vicp034fl","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E7"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E5"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SDD</w:t>
            </w:r>
          </w:p>
        </w:tc>
        <w:tc>
          <w:tcPr>
            <w:tcW w:w="6488" w:type="dxa"/>
          </w:tcPr>
          <w:p w14:paraId="3C5E5FE6" w14:textId="77777777" w:rsidR="0096125B" w:rsidRPr="00DE53D1" w:rsidRDefault="0096125B" w:rsidP="00F23FA3">
            <w:pPr>
              <w:pStyle w:val="Commen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Software DesignDescription</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2oicgrmrhm","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EA"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E8"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SQL</w:t>
            </w:r>
          </w:p>
        </w:tc>
        <w:tc>
          <w:tcPr>
            <w:tcW w:w="6488" w:type="dxa"/>
          </w:tcPr>
          <w:p w14:paraId="3C5E5FE9" w14:textId="77777777" w:rsidR="0096125B" w:rsidRPr="00DE53D1" w:rsidRDefault="0096125B" w:rsidP="00F23FA3">
            <w:pPr>
              <w:pStyle w:val="Commen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StructuredQueryLanguage</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d0j55r3ge","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ED"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EB"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SRS</w:t>
            </w:r>
          </w:p>
        </w:tc>
        <w:tc>
          <w:tcPr>
            <w:tcW w:w="6488" w:type="dxa"/>
          </w:tcPr>
          <w:p w14:paraId="3C5E5FEC" w14:textId="77777777" w:rsidR="0096125B" w:rsidRPr="00DE53D1" w:rsidRDefault="0096125B" w:rsidP="00F23FA3">
            <w:pPr>
              <w:pStyle w:val="Commen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Software RequirementSpecification</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o2ikhf3rn","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F0"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EE"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WLAN</w:t>
            </w:r>
          </w:p>
        </w:tc>
        <w:tc>
          <w:tcPr>
            <w:tcW w:w="6488" w:type="dxa"/>
          </w:tcPr>
          <w:p w14:paraId="3C5E5FEF" w14:textId="77777777" w:rsidR="0096125B" w:rsidRPr="00DE53D1" w:rsidRDefault="0096125B" w:rsidP="00F23FA3">
            <w:pPr>
              <w:pStyle w:val="Commen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rPr>
            </w:pPr>
            <w:r w:rsidRPr="00DE53D1">
              <w:rPr>
                <w:rFonts w:asciiTheme="majorHAnsi" w:hAnsiTheme="majorHAnsi"/>
                <w:i w:val="0"/>
                <w:color w:val="auto"/>
                <w:sz w:val="24"/>
                <w:szCs w:val="24"/>
              </w:rPr>
              <w:t>Wireless Local Area Network</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rPr>
              <w:instrText xml:space="preserve"> ADDIN ZOTERO_ITEM CSL_CITATION {"citationID":"tindvqsl4","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F3"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F1"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WPA</w:t>
            </w:r>
          </w:p>
        </w:tc>
        <w:tc>
          <w:tcPr>
            <w:tcW w:w="6488" w:type="dxa"/>
          </w:tcPr>
          <w:p w14:paraId="3C5E5FF2"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WorldPokerAssociation</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bjinpogcr","properties":{"formattedCitation":"[11]","plainCitation":"[11]"},"citationItems":[{"id":236,"uris":["http://zotero.org/users/2345493/items/TB3ZBASQ"],"uri":["http://zotero.org/users/2345493/items/TB3ZBASQ"],"itemData":{"id":236,"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1]</w:t>
            </w:r>
            <w:r w:rsidR="005C7733" w:rsidRPr="00DE53D1">
              <w:rPr>
                <w:rFonts w:asciiTheme="majorHAnsi" w:hAnsiTheme="majorHAnsi"/>
                <w:i w:val="0"/>
                <w:color w:val="auto"/>
                <w:sz w:val="24"/>
                <w:szCs w:val="24"/>
                <w:lang w:val="es-CO"/>
              </w:rPr>
              <w:fldChar w:fldCharType="end"/>
            </w:r>
          </w:p>
        </w:tc>
      </w:tr>
      <w:tr w:rsidR="0096125B" w:rsidRPr="00DE53D1" w14:paraId="3C5E5FF6"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F4"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WBS</w:t>
            </w:r>
          </w:p>
        </w:tc>
        <w:tc>
          <w:tcPr>
            <w:tcW w:w="6488" w:type="dxa"/>
          </w:tcPr>
          <w:p w14:paraId="3C5E5FF5"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WorkBreakdownStructures</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ruq8eb7i5","properties":{"formattedCitation":"[12]","plainCitation":"[12]"},"citationItems":[{"id":104,"uris":["http://zotero.org/users/2345493/items/M7FXCRPT"],"uri":["http://zotero.org/users/2345493/items/M7FXCRPT"],"itemData":{"id":104,"type":"article","title":"Software Project Management Plan (SPMP) for Nirvana National Bank ATM Software Project","URL":"http://www.buckley-golder.com/papers/mbg_SPMP_ProjectManagement.pdf","shortTitle":"SPMP","language":"English","author":[{"family":"Terasoft","given":""}],"accessed":{"date-parts":[["2015",8,3]]}}}],"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2]</w:t>
            </w:r>
            <w:r w:rsidR="005C7733" w:rsidRPr="00DE53D1">
              <w:rPr>
                <w:rFonts w:asciiTheme="majorHAnsi" w:hAnsiTheme="majorHAnsi"/>
                <w:i w:val="0"/>
                <w:color w:val="auto"/>
                <w:sz w:val="24"/>
                <w:szCs w:val="24"/>
                <w:lang w:val="es-CO"/>
              </w:rPr>
              <w:fldChar w:fldCharType="end"/>
            </w:r>
          </w:p>
        </w:tc>
      </w:tr>
      <w:tr w:rsidR="0096125B" w:rsidRPr="00DE53D1" w14:paraId="3C5E5FF9"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F7"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Diagramas de caso de uso UML</w:t>
            </w:r>
          </w:p>
        </w:tc>
        <w:tc>
          <w:tcPr>
            <w:tcW w:w="6488" w:type="dxa"/>
          </w:tcPr>
          <w:p w14:paraId="3C5E5FF8"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Los diagramas de caso de uso se emplean para representar la funcionalidad del sistema, como es vista por un actor. </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6ARx4eDP","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5FFC"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FA"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Abstracción</w:t>
            </w:r>
          </w:p>
        </w:tc>
        <w:tc>
          <w:tcPr>
            <w:tcW w:w="6488" w:type="dxa"/>
          </w:tcPr>
          <w:p w14:paraId="3C5E5FFB"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Clasificación de fenómenos en forma de conceptos.</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naaogqu28","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5FFF"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5FFD"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Actividad</w:t>
            </w:r>
          </w:p>
        </w:tc>
        <w:tc>
          <w:tcPr>
            <w:tcW w:w="6488" w:type="dxa"/>
          </w:tcPr>
          <w:p w14:paraId="3C5E5FFE"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Conjunto de tareas que se realizan para lograr un propósito específico. Las actividades pueden incluir pocas o muchas tareas, dependiendo del alcance de su objetivo. Algunos ejemplos de actividades incluyen la obtención de requerimientos, la identificación de objetos y las pruebas unitarias.</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8A5OuIEe","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02"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00"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Actor</w:t>
            </w:r>
          </w:p>
        </w:tc>
        <w:tc>
          <w:tcPr>
            <w:tcW w:w="6488" w:type="dxa"/>
          </w:tcPr>
          <w:p w14:paraId="3C5E6001"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Entidad externa que necesita intercambiar información con el sistema. Un actor puede representar un papel de usuario o a otro sistema. </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yGmzuGBw","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05"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03"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Adaptabilidad</w:t>
            </w:r>
          </w:p>
        </w:tc>
        <w:tc>
          <w:tcPr>
            <w:tcW w:w="6488" w:type="dxa"/>
          </w:tcPr>
          <w:p w14:paraId="3C5E6004"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Cualidad de un sistema que indica con cuánta facilidad se puede transportar un sistema a diferentes dominios de aplicación.</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2imj1pg3p","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08"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06"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Análisis</w:t>
            </w:r>
          </w:p>
        </w:tc>
        <w:tc>
          <w:tcPr>
            <w:tcW w:w="6488" w:type="dxa"/>
          </w:tcPr>
          <w:p w14:paraId="3C5E6007"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Actividad durante la cual los desarrolladores aseguran que los requerimientos del sistema son correctos, completos, consistentes, no ambiguos y realistas. </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6n5bktej9","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0B"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09"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Argumentación</w:t>
            </w:r>
          </w:p>
        </w:tc>
        <w:tc>
          <w:tcPr>
            <w:tcW w:w="6488" w:type="dxa"/>
          </w:tcPr>
          <w:p w14:paraId="3C5E600A"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Debate que sostienen los participantes para resolver un </w:t>
            </w:r>
            <w:r w:rsidRPr="00DE53D1">
              <w:rPr>
                <w:rFonts w:asciiTheme="majorHAnsi" w:hAnsiTheme="majorHAnsi"/>
                <w:i w:val="0"/>
                <w:color w:val="auto"/>
                <w:sz w:val="24"/>
                <w:szCs w:val="24"/>
                <w:lang w:val="es-CO"/>
              </w:rPr>
              <w:lastRenderedPageBreak/>
              <w:t xml:space="preserve">problema. </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80idop9kk","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0E"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0C"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lastRenderedPageBreak/>
              <w:t>Arquitectura cliente/servidor</w:t>
            </w:r>
          </w:p>
        </w:tc>
        <w:tc>
          <w:tcPr>
            <w:tcW w:w="6488" w:type="dxa"/>
          </w:tcPr>
          <w:p w14:paraId="3C5E600D"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Arquitectura de software en la cual las interacciones del usuario están administradas por programas cliente simples, y un programa servidor central proporciona la funcionalidad.</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q590mti22","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11"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0F"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Calendarización</w:t>
            </w:r>
          </w:p>
        </w:tc>
        <w:tc>
          <w:tcPr>
            <w:tcW w:w="6488" w:type="dxa"/>
          </w:tcPr>
          <w:p w14:paraId="3C5E6010"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Correspondencia entre el modelo de tareas y una línea de tiempo. Una calendarización representa al trabajo desde el punto de vista de tiempo calendario. </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uki627sh","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14"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12"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Caso de uso</w:t>
            </w:r>
          </w:p>
        </w:tc>
        <w:tc>
          <w:tcPr>
            <w:tcW w:w="6488" w:type="dxa"/>
          </w:tcPr>
          <w:p w14:paraId="3C5E6013"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Secuencia de interacciones general entre uno o más actores y el sistema. </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2d6tsatjta","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17"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15"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Coherencia</w:t>
            </w:r>
          </w:p>
        </w:tc>
        <w:tc>
          <w:tcPr>
            <w:tcW w:w="6488" w:type="dxa"/>
          </w:tcPr>
          <w:p w14:paraId="3C5E6016"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Fortaleza de las dependencias dentro de un subsistema o una clase. Es deseable una coherencia alta, ya que mantiene juntas a las clases relacionadas a fin de que puedan modificarse de manera consistente. </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2es8hapsqb","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1A"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18"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Diagrama de caso de uso</w:t>
            </w:r>
          </w:p>
        </w:tc>
        <w:tc>
          <w:tcPr>
            <w:tcW w:w="6488" w:type="dxa"/>
          </w:tcPr>
          <w:p w14:paraId="3C5E6019"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Notación UML que se usa durante la obtención de requerimientos y el análisis para representar la funcionalidad del sistema. Un caso de uso describe una función del sistema desde el punto de vista de una secuencia de interacciones entre un actor y el sistema. Un caso de uso también incluye condiciones iniciales que necesitan ser ciertas antes de la ejecución del caso de uso y las condiciones finales que son ciertas al final del caso de uso. </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ftf7e0a2f","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1D"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1B"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Excepción</w:t>
            </w:r>
          </w:p>
        </w:tc>
        <w:tc>
          <w:tcPr>
            <w:tcW w:w="6488" w:type="dxa"/>
          </w:tcPr>
          <w:p w14:paraId="3C5E601C"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Evento inesperado que sucede durante la ejecución del sistema.</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sobbpkmb9","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20"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1E"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Ingeniería de requerimientos</w:t>
            </w:r>
          </w:p>
        </w:tc>
        <w:tc>
          <w:tcPr>
            <w:tcW w:w="6488" w:type="dxa"/>
          </w:tcPr>
          <w:p w14:paraId="3C5E601F"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Actividad que incluye la obtención de requerimientos y el análisis.</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2h2vst8af","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23"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21"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Rastreabilidad</w:t>
            </w:r>
          </w:p>
        </w:tc>
        <w:tc>
          <w:tcPr>
            <w:tcW w:w="6488" w:type="dxa"/>
          </w:tcPr>
          <w:p w14:paraId="3C5E6022"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Propiedad de un modelo que indica si se puede rastrear un elemento del modelo hasta los requerimientos o </w:t>
            </w:r>
            <w:r w:rsidRPr="00DE53D1">
              <w:rPr>
                <w:rFonts w:asciiTheme="majorHAnsi" w:hAnsiTheme="majorHAnsi"/>
                <w:i w:val="0"/>
                <w:color w:val="auto"/>
                <w:sz w:val="24"/>
                <w:szCs w:val="24"/>
                <w:lang w:val="es-CO"/>
              </w:rPr>
              <w:lastRenderedPageBreak/>
              <w:t>fundamentación originales que motivaron su existencia.</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2qs6t22ckk","properties":{"formattedCitation":"[13]","plainCitation":"[13]"},"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3]</w:t>
            </w:r>
            <w:r w:rsidR="005C7733" w:rsidRPr="00DE53D1">
              <w:rPr>
                <w:rFonts w:asciiTheme="majorHAnsi" w:hAnsiTheme="majorHAnsi"/>
                <w:i w:val="0"/>
                <w:color w:val="auto"/>
                <w:sz w:val="24"/>
                <w:szCs w:val="24"/>
                <w:lang w:val="es-CO"/>
              </w:rPr>
              <w:fldChar w:fldCharType="end"/>
            </w:r>
          </w:p>
        </w:tc>
      </w:tr>
      <w:tr w:rsidR="0096125B" w:rsidRPr="00DE53D1" w14:paraId="3C5E6026"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24"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lastRenderedPageBreak/>
              <w:t>Usabilidad</w:t>
            </w:r>
          </w:p>
        </w:tc>
        <w:tc>
          <w:tcPr>
            <w:tcW w:w="6488" w:type="dxa"/>
          </w:tcPr>
          <w:p w14:paraId="3C5E6025"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Cualidad de un sistema que indica con cuánta facilidad pueden interactuar los usuarios con el sistema.</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ghl97q52n","properties":{"formattedCitation":"[14]","plainCitation":"[14]"},"citationItems":[{"id":223,"uris":["http://zotero.org/users/2345493/items/8H5BV9GC"],"uri":["http://zotero.org/users/2345493/items/8H5BV9GC"],"itemData":{"id":223,"type":"book","title":"McGraw-Hill dictionary of engineering","publisher":"McGraw-Hill","publisher-place":"New York","source":"Open WorldCat","event-place":"New York","URL":"http://site.ebrary.com/id/10041225","ISBN":"0071417990  9780071417990  0071410503 9780071410502","language":"English","issued":{"date-parts":[["2003"]]},"accessed":{"date-parts":[["2015",4,16]]}}}],"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4]</w:t>
            </w:r>
            <w:r w:rsidR="005C7733" w:rsidRPr="00DE53D1">
              <w:rPr>
                <w:rFonts w:asciiTheme="majorHAnsi" w:hAnsiTheme="majorHAnsi"/>
                <w:i w:val="0"/>
                <w:color w:val="auto"/>
                <w:sz w:val="24"/>
                <w:szCs w:val="24"/>
                <w:lang w:val="es-CO"/>
              </w:rPr>
              <w:fldChar w:fldCharType="end"/>
            </w:r>
          </w:p>
        </w:tc>
      </w:tr>
      <w:tr w:rsidR="0096125B" w:rsidRPr="00DE53D1" w14:paraId="3C5E6029"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27"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Nivel de calidad Aceptable</w:t>
            </w:r>
          </w:p>
        </w:tc>
        <w:tc>
          <w:tcPr>
            <w:tcW w:w="6488" w:type="dxa"/>
          </w:tcPr>
          <w:p w14:paraId="3C5E6028"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El máximo porcentaje de defectos que puede ser determinado tolerable como un proceso promedio respecto a requerimientos funcionales y económicos.</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4bf2rm6co","properties":{"formattedCitation":"[14]","plainCitation":"[14]"},"citationItems":[{"id":223,"uris":["http://zotero.org/users/2345493/items/8H5BV9GC"],"uri":["http://zotero.org/users/2345493/items/8H5BV9GC"],"itemData":{"id":223,"type":"book","title":"McGraw-Hill dictionary of engineering","publisher":"McGraw-Hill","publisher-place":"New York","source":"Open WorldCat","event-place":"New York","URL":"http://site.ebrary.com/id/10041225","ISBN":"0071417990  9780071417990  0071410503 9780071410502","language":"English","issued":{"date-parts":[["2003"]]},"accessed":{"date-parts":[["2015",4,16]]}}}],"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4]</w:t>
            </w:r>
            <w:r w:rsidR="005C7733" w:rsidRPr="00DE53D1">
              <w:rPr>
                <w:rFonts w:asciiTheme="majorHAnsi" w:hAnsiTheme="majorHAnsi"/>
                <w:i w:val="0"/>
                <w:color w:val="auto"/>
                <w:sz w:val="24"/>
                <w:szCs w:val="24"/>
                <w:lang w:val="es-CO"/>
              </w:rPr>
              <w:fldChar w:fldCharType="end"/>
            </w:r>
          </w:p>
        </w:tc>
      </w:tr>
      <w:tr w:rsidR="0096125B" w:rsidRPr="00DE53D1" w14:paraId="3C5E602C"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2A"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Scrum</w:t>
            </w:r>
          </w:p>
        </w:tc>
        <w:tc>
          <w:tcPr>
            <w:tcW w:w="6488" w:type="dxa"/>
          </w:tcPr>
          <w:p w14:paraId="3C5E602B"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Es un proceso ágil que incrementa cada vez que itera.</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139of54st","properties":{"formattedCitation":"[15]","plainCitation":"[15]"},"citationItems":[{"id":239,"uris":["http://zotero.org/users/2345493/items/WD2PZNGC"],"uri":["http://zotero.org/users/2345493/items/WD2PZNGC"],"itemData":{"id":239,"type":"book","title":"Agile software requirements: lean requirements practices for teams, programs, and the enterprise","collection-title":"The Agile software development series","publisher":"Addison-Wesley","publisher-place":"Upper Saddle River, NJ","number-of-pages":"518","source":"Library of Congress ISBN","event-place":"Upper Saddle River, NJ","abstract":"This text includes comprehensive solutions, proven processes and real-world insights for capturing requirements at the right level of detail without compromising agility","ISBN":"9780321635846 0321635841","call-number":"QA76.76.D47 L4386 2011","shortTitle":"Agile software requirements","author":[{"family":"Leffingwell","given":"Dean"}],"issued":{"date-parts":[["2011"]]}}}],"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5]</w:t>
            </w:r>
            <w:r w:rsidR="005C7733" w:rsidRPr="00DE53D1">
              <w:rPr>
                <w:rFonts w:asciiTheme="majorHAnsi" w:hAnsiTheme="majorHAnsi"/>
                <w:i w:val="0"/>
                <w:color w:val="auto"/>
                <w:sz w:val="24"/>
                <w:szCs w:val="24"/>
                <w:lang w:val="es-CO"/>
              </w:rPr>
              <w:fldChar w:fldCharType="end"/>
            </w:r>
          </w:p>
        </w:tc>
      </w:tr>
      <w:tr w:rsidR="0096125B" w:rsidRPr="00DE53D1" w14:paraId="3C5E602F"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2D"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AWIP</w:t>
            </w:r>
          </w:p>
        </w:tc>
        <w:tc>
          <w:tcPr>
            <w:tcW w:w="6488" w:type="dxa"/>
          </w:tcPr>
          <w:p w14:paraId="3C5E602E" w14:textId="77777777" w:rsidR="0096125B" w:rsidRPr="00DE53D1" w:rsidRDefault="0096125B"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Trabajo en progreso arquitectural.</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fp4if7tl4","properties":{"formattedCitation":"[15]","plainCitation":"[15]"},"citationItems":[{"id":239,"uris":["http://zotero.org/users/2345493/items/WD2PZNGC"],"uri":["http://zotero.org/users/2345493/items/WD2PZNGC"],"itemData":{"id":239,"type":"book","title":"Agile software requirements: lean requirements practices for teams, programs, and the enterprise","collection-title":"The Agile software development series","publisher":"Addison-Wesley","publisher-place":"Upper Saddle River, NJ","number-of-pages":"518","source":"Library of Congress ISBN","event-place":"Upper Saddle River, NJ","abstract":"This text includes comprehensive solutions, proven processes and real-world insights for capturing requirements at the right level of detail without compromising agility","ISBN":"9780321635846 0321635841","call-number":"QA76.76.D47 L4386 2011","shortTitle":"Agile software requirements","author":[{"family":"Leffingwell","given":"Dean"}],"issued":{"date-parts":[["2011"]]}}}],"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5]</w:t>
            </w:r>
            <w:r w:rsidR="005C7733" w:rsidRPr="00DE53D1">
              <w:rPr>
                <w:rFonts w:asciiTheme="majorHAnsi" w:hAnsiTheme="majorHAnsi"/>
                <w:i w:val="0"/>
                <w:color w:val="auto"/>
                <w:sz w:val="24"/>
                <w:szCs w:val="24"/>
                <w:lang w:val="es-CO"/>
              </w:rPr>
              <w:fldChar w:fldCharType="end"/>
            </w:r>
          </w:p>
        </w:tc>
      </w:tr>
      <w:tr w:rsidR="0096125B" w:rsidRPr="00DE53D1" w14:paraId="3C5E6032"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30" w14:textId="77777777" w:rsidR="0096125B" w:rsidRPr="00DE53D1" w:rsidRDefault="0096125B"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RUP</w:t>
            </w:r>
          </w:p>
        </w:tc>
        <w:tc>
          <w:tcPr>
            <w:tcW w:w="6488" w:type="dxa"/>
          </w:tcPr>
          <w:p w14:paraId="3C5E6031" w14:textId="77777777" w:rsidR="0096125B" w:rsidRPr="00DE53D1" w:rsidRDefault="0096125B"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Rational Unified Process, es un método iterativo  e incremental altamente utilizado. </w:t>
            </w:r>
            <w:r w:rsidR="005C7733" w:rsidRPr="00DE53D1">
              <w:rPr>
                <w:rFonts w:asciiTheme="majorHAnsi" w:hAnsiTheme="majorHAnsi"/>
                <w:i w:val="0"/>
                <w:color w:val="auto"/>
                <w:sz w:val="24"/>
                <w:szCs w:val="24"/>
                <w:lang w:val="es-CO"/>
              </w:rPr>
              <w:fldChar w:fldCharType="begin"/>
            </w:r>
            <w:r w:rsidR="00EB1E43" w:rsidRPr="00DE53D1">
              <w:rPr>
                <w:rFonts w:asciiTheme="majorHAnsi" w:hAnsiTheme="majorHAnsi"/>
                <w:i w:val="0"/>
                <w:color w:val="auto"/>
                <w:sz w:val="24"/>
                <w:szCs w:val="24"/>
                <w:lang w:val="es-CO"/>
              </w:rPr>
              <w:instrText xml:space="preserve"> ADDIN ZOTERO_ITEM CSL_CITATION {"citationID":"1821ujdv5m","properties":{"formattedCitation":"[15]","plainCitation":"[15]"},"citationItems":[{"id":239,"uris":["http://zotero.org/users/2345493/items/WD2PZNGC"],"uri":["http://zotero.org/users/2345493/items/WD2PZNGC"],"itemData":{"id":239,"type":"book","title":"Agile software requirements: lean requirements practices for teams, programs, and the enterprise","collection-title":"The Agile software development series","publisher":"Addison-Wesley","publisher-place":"Upper Saddle River, NJ","number-of-pages":"518","source":"Library of Congress ISBN","event-place":"Upper Saddle River, NJ","abstract":"This text includes comprehensive solutions, proven processes and real-world insights for capturing requirements at the right level of detail without compromising agility","ISBN":"9780321635846 0321635841","call-number":"QA76.76.D47 L4386 2011","shortTitle":"Agile software requirements","author":[{"family":"Leffingwell","given":"Dean"}],"issued":{"date-parts":[["2011"]]}}}],"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00EB1E43" w:rsidRPr="00DE53D1">
              <w:rPr>
                <w:rFonts w:asciiTheme="majorHAnsi" w:hAnsiTheme="majorHAnsi"/>
                <w:sz w:val="24"/>
              </w:rPr>
              <w:t>[15]</w:t>
            </w:r>
            <w:r w:rsidR="005C7733" w:rsidRPr="00DE53D1">
              <w:rPr>
                <w:rFonts w:asciiTheme="majorHAnsi" w:hAnsiTheme="majorHAnsi"/>
                <w:i w:val="0"/>
                <w:color w:val="auto"/>
                <w:sz w:val="24"/>
                <w:szCs w:val="24"/>
                <w:lang w:val="es-CO"/>
              </w:rPr>
              <w:fldChar w:fldCharType="end"/>
            </w:r>
          </w:p>
        </w:tc>
      </w:tr>
      <w:tr w:rsidR="00FB2F61" w:rsidRPr="00DE53D1" w14:paraId="3C5E6035"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33" w14:textId="77777777" w:rsidR="00FB2F61" w:rsidRPr="00DE53D1" w:rsidRDefault="00EB1E43"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PC</w:t>
            </w:r>
          </w:p>
        </w:tc>
        <w:tc>
          <w:tcPr>
            <w:tcW w:w="6488" w:type="dxa"/>
          </w:tcPr>
          <w:p w14:paraId="3C5E6034" w14:textId="77777777" w:rsidR="00FB2F61" w:rsidRPr="00DE53D1" w:rsidRDefault="00EB1E43" w:rsidP="00F23FA3">
            <w:pPr>
              <w:pStyle w:val="Commen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Peso Cognitivo </w:t>
            </w:r>
            <w:r w:rsidR="005C7733" w:rsidRPr="00DE53D1">
              <w:rPr>
                <w:rFonts w:asciiTheme="majorHAnsi" w:hAnsiTheme="majorHAnsi"/>
                <w:i w:val="0"/>
                <w:color w:val="auto"/>
                <w:sz w:val="24"/>
                <w:szCs w:val="24"/>
                <w:lang w:val="es-CO"/>
              </w:rPr>
              <w:fldChar w:fldCharType="begin"/>
            </w:r>
            <w:r w:rsidRPr="00DE53D1">
              <w:rPr>
                <w:rFonts w:asciiTheme="majorHAnsi" w:hAnsiTheme="majorHAnsi"/>
                <w:i w:val="0"/>
                <w:color w:val="auto"/>
                <w:sz w:val="24"/>
                <w:szCs w:val="24"/>
                <w:lang w:val="es-CO"/>
              </w:rPr>
              <w:instrText xml:space="preserve"> ADDIN ZOTERO_ITEM CSL_CITATION {"citationID":"116q54favn","properties":{"formattedCitation":"[16]","plainCitation":"[16]"},"citationItems":[{"id":209,"uris":["http://zotero.org/users/2345493/items/CBV39BV7"],"uri":["http://zotero.org/users/2345493/items/CBV39BV7"],"itemData":{"id":209,"type":"article","title":"Priorización de Requerimientos de software utilizando una estrategia cognitiva","publisher":"Departamento de Ciencias de la Computación - Universidad Nacional del Comahue","URL":"http://sedici.unlp.edu.ar/bitstream/handle/10915/20793/Documento_completo.pdf?sequence=1","author":[{"family":"Martinez","given":"Nadina"}]}}],"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Pr="00DE53D1">
              <w:rPr>
                <w:rFonts w:asciiTheme="majorHAnsi" w:hAnsiTheme="majorHAnsi"/>
                <w:sz w:val="24"/>
              </w:rPr>
              <w:t>[16]</w:t>
            </w:r>
            <w:r w:rsidR="005C7733" w:rsidRPr="00DE53D1">
              <w:rPr>
                <w:rFonts w:asciiTheme="majorHAnsi" w:hAnsiTheme="majorHAnsi"/>
                <w:i w:val="0"/>
                <w:color w:val="auto"/>
                <w:sz w:val="24"/>
                <w:szCs w:val="24"/>
                <w:lang w:val="es-CO"/>
              </w:rPr>
              <w:fldChar w:fldCharType="end"/>
            </w:r>
          </w:p>
        </w:tc>
      </w:tr>
      <w:tr w:rsidR="004F5CE2" w:rsidRPr="00DE53D1" w14:paraId="3C5E6038"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C5E6036" w14:textId="77777777" w:rsidR="004F5CE2" w:rsidRPr="00DE53D1" w:rsidRDefault="004F5CE2" w:rsidP="00F23FA3">
            <w:pPr>
              <w:pStyle w:val="Comment"/>
              <w:spacing w:line="360" w:lineRule="auto"/>
              <w:jc w:val="center"/>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VF</w:t>
            </w:r>
          </w:p>
        </w:tc>
        <w:tc>
          <w:tcPr>
            <w:tcW w:w="6488" w:type="dxa"/>
          </w:tcPr>
          <w:p w14:paraId="3C5E6037" w14:textId="77777777" w:rsidR="004F5CE2" w:rsidRPr="00DE53D1" w:rsidRDefault="004F5CE2" w:rsidP="00F23FA3">
            <w:pPr>
              <w:pStyle w:val="Comment"/>
              <w:keepNext/>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i w:val="0"/>
                <w:color w:val="auto"/>
                <w:sz w:val="24"/>
                <w:szCs w:val="24"/>
                <w:lang w:val="es-CO"/>
              </w:rPr>
            </w:pPr>
            <w:r w:rsidRPr="00DE53D1">
              <w:rPr>
                <w:rFonts w:asciiTheme="majorHAnsi" w:hAnsiTheme="majorHAnsi"/>
                <w:i w:val="0"/>
                <w:color w:val="auto"/>
                <w:sz w:val="24"/>
                <w:szCs w:val="24"/>
                <w:lang w:val="es-CO"/>
              </w:rPr>
              <w:t xml:space="preserve">Valor Final </w:t>
            </w:r>
            <w:r w:rsidR="005C7733" w:rsidRPr="00DE53D1">
              <w:rPr>
                <w:rFonts w:asciiTheme="majorHAnsi" w:hAnsiTheme="majorHAnsi"/>
                <w:i w:val="0"/>
                <w:color w:val="auto"/>
                <w:sz w:val="24"/>
                <w:szCs w:val="24"/>
                <w:lang w:val="es-CO"/>
              </w:rPr>
              <w:fldChar w:fldCharType="begin"/>
            </w:r>
            <w:r w:rsidRPr="00DE53D1">
              <w:rPr>
                <w:rFonts w:asciiTheme="majorHAnsi" w:hAnsiTheme="majorHAnsi"/>
                <w:i w:val="0"/>
                <w:color w:val="auto"/>
                <w:sz w:val="24"/>
                <w:szCs w:val="24"/>
                <w:lang w:val="es-CO"/>
              </w:rPr>
              <w:instrText xml:space="preserve"> ADDIN ZOTERO_ITEM CSL_CITATION {"citationID":"1l4cu619ut","properties":{"formattedCitation":"[16]","plainCitation":"[16]"},"citationItems":[{"id":209,"uris":["http://zotero.org/users/2345493/items/CBV39BV7"],"uri":["http://zotero.org/users/2345493/items/CBV39BV7"],"itemData":{"id":209,"type":"article","title":"Priorización de Requerimientos de software utilizando una estrategia cognitiva","publisher":"Departamento de Ciencias de la Computación - Universidad Nacional del Comahue","URL":"http://sedici.unlp.edu.ar/bitstream/handle/10915/20793/Documento_completo.pdf?sequence=1","author":[{"family":"Martinez","given":"Nadina"}]}}],"schema":"https://github.com/citation-style-language/schema/raw/master/csl-citation.json"} </w:instrText>
            </w:r>
            <w:r w:rsidR="005C7733" w:rsidRPr="00DE53D1">
              <w:rPr>
                <w:rFonts w:asciiTheme="majorHAnsi" w:hAnsiTheme="majorHAnsi"/>
                <w:i w:val="0"/>
                <w:color w:val="auto"/>
                <w:sz w:val="24"/>
                <w:szCs w:val="24"/>
                <w:lang w:val="es-CO"/>
              </w:rPr>
              <w:fldChar w:fldCharType="separate"/>
            </w:r>
            <w:r w:rsidRPr="00DE53D1">
              <w:rPr>
                <w:rFonts w:asciiTheme="majorHAnsi" w:hAnsiTheme="majorHAnsi"/>
                <w:sz w:val="24"/>
              </w:rPr>
              <w:t>[16]</w:t>
            </w:r>
            <w:r w:rsidR="005C7733" w:rsidRPr="00DE53D1">
              <w:rPr>
                <w:rFonts w:asciiTheme="majorHAnsi" w:hAnsiTheme="majorHAnsi"/>
                <w:i w:val="0"/>
                <w:color w:val="auto"/>
                <w:sz w:val="24"/>
                <w:szCs w:val="24"/>
                <w:lang w:val="es-CO"/>
              </w:rPr>
              <w:fldChar w:fldCharType="end"/>
            </w:r>
          </w:p>
        </w:tc>
      </w:tr>
    </w:tbl>
    <w:p w14:paraId="3C5E6039" w14:textId="77777777" w:rsidR="0096125B" w:rsidRPr="00DE53D1" w:rsidRDefault="00C50B15" w:rsidP="00F23FA3">
      <w:pPr>
        <w:pStyle w:val="Descripcin"/>
        <w:spacing w:line="360" w:lineRule="auto"/>
        <w:jc w:val="center"/>
        <w:rPr>
          <w:rFonts w:asciiTheme="majorHAnsi" w:hAnsiTheme="majorHAnsi"/>
          <w:sz w:val="24"/>
          <w:szCs w:val="24"/>
        </w:rPr>
      </w:pPr>
      <w:bookmarkStart w:id="209" w:name="_Toc417546166"/>
      <w:r w:rsidRPr="00DE53D1">
        <w:rPr>
          <w:rFonts w:asciiTheme="majorHAnsi" w:hAnsiTheme="majorHAnsi"/>
          <w:sz w:val="24"/>
          <w:szCs w:val="24"/>
        </w:rPr>
        <w:t xml:space="preserve">Tabla </w:t>
      </w:r>
      <w:r w:rsidR="005C7733" w:rsidRPr="00DE53D1">
        <w:rPr>
          <w:rFonts w:asciiTheme="majorHAnsi" w:hAnsiTheme="majorHAnsi"/>
          <w:sz w:val="24"/>
          <w:szCs w:val="24"/>
        </w:rPr>
        <w:fldChar w:fldCharType="begin"/>
      </w:r>
      <w:r w:rsidR="00296391" w:rsidRPr="00DE53D1">
        <w:rPr>
          <w:rFonts w:asciiTheme="majorHAnsi" w:hAnsiTheme="majorHAnsi"/>
          <w:sz w:val="24"/>
          <w:szCs w:val="24"/>
        </w:rPr>
        <w:instrText xml:space="preserve"> SEQ Tabla \* ARABIC </w:instrText>
      </w:r>
      <w:r w:rsidR="005C7733" w:rsidRPr="00DE53D1">
        <w:rPr>
          <w:rFonts w:asciiTheme="majorHAnsi" w:hAnsiTheme="majorHAnsi"/>
          <w:sz w:val="24"/>
          <w:szCs w:val="24"/>
        </w:rPr>
        <w:fldChar w:fldCharType="separate"/>
      </w:r>
      <w:r w:rsidR="000D294A" w:rsidRPr="00DE53D1">
        <w:rPr>
          <w:rFonts w:asciiTheme="majorHAnsi" w:hAnsiTheme="majorHAnsi"/>
          <w:noProof/>
          <w:sz w:val="24"/>
          <w:szCs w:val="24"/>
        </w:rPr>
        <w:t>2</w:t>
      </w:r>
      <w:r w:rsidR="005C7733" w:rsidRPr="00DE53D1">
        <w:rPr>
          <w:rFonts w:asciiTheme="majorHAnsi" w:hAnsiTheme="majorHAnsi"/>
          <w:sz w:val="24"/>
          <w:szCs w:val="24"/>
        </w:rPr>
        <w:fldChar w:fldCharType="end"/>
      </w:r>
      <w:r w:rsidRPr="00DE53D1">
        <w:rPr>
          <w:rFonts w:asciiTheme="majorHAnsi" w:hAnsiTheme="majorHAnsi"/>
          <w:sz w:val="24"/>
          <w:szCs w:val="24"/>
        </w:rPr>
        <w:t>: Definiciones, Acrónimos y Abreviaciones</w:t>
      </w:r>
      <w:bookmarkEnd w:id="209"/>
    </w:p>
    <w:p w14:paraId="3C5E603A" w14:textId="77777777" w:rsidR="00C50B15" w:rsidRPr="00DE53D1" w:rsidRDefault="00C50B15"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 xml:space="preserve">Tabla realizada por </w:t>
      </w:r>
      <w:r w:rsidR="00A35B23" w:rsidRPr="00DE53D1">
        <w:rPr>
          <w:rFonts w:asciiTheme="majorHAnsi" w:hAnsiTheme="majorHAnsi"/>
          <w:sz w:val="24"/>
          <w:szCs w:val="24"/>
        </w:rPr>
        <w:t>RAWR</w:t>
      </w:r>
      <w:r w:rsidRPr="00DE53D1">
        <w:rPr>
          <w:rFonts w:asciiTheme="majorHAnsi" w:hAnsiTheme="majorHAnsi"/>
          <w:sz w:val="24"/>
          <w:szCs w:val="24"/>
        </w:rPr>
        <w:t xml:space="preserve"> que contiene el vocabulario a utilizar en el presente documento.</w:t>
      </w:r>
    </w:p>
    <w:p w14:paraId="3C5E603B" w14:textId="77777777" w:rsidR="009557A2" w:rsidRPr="007F7C25" w:rsidRDefault="009557A2" w:rsidP="00F23FA3">
      <w:pPr>
        <w:pStyle w:val="Ttulo2"/>
        <w:spacing w:line="360" w:lineRule="auto"/>
        <w:rPr>
          <w:sz w:val="28"/>
          <w:szCs w:val="28"/>
          <w:lang w:val="en-US"/>
        </w:rPr>
      </w:pPr>
      <w:bookmarkStart w:id="210" w:name="_Toc417481933"/>
      <w:bookmarkStart w:id="211" w:name="_Toc417546999"/>
      <w:r w:rsidRPr="007F7C25">
        <w:rPr>
          <w:sz w:val="28"/>
          <w:szCs w:val="28"/>
          <w:lang w:val="en-US"/>
        </w:rPr>
        <w:t>6.</w:t>
      </w:r>
      <w:r w:rsidR="00120A8C" w:rsidRPr="007F7C25">
        <w:rPr>
          <w:sz w:val="28"/>
          <w:szCs w:val="28"/>
          <w:lang w:val="en-US"/>
        </w:rPr>
        <w:t>4</w:t>
      </w:r>
      <w:r w:rsidRPr="007F7C25">
        <w:rPr>
          <w:sz w:val="28"/>
          <w:szCs w:val="28"/>
          <w:lang w:val="en-US"/>
        </w:rPr>
        <w:t xml:space="preserve"> Referencias</w:t>
      </w:r>
      <w:bookmarkEnd w:id="210"/>
      <w:bookmarkEnd w:id="211"/>
    </w:p>
    <w:p w14:paraId="3C5E603C" w14:textId="77777777" w:rsidR="008B3F59" w:rsidRPr="008B3F59" w:rsidRDefault="007F7C25" w:rsidP="008B3F59">
      <w:pPr>
        <w:pStyle w:val="Bibliografa"/>
        <w:rPr>
          <w:rFonts w:ascii="Cambria" w:hAnsi="Cambria"/>
          <w:sz w:val="24"/>
          <w:lang w:val="en-US"/>
        </w:rPr>
      </w:pPr>
      <w:r>
        <w:rPr>
          <w:rFonts w:asciiTheme="majorHAnsi" w:hAnsiTheme="majorHAnsi"/>
        </w:rPr>
        <w:fldChar w:fldCharType="begin"/>
      </w:r>
      <w:r w:rsidR="008B3F59">
        <w:rPr>
          <w:rFonts w:asciiTheme="majorHAnsi" w:hAnsiTheme="majorHAnsi"/>
          <w:lang w:val="en-US"/>
        </w:rPr>
        <w:instrText xml:space="preserve"> ADDIN ZOTERO_BIBL {"custom":[]} CSL_BIBLIOGRAPHY </w:instrText>
      </w:r>
      <w:r>
        <w:rPr>
          <w:rFonts w:asciiTheme="majorHAnsi" w:hAnsiTheme="majorHAnsi"/>
        </w:rPr>
        <w:fldChar w:fldCharType="separate"/>
      </w:r>
      <w:r w:rsidR="008B3F59" w:rsidRPr="008B3F59">
        <w:rPr>
          <w:rFonts w:ascii="Cambria" w:hAnsi="Cambria"/>
          <w:sz w:val="24"/>
          <w:lang w:val="en-US"/>
        </w:rPr>
        <w:t>[1]</w:t>
      </w:r>
      <w:r w:rsidR="008B3F59" w:rsidRPr="008B3F59">
        <w:rPr>
          <w:rFonts w:ascii="Cambria" w:hAnsi="Cambria"/>
          <w:sz w:val="24"/>
          <w:lang w:val="en-US"/>
        </w:rPr>
        <w:tab/>
        <w:t xml:space="preserve">International Organization for Standardization, International Electrotechnical Commission, Institute of Electrical and Electronics Engineers, and IEEE-SA Standards Board, </w:t>
      </w:r>
      <w:r w:rsidR="008B3F59" w:rsidRPr="008B3F59">
        <w:rPr>
          <w:rFonts w:ascii="Cambria" w:hAnsi="Cambria"/>
          <w:i/>
          <w:iCs/>
          <w:sz w:val="24"/>
          <w:lang w:val="en-US"/>
        </w:rPr>
        <w:t>Systems and software engineering life cycle processes: requirements engineering = Ingénierie des systèmes et du logiciel : processus de cycle de vie : ingénierie des exigences.</w:t>
      </w:r>
      <w:r w:rsidR="008B3F59" w:rsidRPr="008B3F59">
        <w:rPr>
          <w:rFonts w:ascii="Cambria" w:hAnsi="Cambria"/>
          <w:sz w:val="24"/>
          <w:lang w:val="en-US"/>
        </w:rPr>
        <w:t xml:space="preserve"> Geneva; New York: ISO : IEC ; Institute of Electrical and Electronics Engineers, 2011.</w:t>
      </w:r>
    </w:p>
    <w:p w14:paraId="3C5E603D"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2]</w:t>
      </w:r>
      <w:r w:rsidRPr="008B3F59">
        <w:rPr>
          <w:rFonts w:ascii="Cambria" w:hAnsi="Cambria"/>
          <w:sz w:val="24"/>
          <w:lang w:val="en-US"/>
        </w:rPr>
        <w:tab/>
        <w:t xml:space="preserve">Karl E. Wiegers, “Describes 10 Requirements Traps to Avoid,” </w:t>
      </w:r>
      <w:r w:rsidRPr="008B3F59">
        <w:rPr>
          <w:rFonts w:ascii="Cambria" w:hAnsi="Cambria"/>
          <w:i/>
          <w:iCs/>
          <w:sz w:val="24"/>
          <w:lang w:val="en-US"/>
        </w:rPr>
        <w:t>Software Development</w:t>
      </w:r>
      <w:r w:rsidRPr="008B3F59">
        <w:rPr>
          <w:rFonts w:ascii="Cambria" w:hAnsi="Cambria"/>
          <w:sz w:val="24"/>
          <w:lang w:val="en-US"/>
        </w:rPr>
        <w:t>, p. 8, Feb-2000.</w:t>
      </w:r>
    </w:p>
    <w:p w14:paraId="3C5E603E"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3]</w:t>
      </w:r>
      <w:r w:rsidRPr="008B3F59">
        <w:rPr>
          <w:rFonts w:ascii="Cambria" w:hAnsi="Cambria"/>
          <w:sz w:val="24"/>
          <w:lang w:val="en-US"/>
        </w:rPr>
        <w:tab/>
        <w:t xml:space="preserve">Construx Software, Inc, </w:t>
      </w:r>
      <w:r w:rsidRPr="008B3F59">
        <w:rPr>
          <w:rFonts w:ascii="Cambria" w:hAnsi="Cambria"/>
          <w:i/>
          <w:iCs/>
          <w:sz w:val="24"/>
          <w:lang w:val="en-US"/>
        </w:rPr>
        <w:t>Construx Software Presents Requirements Toolbox</w:t>
      </w:r>
      <w:r w:rsidRPr="008B3F59">
        <w:rPr>
          <w:rFonts w:ascii="Cambria" w:hAnsi="Cambria"/>
          <w:sz w:val="24"/>
          <w:lang w:val="en-US"/>
        </w:rPr>
        <w:t>, Version 6. 2007.</w:t>
      </w:r>
    </w:p>
    <w:p w14:paraId="3C5E603F"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4]</w:t>
      </w:r>
      <w:r w:rsidRPr="008B3F59">
        <w:rPr>
          <w:rFonts w:ascii="Cambria" w:hAnsi="Cambria"/>
          <w:sz w:val="24"/>
          <w:lang w:val="en-US"/>
        </w:rPr>
        <w:tab/>
        <w:t xml:space="preserve">Karl E. Wiegers, “Customer Rights and Responsibilities,” </w:t>
      </w:r>
      <w:r w:rsidRPr="008B3F59">
        <w:rPr>
          <w:rFonts w:ascii="Cambria" w:hAnsi="Cambria"/>
          <w:i/>
          <w:iCs/>
          <w:sz w:val="24"/>
          <w:lang w:val="en-US"/>
        </w:rPr>
        <w:t>Software Development</w:t>
      </w:r>
      <w:r w:rsidRPr="008B3F59">
        <w:rPr>
          <w:rFonts w:ascii="Cambria" w:hAnsi="Cambria"/>
          <w:sz w:val="24"/>
          <w:lang w:val="en-US"/>
        </w:rPr>
        <w:t>, p. 6, Dec-1999.</w:t>
      </w:r>
    </w:p>
    <w:p w14:paraId="3C5E6040"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5]</w:t>
      </w:r>
      <w:r w:rsidRPr="008B3F59">
        <w:rPr>
          <w:rFonts w:ascii="Cambria" w:hAnsi="Cambria"/>
          <w:sz w:val="24"/>
          <w:lang w:val="en-US"/>
        </w:rPr>
        <w:tab/>
        <w:t xml:space="preserve">Karl E. Wiegers, “Writing Quality Requirements,” </w:t>
      </w:r>
      <w:r w:rsidRPr="008B3F59">
        <w:rPr>
          <w:rFonts w:ascii="Cambria" w:hAnsi="Cambria"/>
          <w:i/>
          <w:iCs/>
          <w:sz w:val="24"/>
          <w:lang w:val="en-US"/>
        </w:rPr>
        <w:t>Software Development</w:t>
      </w:r>
      <w:r w:rsidRPr="008B3F59">
        <w:rPr>
          <w:rFonts w:ascii="Cambria" w:hAnsi="Cambria"/>
          <w:sz w:val="24"/>
          <w:lang w:val="en-US"/>
        </w:rPr>
        <w:t>, p. 6, May-1999.</w:t>
      </w:r>
    </w:p>
    <w:p w14:paraId="3C5E6041" w14:textId="77777777" w:rsidR="008B3F59" w:rsidRPr="008B3F59" w:rsidRDefault="008B3F59" w:rsidP="008B3F59">
      <w:pPr>
        <w:pStyle w:val="Bibliografa"/>
        <w:rPr>
          <w:rFonts w:ascii="Cambria" w:hAnsi="Cambria"/>
          <w:sz w:val="24"/>
        </w:rPr>
      </w:pPr>
      <w:r w:rsidRPr="008B3F59">
        <w:rPr>
          <w:rFonts w:ascii="Cambria" w:hAnsi="Cambria"/>
          <w:sz w:val="24"/>
        </w:rPr>
        <w:t>[6]</w:t>
      </w:r>
      <w:r w:rsidRPr="008B3F59">
        <w:rPr>
          <w:rFonts w:ascii="Cambria" w:hAnsi="Cambria"/>
          <w:sz w:val="24"/>
        </w:rPr>
        <w:tab/>
        <w:t xml:space="preserve">“Departamento de Ingeniería de Sistemas | Pontificia Universidad Javeriana.” </w:t>
      </w:r>
      <w:r w:rsidRPr="008B3F59">
        <w:rPr>
          <w:rFonts w:ascii="Cambria" w:hAnsi="Cambria"/>
          <w:sz w:val="24"/>
          <w:lang w:val="en-US"/>
        </w:rPr>
        <w:t xml:space="preserve">[Online]. Available: </w:t>
      </w:r>
      <w:r w:rsidRPr="008B3F59">
        <w:rPr>
          <w:rFonts w:ascii="Cambria" w:hAnsi="Cambria"/>
          <w:sz w:val="24"/>
          <w:lang w:val="en-US"/>
        </w:rPr>
        <w:lastRenderedPageBreak/>
        <w:t xml:space="preserve">http://ingenieria.javeriana.edu.co/facultad/departamentos/profesores/ingenieria-sistemas. </w:t>
      </w:r>
      <w:r w:rsidRPr="008B3F59">
        <w:rPr>
          <w:rFonts w:ascii="Cambria" w:hAnsi="Cambria"/>
          <w:sz w:val="24"/>
        </w:rPr>
        <w:t>[Accessed: 07-Mar-2015].</w:t>
      </w:r>
    </w:p>
    <w:p w14:paraId="3C5E6042" w14:textId="77777777" w:rsidR="008B3F59" w:rsidRPr="008B3F59" w:rsidRDefault="008B3F59" w:rsidP="008B3F59">
      <w:pPr>
        <w:pStyle w:val="Bibliografa"/>
        <w:rPr>
          <w:rFonts w:ascii="Cambria" w:hAnsi="Cambria"/>
          <w:sz w:val="24"/>
        </w:rPr>
      </w:pPr>
      <w:r w:rsidRPr="008B3F59">
        <w:rPr>
          <w:rFonts w:ascii="Cambria" w:hAnsi="Cambria"/>
          <w:sz w:val="24"/>
        </w:rPr>
        <w:t>[7]</w:t>
      </w:r>
      <w:r w:rsidRPr="008B3F59">
        <w:rPr>
          <w:rFonts w:ascii="Cambria" w:hAnsi="Cambria"/>
          <w:sz w:val="24"/>
        </w:rPr>
        <w:tab/>
        <w:t>Murp, “Contratar gente joven,” 14-Apr-2015. .</w:t>
      </w:r>
    </w:p>
    <w:p w14:paraId="3C5E6043" w14:textId="77777777" w:rsidR="008B3F59" w:rsidRPr="008B3F59" w:rsidRDefault="008B3F59" w:rsidP="008B3F59">
      <w:pPr>
        <w:pStyle w:val="Bibliografa"/>
        <w:rPr>
          <w:rFonts w:ascii="Cambria" w:hAnsi="Cambria"/>
          <w:sz w:val="24"/>
        </w:rPr>
      </w:pPr>
      <w:r w:rsidRPr="008B3F59">
        <w:rPr>
          <w:rFonts w:ascii="Cambria" w:hAnsi="Cambria"/>
          <w:sz w:val="24"/>
        </w:rPr>
        <w:t>[8]</w:t>
      </w:r>
      <w:r w:rsidRPr="008B3F59">
        <w:rPr>
          <w:rFonts w:ascii="Cambria" w:hAnsi="Cambria"/>
          <w:sz w:val="24"/>
        </w:rPr>
        <w:tab/>
        <w:t>Hector Mesa, “Bucket List SMART,” 14-Apr-2015. .</w:t>
      </w:r>
    </w:p>
    <w:p w14:paraId="3C5E6044" w14:textId="77777777" w:rsidR="008B3F59" w:rsidRPr="008B3F59" w:rsidRDefault="008B3F59" w:rsidP="008B3F59">
      <w:pPr>
        <w:pStyle w:val="Bibliografa"/>
        <w:rPr>
          <w:rFonts w:ascii="Cambria" w:hAnsi="Cambria"/>
          <w:sz w:val="24"/>
        </w:rPr>
      </w:pPr>
      <w:r w:rsidRPr="008B3F59">
        <w:rPr>
          <w:rFonts w:ascii="Cambria" w:hAnsi="Cambria"/>
          <w:sz w:val="24"/>
        </w:rPr>
        <w:t>[9]</w:t>
      </w:r>
      <w:r w:rsidRPr="008B3F59">
        <w:rPr>
          <w:rFonts w:ascii="Cambria" w:hAnsi="Cambria"/>
          <w:sz w:val="24"/>
        </w:rPr>
        <w:tab/>
        <w:t>conocer, “Beneficios De La Certificación y Como Lograrla.” .</w:t>
      </w:r>
    </w:p>
    <w:p w14:paraId="3C5E6045" w14:textId="77777777" w:rsidR="008B3F59" w:rsidRPr="008B3F59" w:rsidRDefault="008B3F59" w:rsidP="008B3F59">
      <w:pPr>
        <w:pStyle w:val="Bibliografa"/>
        <w:rPr>
          <w:rFonts w:ascii="Cambria" w:hAnsi="Cambria"/>
          <w:sz w:val="24"/>
        </w:rPr>
      </w:pPr>
      <w:r w:rsidRPr="008B3F59">
        <w:rPr>
          <w:rFonts w:ascii="Cambria" w:hAnsi="Cambria"/>
          <w:sz w:val="24"/>
        </w:rPr>
        <w:t>[10]</w:t>
      </w:r>
      <w:r w:rsidRPr="008B3F59">
        <w:rPr>
          <w:rFonts w:ascii="Cambria" w:hAnsi="Cambria"/>
          <w:sz w:val="24"/>
        </w:rPr>
        <w:tab/>
        <w:t>Saavedra, “Las 10 redes sociales más utilizadas en el mundo,” 14-Apr-2015. .</w:t>
      </w:r>
    </w:p>
    <w:p w14:paraId="3C5E6046"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11]</w:t>
      </w:r>
      <w:r w:rsidRPr="008B3F59">
        <w:rPr>
          <w:rFonts w:ascii="Cambria" w:hAnsi="Cambria"/>
          <w:sz w:val="24"/>
          <w:lang w:val="en-US"/>
        </w:rPr>
        <w:tab/>
        <w:t>Ingenieria de Software, “SRS[INGESOFT]_V2.0(LineaBase)(2).” .</w:t>
      </w:r>
    </w:p>
    <w:p w14:paraId="3C5E6047" w14:textId="77777777" w:rsidR="008B3F59" w:rsidRPr="008B3F59" w:rsidRDefault="008B3F59" w:rsidP="008B3F59">
      <w:pPr>
        <w:pStyle w:val="Bibliografa"/>
        <w:rPr>
          <w:rFonts w:ascii="Cambria" w:hAnsi="Cambria"/>
          <w:sz w:val="24"/>
        </w:rPr>
      </w:pPr>
      <w:r w:rsidRPr="008B3F59">
        <w:rPr>
          <w:rFonts w:ascii="Cambria" w:hAnsi="Cambria"/>
          <w:sz w:val="24"/>
          <w:lang w:val="en-US"/>
        </w:rPr>
        <w:t>[12]</w:t>
      </w:r>
      <w:r w:rsidRPr="008B3F59">
        <w:rPr>
          <w:rFonts w:ascii="Cambria" w:hAnsi="Cambria"/>
          <w:sz w:val="24"/>
          <w:lang w:val="en-US"/>
        </w:rPr>
        <w:tab/>
        <w:t xml:space="preserve">Terasoft, “Software Project Management Plan (SPMP) for Nirvana National Bank ATM Software Project.” </w:t>
      </w:r>
      <w:r w:rsidRPr="008B3F59">
        <w:rPr>
          <w:rFonts w:ascii="Cambria" w:hAnsi="Cambria"/>
          <w:sz w:val="24"/>
        </w:rPr>
        <w:t>.</w:t>
      </w:r>
    </w:p>
    <w:p w14:paraId="3C5E6048" w14:textId="77777777" w:rsidR="008B3F59" w:rsidRPr="008B3F59" w:rsidRDefault="008B3F59" w:rsidP="008B3F59">
      <w:pPr>
        <w:pStyle w:val="Bibliografa"/>
        <w:rPr>
          <w:rFonts w:ascii="Cambria" w:hAnsi="Cambria"/>
          <w:sz w:val="24"/>
          <w:lang w:val="en-US"/>
        </w:rPr>
      </w:pPr>
      <w:r w:rsidRPr="008B3F59">
        <w:rPr>
          <w:rFonts w:ascii="Cambria" w:hAnsi="Cambria"/>
          <w:sz w:val="24"/>
        </w:rPr>
        <w:t>[13]</w:t>
      </w:r>
      <w:r w:rsidRPr="008B3F59">
        <w:rPr>
          <w:rFonts w:ascii="Cambria" w:hAnsi="Cambria"/>
          <w:sz w:val="24"/>
        </w:rPr>
        <w:tab/>
        <w:t xml:space="preserve">B. Bruegge and A. H. Dutoit, </w:t>
      </w:r>
      <w:r w:rsidRPr="008B3F59">
        <w:rPr>
          <w:rFonts w:ascii="Cambria" w:hAnsi="Cambria"/>
          <w:i/>
          <w:iCs/>
          <w:sz w:val="24"/>
        </w:rPr>
        <w:t>Ingeniería de software orientado a objetos</w:t>
      </w:r>
      <w:r w:rsidRPr="008B3F59">
        <w:rPr>
          <w:rFonts w:ascii="Cambria" w:hAnsi="Cambria"/>
          <w:sz w:val="24"/>
        </w:rPr>
        <w:t xml:space="preserve">. </w:t>
      </w:r>
      <w:r w:rsidRPr="008B3F59">
        <w:rPr>
          <w:rFonts w:ascii="Cambria" w:hAnsi="Cambria"/>
          <w:sz w:val="24"/>
          <w:lang w:val="en-US"/>
        </w:rPr>
        <w:t>México: Pearson Educación, 2002.</w:t>
      </w:r>
    </w:p>
    <w:p w14:paraId="3C5E6049"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14]</w:t>
      </w:r>
      <w:r w:rsidRPr="008B3F59">
        <w:rPr>
          <w:rFonts w:ascii="Cambria" w:hAnsi="Cambria"/>
          <w:sz w:val="24"/>
          <w:lang w:val="en-US"/>
        </w:rPr>
        <w:tab/>
      </w:r>
      <w:r w:rsidRPr="008B3F59">
        <w:rPr>
          <w:rFonts w:ascii="Cambria" w:hAnsi="Cambria"/>
          <w:i/>
          <w:iCs/>
          <w:sz w:val="24"/>
          <w:lang w:val="en-US"/>
        </w:rPr>
        <w:t>McGraw-Hill dictionary of engineering</w:t>
      </w:r>
      <w:r w:rsidRPr="008B3F59">
        <w:rPr>
          <w:rFonts w:ascii="Cambria" w:hAnsi="Cambria"/>
          <w:sz w:val="24"/>
          <w:lang w:val="en-US"/>
        </w:rPr>
        <w:t>. New York: McGraw-Hill, 2003.</w:t>
      </w:r>
    </w:p>
    <w:p w14:paraId="3C5E604A" w14:textId="77777777" w:rsidR="008B3F59" w:rsidRPr="008B3F59" w:rsidRDefault="008B3F59" w:rsidP="008B3F59">
      <w:pPr>
        <w:pStyle w:val="Bibliografa"/>
        <w:rPr>
          <w:rFonts w:ascii="Cambria" w:hAnsi="Cambria"/>
          <w:sz w:val="24"/>
        </w:rPr>
      </w:pPr>
      <w:r w:rsidRPr="008B3F59">
        <w:rPr>
          <w:rFonts w:ascii="Cambria" w:hAnsi="Cambria"/>
          <w:sz w:val="24"/>
          <w:lang w:val="en-US"/>
        </w:rPr>
        <w:t>[15]</w:t>
      </w:r>
      <w:r w:rsidRPr="008B3F59">
        <w:rPr>
          <w:rFonts w:ascii="Cambria" w:hAnsi="Cambria"/>
          <w:sz w:val="24"/>
          <w:lang w:val="en-US"/>
        </w:rPr>
        <w:tab/>
        <w:t xml:space="preserve">D. Leffingwell, </w:t>
      </w:r>
      <w:r w:rsidRPr="008B3F59">
        <w:rPr>
          <w:rFonts w:ascii="Cambria" w:hAnsi="Cambria"/>
          <w:i/>
          <w:iCs/>
          <w:sz w:val="24"/>
          <w:lang w:val="en-US"/>
        </w:rPr>
        <w:t>Agile software requirements: lean requirements practices for teams, programs, and the enterprise</w:t>
      </w:r>
      <w:r w:rsidRPr="008B3F59">
        <w:rPr>
          <w:rFonts w:ascii="Cambria" w:hAnsi="Cambria"/>
          <w:sz w:val="24"/>
          <w:lang w:val="en-US"/>
        </w:rPr>
        <w:t xml:space="preserve">. </w:t>
      </w:r>
      <w:r w:rsidRPr="008B3F59">
        <w:rPr>
          <w:rFonts w:ascii="Cambria" w:hAnsi="Cambria"/>
          <w:sz w:val="24"/>
        </w:rPr>
        <w:t>Upper Saddle River, NJ: Addison-Wesley, 2011.</w:t>
      </w:r>
    </w:p>
    <w:p w14:paraId="3C5E604B" w14:textId="77777777" w:rsidR="008B3F59" w:rsidRPr="008B3F59" w:rsidRDefault="008B3F59" w:rsidP="008B3F59">
      <w:pPr>
        <w:pStyle w:val="Bibliografa"/>
        <w:rPr>
          <w:rFonts w:ascii="Cambria" w:hAnsi="Cambria"/>
          <w:sz w:val="24"/>
        </w:rPr>
      </w:pPr>
      <w:r w:rsidRPr="008B3F59">
        <w:rPr>
          <w:rFonts w:ascii="Cambria" w:hAnsi="Cambria"/>
          <w:sz w:val="24"/>
        </w:rPr>
        <w:t>[16]</w:t>
      </w:r>
      <w:r w:rsidRPr="008B3F59">
        <w:rPr>
          <w:rFonts w:ascii="Cambria" w:hAnsi="Cambria"/>
          <w:sz w:val="24"/>
        </w:rPr>
        <w:tab/>
        <w:t>N. Martinez, “Priorización de Requerimientos de software utilizando una estrategia cognitiva.” Departamento de Ciencias de la Computación - Universidad Nacional del Comahue.</w:t>
      </w:r>
    </w:p>
    <w:p w14:paraId="3C5E604C"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17]</w:t>
      </w:r>
      <w:r w:rsidRPr="008B3F59">
        <w:rPr>
          <w:rFonts w:ascii="Cambria" w:hAnsi="Cambria"/>
          <w:sz w:val="24"/>
          <w:lang w:val="en-US"/>
        </w:rPr>
        <w:tab/>
        <w:t>J. Postel and J. E. White, “Procedure call documents.” [Online]. Available: http://tools.ietf.org/html/rfc674. [Accessed: 22-Apr-2015].</w:t>
      </w:r>
    </w:p>
    <w:p w14:paraId="3C5E604D"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18]</w:t>
      </w:r>
      <w:r w:rsidRPr="008B3F59">
        <w:rPr>
          <w:rFonts w:ascii="Cambria" w:hAnsi="Cambria"/>
          <w:sz w:val="24"/>
          <w:lang w:val="en-US"/>
        </w:rPr>
        <w:tab/>
        <w:t>MySQL, “MySQL Workbench.” [Online]. Available: https://www.mysql.com/products/workbench/. [Accessed: 22-Apr-2015].</w:t>
      </w:r>
    </w:p>
    <w:p w14:paraId="3C5E604E"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19]</w:t>
      </w:r>
      <w:r w:rsidRPr="008B3F59">
        <w:rPr>
          <w:rFonts w:ascii="Cambria" w:hAnsi="Cambria"/>
          <w:sz w:val="24"/>
          <w:lang w:val="en-US"/>
        </w:rPr>
        <w:tab/>
        <w:t>MySQL, “MySQL Downloads.” [Online]. Available: http://www.mysql.com/downloads/. [Accessed: 22-Apr-2015].</w:t>
      </w:r>
    </w:p>
    <w:p w14:paraId="3C5E604F"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20]</w:t>
      </w:r>
      <w:r w:rsidRPr="008B3F59">
        <w:rPr>
          <w:rFonts w:ascii="Cambria" w:hAnsi="Cambria"/>
          <w:sz w:val="24"/>
          <w:lang w:val="en-US"/>
        </w:rPr>
        <w:tab/>
        <w:t>Ubuntu, “New Ubuntu OpenStack Fundamentals training courses.” [Online]. Available: http://www.ubuntu.com/. [Accessed: 22-Apr-2015].</w:t>
      </w:r>
    </w:p>
    <w:p w14:paraId="3C5E6050"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21]</w:t>
      </w:r>
      <w:r w:rsidRPr="008B3F59">
        <w:rPr>
          <w:rFonts w:ascii="Cambria" w:hAnsi="Cambria"/>
          <w:sz w:val="24"/>
          <w:lang w:val="en-US"/>
        </w:rPr>
        <w:tab/>
        <w:t>“Android Developers.” [Online]. Available: http://developer.android.com/index.html. [Accessed: 08-Mar-2015].</w:t>
      </w:r>
    </w:p>
    <w:p w14:paraId="3C5E6051"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22]</w:t>
      </w:r>
      <w:r w:rsidRPr="008B3F59">
        <w:rPr>
          <w:rFonts w:ascii="Cambria" w:hAnsi="Cambria"/>
          <w:sz w:val="24"/>
          <w:lang w:val="en-US"/>
        </w:rPr>
        <w:tab/>
        <w:t>php, “The MySQLI class.” [Online]. Available: http://php.net/manual/en/class.mysqli.php. [Accessed: 22-Apr-2015].</w:t>
      </w:r>
    </w:p>
    <w:p w14:paraId="3C5E6052"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23]</w:t>
      </w:r>
      <w:r w:rsidRPr="008B3F59">
        <w:rPr>
          <w:rFonts w:ascii="Cambria" w:hAnsi="Cambria"/>
          <w:sz w:val="24"/>
          <w:lang w:val="en-US"/>
        </w:rPr>
        <w:tab/>
        <w:t>php, “PHP my Admin.” [Online]. Available: http://www.phpmyadmin.net/home_page/index.php. [Accessed: 22-Apr-2015].</w:t>
      </w:r>
    </w:p>
    <w:p w14:paraId="3C5E6053"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24]</w:t>
      </w:r>
      <w:r w:rsidRPr="008B3F59">
        <w:rPr>
          <w:rFonts w:ascii="Cambria" w:hAnsi="Cambria"/>
          <w:sz w:val="24"/>
          <w:lang w:val="en-US"/>
        </w:rPr>
        <w:tab/>
        <w:t>Apache, “Apache HTTP Server Project.” [Online]. Available: http://httpd.apache.org/. [Accessed: 22-Apr-2015].</w:t>
      </w:r>
    </w:p>
    <w:p w14:paraId="3C5E6054"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25]</w:t>
      </w:r>
      <w:r w:rsidRPr="008B3F59">
        <w:rPr>
          <w:rFonts w:ascii="Cambria" w:hAnsi="Cambria"/>
          <w:sz w:val="24"/>
          <w:lang w:val="en-US"/>
        </w:rPr>
        <w:tab/>
        <w:t xml:space="preserve">“How To Install Linux, Apache, MySQL, PHP (LAMP) stack on Ubuntu,” </w:t>
      </w:r>
      <w:r w:rsidRPr="008B3F59">
        <w:rPr>
          <w:rFonts w:ascii="Cambria" w:hAnsi="Cambria"/>
          <w:i/>
          <w:iCs/>
          <w:sz w:val="24"/>
          <w:lang w:val="en-US"/>
        </w:rPr>
        <w:t>DigitalOcean</w:t>
      </w:r>
      <w:r w:rsidRPr="008B3F59">
        <w:rPr>
          <w:rFonts w:ascii="Cambria" w:hAnsi="Cambria"/>
          <w:sz w:val="24"/>
          <w:lang w:val="en-US"/>
        </w:rPr>
        <w:t>. [Online]. Available: https://www.digitalocean.com/community/tutorials/how-to-install-linux-apache-mysql-php-lamp-stack-on-ubuntu. [Accessed: 22-Apr-2015].</w:t>
      </w:r>
    </w:p>
    <w:p w14:paraId="3C5E6055" w14:textId="77777777" w:rsidR="008B3F59" w:rsidRPr="008B3F59" w:rsidRDefault="008B3F59" w:rsidP="008B3F59">
      <w:pPr>
        <w:pStyle w:val="Bibliografa"/>
        <w:rPr>
          <w:rFonts w:ascii="Cambria" w:hAnsi="Cambria"/>
          <w:sz w:val="24"/>
        </w:rPr>
      </w:pPr>
      <w:r w:rsidRPr="008B3F59">
        <w:rPr>
          <w:rFonts w:ascii="Cambria" w:hAnsi="Cambria"/>
          <w:sz w:val="24"/>
          <w:lang w:val="en-US"/>
        </w:rPr>
        <w:t>[26]</w:t>
      </w:r>
      <w:r w:rsidRPr="008B3F59">
        <w:rPr>
          <w:rFonts w:ascii="Cambria" w:hAnsi="Cambria"/>
          <w:sz w:val="24"/>
          <w:lang w:val="en-US"/>
        </w:rPr>
        <w:tab/>
        <w:t xml:space="preserve">“Droplet with Ubuntu and added the LAMP stack,” </w:t>
      </w:r>
      <w:r w:rsidRPr="008B3F59">
        <w:rPr>
          <w:rFonts w:ascii="Cambria" w:hAnsi="Cambria"/>
          <w:i/>
          <w:iCs/>
          <w:sz w:val="24"/>
          <w:lang w:val="en-US"/>
        </w:rPr>
        <w:t>DigitalOcean</w:t>
      </w:r>
      <w:r w:rsidRPr="008B3F59">
        <w:rPr>
          <w:rFonts w:ascii="Cambria" w:hAnsi="Cambria"/>
          <w:sz w:val="24"/>
          <w:lang w:val="en-US"/>
        </w:rPr>
        <w:t xml:space="preserve">. [Online]. Available: https://www.digitalocean.com/community/questions/droplet-with-ubuntu-and-added-the-lamp-stack. </w:t>
      </w:r>
      <w:r w:rsidRPr="008B3F59">
        <w:rPr>
          <w:rFonts w:ascii="Cambria" w:hAnsi="Cambria"/>
          <w:sz w:val="24"/>
        </w:rPr>
        <w:t>[Accessed: 22-Apr-2015].</w:t>
      </w:r>
    </w:p>
    <w:p w14:paraId="3C5E6056" w14:textId="77777777" w:rsidR="008B3F59" w:rsidRPr="008B3F59" w:rsidRDefault="008B3F59" w:rsidP="008B3F59">
      <w:pPr>
        <w:pStyle w:val="Bibliografa"/>
        <w:rPr>
          <w:rFonts w:ascii="Cambria" w:hAnsi="Cambria"/>
          <w:sz w:val="24"/>
        </w:rPr>
      </w:pPr>
      <w:r w:rsidRPr="008B3F59">
        <w:rPr>
          <w:rFonts w:ascii="Cambria" w:hAnsi="Cambria"/>
          <w:sz w:val="24"/>
        </w:rPr>
        <w:t>[27]</w:t>
      </w:r>
      <w:r w:rsidRPr="008B3F59">
        <w:rPr>
          <w:rFonts w:ascii="Cambria" w:hAnsi="Cambria"/>
          <w:sz w:val="24"/>
        </w:rPr>
        <w:tab/>
        <w:t xml:space="preserve">“Nexus 4,” </w:t>
      </w:r>
      <w:r w:rsidRPr="008B3F59">
        <w:rPr>
          <w:rFonts w:ascii="Cambria" w:hAnsi="Cambria"/>
          <w:i/>
          <w:iCs/>
          <w:sz w:val="24"/>
        </w:rPr>
        <w:t>Wikipedia, la enciclopedia libre</w:t>
      </w:r>
      <w:r w:rsidRPr="008B3F59">
        <w:rPr>
          <w:rFonts w:ascii="Cambria" w:hAnsi="Cambria"/>
          <w:sz w:val="24"/>
        </w:rPr>
        <w:t>. 19-Apr-2015.</w:t>
      </w:r>
    </w:p>
    <w:p w14:paraId="3C5E6057" w14:textId="77777777" w:rsidR="008B3F59" w:rsidRPr="008B3F59" w:rsidRDefault="008B3F59" w:rsidP="008B3F59">
      <w:pPr>
        <w:pStyle w:val="Bibliografa"/>
        <w:rPr>
          <w:rFonts w:ascii="Cambria" w:hAnsi="Cambria"/>
          <w:sz w:val="24"/>
          <w:lang w:val="en-US"/>
        </w:rPr>
      </w:pPr>
      <w:r w:rsidRPr="008B3F59">
        <w:rPr>
          <w:rFonts w:ascii="Cambria" w:hAnsi="Cambria"/>
          <w:sz w:val="24"/>
        </w:rPr>
        <w:t>[28]</w:t>
      </w:r>
      <w:r w:rsidRPr="008B3F59">
        <w:rPr>
          <w:rFonts w:ascii="Cambria" w:hAnsi="Cambria"/>
          <w:sz w:val="24"/>
        </w:rPr>
        <w:tab/>
        <w:t xml:space="preserve">B. Bruegge and A. H. Dutoit, </w:t>
      </w:r>
      <w:r w:rsidRPr="008B3F59">
        <w:rPr>
          <w:rFonts w:ascii="Cambria" w:hAnsi="Cambria"/>
          <w:i/>
          <w:iCs/>
          <w:sz w:val="24"/>
        </w:rPr>
        <w:t>Ingeniería de Software Orientado a Objetos</w:t>
      </w:r>
      <w:r w:rsidRPr="008B3F59">
        <w:rPr>
          <w:rFonts w:ascii="Cambria" w:hAnsi="Cambria"/>
          <w:sz w:val="24"/>
        </w:rPr>
        <w:t xml:space="preserve">, 1st ed. </w:t>
      </w:r>
      <w:r w:rsidRPr="008B3F59">
        <w:rPr>
          <w:rFonts w:ascii="Cambria" w:hAnsi="Cambria"/>
          <w:sz w:val="24"/>
          <w:lang w:val="en-US"/>
        </w:rPr>
        <w:t>Pearson Education, 2003.</w:t>
      </w:r>
    </w:p>
    <w:p w14:paraId="3C5E6058" w14:textId="77777777" w:rsidR="008B3F59" w:rsidRPr="008B3F59" w:rsidRDefault="008B3F59" w:rsidP="008B3F59">
      <w:pPr>
        <w:pStyle w:val="Bibliografa"/>
        <w:rPr>
          <w:rFonts w:ascii="Cambria" w:hAnsi="Cambria"/>
          <w:sz w:val="24"/>
          <w:lang w:val="en-US"/>
        </w:rPr>
      </w:pPr>
      <w:r w:rsidRPr="008B3F59">
        <w:rPr>
          <w:rFonts w:ascii="Cambria" w:hAnsi="Cambria"/>
          <w:sz w:val="24"/>
          <w:lang w:val="en-US"/>
        </w:rPr>
        <w:t>[29]</w:t>
      </w:r>
      <w:r w:rsidRPr="008B3F59">
        <w:rPr>
          <w:rFonts w:ascii="Cambria" w:hAnsi="Cambria"/>
          <w:sz w:val="24"/>
          <w:lang w:val="en-US"/>
        </w:rPr>
        <w:tab/>
        <w:t>Bizagi, “Bizagi BPMN 2.0.” 2014.</w:t>
      </w:r>
    </w:p>
    <w:p w14:paraId="3C5E6059" w14:textId="77777777" w:rsidR="008B3F59" w:rsidRPr="008B3F59" w:rsidRDefault="008B3F59" w:rsidP="008B3F59">
      <w:pPr>
        <w:pStyle w:val="Bibliografa"/>
        <w:rPr>
          <w:rFonts w:ascii="Cambria" w:hAnsi="Cambria"/>
          <w:sz w:val="24"/>
        </w:rPr>
      </w:pPr>
      <w:r w:rsidRPr="008B3F59">
        <w:rPr>
          <w:rFonts w:ascii="Cambria" w:hAnsi="Cambria"/>
          <w:sz w:val="24"/>
          <w:lang w:val="en-US"/>
        </w:rPr>
        <w:t>[30]</w:t>
      </w:r>
      <w:r w:rsidRPr="008B3F59">
        <w:rPr>
          <w:rFonts w:ascii="Cambria" w:hAnsi="Cambria"/>
          <w:sz w:val="24"/>
          <w:lang w:val="en-US"/>
        </w:rPr>
        <w:tab/>
        <w:t xml:space="preserve">I. Sommervile, </w:t>
      </w:r>
      <w:r w:rsidRPr="008B3F59">
        <w:rPr>
          <w:rFonts w:ascii="Cambria" w:hAnsi="Cambria"/>
          <w:i/>
          <w:iCs/>
          <w:sz w:val="24"/>
          <w:lang w:val="en-US"/>
        </w:rPr>
        <w:t>Software Engineering</w:t>
      </w:r>
      <w:r w:rsidRPr="008B3F59">
        <w:rPr>
          <w:rFonts w:ascii="Cambria" w:hAnsi="Cambria"/>
          <w:sz w:val="24"/>
          <w:lang w:val="en-US"/>
        </w:rPr>
        <w:t xml:space="preserve">, 9th ed. </w:t>
      </w:r>
      <w:r w:rsidRPr="008B3F59">
        <w:rPr>
          <w:rFonts w:ascii="Cambria" w:hAnsi="Cambria"/>
          <w:sz w:val="24"/>
        </w:rPr>
        <w:t>Pearson Addison-Wesley, 2011.</w:t>
      </w:r>
    </w:p>
    <w:p w14:paraId="3C5E605A" w14:textId="77777777" w:rsidR="008B3F59" w:rsidRPr="008B3F59" w:rsidRDefault="008B3F59" w:rsidP="008B3F59">
      <w:pPr>
        <w:pStyle w:val="Bibliografa"/>
        <w:rPr>
          <w:rFonts w:ascii="Cambria" w:hAnsi="Cambria"/>
          <w:sz w:val="24"/>
        </w:rPr>
      </w:pPr>
      <w:r w:rsidRPr="008B3F59">
        <w:rPr>
          <w:rFonts w:ascii="Cambria" w:hAnsi="Cambria"/>
          <w:sz w:val="24"/>
        </w:rPr>
        <w:t>[31]</w:t>
      </w:r>
      <w:r w:rsidRPr="008B3F59">
        <w:rPr>
          <w:rFonts w:ascii="Cambria" w:hAnsi="Cambria"/>
          <w:sz w:val="24"/>
        </w:rPr>
        <w:tab/>
        <w:t>UNAD, “Leccion 1: Modelo cliente servidor.” .</w:t>
      </w:r>
    </w:p>
    <w:p w14:paraId="3C5E605B" w14:textId="77777777" w:rsidR="008B3F59" w:rsidRPr="008B3F59" w:rsidRDefault="008B3F59" w:rsidP="008B3F59">
      <w:pPr>
        <w:pStyle w:val="Bibliografa"/>
        <w:rPr>
          <w:rFonts w:ascii="Cambria" w:hAnsi="Cambria"/>
          <w:sz w:val="24"/>
        </w:rPr>
      </w:pPr>
      <w:r w:rsidRPr="008B3F59">
        <w:rPr>
          <w:rFonts w:ascii="Cambria" w:hAnsi="Cambria"/>
          <w:sz w:val="24"/>
        </w:rPr>
        <w:lastRenderedPageBreak/>
        <w:t>[32]</w:t>
      </w:r>
      <w:r w:rsidRPr="008B3F59">
        <w:rPr>
          <w:rFonts w:ascii="Cambria" w:hAnsi="Cambria"/>
          <w:sz w:val="24"/>
        </w:rPr>
        <w:tab/>
        <w:t>J. Pavón, “El patrón Modelo-Vista-Controlador (MVC).” Universidad Complutense Madrid.</w:t>
      </w:r>
    </w:p>
    <w:p w14:paraId="3C5E605C" w14:textId="77777777" w:rsidR="008B3F59" w:rsidRPr="008B3F59" w:rsidRDefault="008B3F59" w:rsidP="008B3F59">
      <w:pPr>
        <w:pStyle w:val="Bibliografa"/>
        <w:rPr>
          <w:rFonts w:ascii="Cambria" w:hAnsi="Cambria"/>
          <w:sz w:val="24"/>
        </w:rPr>
      </w:pPr>
      <w:r w:rsidRPr="008B3F59">
        <w:rPr>
          <w:rFonts w:ascii="Cambria" w:hAnsi="Cambria"/>
          <w:sz w:val="24"/>
        </w:rPr>
        <w:t>[33]</w:t>
      </w:r>
      <w:r w:rsidRPr="008B3F59">
        <w:rPr>
          <w:rFonts w:ascii="Cambria" w:hAnsi="Cambria"/>
          <w:sz w:val="24"/>
        </w:rPr>
        <w:tab/>
        <w:t>J. Pavón, “Patrones de diseño orientado a objetos.” Universidad Complutense Madrid.</w:t>
      </w:r>
    </w:p>
    <w:p w14:paraId="3C5E605D" w14:textId="77777777" w:rsidR="009557A2" w:rsidRPr="00DE53D1" w:rsidRDefault="007F7C25" w:rsidP="00F23FA3">
      <w:pPr>
        <w:spacing w:line="360" w:lineRule="auto"/>
        <w:rPr>
          <w:rFonts w:asciiTheme="majorHAnsi" w:hAnsiTheme="majorHAnsi"/>
          <w:sz w:val="24"/>
          <w:szCs w:val="24"/>
        </w:rPr>
      </w:pPr>
      <w:r>
        <w:rPr>
          <w:rFonts w:asciiTheme="majorHAnsi" w:hAnsiTheme="majorHAnsi"/>
          <w:sz w:val="24"/>
          <w:szCs w:val="24"/>
        </w:rPr>
        <w:fldChar w:fldCharType="end"/>
      </w:r>
    </w:p>
    <w:p w14:paraId="3C5E605E" w14:textId="77777777" w:rsidR="00B511E9" w:rsidRPr="00DE53D1" w:rsidRDefault="009557A2" w:rsidP="00F23FA3">
      <w:pPr>
        <w:pStyle w:val="Ttulo2"/>
        <w:spacing w:line="360" w:lineRule="auto"/>
        <w:rPr>
          <w:sz w:val="28"/>
          <w:szCs w:val="28"/>
        </w:rPr>
      </w:pPr>
      <w:bookmarkStart w:id="212" w:name="_Toc417481934"/>
      <w:bookmarkStart w:id="213" w:name="_Toc417547000"/>
      <w:r w:rsidRPr="00DE53D1">
        <w:rPr>
          <w:sz w:val="28"/>
          <w:szCs w:val="28"/>
        </w:rPr>
        <w:t>6.</w:t>
      </w:r>
      <w:r w:rsidR="00120A8C" w:rsidRPr="00DE53D1">
        <w:rPr>
          <w:sz w:val="28"/>
          <w:szCs w:val="28"/>
        </w:rPr>
        <w:t>5</w:t>
      </w:r>
      <w:r w:rsidR="00730F57" w:rsidRPr="00DE53D1">
        <w:rPr>
          <w:sz w:val="28"/>
          <w:szCs w:val="28"/>
        </w:rPr>
        <w:t xml:space="preserve"> Apreciación Global</w:t>
      </w:r>
      <w:bookmarkEnd w:id="212"/>
      <w:bookmarkEnd w:id="213"/>
    </w:p>
    <w:p w14:paraId="3C5E605F" w14:textId="77777777" w:rsidR="00477F69" w:rsidRPr="00DE53D1" w:rsidRDefault="00477F69" w:rsidP="00F23FA3">
      <w:pPr>
        <w:spacing w:line="360" w:lineRule="auto"/>
        <w:rPr>
          <w:rFonts w:asciiTheme="majorHAnsi" w:hAnsiTheme="majorHAnsi"/>
          <w:sz w:val="24"/>
          <w:szCs w:val="24"/>
        </w:rPr>
      </w:pPr>
      <w:r w:rsidRPr="00DE53D1">
        <w:rPr>
          <w:rFonts w:asciiTheme="majorHAnsi" w:hAnsiTheme="majorHAnsi"/>
          <w:sz w:val="24"/>
          <w:szCs w:val="24"/>
        </w:rPr>
        <w:t xml:space="preserve">En esta sección se realizará una descripción general del contenido del presente documento (SRS), especificando su organización y distribución. Es una guía que estructura la información que se encuentra en el texto y en los archivos adjuntos que son citados. </w:t>
      </w:r>
    </w:p>
    <w:p w14:paraId="3C5E6060" w14:textId="77777777" w:rsidR="00477F69" w:rsidRPr="00DE53D1" w:rsidRDefault="00477F69" w:rsidP="00F23FA3">
      <w:pPr>
        <w:spacing w:line="360" w:lineRule="auto"/>
        <w:rPr>
          <w:rFonts w:asciiTheme="majorHAnsi" w:hAnsiTheme="majorHAnsi"/>
          <w:sz w:val="24"/>
          <w:szCs w:val="24"/>
        </w:rPr>
      </w:pPr>
      <w:r w:rsidRPr="00DE53D1">
        <w:rPr>
          <w:rFonts w:asciiTheme="majorHAnsi" w:hAnsiTheme="majorHAnsi"/>
          <w:sz w:val="24"/>
          <w:szCs w:val="24"/>
        </w:rPr>
        <w:t xml:space="preserve">El documento contiene la descripción detallada sobre las actividades realizadas para la completa gestión de requerimientos, como son: definir el alcance, objetivos, actores, mecanismos de priorización y estructura de los requerimientos, modelo de análisis del dominio y el prototipo que representa algunos requerimientos implementados. Adicionalmente incluye la descripción de las funcionalidades que tendrá la aplicación RAWR y las interfaces que interactúan con el sistema. </w:t>
      </w:r>
    </w:p>
    <w:p w14:paraId="3C5E6061" w14:textId="77777777" w:rsidR="00477F69" w:rsidRPr="00DE53D1" w:rsidRDefault="00477F69" w:rsidP="00F23FA3">
      <w:pPr>
        <w:spacing w:line="360" w:lineRule="auto"/>
        <w:rPr>
          <w:rFonts w:asciiTheme="majorHAnsi" w:hAnsiTheme="majorHAnsi"/>
          <w:sz w:val="24"/>
          <w:szCs w:val="24"/>
        </w:rPr>
      </w:pPr>
      <w:r w:rsidRPr="00DE53D1">
        <w:rPr>
          <w:rFonts w:asciiTheme="majorHAnsi" w:hAnsiTheme="majorHAnsi"/>
          <w:sz w:val="24"/>
          <w:szCs w:val="24"/>
        </w:rPr>
        <w:t>A continuación se encuentra una imagen con la información detallada de cada una de las secciones.</w:t>
      </w:r>
    </w:p>
    <w:p w14:paraId="3C5E6062" w14:textId="77777777" w:rsidR="005D3A1B" w:rsidRPr="00DE53D1" w:rsidRDefault="00477F69" w:rsidP="00F23FA3">
      <w:pPr>
        <w:keepNext/>
        <w:spacing w:line="360" w:lineRule="auto"/>
        <w:rPr>
          <w:rFonts w:asciiTheme="majorHAnsi" w:hAnsiTheme="majorHAnsi"/>
        </w:rPr>
      </w:pPr>
      <w:r w:rsidRPr="00DE53D1">
        <w:rPr>
          <w:rFonts w:asciiTheme="majorHAnsi" w:hAnsiTheme="majorHAnsi"/>
          <w:noProof/>
          <w:sz w:val="24"/>
          <w:szCs w:val="24"/>
          <w:lang w:eastAsia="es-CO"/>
        </w:rPr>
        <w:lastRenderedPageBreak/>
        <w:drawing>
          <wp:inline distT="0" distB="0" distL="0" distR="0" wp14:anchorId="3C5E65CF" wp14:editId="3C5E65D0">
            <wp:extent cx="6057900" cy="6096000"/>
            <wp:effectExtent l="0" t="0" r="19050"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C5E6063" w14:textId="77777777" w:rsidR="00477F69" w:rsidRPr="00DE53D1" w:rsidRDefault="005D3A1B" w:rsidP="00F23FA3">
      <w:pPr>
        <w:pStyle w:val="Descripcin"/>
        <w:spacing w:line="360" w:lineRule="auto"/>
        <w:jc w:val="center"/>
        <w:rPr>
          <w:rFonts w:asciiTheme="majorHAnsi" w:hAnsiTheme="majorHAnsi"/>
          <w:sz w:val="24"/>
          <w:szCs w:val="24"/>
        </w:rPr>
      </w:pPr>
      <w:bookmarkStart w:id="214" w:name="_Toc417546157"/>
      <w:r w:rsidRPr="00DE53D1">
        <w:rPr>
          <w:rFonts w:asciiTheme="majorHAnsi" w:hAnsiTheme="majorHAnsi"/>
        </w:rPr>
        <w:t xml:space="preserve">Ilustración </w:t>
      </w:r>
      <w:r w:rsidR="005C7733" w:rsidRPr="00DE53D1">
        <w:rPr>
          <w:rFonts w:asciiTheme="majorHAnsi" w:hAnsiTheme="majorHAnsi"/>
        </w:rPr>
        <w:fldChar w:fldCharType="begin"/>
      </w:r>
      <w:r w:rsidR="00AB5518" w:rsidRPr="00DE53D1">
        <w:rPr>
          <w:rFonts w:asciiTheme="majorHAnsi" w:hAnsiTheme="majorHAnsi"/>
        </w:rPr>
        <w:instrText xml:space="preserve"> SEQ Ilustración \* ARABIC </w:instrText>
      </w:r>
      <w:r w:rsidR="005C7733" w:rsidRPr="00DE53D1">
        <w:rPr>
          <w:rFonts w:asciiTheme="majorHAnsi" w:hAnsiTheme="majorHAnsi"/>
        </w:rPr>
        <w:fldChar w:fldCharType="separate"/>
      </w:r>
      <w:r w:rsidR="000A744F">
        <w:rPr>
          <w:rFonts w:asciiTheme="majorHAnsi" w:hAnsiTheme="majorHAnsi"/>
          <w:noProof/>
        </w:rPr>
        <w:t>4</w:t>
      </w:r>
      <w:r w:rsidR="005C7733" w:rsidRPr="00DE53D1">
        <w:rPr>
          <w:rFonts w:asciiTheme="majorHAnsi" w:hAnsiTheme="majorHAnsi"/>
          <w:noProof/>
        </w:rPr>
        <w:fldChar w:fldCharType="end"/>
      </w:r>
      <w:r w:rsidRPr="00DE53D1">
        <w:rPr>
          <w:rFonts w:asciiTheme="majorHAnsi" w:hAnsiTheme="majorHAnsi"/>
        </w:rPr>
        <w:t>: Apreciación Global</w:t>
      </w:r>
      <w:bookmarkEnd w:id="214"/>
    </w:p>
    <w:p w14:paraId="3C5E6064" w14:textId="77777777" w:rsidR="00477F69" w:rsidRDefault="00477F69"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La anterior</w:t>
      </w:r>
      <w:r w:rsidR="00381C6F">
        <w:rPr>
          <w:rFonts w:asciiTheme="majorHAnsi" w:hAnsiTheme="majorHAnsi"/>
          <w:sz w:val="24"/>
          <w:szCs w:val="24"/>
        </w:rPr>
        <w:t xml:space="preserve"> </w:t>
      </w:r>
      <w:r w:rsidRPr="00DE53D1">
        <w:rPr>
          <w:rFonts w:asciiTheme="majorHAnsi" w:hAnsiTheme="majorHAnsi"/>
          <w:sz w:val="24"/>
          <w:szCs w:val="24"/>
        </w:rPr>
        <w:t>ilustración fue realizada por el grupo RAWR</w:t>
      </w:r>
    </w:p>
    <w:p w14:paraId="3C5E6065" w14:textId="77777777" w:rsidR="00381C6F" w:rsidRDefault="00381C6F" w:rsidP="00F23FA3">
      <w:pPr>
        <w:spacing w:line="360" w:lineRule="auto"/>
        <w:jc w:val="center"/>
        <w:rPr>
          <w:rFonts w:asciiTheme="majorHAnsi" w:hAnsiTheme="majorHAnsi"/>
          <w:sz w:val="24"/>
          <w:szCs w:val="24"/>
        </w:rPr>
      </w:pPr>
    </w:p>
    <w:p w14:paraId="3C5E6066" w14:textId="77777777" w:rsidR="00381C6F" w:rsidRPr="00DE53D1" w:rsidRDefault="00381C6F" w:rsidP="00F23FA3">
      <w:pPr>
        <w:spacing w:line="360" w:lineRule="auto"/>
        <w:jc w:val="center"/>
        <w:rPr>
          <w:rFonts w:asciiTheme="majorHAnsi" w:hAnsiTheme="majorHAnsi"/>
          <w:sz w:val="24"/>
          <w:szCs w:val="24"/>
        </w:rPr>
      </w:pPr>
    </w:p>
    <w:p w14:paraId="3C5E6067" w14:textId="77777777" w:rsidR="00093C11" w:rsidRPr="00DE53D1" w:rsidRDefault="00093C11" w:rsidP="00027708">
      <w:pPr>
        <w:pStyle w:val="Ttulo1"/>
        <w:numPr>
          <w:ilvl w:val="0"/>
          <w:numId w:val="55"/>
        </w:numPr>
      </w:pPr>
      <w:bookmarkStart w:id="215" w:name="_Toc417481935"/>
      <w:bookmarkStart w:id="216" w:name="_Toc417547001"/>
      <w:r w:rsidRPr="00DE53D1">
        <w:lastRenderedPageBreak/>
        <w:t>Descripción Global</w:t>
      </w:r>
      <w:bookmarkEnd w:id="215"/>
      <w:bookmarkEnd w:id="216"/>
    </w:p>
    <w:p w14:paraId="3C5E6068" w14:textId="77777777" w:rsidR="00730F57" w:rsidRPr="00DE53D1" w:rsidRDefault="00730F57" w:rsidP="00F23FA3">
      <w:pPr>
        <w:pStyle w:val="Ttulo2"/>
        <w:spacing w:line="360" w:lineRule="auto"/>
      </w:pPr>
      <w:bookmarkStart w:id="217" w:name="_Toc417481936"/>
      <w:bookmarkStart w:id="218" w:name="_Toc417547002"/>
      <w:r w:rsidRPr="00DE53D1">
        <w:t>7.1 Perspectiva del producto</w:t>
      </w:r>
      <w:bookmarkEnd w:id="217"/>
      <w:bookmarkEnd w:id="218"/>
    </w:p>
    <w:p w14:paraId="3C5E6069" w14:textId="77777777" w:rsidR="007A1490" w:rsidRPr="00DE53D1" w:rsidRDefault="007A1490" w:rsidP="00F23FA3">
      <w:pPr>
        <w:spacing w:line="360" w:lineRule="auto"/>
        <w:rPr>
          <w:rFonts w:asciiTheme="majorHAnsi" w:hAnsiTheme="majorHAnsi"/>
          <w:sz w:val="24"/>
          <w:szCs w:val="24"/>
        </w:rPr>
      </w:pPr>
      <w:r w:rsidRPr="00DE53D1">
        <w:rPr>
          <w:rFonts w:asciiTheme="majorHAnsi" w:hAnsiTheme="majorHAnsi"/>
          <w:sz w:val="24"/>
          <w:szCs w:val="24"/>
        </w:rPr>
        <w:t>RAWR es un producto totalmente nuevo. Su objetivo es que los integrantes pudiesen aplicar el proceso formal aprendido en el curso de Ingeniería de Software de la Pontificia Universidad Javeriana. El producto final es pensado para usuarios amantes de las mascotas, estas podrán interactuar en una red social que permite a los dueños, entre otras cosas conocer nuevos amigos, reportar perdidas y enviar mensajes. Para los usuarios dueños de empresas, les permite estar cerca de sus clientes y así poder ofrecer sus productos y servicios.</w:t>
      </w:r>
    </w:p>
    <w:p w14:paraId="3C5E606A" w14:textId="77777777" w:rsidR="007A1490" w:rsidRPr="00DE53D1" w:rsidRDefault="007A1490" w:rsidP="00F23FA3">
      <w:pPr>
        <w:pStyle w:val="Ttulo3"/>
        <w:spacing w:line="360" w:lineRule="auto"/>
      </w:pPr>
      <w:bookmarkStart w:id="219" w:name="_Toc417481937"/>
      <w:bookmarkStart w:id="220" w:name="_Toc417547003"/>
      <w:r w:rsidRPr="00DE53D1">
        <w:t>7.1.1 Interfaces con el sistema</w:t>
      </w:r>
      <w:bookmarkEnd w:id="219"/>
      <w:bookmarkEnd w:id="220"/>
    </w:p>
    <w:p w14:paraId="3C5E606B" w14:textId="77777777" w:rsidR="007A1490" w:rsidRPr="00DE53D1" w:rsidRDefault="007A1490" w:rsidP="00F23FA3">
      <w:pPr>
        <w:spacing w:line="360" w:lineRule="auto"/>
        <w:rPr>
          <w:rFonts w:asciiTheme="majorHAnsi" w:hAnsiTheme="majorHAnsi"/>
          <w:sz w:val="24"/>
          <w:szCs w:val="24"/>
        </w:rPr>
      </w:pPr>
      <w:r w:rsidRPr="00DE53D1">
        <w:rPr>
          <w:rFonts w:asciiTheme="majorHAnsi" w:hAnsiTheme="majorHAnsi"/>
          <w:sz w:val="24"/>
          <w:szCs w:val="24"/>
        </w:rPr>
        <w:t xml:space="preserve">Para mejorar la experiencia de usuario el sistema tendrá interacción con Facebook y Google+.  Esta interacción se hará para crear cuentas e iniciar sesión. La comunicación se hará mediante HTTP y el protocolo OAuth 2,  este consiste en dar permisos a aplicaciones terceras para obtener un acceso limitado a un servicio HTTP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28jk8smcu","properties":{"formattedCitation":"[17]","plainCitation":"[17]"},"citationItems":[{"id":241,"uris":["http://zotero.org/users/2345493/items/XPD5WPPU"],"uri":["http://zotero.org/users/2345493/items/XPD5WPPU"],"itemData":{"id":241,"type":"webpage","title":"Procedure call documents","URL":"http://tools.ietf.org/html/rfc674","shortTitle":"Procedure call documents","author":[{"family":"Postel","given":"J."},{"family":"White","given":"J. E."}],"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17]</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606C" w14:textId="77777777" w:rsidR="007A1490" w:rsidRPr="00DE53D1" w:rsidRDefault="007A1490" w:rsidP="00F23FA3">
      <w:pPr>
        <w:pStyle w:val="Ttulo3"/>
        <w:spacing w:line="360" w:lineRule="auto"/>
      </w:pPr>
      <w:bookmarkStart w:id="221" w:name="_7.1.2_Interfaces_con"/>
      <w:bookmarkStart w:id="222" w:name="_Toc417481938"/>
      <w:bookmarkStart w:id="223" w:name="_Toc417547004"/>
      <w:bookmarkEnd w:id="221"/>
      <w:r w:rsidRPr="00DE53D1">
        <w:t>7</w:t>
      </w:r>
      <w:r w:rsidR="00A240A5" w:rsidRPr="00DE53D1">
        <w:t>.1.2</w:t>
      </w:r>
      <w:r w:rsidRPr="00DE53D1">
        <w:t xml:space="preserve"> Interfaces con el usuario</w:t>
      </w:r>
      <w:bookmarkEnd w:id="222"/>
      <w:bookmarkEnd w:id="223"/>
    </w:p>
    <w:p w14:paraId="3C5E606D" w14:textId="77777777" w:rsidR="007A1490" w:rsidRPr="00DE53D1" w:rsidRDefault="007A1490" w:rsidP="0049194F">
      <w:pPr>
        <w:pStyle w:val="Prrafodelista"/>
        <w:numPr>
          <w:ilvl w:val="0"/>
          <w:numId w:val="14"/>
        </w:numPr>
        <w:spacing w:after="160" w:line="360" w:lineRule="auto"/>
        <w:rPr>
          <w:rFonts w:asciiTheme="majorHAnsi" w:hAnsiTheme="majorHAnsi"/>
          <w:sz w:val="24"/>
          <w:szCs w:val="24"/>
        </w:rPr>
      </w:pPr>
      <w:r w:rsidRPr="00DE53D1">
        <w:rPr>
          <w:rFonts w:asciiTheme="majorHAnsi" w:hAnsiTheme="majorHAnsi"/>
          <w:b/>
          <w:sz w:val="24"/>
          <w:szCs w:val="24"/>
        </w:rPr>
        <w:t>Pantalla Táctil:</w:t>
      </w:r>
      <w:r w:rsidRPr="00DE53D1">
        <w:rPr>
          <w:rFonts w:asciiTheme="majorHAnsi" w:hAnsiTheme="majorHAnsi"/>
          <w:sz w:val="24"/>
          <w:szCs w:val="24"/>
        </w:rPr>
        <w:t xml:space="preserve"> Permite al usuario interactuar y observar la información que el sistema les muestra</w:t>
      </w:r>
    </w:p>
    <w:p w14:paraId="3C5E606E" w14:textId="77777777" w:rsidR="007A1490" w:rsidRPr="00DE53D1" w:rsidRDefault="007A1490" w:rsidP="0049194F">
      <w:pPr>
        <w:pStyle w:val="Prrafodelista"/>
        <w:numPr>
          <w:ilvl w:val="0"/>
          <w:numId w:val="14"/>
        </w:numPr>
        <w:spacing w:after="160" w:line="360" w:lineRule="auto"/>
        <w:rPr>
          <w:rFonts w:asciiTheme="majorHAnsi" w:hAnsiTheme="majorHAnsi"/>
          <w:sz w:val="24"/>
          <w:szCs w:val="24"/>
        </w:rPr>
      </w:pPr>
      <w:r w:rsidRPr="00DE53D1">
        <w:rPr>
          <w:rFonts w:asciiTheme="majorHAnsi" w:hAnsiTheme="majorHAnsi"/>
          <w:b/>
          <w:sz w:val="24"/>
          <w:szCs w:val="24"/>
        </w:rPr>
        <w:t>Interfaz GUI:</w:t>
      </w:r>
      <w:r w:rsidRPr="00DE53D1">
        <w:rPr>
          <w:rFonts w:asciiTheme="majorHAnsi" w:hAnsiTheme="majorHAnsi"/>
          <w:sz w:val="24"/>
          <w:szCs w:val="24"/>
        </w:rPr>
        <w:t xml:space="preserve"> En Android el GUI se implementa usando XML</w:t>
      </w:r>
    </w:p>
    <w:p w14:paraId="3C5E606F" w14:textId="77777777" w:rsidR="007A1490" w:rsidRPr="00DE53D1" w:rsidRDefault="007A1490" w:rsidP="0049194F">
      <w:pPr>
        <w:pStyle w:val="Prrafodelista"/>
        <w:numPr>
          <w:ilvl w:val="0"/>
          <w:numId w:val="14"/>
        </w:numPr>
        <w:spacing w:after="160" w:line="360" w:lineRule="auto"/>
        <w:rPr>
          <w:rFonts w:asciiTheme="majorHAnsi" w:hAnsiTheme="majorHAnsi"/>
          <w:sz w:val="24"/>
          <w:szCs w:val="24"/>
        </w:rPr>
      </w:pPr>
      <w:r w:rsidRPr="00DE53D1">
        <w:rPr>
          <w:rFonts w:asciiTheme="majorHAnsi" w:hAnsiTheme="majorHAnsi"/>
          <w:b/>
          <w:sz w:val="24"/>
          <w:szCs w:val="24"/>
        </w:rPr>
        <w:t>Tarjeta Gráfica:</w:t>
      </w:r>
      <w:r w:rsidRPr="00DE53D1">
        <w:rPr>
          <w:rFonts w:asciiTheme="majorHAnsi" w:hAnsiTheme="majorHAnsi"/>
          <w:sz w:val="24"/>
          <w:szCs w:val="24"/>
        </w:rPr>
        <w:t xml:space="preserve"> Para una mejor experiencia se recomienda una tarjeta gráfica Adreno 320.</w:t>
      </w:r>
    </w:p>
    <w:p w14:paraId="3C5E6070" w14:textId="77777777" w:rsidR="007A1490" w:rsidRPr="00DE53D1" w:rsidRDefault="007A1490" w:rsidP="0049194F">
      <w:pPr>
        <w:pStyle w:val="Prrafodelista"/>
        <w:numPr>
          <w:ilvl w:val="0"/>
          <w:numId w:val="14"/>
        </w:numPr>
        <w:spacing w:after="160" w:line="360" w:lineRule="auto"/>
        <w:rPr>
          <w:rFonts w:asciiTheme="majorHAnsi" w:hAnsiTheme="majorHAnsi"/>
          <w:sz w:val="24"/>
          <w:szCs w:val="24"/>
          <w:lang w:val="en-US"/>
        </w:rPr>
      </w:pPr>
      <w:r w:rsidRPr="00DE53D1">
        <w:rPr>
          <w:rFonts w:asciiTheme="majorHAnsi" w:hAnsiTheme="majorHAnsi"/>
          <w:b/>
          <w:sz w:val="24"/>
          <w:szCs w:val="24"/>
          <w:lang w:val="en-US"/>
        </w:rPr>
        <w:t>WI-FI:</w:t>
      </w:r>
      <w:r w:rsidRPr="00DE53D1">
        <w:rPr>
          <w:rFonts w:asciiTheme="majorHAnsi" w:hAnsiTheme="majorHAnsi"/>
          <w:sz w:val="24"/>
          <w:szCs w:val="24"/>
          <w:lang w:val="en-US"/>
        </w:rPr>
        <w:t>WLAN 802.11 a/b/g/n, dual band, DNLA, hotspot.</w:t>
      </w:r>
    </w:p>
    <w:p w14:paraId="3C5E6071" w14:textId="77777777" w:rsidR="007A1490" w:rsidRPr="00DE53D1" w:rsidRDefault="007A1490" w:rsidP="00F23FA3">
      <w:pPr>
        <w:pStyle w:val="Ttulo3"/>
        <w:spacing w:line="360" w:lineRule="auto"/>
      </w:pPr>
      <w:bookmarkStart w:id="224" w:name="_7.1.3_Interfaces_con"/>
      <w:bookmarkStart w:id="225" w:name="_Toc417481939"/>
      <w:bookmarkStart w:id="226" w:name="_Toc417547005"/>
      <w:bookmarkEnd w:id="224"/>
      <w:r w:rsidRPr="00DE53D1">
        <w:t>7</w:t>
      </w:r>
      <w:r w:rsidR="00A240A5" w:rsidRPr="00DE53D1">
        <w:t>.1.3</w:t>
      </w:r>
      <w:r w:rsidRPr="00DE53D1">
        <w:t xml:space="preserve"> Interfaces con el hardware</w:t>
      </w:r>
      <w:bookmarkEnd w:id="225"/>
      <w:bookmarkEnd w:id="226"/>
    </w:p>
    <w:p w14:paraId="3C5E6072" w14:textId="77777777" w:rsidR="00A240A5" w:rsidRPr="00DE53D1" w:rsidRDefault="00A240A5" w:rsidP="0049194F">
      <w:pPr>
        <w:pStyle w:val="Prrafodelista"/>
        <w:numPr>
          <w:ilvl w:val="0"/>
          <w:numId w:val="15"/>
        </w:numPr>
        <w:spacing w:after="160" w:line="360" w:lineRule="auto"/>
        <w:rPr>
          <w:rFonts w:asciiTheme="majorHAnsi" w:hAnsiTheme="majorHAnsi"/>
          <w:sz w:val="24"/>
          <w:szCs w:val="24"/>
        </w:rPr>
      </w:pPr>
      <w:r w:rsidRPr="00DE53D1">
        <w:rPr>
          <w:rFonts w:asciiTheme="majorHAnsi" w:hAnsiTheme="majorHAnsi"/>
          <w:b/>
          <w:sz w:val="24"/>
          <w:szCs w:val="24"/>
        </w:rPr>
        <w:t>Protocolo de comunicación TCP/IP (HTTP):</w:t>
      </w:r>
      <w:r w:rsidRPr="00DE53D1">
        <w:rPr>
          <w:rFonts w:asciiTheme="majorHAnsi" w:hAnsiTheme="majorHAnsi"/>
          <w:sz w:val="24"/>
          <w:szCs w:val="24"/>
        </w:rPr>
        <w:t xml:space="preserve"> La comunicación que hace le cliente con los servicios PHP se hacer por medio del protocolo HTTP que esta sobre TCP</w:t>
      </w:r>
      <w:r w:rsidR="006C5AC0" w:rsidRPr="00DE53D1">
        <w:rPr>
          <w:rFonts w:asciiTheme="majorHAnsi" w:hAnsiTheme="majorHAnsi"/>
          <w:sz w:val="24"/>
          <w:szCs w:val="24"/>
        </w:rPr>
        <w:t xml:space="preserve"> como se explica en la sección 7</w:t>
      </w:r>
      <w:r w:rsidRPr="00DE53D1">
        <w:rPr>
          <w:rFonts w:asciiTheme="majorHAnsi" w:hAnsiTheme="majorHAnsi"/>
          <w:sz w:val="24"/>
          <w:szCs w:val="24"/>
        </w:rPr>
        <w:t>.1.5 (</w:t>
      </w:r>
      <w:hyperlink w:anchor="_2.1.5_Interfaces_de" w:history="1">
        <w:r w:rsidRPr="00DE53D1">
          <w:rPr>
            <w:rStyle w:val="Hipervnculo"/>
            <w:rFonts w:asciiTheme="majorHAnsi" w:hAnsiTheme="majorHAnsi"/>
            <w:color w:val="00B0F0"/>
            <w:sz w:val="24"/>
            <w:szCs w:val="24"/>
          </w:rPr>
          <w:t xml:space="preserve">ver sección </w:t>
        </w:r>
        <w:r w:rsidR="006C5AC0" w:rsidRPr="00DE53D1">
          <w:rPr>
            <w:rStyle w:val="Hipervnculo"/>
            <w:rFonts w:asciiTheme="majorHAnsi" w:hAnsiTheme="majorHAnsi"/>
            <w:color w:val="00B0F0"/>
            <w:sz w:val="24"/>
            <w:szCs w:val="24"/>
          </w:rPr>
          <w:t>7</w:t>
        </w:r>
        <w:r w:rsidRPr="00DE53D1">
          <w:rPr>
            <w:rStyle w:val="Hipervnculo"/>
            <w:rFonts w:asciiTheme="majorHAnsi" w:hAnsiTheme="majorHAnsi"/>
            <w:color w:val="00B0F0"/>
            <w:sz w:val="24"/>
            <w:szCs w:val="24"/>
          </w:rPr>
          <w:t>.1.5</w:t>
        </w:r>
      </w:hyperlink>
      <w:r w:rsidRPr="00DE53D1">
        <w:rPr>
          <w:rFonts w:asciiTheme="majorHAnsi" w:hAnsiTheme="majorHAnsi"/>
          <w:sz w:val="24"/>
          <w:szCs w:val="24"/>
        </w:rPr>
        <w:t>)</w:t>
      </w:r>
    </w:p>
    <w:p w14:paraId="3C5E6073" w14:textId="77777777" w:rsidR="00A240A5" w:rsidRPr="00DE53D1" w:rsidRDefault="00A240A5" w:rsidP="0049194F">
      <w:pPr>
        <w:pStyle w:val="Prrafodelista"/>
        <w:numPr>
          <w:ilvl w:val="0"/>
          <w:numId w:val="15"/>
        </w:numPr>
        <w:spacing w:after="160" w:line="360" w:lineRule="auto"/>
        <w:rPr>
          <w:rFonts w:asciiTheme="majorHAnsi" w:hAnsiTheme="majorHAnsi"/>
          <w:sz w:val="24"/>
          <w:szCs w:val="24"/>
        </w:rPr>
      </w:pPr>
      <w:r w:rsidRPr="00DE53D1">
        <w:rPr>
          <w:rFonts w:asciiTheme="majorHAnsi" w:hAnsiTheme="majorHAnsi"/>
          <w:b/>
          <w:sz w:val="24"/>
          <w:szCs w:val="24"/>
        </w:rPr>
        <w:t xml:space="preserve">Puerto TCP: </w:t>
      </w:r>
      <w:r w:rsidRPr="00DE53D1">
        <w:rPr>
          <w:rFonts w:asciiTheme="majorHAnsi" w:hAnsiTheme="majorHAnsi"/>
          <w:sz w:val="24"/>
          <w:szCs w:val="24"/>
        </w:rPr>
        <w:t>el puerto usado para la comunicación por medio de este protocolo se hace por el puerto por defecto de HTTP, el puerto 80.</w:t>
      </w:r>
    </w:p>
    <w:p w14:paraId="3C5E6074" w14:textId="77777777" w:rsidR="00A240A5" w:rsidRPr="00DE53D1" w:rsidRDefault="00A240A5" w:rsidP="0049194F">
      <w:pPr>
        <w:pStyle w:val="Prrafodelista"/>
        <w:numPr>
          <w:ilvl w:val="0"/>
          <w:numId w:val="15"/>
        </w:numPr>
        <w:spacing w:after="160" w:line="360" w:lineRule="auto"/>
        <w:rPr>
          <w:rFonts w:asciiTheme="majorHAnsi" w:hAnsiTheme="majorHAnsi" w:cs="Helvetica"/>
          <w:color w:val="212121"/>
          <w:sz w:val="24"/>
          <w:szCs w:val="24"/>
          <w:shd w:val="clear" w:color="auto" w:fill="FFFFFF"/>
        </w:rPr>
      </w:pPr>
      <w:r w:rsidRPr="00DE53D1">
        <w:rPr>
          <w:rFonts w:asciiTheme="majorHAnsi" w:hAnsiTheme="majorHAnsi"/>
          <w:b/>
          <w:sz w:val="24"/>
          <w:szCs w:val="24"/>
        </w:rPr>
        <w:lastRenderedPageBreak/>
        <w:t>Nexus 4:</w:t>
      </w:r>
      <w:r w:rsidRPr="00DE53D1">
        <w:rPr>
          <w:rFonts w:asciiTheme="majorHAnsi" w:hAnsiTheme="majorHAnsi"/>
          <w:sz w:val="24"/>
          <w:szCs w:val="24"/>
        </w:rPr>
        <w:t xml:space="preserve"> La aplicación será desarrollada para funcionar sobre una plataforma Android, pero específicamente los 2 prototipos que se realizarán serán desarrollados y probados sobre un dispositivo Google Nexus 4 con sistema operativo Android Lollipop  5.0.1, el cual tiene un procesado Quadcore</w:t>
      </w:r>
      <w:r w:rsidRPr="00DE53D1">
        <w:rPr>
          <w:rFonts w:asciiTheme="majorHAnsi" w:hAnsiTheme="majorHAnsi" w:cs="Helvetica"/>
          <w:color w:val="212121"/>
          <w:sz w:val="24"/>
          <w:szCs w:val="24"/>
          <w:shd w:val="clear" w:color="auto" w:fill="FFFFFF"/>
        </w:rPr>
        <w:t>QualcommSnapdragon™ S4 Pro con 1.5 GHz y con posibilidades de conectividad 3G y Wi-Fi (802.11 a/b/g/n).</w:t>
      </w:r>
    </w:p>
    <w:p w14:paraId="3C5E6075" w14:textId="77777777" w:rsidR="00A240A5" w:rsidRPr="00DE53D1" w:rsidRDefault="00A240A5" w:rsidP="00F23FA3">
      <w:pPr>
        <w:pStyle w:val="Ttulo3"/>
        <w:spacing w:line="360" w:lineRule="auto"/>
      </w:pPr>
      <w:bookmarkStart w:id="227" w:name="_7.1.4_Interfaces_con"/>
      <w:bookmarkStart w:id="228" w:name="_Toc417481940"/>
      <w:bookmarkStart w:id="229" w:name="_Toc417547006"/>
      <w:bookmarkEnd w:id="227"/>
      <w:r w:rsidRPr="00DE53D1">
        <w:t>7.1.4 Interfaces con el software</w:t>
      </w:r>
      <w:bookmarkEnd w:id="228"/>
      <w:bookmarkEnd w:id="229"/>
    </w:p>
    <w:tbl>
      <w:tblPr>
        <w:tblStyle w:val="Cuadrculaclara-nfasis1"/>
        <w:tblW w:w="10456" w:type="dxa"/>
        <w:tblLayout w:type="fixed"/>
        <w:tblLook w:val="04A0" w:firstRow="1" w:lastRow="0" w:firstColumn="1" w:lastColumn="0" w:noHBand="0" w:noVBand="1"/>
      </w:tblPr>
      <w:tblGrid>
        <w:gridCol w:w="1384"/>
        <w:gridCol w:w="1985"/>
        <w:gridCol w:w="2423"/>
        <w:gridCol w:w="837"/>
        <w:gridCol w:w="1417"/>
        <w:gridCol w:w="2410"/>
      </w:tblGrid>
      <w:tr w:rsidR="00A240A5" w:rsidRPr="00DE53D1" w14:paraId="3C5E607C" w14:textId="77777777" w:rsidTr="009A3F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C5E6076" w14:textId="77777777" w:rsidR="00A240A5" w:rsidRPr="00DE53D1" w:rsidRDefault="00A240A5" w:rsidP="00F23FA3">
            <w:pPr>
              <w:spacing w:line="360" w:lineRule="auto"/>
              <w:jc w:val="center"/>
              <w:rPr>
                <w:b w:val="0"/>
                <w:sz w:val="24"/>
                <w:szCs w:val="24"/>
              </w:rPr>
            </w:pPr>
            <w:r w:rsidRPr="00DE53D1">
              <w:rPr>
                <w:sz w:val="24"/>
                <w:szCs w:val="24"/>
              </w:rPr>
              <w:t>Producto de Software</w:t>
            </w:r>
          </w:p>
        </w:tc>
        <w:tc>
          <w:tcPr>
            <w:tcW w:w="1985" w:type="dxa"/>
          </w:tcPr>
          <w:p w14:paraId="3C5E6077" w14:textId="77777777" w:rsidR="00A240A5" w:rsidRPr="00DE53D1" w:rsidRDefault="00A240A5" w:rsidP="00F23FA3">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DE53D1">
              <w:rPr>
                <w:sz w:val="24"/>
                <w:szCs w:val="24"/>
              </w:rPr>
              <w:t>Descripción</w:t>
            </w:r>
          </w:p>
        </w:tc>
        <w:tc>
          <w:tcPr>
            <w:tcW w:w="2423" w:type="dxa"/>
          </w:tcPr>
          <w:p w14:paraId="3C5E6078" w14:textId="77777777" w:rsidR="00A240A5" w:rsidRPr="00DE53D1" w:rsidRDefault="00A240A5" w:rsidP="00F23FA3">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DE53D1">
              <w:rPr>
                <w:sz w:val="24"/>
                <w:szCs w:val="24"/>
              </w:rPr>
              <w:t>Propósito</w:t>
            </w:r>
          </w:p>
        </w:tc>
        <w:tc>
          <w:tcPr>
            <w:tcW w:w="837" w:type="dxa"/>
          </w:tcPr>
          <w:p w14:paraId="3C5E6079" w14:textId="77777777" w:rsidR="00A240A5" w:rsidRPr="00DE53D1" w:rsidRDefault="00A240A5" w:rsidP="00F23FA3">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16"/>
                <w:szCs w:val="24"/>
              </w:rPr>
            </w:pPr>
            <w:r w:rsidRPr="00DE53D1">
              <w:rPr>
                <w:sz w:val="24"/>
                <w:szCs w:val="24"/>
              </w:rPr>
              <w:t>Versión</w:t>
            </w:r>
          </w:p>
        </w:tc>
        <w:tc>
          <w:tcPr>
            <w:tcW w:w="1417" w:type="dxa"/>
          </w:tcPr>
          <w:p w14:paraId="3C5E607A" w14:textId="77777777" w:rsidR="00A240A5" w:rsidRPr="00DE53D1" w:rsidRDefault="00A240A5" w:rsidP="00F23FA3">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DE53D1">
              <w:rPr>
                <w:sz w:val="24"/>
                <w:szCs w:val="24"/>
              </w:rPr>
              <w:t>Fuente</w:t>
            </w:r>
          </w:p>
        </w:tc>
        <w:tc>
          <w:tcPr>
            <w:tcW w:w="2410" w:type="dxa"/>
          </w:tcPr>
          <w:p w14:paraId="3C5E607B" w14:textId="77777777" w:rsidR="00A240A5" w:rsidRPr="00DE53D1" w:rsidRDefault="00A240A5" w:rsidP="00F23FA3">
            <w:pPr>
              <w:spacing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DE53D1">
              <w:rPr>
                <w:sz w:val="24"/>
                <w:szCs w:val="24"/>
              </w:rPr>
              <w:t>Comentarios Adicionales</w:t>
            </w:r>
          </w:p>
        </w:tc>
      </w:tr>
      <w:tr w:rsidR="00A240A5" w:rsidRPr="00DE53D1" w14:paraId="3C5E6084"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C5E607D" w14:textId="77777777" w:rsidR="00A240A5" w:rsidRPr="00DE53D1" w:rsidRDefault="00A240A5" w:rsidP="00F23FA3">
            <w:pPr>
              <w:spacing w:line="360" w:lineRule="auto"/>
              <w:jc w:val="center"/>
              <w:rPr>
                <w:b w:val="0"/>
                <w:sz w:val="24"/>
                <w:szCs w:val="24"/>
              </w:rPr>
            </w:pPr>
            <w:r w:rsidRPr="00DE53D1">
              <w:rPr>
                <w:sz w:val="24"/>
                <w:szCs w:val="24"/>
              </w:rPr>
              <w:t>MySQLworkbench</w:t>
            </w:r>
          </w:p>
        </w:tc>
        <w:tc>
          <w:tcPr>
            <w:tcW w:w="1985" w:type="dxa"/>
          </w:tcPr>
          <w:p w14:paraId="3C5E607E" w14:textId="77777777" w:rsidR="00A240A5" w:rsidRPr="00DE53D1" w:rsidRDefault="00A240A5"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 xml:space="preserve">Es una herramienta visual que permite modelado de datos y administración de bases de datos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k0ilt98g7","properties":{"formattedCitation":"[18]","plainCitation":"[18]"},"citationItems":[{"id":228,"uris":["http://zotero.org/users/2345493/items/EBW73R9C"],"uri":["http://zotero.org/users/2345493/items/EBW73R9C"],"itemData":{"id":228,"type":"webpage","title":"MySQL Workbench","URL":"https://www.mysql.com/products/workbench/","author":[{"family":"MySQL","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18]</w:t>
            </w:r>
            <w:r w:rsidR="005C7733" w:rsidRPr="00DE53D1">
              <w:rPr>
                <w:rFonts w:asciiTheme="majorHAnsi" w:hAnsiTheme="majorHAnsi"/>
                <w:sz w:val="24"/>
                <w:szCs w:val="24"/>
              </w:rPr>
              <w:fldChar w:fldCharType="end"/>
            </w:r>
            <w:r w:rsidRPr="00DE53D1">
              <w:rPr>
                <w:rFonts w:asciiTheme="majorHAnsi" w:hAnsiTheme="majorHAnsi"/>
                <w:sz w:val="24"/>
                <w:szCs w:val="24"/>
              </w:rPr>
              <w:t>.</w:t>
            </w:r>
          </w:p>
        </w:tc>
        <w:tc>
          <w:tcPr>
            <w:tcW w:w="2423" w:type="dxa"/>
          </w:tcPr>
          <w:p w14:paraId="3C5E607F" w14:textId="77777777" w:rsidR="00A240A5" w:rsidRPr="00DE53D1" w:rsidRDefault="00A240A5"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Diseñar la base de datos relacional que va a soportar la información de la aplicación.</w:t>
            </w:r>
          </w:p>
        </w:tc>
        <w:tc>
          <w:tcPr>
            <w:tcW w:w="837" w:type="dxa"/>
          </w:tcPr>
          <w:p w14:paraId="3C5E6080"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6.2</w:t>
            </w:r>
          </w:p>
        </w:tc>
        <w:tc>
          <w:tcPr>
            <w:tcW w:w="1417" w:type="dxa"/>
          </w:tcPr>
          <w:p w14:paraId="3C5E6081"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MySQL</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nfhm83lf9","properties":{"formattedCitation":"[18]","plainCitation":"[18]"},"citationItems":[{"id":228,"uris":["http://zotero.org/users/2345493/items/EBW73R9C"],"uri":["http://zotero.org/users/2345493/items/EBW73R9C"],"itemData":{"id":228,"type":"webpage","title":"MySQL Workbench","URL":"https://www.mysql.com/products/workbench/","author":[{"family":"MySQL","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18]</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6082"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p>
        </w:tc>
        <w:tc>
          <w:tcPr>
            <w:tcW w:w="2410" w:type="dxa"/>
          </w:tcPr>
          <w:p w14:paraId="3C5E6083"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p>
        </w:tc>
      </w:tr>
      <w:tr w:rsidR="00A240A5" w:rsidRPr="00DE53D1" w14:paraId="3C5E608C"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C5E6085" w14:textId="77777777" w:rsidR="00A240A5" w:rsidRPr="00DE53D1" w:rsidRDefault="00A240A5" w:rsidP="00F23FA3">
            <w:pPr>
              <w:spacing w:line="360" w:lineRule="auto"/>
              <w:jc w:val="center"/>
              <w:rPr>
                <w:b w:val="0"/>
                <w:sz w:val="24"/>
                <w:szCs w:val="24"/>
              </w:rPr>
            </w:pPr>
            <w:r w:rsidRPr="00DE53D1">
              <w:rPr>
                <w:sz w:val="24"/>
                <w:szCs w:val="24"/>
              </w:rPr>
              <w:t>MySQL</w:t>
            </w:r>
          </w:p>
        </w:tc>
        <w:tc>
          <w:tcPr>
            <w:tcW w:w="1985" w:type="dxa"/>
          </w:tcPr>
          <w:p w14:paraId="3C5E6086" w14:textId="77777777" w:rsidR="00A240A5" w:rsidRPr="00DE53D1" w:rsidRDefault="00A240A5"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MySQL es un sistema de manejo de base de datos relacionales open source</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tnsmqk4iv","properties":{"formattedCitation":"[19]","plainCitation":"[19]"},"citationItems":[{"id":240,"uris":["http://zotero.org/users/2345493/items/XDRC73AF"],"uri":["http://zotero.org/users/2345493/items/XDRC73AF"],"itemData":{"id":240,"type":"webpage","title":"MySQL Downloads","URL":"http://www.mysql.com/downloads/","author":[{"family":"MySQL","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19]</w:t>
            </w:r>
            <w:r w:rsidR="005C7733" w:rsidRPr="00DE53D1">
              <w:rPr>
                <w:rFonts w:asciiTheme="majorHAnsi" w:hAnsiTheme="majorHAnsi"/>
                <w:sz w:val="24"/>
                <w:szCs w:val="24"/>
              </w:rPr>
              <w:fldChar w:fldCharType="end"/>
            </w:r>
            <w:r w:rsidRPr="00DE53D1">
              <w:rPr>
                <w:rFonts w:asciiTheme="majorHAnsi" w:hAnsiTheme="majorHAnsi"/>
                <w:sz w:val="24"/>
                <w:szCs w:val="24"/>
              </w:rPr>
              <w:t>.</w:t>
            </w:r>
          </w:p>
        </w:tc>
        <w:tc>
          <w:tcPr>
            <w:tcW w:w="2423" w:type="dxa"/>
          </w:tcPr>
          <w:p w14:paraId="3C5E6087" w14:textId="77777777" w:rsidR="00A240A5" w:rsidRPr="00DE53D1" w:rsidRDefault="00A240A5"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Almacenar la información de la aplicación de forma segura y que sea accesible por múltiples usuarios.</w:t>
            </w:r>
          </w:p>
        </w:tc>
        <w:tc>
          <w:tcPr>
            <w:tcW w:w="837" w:type="dxa"/>
          </w:tcPr>
          <w:p w14:paraId="3C5E6088" w14:textId="77777777" w:rsidR="00A240A5" w:rsidRPr="00DE53D1" w:rsidRDefault="00A240A5"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5.5</w:t>
            </w:r>
          </w:p>
        </w:tc>
        <w:tc>
          <w:tcPr>
            <w:tcW w:w="1417" w:type="dxa"/>
          </w:tcPr>
          <w:p w14:paraId="3C5E6089" w14:textId="77777777" w:rsidR="00A240A5" w:rsidRPr="00DE53D1" w:rsidRDefault="00A240A5"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MySQL</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v1lnvjo4a","properties":{"formattedCitation":"[19]","plainCitation":"[19]"},"citationItems":[{"id":240,"uris":["http://zotero.org/users/2345493/items/XDRC73AF"],"uri":["http://zotero.org/users/2345493/items/XDRC73AF"],"itemData":{"id":240,"type":"webpage","title":"MySQL Downloads","URL":"http://www.mysql.com/downloads/","author":[{"family":"MySQL","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19]</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608A" w14:textId="77777777" w:rsidR="00A240A5" w:rsidRPr="00DE53D1" w:rsidRDefault="00A240A5"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p>
        </w:tc>
        <w:tc>
          <w:tcPr>
            <w:tcW w:w="2410" w:type="dxa"/>
          </w:tcPr>
          <w:p w14:paraId="3C5E608B" w14:textId="77777777" w:rsidR="00A240A5" w:rsidRPr="00DE53D1" w:rsidRDefault="00A240A5"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Una de las ventajas que ofrece MySQL es que es más ligera que otras bases de datos. Además al ser abierta no se tienen problemas de licencias para la aplicación.</w:t>
            </w:r>
          </w:p>
        </w:tc>
      </w:tr>
      <w:tr w:rsidR="00A240A5" w:rsidRPr="00DE53D1" w14:paraId="3C5E6094"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C5E608D" w14:textId="77777777" w:rsidR="00A240A5" w:rsidRPr="00DE53D1" w:rsidRDefault="00A240A5" w:rsidP="00F23FA3">
            <w:pPr>
              <w:spacing w:line="360" w:lineRule="auto"/>
              <w:jc w:val="center"/>
              <w:rPr>
                <w:b w:val="0"/>
                <w:sz w:val="24"/>
                <w:szCs w:val="24"/>
              </w:rPr>
            </w:pPr>
            <w:r w:rsidRPr="00DE53D1">
              <w:rPr>
                <w:sz w:val="24"/>
                <w:szCs w:val="24"/>
              </w:rPr>
              <w:t>Ubuntu</w:t>
            </w:r>
          </w:p>
        </w:tc>
        <w:tc>
          <w:tcPr>
            <w:tcW w:w="1985" w:type="dxa"/>
          </w:tcPr>
          <w:p w14:paraId="3C5E608E" w14:textId="77777777" w:rsidR="00A240A5" w:rsidRPr="00DE53D1" w:rsidRDefault="00A240A5" w:rsidP="002C3142">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Sistema operativ</w:t>
            </w:r>
            <w:r w:rsidR="002C3142">
              <w:rPr>
                <w:rFonts w:asciiTheme="majorHAnsi" w:hAnsiTheme="majorHAnsi"/>
                <w:sz w:val="24"/>
                <w:szCs w:val="24"/>
              </w:rPr>
              <w:t>o</w:t>
            </w:r>
            <w:r w:rsidRPr="00DE53D1">
              <w:rPr>
                <w:rFonts w:asciiTheme="majorHAnsi" w:hAnsiTheme="majorHAnsi"/>
                <w:sz w:val="24"/>
                <w:szCs w:val="24"/>
              </w:rPr>
              <w:t xml:space="preserve"> open sourcebas</w:t>
            </w:r>
            <w:r w:rsidR="006C5AC0" w:rsidRPr="00DE53D1">
              <w:rPr>
                <w:rFonts w:asciiTheme="majorHAnsi" w:hAnsiTheme="majorHAnsi"/>
                <w:sz w:val="24"/>
                <w:szCs w:val="24"/>
              </w:rPr>
              <w:t>a</w:t>
            </w:r>
            <w:r w:rsidRPr="00DE53D1">
              <w:rPr>
                <w:rFonts w:asciiTheme="majorHAnsi" w:hAnsiTheme="majorHAnsi"/>
                <w:sz w:val="24"/>
                <w:szCs w:val="24"/>
              </w:rPr>
              <w:t xml:space="preserve">do en </w:t>
            </w:r>
            <w:r w:rsidRPr="00DE53D1">
              <w:rPr>
                <w:rFonts w:asciiTheme="majorHAnsi" w:hAnsiTheme="majorHAnsi"/>
                <w:sz w:val="24"/>
                <w:szCs w:val="24"/>
              </w:rPr>
              <w:lastRenderedPageBreak/>
              <w:t>Debian</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bqcs5u24e","properties":{"formattedCitation":"[20]","plainCitation":"[20]"},"citationItems":[{"id":221,"uris":["http://zotero.org/users/2345493/items/6SHP9G4I"],"uri":["http://zotero.org/users/2345493/items/6SHP9G4I"],"itemData":{"id":221,"type":"webpage","title":"New Ubuntu OpenStack Fundamentals training courses","URL":"http://www.ubuntu.com/","author":[{"family":"Ubuntu","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0]</w:t>
            </w:r>
            <w:r w:rsidR="005C7733" w:rsidRPr="00DE53D1">
              <w:rPr>
                <w:rFonts w:asciiTheme="majorHAnsi" w:hAnsiTheme="majorHAnsi"/>
                <w:sz w:val="24"/>
                <w:szCs w:val="24"/>
              </w:rPr>
              <w:fldChar w:fldCharType="end"/>
            </w:r>
            <w:r w:rsidRPr="00DE53D1">
              <w:rPr>
                <w:rFonts w:asciiTheme="majorHAnsi" w:hAnsiTheme="majorHAnsi"/>
                <w:sz w:val="24"/>
                <w:szCs w:val="24"/>
              </w:rPr>
              <w:t>.</w:t>
            </w:r>
          </w:p>
        </w:tc>
        <w:tc>
          <w:tcPr>
            <w:tcW w:w="2423" w:type="dxa"/>
          </w:tcPr>
          <w:p w14:paraId="3C5E608F" w14:textId="77777777" w:rsidR="00A240A5" w:rsidRPr="00DE53D1" w:rsidRDefault="00A240A5"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lastRenderedPageBreak/>
              <w:t xml:space="preserve">Manejar los procesos del servidor para poder retornar los </w:t>
            </w:r>
            <w:r w:rsidRPr="00DE53D1">
              <w:rPr>
                <w:rFonts w:asciiTheme="majorHAnsi" w:hAnsiTheme="majorHAnsi"/>
                <w:sz w:val="24"/>
                <w:szCs w:val="24"/>
              </w:rPr>
              <w:lastRenderedPageBreak/>
              <w:t>datos a los clientes.</w:t>
            </w:r>
          </w:p>
        </w:tc>
        <w:tc>
          <w:tcPr>
            <w:tcW w:w="837" w:type="dxa"/>
          </w:tcPr>
          <w:p w14:paraId="3C5E6090" w14:textId="77777777" w:rsidR="00A240A5" w:rsidRPr="00DE53D1" w:rsidRDefault="008B0989" w:rsidP="008B0989">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Pr>
                <w:rFonts w:asciiTheme="majorHAnsi" w:hAnsiTheme="majorHAnsi"/>
                <w:sz w:val="24"/>
                <w:szCs w:val="24"/>
              </w:rPr>
              <w:lastRenderedPageBreak/>
              <w:t>14.04.1</w:t>
            </w:r>
          </w:p>
        </w:tc>
        <w:tc>
          <w:tcPr>
            <w:tcW w:w="1417" w:type="dxa"/>
          </w:tcPr>
          <w:p w14:paraId="3C5E6091"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 xml:space="preserve">Ubuntu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rt4c6rhv4","properties":{"formattedCitation":"[20]","plainCitation":"[20]"},"citationItems":[{"id":221,"uris":["http://zotero.org/users/2345493/items/6SHP9G4I"],"uri":["http://zotero.org/users/2345493/items/6SHP9G4I"],"itemData":{"id":221,"type":"webpage","title":"New Ubuntu OpenStack Fundamentals training courses","URL":"http://www.ubuntu.com/","author":[{"family":"Ubuntu","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0]</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6092"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p>
        </w:tc>
        <w:tc>
          <w:tcPr>
            <w:tcW w:w="2410" w:type="dxa"/>
          </w:tcPr>
          <w:p w14:paraId="3C5E6093" w14:textId="77777777" w:rsidR="00A240A5" w:rsidRPr="00DE53D1" w:rsidRDefault="00A240A5"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 xml:space="preserve">El sistema  operativo será en una virtualización en </w:t>
            </w:r>
            <w:r w:rsidRPr="00DE53D1">
              <w:rPr>
                <w:rFonts w:asciiTheme="majorHAnsi" w:hAnsiTheme="majorHAnsi"/>
                <w:sz w:val="24"/>
                <w:szCs w:val="24"/>
              </w:rPr>
              <w:lastRenderedPageBreak/>
              <w:t>Digital Ocean.</w:t>
            </w:r>
          </w:p>
        </w:tc>
      </w:tr>
      <w:tr w:rsidR="00A240A5" w:rsidRPr="00DE53D1" w14:paraId="3C5E609C"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C5E6095" w14:textId="77777777" w:rsidR="00A240A5" w:rsidRPr="00DE53D1" w:rsidRDefault="00A240A5" w:rsidP="00F23FA3">
            <w:pPr>
              <w:spacing w:line="360" w:lineRule="auto"/>
              <w:jc w:val="center"/>
              <w:rPr>
                <w:b w:val="0"/>
                <w:sz w:val="24"/>
                <w:szCs w:val="24"/>
              </w:rPr>
            </w:pPr>
            <w:r w:rsidRPr="00DE53D1">
              <w:rPr>
                <w:sz w:val="24"/>
                <w:szCs w:val="24"/>
              </w:rPr>
              <w:lastRenderedPageBreak/>
              <w:t>Android</w:t>
            </w:r>
          </w:p>
        </w:tc>
        <w:tc>
          <w:tcPr>
            <w:tcW w:w="1985" w:type="dxa"/>
          </w:tcPr>
          <w:p w14:paraId="3C5E6096" w14:textId="77777777" w:rsidR="00A240A5" w:rsidRPr="00DE53D1" w:rsidRDefault="006C5AC0"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Sistema operativo</w:t>
            </w:r>
            <w:r w:rsidR="00A240A5" w:rsidRPr="00DE53D1">
              <w:rPr>
                <w:rFonts w:asciiTheme="majorHAnsi" w:hAnsiTheme="majorHAnsi"/>
                <w:sz w:val="24"/>
                <w:szCs w:val="24"/>
              </w:rPr>
              <w:t xml:space="preserve"> móvil basado en Linux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l1bgmt14d","properties":{"formattedCitation":"[21]","plainCitation":"[21]"},"citationItems":[{"id":38,"uris":["http://zotero.org/users/2345493/items/8VICD669"],"uri":["http://zotero.org/users/2345493/items/8VICD669"],"itemData":{"id":38,"type":"webpage","title":"Android Developers","URL":"http://developer.android.com/index.html","accessed":{"date-parts":[["2015",3,8]]}}}],"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1]</w:t>
            </w:r>
            <w:r w:rsidR="005C7733" w:rsidRPr="00DE53D1">
              <w:rPr>
                <w:rFonts w:asciiTheme="majorHAnsi" w:hAnsiTheme="majorHAnsi"/>
                <w:sz w:val="24"/>
                <w:szCs w:val="24"/>
              </w:rPr>
              <w:fldChar w:fldCharType="end"/>
            </w:r>
            <w:r w:rsidR="00A240A5" w:rsidRPr="00DE53D1">
              <w:rPr>
                <w:rFonts w:asciiTheme="majorHAnsi" w:hAnsiTheme="majorHAnsi"/>
                <w:sz w:val="24"/>
                <w:szCs w:val="24"/>
              </w:rPr>
              <w:t>.</w:t>
            </w:r>
          </w:p>
        </w:tc>
        <w:tc>
          <w:tcPr>
            <w:tcW w:w="2423" w:type="dxa"/>
          </w:tcPr>
          <w:p w14:paraId="3C5E6097" w14:textId="77777777" w:rsidR="00A240A5" w:rsidRPr="00DE53D1" w:rsidRDefault="00A240A5"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Lograr que la aplicación llegue a la mayor cantidad de usuarios posibles.</w:t>
            </w:r>
          </w:p>
        </w:tc>
        <w:tc>
          <w:tcPr>
            <w:tcW w:w="837" w:type="dxa"/>
          </w:tcPr>
          <w:p w14:paraId="3C5E6098" w14:textId="77777777" w:rsidR="00A240A5" w:rsidRPr="00DE53D1" w:rsidRDefault="00E409DC"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Android Lollipop  5.0.1</w:t>
            </w:r>
          </w:p>
        </w:tc>
        <w:tc>
          <w:tcPr>
            <w:tcW w:w="1417" w:type="dxa"/>
          </w:tcPr>
          <w:p w14:paraId="3C5E6099" w14:textId="77777777" w:rsidR="00A240A5" w:rsidRPr="00DE53D1" w:rsidRDefault="00A240A5"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 xml:space="preserve">Android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9m1aspjk","properties":{"formattedCitation":"[21]","plainCitation":"[21]"},"citationItems":[{"id":38,"uris":["http://zotero.org/users/2345493/items/8VICD669"],"uri":["http://zotero.org/users/2345493/items/8VICD669"],"itemData":{"id":38,"type":"webpage","title":"Android Developers","URL":"http://developer.android.com/index.html","accessed":{"date-parts":[["2015",3,8]]}}}],"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1]</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609A" w14:textId="77777777" w:rsidR="00A240A5" w:rsidRPr="00DE53D1" w:rsidRDefault="00A240A5"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p>
        </w:tc>
        <w:tc>
          <w:tcPr>
            <w:tcW w:w="2410" w:type="dxa"/>
          </w:tcPr>
          <w:p w14:paraId="3C5E609B" w14:textId="77777777" w:rsidR="00A240A5" w:rsidRPr="00DE53D1" w:rsidRDefault="00A240A5"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p>
        </w:tc>
      </w:tr>
      <w:tr w:rsidR="00A240A5" w:rsidRPr="00DE53D1" w14:paraId="3C5E60A4"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C5E609D" w14:textId="77777777" w:rsidR="00A240A5" w:rsidRPr="00DE53D1" w:rsidRDefault="00A240A5" w:rsidP="00F23FA3">
            <w:pPr>
              <w:spacing w:line="360" w:lineRule="auto"/>
              <w:jc w:val="center"/>
              <w:rPr>
                <w:b w:val="0"/>
                <w:sz w:val="24"/>
                <w:szCs w:val="24"/>
              </w:rPr>
            </w:pPr>
            <w:r w:rsidRPr="00DE53D1">
              <w:rPr>
                <w:sz w:val="24"/>
                <w:szCs w:val="24"/>
              </w:rPr>
              <w:t>Mysqli</w:t>
            </w:r>
          </w:p>
        </w:tc>
        <w:tc>
          <w:tcPr>
            <w:tcW w:w="1985" w:type="dxa"/>
          </w:tcPr>
          <w:p w14:paraId="3C5E609E" w14:textId="77777777" w:rsidR="00A240A5" w:rsidRPr="00DE53D1" w:rsidRDefault="006C5AC0"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Librería hecha en php que per</w:t>
            </w:r>
            <w:r w:rsidR="00A240A5" w:rsidRPr="00DE53D1">
              <w:rPr>
                <w:rFonts w:asciiTheme="majorHAnsi" w:hAnsiTheme="majorHAnsi"/>
                <w:sz w:val="24"/>
                <w:szCs w:val="24"/>
              </w:rPr>
              <w:t>mite hacer una conexión con una base de datos MySQL</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ggea0038a","properties":{"formattedCitation":"[22]","plainCitation":"[22]"},"citationItems":[{"id":225,"uris":["http://zotero.org/users/2345493/items/A8XQQRFJ"],"uri":["http://zotero.org/users/2345493/items/A8XQQRFJ"],"itemData":{"id":225,"type":"webpage","title":"The MySQLI class","URL":"http://php.net/manual/en/class.mysqli.php","language":"English","author":[{"family":"php","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2]</w:t>
            </w:r>
            <w:r w:rsidR="005C7733" w:rsidRPr="00DE53D1">
              <w:rPr>
                <w:rFonts w:asciiTheme="majorHAnsi" w:hAnsiTheme="majorHAnsi"/>
                <w:sz w:val="24"/>
                <w:szCs w:val="24"/>
              </w:rPr>
              <w:fldChar w:fldCharType="end"/>
            </w:r>
            <w:r w:rsidR="00A240A5" w:rsidRPr="00DE53D1">
              <w:rPr>
                <w:rFonts w:asciiTheme="majorHAnsi" w:hAnsiTheme="majorHAnsi"/>
                <w:sz w:val="24"/>
                <w:szCs w:val="24"/>
              </w:rPr>
              <w:t>.</w:t>
            </w:r>
          </w:p>
        </w:tc>
        <w:tc>
          <w:tcPr>
            <w:tcW w:w="2423" w:type="dxa"/>
          </w:tcPr>
          <w:p w14:paraId="3C5E609F" w14:textId="77777777" w:rsidR="00A240A5" w:rsidRPr="00DE53D1" w:rsidRDefault="00A240A5"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Conectarse a la base de datos y hacer las operaciones necesarias para satisfacer los requerimientos del usuario.</w:t>
            </w:r>
          </w:p>
        </w:tc>
        <w:tc>
          <w:tcPr>
            <w:tcW w:w="837" w:type="dxa"/>
          </w:tcPr>
          <w:p w14:paraId="3C5E60A0"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4.1.13</w:t>
            </w:r>
          </w:p>
        </w:tc>
        <w:tc>
          <w:tcPr>
            <w:tcW w:w="1417" w:type="dxa"/>
          </w:tcPr>
          <w:p w14:paraId="3C5E60A1"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 xml:space="preserve">PHP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8hq0e9kp5","properties":{"formattedCitation":"[22]","plainCitation":"[22]"},"citationItems":[{"id":225,"uris":["http://zotero.org/users/2345493/items/A8XQQRFJ"],"uri":["http://zotero.org/users/2345493/items/A8XQQRFJ"],"itemData":{"id":225,"type":"webpage","title":"The MySQLI class","URL":"http://php.net/manual/en/class.mysqli.php","language":"English","author":[{"family":"php","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2]</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60A2"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p>
        </w:tc>
        <w:tc>
          <w:tcPr>
            <w:tcW w:w="2410" w:type="dxa"/>
          </w:tcPr>
          <w:p w14:paraId="3C5E60A3" w14:textId="77777777" w:rsidR="00A240A5" w:rsidRPr="00DE53D1" w:rsidRDefault="00A240A5"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p>
        </w:tc>
      </w:tr>
      <w:tr w:rsidR="00A240A5" w:rsidRPr="00DE53D1" w14:paraId="3C5E60AB"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C5E60A5" w14:textId="77777777" w:rsidR="00A240A5" w:rsidRPr="00DE53D1" w:rsidRDefault="00A240A5" w:rsidP="00F23FA3">
            <w:pPr>
              <w:spacing w:line="360" w:lineRule="auto"/>
              <w:jc w:val="center"/>
              <w:rPr>
                <w:b w:val="0"/>
                <w:sz w:val="24"/>
                <w:szCs w:val="24"/>
              </w:rPr>
            </w:pPr>
            <w:r w:rsidRPr="00DE53D1">
              <w:rPr>
                <w:sz w:val="24"/>
                <w:szCs w:val="24"/>
              </w:rPr>
              <w:t>PhpMyAdmin</w:t>
            </w:r>
          </w:p>
        </w:tc>
        <w:tc>
          <w:tcPr>
            <w:tcW w:w="1985" w:type="dxa"/>
          </w:tcPr>
          <w:p w14:paraId="3C5E60A6" w14:textId="77777777" w:rsidR="00A240A5" w:rsidRPr="00DE53D1" w:rsidRDefault="00A240A5"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 xml:space="preserve">Aplicación en PHP que permite manejar la base de datos MySQL con ayudas de interfaz gráfica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79b7ob3te","properties":{"formattedCitation":"[23]","plainCitation":"[23]"},"citationItems":[{"id":218,"uris":["http://zotero.org/users/2345493/items/769QV89E"],"uri":["http://zotero.org/users/2345493/items/769QV89E"],"itemData":{"id":218,"type":"webpage","title":"PHP my Admin","URL":"http://www.phpmyadmin.net/home_page/index.php","language":"English","author":[{"family":"php","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3]</w:t>
            </w:r>
            <w:r w:rsidR="005C7733" w:rsidRPr="00DE53D1">
              <w:rPr>
                <w:rFonts w:asciiTheme="majorHAnsi" w:hAnsiTheme="majorHAnsi"/>
                <w:sz w:val="24"/>
                <w:szCs w:val="24"/>
              </w:rPr>
              <w:fldChar w:fldCharType="end"/>
            </w:r>
            <w:r w:rsidRPr="00DE53D1">
              <w:rPr>
                <w:rFonts w:asciiTheme="majorHAnsi" w:hAnsiTheme="majorHAnsi"/>
                <w:sz w:val="24"/>
                <w:szCs w:val="24"/>
              </w:rPr>
              <w:t>.</w:t>
            </w:r>
          </w:p>
        </w:tc>
        <w:tc>
          <w:tcPr>
            <w:tcW w:w="2423" w:type="dxa"/>
          </w:tcPr>
          <w:p w14:paraId="3C5E60A7" w14:textId="77777777" w:rsidR="00A240A5" w:rsidRPr="00DE53D1" w:rsidRDefault="00A240A5"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Administrar la base de datos que soportara la información de la aplicación.</w:t>
            </w:r>
          </w:p>
        </w:tc>
        <w:tc>
          <w:tcPr>
            <w:tcW w:w="837" w:type="dxa"/>
          </w:tcPr>
          <w:p w14:paraId="3C5E60A8" w14:textId="77777777" w:rsidR="00A240A5" w:rsidRPr="00DE53D1" w:rsidRDefault="00A240A5"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4.0.10</w:t>
            </w:r>
          </w:p>
        </w:tc>
        <w:tc>
          <w:tcPr>
            <w:tcW w:w="1417" w:type="dxa"/>
          </w:tcPr>
          <w:p w14:paraId="3C5E60A9" w14:textId="77777777" w:rsidR="00A240A5" w:rsidRPr="00DE53D1" w:rsidRDefault="00A240A5"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Phpmyadmin</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2lvqgdj9ni","properties":{"formattedCitation":"[23]","plainCitation":"[23]"},"citationItems":[{"id":218,"uris":["http://zotero.org/users/2345493/items/769QV89E"],"uri":["http://zotero.org/users/2345493/items/769QV89E"],"itemData":{"id":218,"type":"webpage","title":"PHP my Admin","URL":"http://www.phpmyadmin.net/home_page/index.php","language":"English","author":[{"family":"php","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3]</w:t>
            </w:r>
            <w:r w:rsidR="005C7733" w:rsidRPr="00DE53D1">
              <w:rPr>
                <w:rFonts w:asciiTheme="majorHAnsi" w:hAnsiTheme="majorHAnsi"/>
                <w:sz w:val="24"/>
                <w:szCs w:val="24"/>
              </w:rPr>
              <w:fldChar w:fldCharType="end"/>
            </w:r>
            <w:r w:rsidRPr="00DE53D1">
              <w:rPr>
                <w:rFonts w:asciiTheme="majorHAnsi" w:hAnsiTheme="majorHAnsi"/>
                <w:sz w:val="24"/>
                <w:szCs w:val="24"/>
              </w:rPr>
              <w:t>.</w:t>
            </w:r>
          </w:p>
        </w:tc>
        <w:tc>
          <w:tcPr>
            <w:tcW w:w="2410" w:type="dxa"/>
          </w:tcPr>
          <w:p w14:paraId="3C5E60AA" w14:textId="77777777" w:rsidR="00A240A5" w:rsidRPr="00DE53D1" w:rsidRDefault="00A240A5"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p>
        </w:tc>
      </w:tr>
      <w:tr w:rsidR="00A240A5" w:rsidRPr="00DE53D1" w14:paraId="3C5E60B2"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14:paraId="3C5E60AC" w14:textId="77777777" w:rsidR="00A240A5" w:rsidRPr="00DE53D1" w:rsidRDefault="00A240A5" w:rsidP="00F23FA3">
            <w:pPr>
              <w:spacing w:line="360" w:lineRule="auto"/>
              <w:jc w:val="center"/>
              <w:rPr>
                <w:b w:val="0"/>
                <w:sz w:val="24"/>
                <w:szCs w:val="24"/>
              </w:rPr>
            </w:pPr>
            <w:r w:rsidRPr="00DE53D1">
              <w:rPr>
                <w:sz w:val="24"/>
                <w:szCs w:val="24"/>
              </w:rPr>
              <w:t>Apache</w:t>
            </w:r>
          </w:p>
        </w:tc>
        <w:tc>
          <w:tcPr>
            <w:tcW w:w="1985" w:type="dxa"/>
          </w:tcPr>
          <w:p w14:paraId="3C5E60AD" w14:textId="77777777" w:rsidR="00A240A5" w:rsidRPr="00DE53D1" w:rsidRDefault="00A240A5"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Servidor http parte de Apache Software Foundation</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hcc61dmo1","properties":{"formattedCitation":"[24]","plainCitation":"[24]"},"citationItems":[{"id":227,"uris":["http://zotero.org/users/2345493/items/CIU4KIQJ"],"uri":["http://zotero.org/users/2345493/items/CIU4KIQJ"],"itemData":{"id":227,"type":"webpage","title":"Apache HTTP Server Project","URL":"http://httpd.apache.org/","language":"English","author":[{"family":"Apache","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4]</w:t>
            </w:r>
            <w:r w:rsidR="005C7733" w:rsidRPr="00DE53D1">
              <w:rPr>
                <w:rFonts w:asciiTheme="majorHAnsi" w:hAnsiTheme="majorHAnsi"/>
                <w:sz w:val="24"/>
                <w:szCs w:val="24"/>
              </w:rPr>
              <w:fldChar w:fldCharType="end"/>
            </w:r>
            <w:r w:rsidRPr="00DE53D1">
              <w:rPr>
                <w:rFonts w:asciiTheme="majorHAnsi" w:hAnsiTheme="majorHAnsi"/>
                <w:sz w:val="24"/>
                <w:szCs w:val="24"/>
              </w:rPr>
              <w:t>.</w:t>
            </w:r>
          </w:p>
        </w:tc>
        <w:tc>
          <w:tcPr>
            <w:tcW w:w="2423" w:type="dxa"/>
          </w:tcPr>
          <w:p w14:paraId="3C5E60AE" w14:textId="77777777" w:rsidR="00A240A5" w:rsidRPr="00DE53D1" w:rsidRDefault="00A240A5"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Servidor para utilizar el protocolo http</w:t>
            </w:r>
          </w:p>
        </w:tc>
        <w:tc>
          <w:tcPr>
            <w:tcW w:w="837" w:type="dxa"/>
          </w:tcPr>
          <w:p w14:paraId="3C5E60AF"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2.4.7</w:t>
            </w:r>
          </w:p>
        </w:tc>
        <w:tc>
          <w:tcPr>
            <w:tcW w:w="1417" w:type="dxa"/>
          </w:tcPr>
          <w:p w14:paraId="3C5E60B0" w14:textId="77777777" w:rsidR="00A240A5" w:rsidRPr="00DE53D1" w:rsidRDefault="00A240A5"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 xml:space="preserve">Apache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926so953h","properties":{"formattedCitation":"[24]","plainCitation":"[24]"},"citationItems":[{"id":227,"uris":["http://zotero.org/users/2345493/items/CIU4KIQJ"],"uri":["http://zotero.org/users/2345493/items/CIU4KIQJ"],"itemData":{"id":227,"type":"webpage","title":"Apache HTTP Server Project","URL":"http://httpd.apache.org/","language":"English","author":[{"family":"Apache","given":""}],"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4]</w:t>
            </w:r>
            <w:r w:rsidR="005C7733" w:rsidRPr="00DE53D1">
              <w:rPr>
                <w:rFonts w:asciiTheme="majorHAnsi" w:hAnsiTheme="majorHAnsi"/>
                <w:sz w:val="24"/>
                <w:szCs w:val="24"/>
              </w:rPr>
              <w:fldChar w:fldCharType="end"/>
            </w:r>
            <w:r w:rsidRPr="00DE53D1">
              <w:rPr>
                <w:rFonts w:asciiTheme="majorHAnsi" w:hAnsiTheme="majorHAnsi"/>
                <w:sz w:val="24"/>
                <w:szCs w:val="24"/>
              </w:rPr>
              <w:t>.</w:t>
            </w:r>
          </w:p>
        </w:tc>
        <w:tc>
          <w:tcPr>
            <w:tcW w:w="2410" w:type="dxa"/>
          </w:tcPr>
          <w:p w14:paraId="3C5E60B1" w14:textId="77777777" w:rsidR="00A240A5" w:rsidRPr="00DE53D1" w:rsidRDefault="00A240A5"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p>
        </w:tc>
      </w:tr>
    </w:tbl>
    <w:p w14:paraId="3C5E60B3" w14:textId="77777777" w:rsidR="007A1490" w:rsidRPr="00DE53D1" w:rsidRDefault="00A240A5" w:rsidP="00F23FA3">
      <w:pPr>
        <w:pStyle w:val="Descripcin"/>
        <w:spacing w:line="360" w:lineRule="auto"/>
        <w:jc w:val="center"/>
        <w:rPr>
          <w:rFonts w:asciiTheme="majorHAnsi" w:hAnsiTheme="majorHAnsi"/>
        </w:rPr>
      </w:pPr>
      <w:bookmarkStart w:id="230" w:name="_Toc417546167"/>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3</w:t>
      </w:r>
      <w:r w:rsidR="005C7733" w:rsidRPr="00DE53D1">
        <w:rPr>
          <w:rFonts w:asciiTheme="majorHAnsi" w:hAnsiTheme="majorHAnsi"/>
        </w:rPr>
        <w:fldChar w:fldCharType="end"/>
      </w:r>
      <w:r w:rsidRPr="00DE53D1">
        <w:rPr>
          <w:rFonts w:asciiTheme="majorHAnsi" w:hAnsiTheme="majorHAnsi"/>
        </w:rPr>
        <w:t>: Interfaces con el software</w:t>
      </w:r>
      <w:bookmarkEnd w:id="230"/>
    </w:p>
    <w:p w14:paraId="3C5E60B4" w14:textId="77777777" w:rsidR="00A240A5" w:rsidRPr="00DE53D1" w:rsidRDefault="00A240A5" w:rsidP="00F23FA3">
      <w:pPr>
        <w:spacing w:line="360" w:lineRule="auto"/>
        <w:jc w:val="center"/>
        <w:rPr>
          <w:rFonts w:asciiTheme="majorHAnsi" w:hAnsiTheme="majorHAnsi"/>
        </w:rPr>
      </w:pPr>
      <w:r w:rsidRPr="00DE53D1">
        <w:rPr>
          <w:rFonts w:asciiTheme="majorHAnsi" w:hAnsiTheme="majorHAnsi"/>
          <w:b/>
        </w:rPr>
        <w:t xml:space="preserve">Nota: </w:t>
      </w:r>
      <w:r w:rsidRPr="00DE53D1">
        <w:rPr>
          <w:rFonts w:asciiTheme="majorHAnsi" w:hAnsiTheme="majorHAnsi"/>
        </w:rPr>
        <w:t>La anterior tabla fue elaborada por el grupo RAWR</w:t>
      </w:r>
    </w:p>
    <w:p w14:paraId="3C5E60B5" w14:textId="77777777" w:rsidR="00ED7756" w:rsidRPr="00DE53D1" w:rsidRDefault="00ED7756" w:rsidP="00F23FA3">
      <w:pPr>
        <w:pStyle w:val="Ttulo3"/>
        <w:spacing w:line="360" w:lineRule="auto"/>
      </w:pPr>
      <w:bookmarkStart w:id="231" w:name="_7.1.5_Interfaces_de"/>
      <w:bookmarkStart w:id="232" w:name="_Toc417481941"/>
      <w:bookmarkStart w:id="233" w:name="_Toc417547007"/>
      <w:bookmarkEnd w:id="231"/>
      <w:r w:rsidRPr="00DE53D1">
        <w:t>7.1.5 Interfaces de comunicación</w:t>
      </w:r>
      <w:bookmarkEnd w:id="232"/>
      <w:bookmarkEnd w:id="233"/>
    </w:p>
    <w:p w14:paraId="3C5E60B6" w14:textId="77777777" w:rsidR="00ED7756" w:rsidRPr="00DE53D1" w:rsidRDefault="00ED7756" w:rsidP="00F23FA3">
      <w:pPr>
        <w:spacing w:line="360" w:lineRule="auto"/>
        <w:rPr>
          <w:rFonts w:asciiTheme="majorHAnsi" w:hAnsiTheme="majorHAnsi"/>
          <w:sz w:val="24"/>
          <w:szCs w:val="24"/>
        </w:rPr>
      </w:pPr>
      <w:r w:rsidRPr="00DE53D1">
        <w:rPr>
          <w:rFonts w:asciiTheme="majorHAnsi" w:hAnsiTheme="majorHAnsi"/>
          <w:sz w:val="24"/>
          <w:szCs w:val="24"/>
        </w:rPr>
        <w:t xml:space="preserve">La comunicación que hace le cliente con los servicios PHP del servidor que hacen las consultas sobre la base de datos, se hará con el protocolo TCP, ya que el protocolo usado para hacer la solicitud al servidor y obtener la respuesta por el cliente es HTTP (HyperText </w:t>
      </w:r>
      <w:r w:rsidRPr="00DE53D1">
        <w:rPr>
          <w:rFonts w:asciiTheme="majorHAnsi" w:hAnsiTheme="majorHAnsi"/>
          <w:sz w:val="24"/>
          <w:szCs w:val="24"/>
        </w:rPr>
        <w:lastRenderedPageBreak/>
        <w:t xml:space="preserve">Transfer Protocol) y este hace uso de TCP el cual asegura que la información se transfiere sin errores. </w:t>
      </w:r>
    </w:p>
    <w:p w14:paraId="3C5E60B7" w14:textId="77777777" w:rsidR="00D87687" w:rsidRPr="00DE53D1" w:rsidRDefault="00D87687" w:rsidP="00F23FA3">
      <w:pPr>
        <w:pStyle w:val="Ttulo3"/>
        <w:spacing w:line="360" w:lineRule="auto"/>
        <w:rPr>
          <w:sz w:val="24"/>
          <w:szCs w:val="24"/>
        </w:rPr>
      </w:pPr>
      <w:bookmarkStart w:id="234" w:name="_Toc417481942"/>
      <w:bookmarkStart w:id="235" w:name="_Toc417547008"/>
      <w:r w:rsidRPr="00DE53D1">
        <w:rPr>
          <w:sz w:val="24"/>
          <w:szCs w:val="24"/>
        </w:rPr>
        <w:t>7.1.6 Restricciones de Memoria</w:t>
      </w:r>
      <w:bookmarkEnd w:id="234"/>
      <w:bookmarkEnd w:id="235"/>
    </w:p>
    <w:p w14:paraId="3C5E60B8" w14:textId="77777777" w:rsidR="00D87687" w:rsidRPr="00DE53D1" w:rsidRDefault="00D87687" w:rsidP="00F23FA3">
      <w:pPr>
        <w:pStyle w:val="Ttulo4"/>
        <w:spacing w:line="360" w:lineRule="auto"/>
        <w:rPr>
          <w:sz w:val="24"/>
          <w:szCs w:val="24"/>
        </w:rPr>
      </w:pPr>
      <w:bookmarkStart w:id="236" w:name="_Toc417547009"/>
      <w:r w:rsidRPr="00DE53D1">
        <w:rPr>
          <w:sz w:val="24"/>
          <w:szCs w:val="24"/>
        </w:rPr>
        <w:t>7.1.6.1 Servidor</w:t>
      </w:r>
      <w:bookmarkEnd w:id="236"/>
    </w:p>
    <w:p w14:paraId="3C5E60B9" w14:textId="77777777" w:rsidR="00D87687" w:rsidRPr="00DE53D1" w:rsidRDefault="00D87687" w:rsidP="00F23FA3">
      <w:pPr>
        <w:spacing w:line="360" w:lineRule="auto"/>
        <w:rPr>
          <w:rFonts w:asciiTheme="majorHAnsi" w:hAnsiTheme="majorHAnsi"/>
          <w:sz w:val="24"/>
          <w:szCs w:val="24"/>
        </w:rPr>
      </w:pPr>
      <w:r w:rsidRPr="00DE53D1">
        <w:rPr>
          <w:rFonts w:asciiTheme="majorHAnsi" w:hAnsiTheme="majorHAnsi"/>
          <w:sz w:val="24"/>
          <w:szCs w:val="24"/>
        </w:rPr>
        <w:t xml:space="preserve">El servidor usa el stack tecnológico LAMP (Linux, Apache, MySQL, PHP) </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mi5166s6e","properties":{"formattedCitation":"[25]","plainCitation":"[25]"},"citationItems":[{"id":219,"uris":["http://zotero.org/users/2345493/items/MFNFDZ3E"],"uri":["http://zotero.org/users/2345493/items/MFNFDZ3E"],"itemData":{"id":219,"type":"webpage","title":"How To Install Linux, Apache, MySQL, PHP (LAMP) stack on Ubuntu","container-title":"DigitalOcean","abstract":"This tutorial explains how to install Apache, how to install MySQL, how to change the root MySQL password, how to install PHP, and how to see what libraries are available. LAMP stack is a group of open source software used to get web servers up and ru","URL":"https://www.digitalocean.com/community/tutorials/how-to-install-linux-apache-mysql-php-lamp-stack-on-ubuntu","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5]</w:t>
      </w:r>
      <w:r w:rsidR="005C7733" w:rsidRPr="00DE53D1">
        <w:rPr>
          <w:rFonts w:asciiTheme="majorHAnsi" w:hAnsiTheme="majorHAnsi"/>
          <w:sz w:val="24"/>
          <w:szCs w:val="24"/>
        </w:rPr>
        <w:fldChar w:fldCharType="end"/>
      </w:r>
      <w:r w:rsidRPr="00DE53D1">
        <w:rPr>
          <w:rFonts w:asciiTheme="majorHAnsi" w:hAnsiTheme="majorHAnsi"/>
          <w:sz w:val="24"/>
          <w:szCs w:val="24"/>
        </w:rPr>
        <w:t>. Para el alcance del curso no habrá puesta en marcha por lo que se usará un servidor con los requerimientos recomendados para hacer pruebas de desarrollo en un servidor LAMP</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j3ijiur8t","properties":{"formattedCitation":"[26]","plainCitation":"[26]"},"citationItems":[{"id":221,"uris":["http://zotero.org/users/2345493/items/5H86WPM6"],"uri":["http://zotero.org/users/2345493/items/5H86WPM6"],"itemData":{"id":221,"type":"webpage","title":"Droplet with Ubuntu and added the LAMP stack","container-title":"DigitalOcean","abstract":"I've created a droplet with Lamp can I go ahead and install wordpress.","URL":"https://www.digitalocean.com/community/questions/droplet-with-ubuntu-and-added-the-lamp-stack","accessed":{"date-parts":[["2015",4,22]]}}}],"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6]</w:t>
      </w:r>
      <w:r w:rsidR="005C7733" w:rsidRPr="00DE53D1">
        <w:rPr>
          <w:rFonts w:asciiTheme="majorHAnsi" w:hAnsiTheme="majorHAnsi"/>
          <w:sz w:val="24"/>
          <w:szCs w:val="24"/>
        </w:rPr>
        <w:fldChar w:fldCharType="end"/>
      </w:r>
      <w:r w:rsidRPr="00DE53D1">
        <w:rPr>
          <w:rFonts w:asciiTheme="majorHAnsi" w:hAnsiTheme="majorHAnsi"/>
          <w:sz w:val="24"/>
          <w:szCs w:val="24"/>
        </w:rPr>
        <w:t>. En caso de  decidir que se llevará a producción, el Scrum master de arquitectura y diseño deberá hacer una evaluación sobre los requerimientos necesarios para poder manejar la cantidad de usuarios objetivo.</w:t>
      </w:r>
    </w:p>
    <w:p w14:paraId="3C5E60BA" w14:textId="77777777" w:rsidR="00D87687" w:rsidRPr="00DE53D1" w:rsidRDefault="00D87687" w:rsidP="00F23FA3">
      <w:pPr>
        <w:spacing w:line="360" w:lineRule="auto"/>
        <w:rPr>
          <w:rFonts w:asciiTheme="majorHAnsi" w:hAnsiTheme="majorHAnsi"/>
          <w:sz w:val="24"/>
          <w:szCs w:val="24"/>
        </w:rPr>
      </w:pPr>
      <w:r w:rsidRPr="00DE53D1">
        <w:rPr>
          <w:rFonts w:asciiTheme="majorHAnsi" w:hAnsiTheme="majorHAnsi"/>
          <w:sz w:val="24"/>
          <w:szCs w:val="24"/>
        </w:rPr>
        <w:t>RAM: 512MB</w:t>
      </w:r>
    </w:p>
    <w:p w14:paraId="3C5E60BB" w14:textId="77777777" w:rsidR="00D87687" w:rsidRPr="00DE53D1" w:rsidRDefault="00D87687" w:rsidP="00F23FA3">
      <w:pPr>
        <w:pStyle w:val="Ttulo4"/>
        <w:spacing w:line="360" w:lineRule="auto"/>
        <w:rPr>
          <w:sz w:val="24"/>
          <w:szCs w:val="24"/>
        </w:rPr>
      </w:pPr>
      <w:bookmarkStart w:id="237" w:name="_Toc417547010"/>
      <w:r w:rsidRPr="00DE53D1">
        <w:rPr>
          <w:sz w:val="24"/>
          <w:szCs w:val="24"/>
        </w:rPr>
        <w:t>7.1.6.2 Cliente</w:t>
      </w:r>
      <w:bookmarkEnd w:id="237"/>
    </w:p>
    <w:p w14:paraId="3C5E60BC" w14:textId="77777777" w:rsidR="00D87687" w:rsidRPr="00DE53D1" w:rsidRDefault="00D87687" w:rsidP="00F23FA3">
      <w:pPr>
        <w:spacing w:line="360" w:lineRule="auto"/>
        <w:rPr>
          <w:rFonts w:asciiTheme="majorHAnsi" w:hAnsiTheme="majorHAnsi"/>
          <w:sz w:val="24"/>
          <w:szCs w:val="24"/>
        </w:rPr>
      </w:pPr>
      <w:r w:rsidRPr="00DE53D1">
        <w:rPr>
          <w:rFonts w:asciiTheme="majorHAnsi" w:hAnsiTheme="majorHAnsi"/>
          <w:sz w:val="24"/>
          <w:szCs w:val="24"/>
        </w:rPr>
        <w:t>La aplicación cliente  necesita de un mínimo de 2GB de RAM para garantizar una buena experiencia de uso.</w:t>
      </w:r>
    </w:p>
    <w:p w14:paraId="3C5E60BD" w14:textId="77777777" w:rsidR="00D87687" w:rsidRPr="00DE53D1" w:rsidRDefault="00D87687" w:rsidP="00F23FA3">
      <w:pPr>
        <w:pStyle w:val="Ttulo3"/>
        <w:spacing w:line="360" w:lineRule="auto"/>
        <w:rPr>
          <w:sz w:val="24"/>
          <w:szCs w:val="24"/>
        </w:rPr>
      </w:pPr>
      <w:bookmarkStart w:id="238" w:name="_Toc417481943"/>
      <w:bookmarkStart w:id="239" w:name="_Toc417547011"/>
      <w:r w:rsidRPr="00DE53D1">
        <w:rPr>
          <w:sz w:val="24"/>
          <w:szCs w:val="24"/>
        </w:rPr>
        <w:t>7.1.7 Operaciones</w:t>
      </w:r>
      <w:bookmarkEnd w:id="238"/>
      <w:bookmarkEnd w:id="239"/>
    </w:p>
    <w:p w14:paraId="3C5E60BE" w14:textId="77777777" w:rsidR="00D87687" w:rsidRPr="00DE53D1" w:rsidRDefault="00D87687" w:rsidP="00F23FA3">
      <w:pPr>
        <w:pStyle w:val="Ttulo4"/>
        <w:spacing w:line="360" w:lineRule="auto"/>
        <w:rPr>
          <w:sz w:val="24"/>
          <w:szCs w:val="24"/>
        </w:rPr>
      </w:pPr>
      <w:bookmarkStart w:id="240" w:name="_Toc417547012"/>
      <w:r w:rsidRPr="00DE53D1">
        <w:rPr>
          <w:sz w:val="24"/>
          <w:szCs w:val="24"/>
        </w:rPr>
        <w:t>7.1.7.1 Modos de operación</w:t>
      </w:r>
      <w:bookmarkEnd w:id="240"/>
    </w:p>
    <w:p w14:paraId="3C5E60BF" w14:textId="77777777" w:rsidR="00D87687" w:rsidRPr="00DE53D1" w:rsidRDefault="00D87687" w:rsidP="00F23FA3">
      <w:pPr>
        <w:pStyle w:val="Ttulo5"/>
        <w:spacing w:line="360" w:lineRule="auto"/>
        <w:rPr>
          <w:sz w:val="24"/>
          <w:szCs w:val="24"/>
        </w:rPr>
      </w:pPr>
      <w:bookmarkStart w:id="241" w:name="_Toc417547013"/>
      <w:r w:rsidRPr="00DE53D1">
        <w:rPr>
          <w:sz w:val="24"/>
          <w:szCs w:val="24"/>
        </w:rPr>
        <w:t>7.1.7.1.1 Modo Invitado</w:t>
      </w:r>
      <w:bookmarkEnd w:id="241"/>
    </w:p>
    <w:p w14:paraId="3C5E60C0" w14:textId="77777777" w:rsidR="00D87687" w:rsidRPr="00DE53D1" w:rsidRDefault="00D87687" w:rsidP="00F23FA3">
      <w:pPr>
        <w:spacing w:line="360" w:lineRule="auto"/>
        <w:rPr>
          <w:rFonts w:asciiTheme="majorHAnsi" w:hAnsiTheme="majorHAnsi"/>
          <w:sz w:val="24"/>
          <w:szCs w:val="24"/>
        </w:rPr>
      </w:pPr>
      <w:r w:rsidRPr="00DE53D1">
        <w:rPr>
          <w:rFonts w:asciiTheme="majorHAnsi" w:hAnsiTheme="majorHAnsi"/>
          <w:sz w:val="24"/>
          <w:szCs w:val="24"/>
        </w:rPr>
        <w:t>Durante el Modo invitado, el usuario solo podrá iniciar sesión o crear una cuenta. Cuando crea una cuenta o iniciar sesión pasa al modo usuario.</w:t>
      </w:r>
    </w:p>
    <w:p w14:paraId="3C5E60C1" w14:textId="77777777" w:rsidR="00D87687" w:rsidRPr="00DE53D1" w:rsidRDefault="00D87687" w:rsidP="00F23FA3">
      <w:pPr>
        <w:pStyle w:val="Ttulo5"/>
        <w:spacing w:line="360" w:lineRule="auto"/>
        <w:rPr>
          <w:sz w:val="24"/>
          <w:szCs w:val="24"/>
        </w:rPr>
      </w:pPr>
      <w:bookmarkStart w:id="242" w:name="_Toc417547014"/>
      <w:r w:rsidRPr="00DE53D1">
        <w:rPr>
          <w:sz w:val="24"/>
          <w:szCs w:val="24"/>
        </w:rPr>
        <w:t>7.1.7.1.2 Modo Usuario Dueño</w:t>
      </w:r>
      <w:bookmarkEnd w:id="242"/>
    </w:p>
    <w:p w14:paraId="3C5E60C2" w14:textId="77777777" w:rsidR="00D87687" w:rsidRPr="00DE53D1" w:rsidRDefault="00D87687" w:rsidP="00F23FA3">
      <w:pPr>
        <w:spacing w:line="360" w:lineRule="auto"/>
        <w:rPr>
          <w:rFonts w:asciiTheme="majorHAnsi" w:hAnsiTheme="majorHAnsi"/>
          <w:sz w:val="24"/>
          <w:szCs w:val="24"/>
        </w:rPr>
      </w:pPr>
      <w:r w:rsidRPr="00DE53D1">
        <w:rPr>
          <w:rFonts w:asciiTheme="majorHAnsi" w:hAnsiTheme="majorHAnsi"/>
          <w:sz w:val="24"/>
          <w:szCs w:val="24"/>
        </w:rPr>
        <w:t>En este modo el usuario está en capacidad de crear mascotas, editar su cuenta y entrar al sistema como una de sus mascotas para interactuar con otros usuarios en el sistema.</w:t>
      </w:r>
    </w:p>
    <w:p w14:paraId="3C5E60C3" w14:textId="77777777" w:rsidR="00D87687" w:rsidRPr="00DE53D1" w:rsidRDefault="00D87687" w:rsidP="00F23FA3">
      <w:pPr>
        <w:pStyle w:val="Ttulo5"/>
        <w:spacing w:line="360" w:lineRule="auto"/>
        <w:rPr>
          <w:sz w:val="24"/>
          <w:szCs w:val="24"/>
        </w:rPr>
      </w:pPr>
      <w:bookmarkStart w:id="243" w:name="_Toc417547015"/>
      <w:r w:rsidRPr="00DE53D1">
        <w:rPr>
          <w:sz w:val="24"/>
          <w:szCs w:val="24"/>
        </w:rPr>
        <w:t>7.1.7.1.3 Modo Usuario Empresa</w:t>
      </w:r>
      <w:bookmarkEnd w:id="243"/>
    </w:p>
    <w:p w14:paraId="3C5E60C4" w14:textId="77777777" w:rsidR="00D87687" w:rsidRPr="00DE53D1" w:rsidRDefault="00D87687" w:rsidP="00F23FA3">
      <w:pPr>
        <w:spacing w:line="360" w:lineRule="auto"/>
        <w:rPr>
          <w:rFonts w:asciiTheme="majorHAnsi" w:hAnsiTheme="majorHAnsi"/>
          <w:sz w:val="24"/>
          <w:szCs w:val="24"/>
        </w:rPr>
      </w:pPr>
      <w:r w:rsidRPr="00DE53D1">
        <w:rPr>
          <w:rFonts w:asciiTheme="majorHAnsi" w:hAnsiTheme="majorHAnsi"/>
          <w:sz w:val="24"/>
          <w:szCs w:val="24"/>
        </w:rPr>
        <w:t>En este modo el usuario está en capacidad de modificar su cuenta, crear nuevos productos y servicios para ofrecer a los usuarios dueños de mascotas por medio de clasificados.</w:t>
      </w:r>
    </w:p>
    <w:p w14:paraId="3C5E60C5" w14:textId="77777777" w:rsidR="00D87687" w:rsidRPr="00DE53D1" w:rsidRDefault="00D87687" w:rsidP="00F23FA3">
      <w:pPr>
        <w:pStyle w:val="Ttulo5"/>
        <w:spacing w:line="360" w:lineRule="auto"/>
        <w:rPr>
          <w:sz w:val="24"/>
          <w:szCs w:val="24"/>
        </w:rPr>
      </w:pPr>
      <w:bookmarkStart w:id="244" w:name="_Toc417547016"/>
      <w:r w:rsidRPr="00DE53D1">
        <w:rPr>
          <w:sz w:val="24"/>
          <w:szCs w:val="24"/>
        </w:rPr>
        <w:lastRenderedPageBreak/>
        <w:t>7.1.7.1.4 Modo Moderador</w:t>
      </w:r>
      <w:bookmarkEnd w:id="244"/>
    </w:p>
    <w:p w14:paraId="3C5E60C6" w14:textId="77777777" w:rsidR="00D87687" w:rsidRPr="00DE53D1" w:rsidRDefault="00D87687" w:rsidP="00F23FA3">
      <w:pPr>
        <w:spacing w:line="360" w:lineRule="auto"/>
        <w:rPr>
          <w:rFonts w:asciiTheme="majorHAnsi" w:hAnsiTheme="majorHAnsi"/>
          <w:sz w:val="24"/>
          <w:szCs w:val="24"/>
        </w:rPr>
      </w:pPr>
      <w:r w:rsidRPr="00DE53D1">
        <w:rPr>
          <w:rFonts w:asciiTheme="majorHAnsi" w:hAnsiTheme="majorHAnsi"/>
          <w:sz w:val="24"/>
          <w:szCs w:val="24"/>
        </w:rPr>
        <w:t>En este modo el usuario está en capacidad de bloquear a otros usuarios que hacen uso de la aplicación los cuales han sido reportados y hay una justa causa para bloquearlos.</w:t>
      </w:r>
    </w:p>
    <w:p w14:paraId="3C5E60C7" w14:textId="77777777" w:rsidR="00D87687" w:rsidRPr="00DE53D1" w:rsidRDefault="00D87687" w:rsidP="00F23FA3">
      <w:pPr>
        <w:pStyle w:val="Ttulo3"/>
        <w:spacing w:line="360" w:lineRule="auto"/>
        <w:rPr>
          <w:sz w:val="24"/>
          <w:szCs w:val="24"/>
        </w:rPr>
      </w:pPr>
      <w:bookmarkStart w:id="245" w:name="_Toc417481944"/>
      <w:bookmarkStart w:id="246" w:name="_Toc417547017"/>
      <w:r w:rsidRPr="00DE53D1">
        <w:rPr>
          <w:sz w:val="24"/>
          <w:szCs w:val="24"/>
        </w:rPr>
        <w:t>7.1.8 Requerimientos de Adaptación del Sitio</w:t>
      </w:r>
      <w:bookmarkEnd w:id="245"/>
      <w:bookmarkEnd w:id="246"/>
    </w:p>
    <w:p w14:paraId="3C5E60C8" w14:textId="77777777" w:rsidR="00D87687" w:rsidRPr="00DE53D1" w:rsidRDefault="00D87687" w:rsidP="00F23FA3">
      <w:pPr>
        <w:spacing w:line="360" w:lineRule="auto"/>
        <w:rPr>
          <w:rFonts w:asciiTheme="majorHAnsi" w:hAnsiTheme="majorHAnsi"/>
          <w:sz w:val="24"/>
          <w:szCs w:val="24"/>
        </w:rPr>
      </w:pPr>
      <w:r w:rsidRPr="00DE53D1">
        <w:rPr>
          <w:rFonts w:asciiTheme="majorHAnsi" w:hAnsiTheme="majorHAnsi"/>
          <w:sz w:val="24"/>
          <w:szCs w:val="24"/>
        </w:rPr>
        <w:t>Para la adaptación de la aplicación RAWR son necesarios los siguientes puntos:</w:t>
      </w:r>
    </w:p>
    <w:p w14:paraId="3C5E60C9" w14:textId="77777777" w:rsidR="00D87687" w:rsidRPr="00DE53D1" w:rsidRDefault="00D87687" w:rsidP="0049194F">
      <w:pPr>
        <w:pStyle w:val="Prrafodelista"/>
        <w:numPr>
          <w:ilvl w:val="0"/>
          <w:numId w:val="16"/>
        </w:numPr>
        <w:spacing w:after="160" w:line="360" w:lineRule="auto"/>
        <w:rPr>
          <w:rFonts w:asciiTheme="majorHAnsi" w:hAnsiTheme="majorHAnsi"/>
          <w:sz w:val="24"/>
          <w:szCs w:val="24"/>
        </w:rPr>
      </w:pPr>
      <w:r w:rsidRPr="00DE53D1">
        <w:rPr>
          <w:rFonts w:asciiTheme="majorHAnsi" w:hAnsiTheme="majorHAnsi"/>
          <w:sz w:val="24"/>
          <w:szCs w:val="24"/>
        </w:rPr>
        <w:t>Tener un dispositivo móvil c</w:t>
      </w:r>
      <w:r w:rsidR="00A03D9A" w:rsidRPr="00DE53D1">
        <w:rPr>
          <w:rFonts w:asciiTheme="majorHAnsi" w:hAnsiTheme="majorHAnsi"/>
          <w:sz w:val="24"/>
          <w:szCs w:val="24"/>
        </w:rPr>
        <w:t xml:space="preserve">on sistema operativo </w:t>
      </w:r>
      <w:r w:rsidR="00E409DC" w:rsidRPr="00DE53D1">
        <w:rPr>
          <w:rFonts w:asciiTheme="majorHAnsi" w:hAnsiTheme="majorHAnsi"/>
          <w:sz w:val="24"/>
          <w:szCs w:val="24"/>
        </w:rPr>
        <w:t>Android Lollipop  5.0.1</w:t>
      </w:r>
      <w:r w:rsidRPr="00DE53D1">
        <w:rPr>
          <w:rFonts w:asciiTheme="majorHAnsi" w:hAnsiTheme="majorHAnsi"/>
          <w:sz w:val="24"/>
          <w:szCs w:val="24"/>
        </w:rPr>
        <w:t xml:space="preserve">o mayor, preferiblemente Nexus 4. </w:t>
      </w:r>
    </w:p>
    <w:p w14:paraId="3C5E60CA" w14:textId="77777777" w:rsidR="00D87687" w:rsidRPr="00DE53D1" w:rsidRDefault="00D87687" w:rsidP="0049194F">
      <w:pPr>
        <w:pStyle w:val="Prrafodelista"/>
        <w:numPr>
          <w:ilvl w:val="0"/>
          <w:numId w:val="16"/>
        </w:numPr>
        <w:spacing w:after="160" w:line="360" w:lineRule="auto"/>
        <w:rPr>
          <w:rFonts w:asciiTheme="majorHAnsi" w:hAnsiTheme="majorHAnsi"/>
          <w:sz w:val="24"/>
          <w:szCs w:val="24"/>
        </w:rPr>
      </w:pPr>
      <w:r w:rsidRPr="00DE53D1">
        <w:rPr>
          <w:rFonts w:asciiTheme="majorHAnsi" w:hAnsiTheme="majorHAnsi"/>
          <w:sz w:val="24"/>
          <w:szCs w:val="24"/>
        </w:rPr>
        <w:t xml:space="preserve">Adicionalmente el dispositivo debe estar configurado para recibir aplicaciones que no son de Play Store. Esto se hace ingresando a </w:t>
      </w:r>
      <w:r w:rsidRPr="00DE53D1">
        <w:rPr>
          <w:rFonts w:asciiTheme="majorHAnsi" w:hAnsiTheme="majorHAnsi"/>
          <w:i/>
          <w:sz w:val="24"/>
          <w:szCs w:val="24"/>
        </w:rPr>
        <w:t>Settings</w:t>
      </w:r>
      <w:r w:rsidRPr="00DE53D1">
        <w:rPr>
          <w:rFonts w:asciiTheme="majorHAnsi" w:hAnsiTheme="majorHAnsi"/>
          <w:sz w:val="24"/>
          <w:szCs w:val="24"/>
        </w:rPr>
        <w:t xml:space="preserve">, luego a </w:t>
      </w:r>
      <w:r w:rsidRPr="00DE53D1">
        <w:rPr>
          <w:rFonts w:asciiTheme="majorHAnsi" w:hAnsiTheme="majorHAnsi"/>
          <w:i/>
          <w:sz w:val="24"/>
          <w:szCs w:val="24"/>
        </w:rPr>
        <w:t>Security</w:t>
      </w:r>
      <w:r w:rsidRPr="00DE53D1">
        <w:rPr>
          <w:rFonts w:asciiTheme="majorHAnsi" w:hAnsiTheme="majorHAnsi"/>
          <w:sz w:val="24"/>
          <w:szCs w:val="24"/>
        </w:rPr>
        <w:t xml:space="preserve"> y activando el ítem </w:t>
      </w:r>
      <w:r w:rsidRPr="00DE53D1">
        <w:rPr>
          <w:rFonts w:asciiTheme="majorHAnsi" w:hAnsiTheme="majorHAnsi"/>
          <w:i/>
          <w:sz w:val="24"/>
          <w:szCs w:val="24"/>
        </w:rPr>
        <w:t>unknownsources</w:t>
      </w:r>
      <w:r w:rsidRPr="00DE53D1">
        <w:rPr>
          <w:rFonts w:asciiTheme="majorHAnsi" w:hAnsiTheme="majorHAnsi"/>
          <w:sz w:val="24"/>
          <w:szCs w:val="24"/>
        </w:rPr>
        <w:t>.</w:t>
      </w:r>
    </w:p>
    <w:p w14:paraId="3C5E60CB" w14:textId="77777777" w:rsidR="00D87687" w:rsidRPr="00DE53D1" w:rsidRDefault="00D87687" w:rsidP="0049194F">
      <w:pPr>
        <w:pStyle w:val="Prrafodelista"/>
        <w:numPr>
          <w:ilvl w:val="0"/>
          <w:numId w:val="16"/>
        </w:numPr>
        <w:spacing w:after="160" w:line="360" w:lineRule="auto"/>
        <w:rPr>
          <w:rFonts w:asciiTheme="majorHAnsi" w:hAnsiTheme="majorHAnsi"/>
          <w:sz w:val="24"/>
          <w:szCs w:val="24"/>
        </w:rPr>
      </w:pPr>
      <w:r w:rsidRPr="00DE53D1">
        <w:rPr>
          <w:rFonts w:asciiTheme="majorHAnsi" w:hAnsiTheme="majorHAnsi"/>
          <w:sz w:val="24"/>
          <w:szCs w:val="24"/>
        </w:rPr>
        <w:t xml:space="preserve">Como la aplicación se va instalar directamente desde Android Studio es necesario que el dispositivo tenga también activada la capacidad </w:t>
      </w:r>
      <w:r w:rsidRPr="00DE53D1">
        <w:rPr>
          <w:rFonts w:asciiTheme="majorHAnsi" w:hAnsiTheme="majorHAnsi"/>
          <w:i/>
          <w:sz w:val="24"/>
          <w:szCs w:val="24"/>
        </w:rPr>
        <w:t>Debug</w:t>
      </w:r>
      <w:r w:rsidRPr="00DE53D1">
        <w:rPr>
          <w:rFonts w:asciiTheme="majorHAnsi" w:hAnsiTheme="majorHAnsi"/>
          <w:sz w:val="24"/>
          <w:szCs w:val="24"/>
        </w:rPr>
        <w:t xml:space="preserve">la cual se activa en </w:t>
      </w:r>
      <w:r w:rsidRPr="00DE53D1">
        <w:rPr>
          <w:rFonts w:asciiTheme="majorHAnsi" w:hAnsiTheme="majorHAnsi"/>
          <w:i/>
          <w:sz w:val="24"/>
          <w:szCs w:val="24"/>
        </w:rPr>
        <w:t>Settings</w:t>
      </w:r>
      <w:r w:rsidRPr="00DE53D1">
        <w:rPr>
          <w:rFonts w:asciiTheme="majorHAnsi" w:hAnsiTheme="majorHAnsi"/>
          <w:sz w:val="24"/>
          <w:szCs w:val="24"/>
        </w:rPr>
        <w:t xml:space="preserve">, </w:t>
      </w:r>
      <w:r w:rsidRPr="00DE53D1">
        <w:rPr>
          <w:rFonts w:asciiTheme="majorHAnsi" w:hAnsiTheme="majorHAnsi"/>
          <w:i/>
          <w:sz w:val="24"/>
          <w:szCs w:val="24"/>
        </w:rPr>
        <w:t>DeveloperOptions</w:t>
      </w:r>
      <w:r w:rsidRPr="00DE53D1">
        <w:rPr>
          <w:rFonts w:asciiTheme="majorHAnsi" w:hAnsiTheme="majorHAnsi"/>
          <w:sz w:val="24"/>
          <w:szCs w:val="24"/>
        </w:rPr>
        <w:t xml:space="preserve"> y se activa el ítem </w:t>
      </w:r>
      <w:r w:rsidRPr="00DE53D1">
        <w:rPr>
          <w:rFonts w:asciiTheme="majorHAnsi" w:hAnsiTheme="majorHAnsi"/>
          <w:i/>
          <w:sz w:val="24"/>
          <w:szCs w:val="24"/>
        </w:rPr>
        <w:t>USB debugging</w:t>
      </w:r>
      <w:r w:rsidRPr="00DE53D1">
        <w:rPr>
          <w:rFonts w:asciiTheme="majorHAnsi" w:hAnsiTheme="majorHAnsi"/>
          <w:sz w:val="24"/>
          <w:szCs w:val="24"/>
        </w:rPr>
        <w:t>.</w:t>
      </w:r>
    </w:p>
    <w:p w14:paraId="3C5E60CC" w14:textId="77777777" w:rsidR="00730F57" w:rsidRPr="00DE53D1" w:rsidRDefault="00730F57" w:rsidP="00F23FA3">
      <w:pPr>
        <w:pStyle w:val="Ttulo2"/>
        <w:spacing w:line="360" w:lineRule="auto"/>
      </w:pPr>
      <w:bookmarkStart w:id="247" w:name="_Toc417481945"/>
      <w:bookmarkStart w:id="248" w:name="_Toc417547018"/>
      <w:r w:rsidRPr="00DE53D1">
        <w:t>7.2 Funciones del producto</w:t>
      </w:r>
      <w:bookmarkEnd w:id="247"/>
      <w:bookmarkEnd w:id="248"/>
    </w:p>
    <w:p w14:paraId="3C5E60CD" w14:textId="77777777" w:rsidR="00730F57" w:rsidRPr="00DE53D1" w:rsidRDefault="00730F57" w:rsidP="00F23FA3">
      <w:pPr>
        <w:spacing w:line="360" w:lineRule="auto"/>
        <w:rPr>
          <w:rFonts w:asciiTheme="majorHAnsi" w:hAnsiTheme="majorHAnsi"/>
          <w:sz w:val="24"/>
          <w:szCs w:val="24"/>
        </w:rPr>
      </w:pPr>
      <w:r w:rsidRPr="00DE53D1">
        <w:rPr>
          <w:rFonts w:asciiTheme="majorHAnsi" w:hAnsiTheme="majorHAnsi"/>
          <w:sz w:val="24"/>
          <w:szCs w:val="24"/>
        </w:rPr>
        <w:t xml:space="preserve">En esta sección se hará una descripción de alto nivel las funcionalidades del sistema, una descripción más detallada se podrá encontrar en </w:t>
      </w:r>
      <w:r w:rsidRPr="00DE53D1">
        <w:rPr>
          <w:rFonts w:asciiTheme="majorHAnsi" w:hAnsiTheme="majorHAnsi"/>
          <w:sz w:val="24"/>
          <w:szCs w:val="24"/>
          <w:highlight w:val="yellow"/>
        </w:rPr>
        <w:t>Especificación de casos de uso</w:t>
      </w:r>
      <w:r w:rsidRPr="00DE53D1">
        <w:rPr>
          <w:rFonts w:asciiTheme="majorHAnsi" w:hAnsiTheme="majorHAnsi"/>
          <w:sz w:val="24"/>
          <w:szCs w:val="24"/>
        </w:rPr>
        <w:t xml:space="preserve"> y </w:t>
      </w:r>
      <w:r w:rsidRPr="00DE53D1">
        <w:rPr>
          <w:rFonts w:asciiTheme="majorHAnsi" w:hAnsiTheme="majorHAnsi"/>
          <w:sz w:val="24"/>
          <w:szCs w:val="24"/>
          <w:highlight w:val="yellow"/>
        </w:rPr>
        <w:t>diagrama de casos de uso</w:t>
      </w:r>
      <w:r w:rsidRPr="00DE53D1">
        <w:rPr>
          <w:rFonts w:asciiTheme="majorHAnsi" w:hAnsiTheme="majorHAnsi"/>
          <w:sz w:val="24"/>
          <w:szCs w:val="24"/>
        </w:rPr>
        <w:t>.</w:t>
      </w:r>
    </w:p>
    <w:p w14:paraId="3C5E60CE" w14:textId="77777777" w:rsidR="00730F57" w:rsidRPr="00DE53D1" w:rsidRDefault="00730F57" w:rsidP="00F23FA3">
      <w:pPr>
        <w:spacing w:line="360" w:lineRule="auto"/>
        <w:rPr>
          <w:rFonts w:asciiTheme="majorHAnsi" w:hAnsiTheme="majorHAnsi"/>
          <w:sz w:val="24"/>
          <w:szCs w:val="24"/>
        </w:rPr>
      </w:pPr>
      <w:r w:rsidRPr="00DE53D1">
        <w:rPr>
          <w:rFonts w:asciiTheme="majorHAnsi" w:hAnsiTheme="majorHAnsi"/>
          <w:sz w:val="24"/>
          <w:szCs w:val="24"/>
        </w:rPr>
        <w:t xml:space="preserve">Teniendo en cuenta lo mencionado en el </w:t>
      </w:r>
      <w:hyperlink w:anchor="_6.2Alcance" w:history="1">
        <w:r w:rsidRPr="00381C6F">
          <w:rPr>
            <w:rStyle w:val="Hipervnculo"/>
            <w:rFonts w:asciiTheme="majorHAnsi" w:hAnsiTheme="majorHAnsi"/>
            <w:sz w:val="24"/>
            <w:szCs w:val="24"/>
          </w:rPr>
          <w:t>alcance</w:t>
        </w:r>
      </w:hyperlink>
      <w:r w:rsidRPr="00381C6F">
        <w:rPr>
          <w:rFonts w:asciiTheme="majorHAnsi" w:hAnsiTheme="majorHAnsi"/>
          <w:sz w:val="24"/>
          <w:szCs w:val="24"/>
        </w:rPr>
        <w:t>,</w:t>
      </w:r>
      <w:r w:rsidRPr="00DE53D1">
        <w:rPr>
          <w:rFonts w:asciiTheme="majorHAnsi" w:hAnsiTheme="majorHAnsi"/>
          <w:sz w:val="24"/>
          <w:szCs w:val="24"/>
        </w:rPr>
        <w:t xml:space="preserve"> RAWR es una aplicación móvil que permitirá a los usuarios interactuar como si ellos fueran la mascota. Las funciones principales del producto son:</w:t>
      </w:r>
    </w:p>
    <w:p w14:paraId="3C5E60CF" w14:textId="77777777" w:rsidR="00730F57" w:rsidRPr="00DE53D1" w:rsidRDefault="00730F57" w:rsidP="00F23FA3">
      <w:pPr>
        <w:pStyle w:val="Prrafodelista"/>
        <w:numPr>
          <w:ilvl w:val="0"/>
          <w:numId w:val="10"/>
        </w:numPr>
        <w:spacing w:after="160" w:line="360" w:lineRule="auto"/>
        <w:rPr>
          <w:rFonts w:asciiTheme="majorHAnsi" w:hAnsiTheme="majorHAnsi"/>
          <w:sz w:val="24"/>
          <w:szCs w:val="24"/>
        </w:rPr>
      </w:pPr>
      <w:r w:rsidRPr="00DE53D1">
        <w:rPr>
          <w:rFonts w:asciiTheme="majorHAnsi" w:hAnsiTheme="majorHAnsi"/>
          <w:sz w:val="24"/>
          <w:szCs w:val="24"/>
        </w:rPr>
        <w:t>Permitir la comunicación entre usuarios, mediante mensajes privados o publicaciones</w:t>
      </w:r>
    </w:p>
    <w:p w14:paraId="3C5E60D0" w14:textId="77777777" w:rsidR="00730F57" w:rsidRPr="00DE53D1" w:rsidRDefault="00730F57" w:rsidP="00F23FA3">
      <w:pPr>
        <w:pStyle w:val="Prrafodelista"/>
        <w:numPr>
          <w:ilvl w:val="0"/>
          <w:numId w:val="10"/>
        </w:numPr>
        <w:spacing w:after="160" w:line="360" w:lineRule="auto"/>
        <w:rPr>
          <w:rFonts w:asciiTheme="majorHAnsi" w:hAnsiTheme="majorHAnsi"/>
          <w:sz w:val="24"/>
          <w:szCs w:val="24"/>
        </w:rPr>
      </w:pPr>
      <w:r w:rsidRPr="00DE53D1">
        <w:rPr>
          <w:rFonts w:asciiTheme="majorHAnsi" w:hAnsiTheme="majorHAnsi"/>
          <w:sz w:val="24"/>
          <w:szCs w:val="24"/>
        </w:rPr>
        <w:t xml:space="preserve">Permitir al usuario  dueño tener muchas mascotas </w:t>
      </w:r>
    </w:p>
    <w:p w14:paraId="3C5E60D1" w14:textId="77777777" w:rsidR="00730F57" w:rsidRPr="00DE53D1" w:rsidRDefault="00730F57" w:rsidP="00F23FA3">
      <w:pPr>
        <w:pStyle w:val="Prrafodelista"/>
        <w:numPr>
          <w:ilvl w:val="0"/>
          <w:numId w:val="10"/>
        </w:numPr>
        <w:spacing w:after="160" w:line="360" w:lineRule="auto"/>
        <w:rPr>
          <w:rFonts w:asciiTheme="majorHAnsi" w:hAnsiTheme="majorHAnsi"/>
          <w:sz w:val="24"/>
          <w:szCs w:val="24"/>
        </w:rPr>
      </w:pPr>
      <w:r w:rsidRPr="00DE53D1">
        <w:rPr>
          <w:rFonts w:asciiTheme="majorHAnsi" w:hAnsiTheme="majorHAnsi"/>
          <w:sz w:val="24"/>
          <w:szCs w:val="24"/>
        </w:rPr>
        <w:t>Conocer actividades y empresas nuevas relacionadas con mascotas cercanas al usuario</w:t>
      </w:r>
    </w:p>
    <w:p w14:paraId="3C5E60D2" w14:textId="77777777" w:rsidR="00730F57" w:rsidRPr="00DE53D1" w:rsidRDefault="00730F57" w:rsidP="00F23FA3">
      <w:pPr>
        <w:pStyle w:val="Prrafodelista"/>
        <w:numPr>
          <w:ilvl w:val="0"/>
          <w:numId w:val="10"/>
        </w:numPr>
        <w:spacing w:after="160" w:line="360" w:lineRule="auto"/>
        <w:rPr>
          <w:rFonts w:asciiTheme="majorHAnsi" w:hAnsiTheme="majorHAnsi"/>
          <w:sz w:val="24"/>
          <w:szCs w:val="24"/>
        </w:rPr>
      </w:pPr>
      <w:r w:rsidRPr="00DE53D1">
        <w:rPr>
          <w:rFonts w:asciiTheme="majorHAnsi" w:hAnsiTheme="majorHAnsi"/>
          <w:sz w:val="24"/>
          <w:szCs w:val="24"/>
        </w:rPr>
        <w:t>Buscar y encontrar Mascotas perdidas</w:t>
      </w:r>
    </w:p>
    <w:p w14:paraId="3C5E60D3" w14:textId="77777777" w:rsidR="00730F57" w:rsidRPr="00DE53D1" w:rsidRDefault="00F22CB5" w:rsidP="00F23FA3">
      <w:pPr>
        <w:pStyle w:val="Ttulo2"/>
        <w:spacing w:line="360" w:lineRule="auto"/>
      </w:pPr>
      <w:bookmarkStart w:id="249" w:name="_Toc417481946"/>
      <w:bookmarkStart w:id="250" w:name="_Toc417547019"/>
      <w:r w:rsidRPr="00DE53D1">
        <w:lastRenderedPageBreak/>
        <w:t>7.3 Características del usuario</w:t>
      </w:r>
      <w:bookmarkEnd w:id="249"/>
      <w:bookmarkEnd w:id="250"/>
    </w:p>
    <w:p w14:paraId="3C5E60D4" w14:textId="77777777" w:rsidR="009A3F6F" w:rsidRPr="00DE53D1" w:rsidRDefault="009A3F6F" w:rsidP="00F23FA3">
      <w:pPr>
        <w:spacing w:line="360" w:lineRule="auto"/>
        <w:rPr>
          <w:rFonts w:asciiTheme="majorHAnsi" w:hAnsiTheme="majorHAnsi"/>
        </w:rPr>
      </w:pPr>
      <w:r w:rsidRPr="00DE53D1">
        <w:rPr>
          <w:rFonts w:asciiTheme="majorHAnsi" w:hAnsiTheme="majorHAnsi"/>
        </w:rPr>
        <w:t>Las características de usuario se encuentran descritas en la siguiente tabla que clasifica a los usuarios por frecuencia del uso de la aplicación RAWR, los diferentes roles, la experiencia técnica, los niveles de seguridad o de  privilegios, el nivel de estudios, o de experiencia.</w:t>
      </w:r>
    </w:p>
    <w:tbl>
      <w:tblPr>
        <w:tblStyle w:val="Cuadrculaclara-nfasis1"/>
        <w:tblW w:w="0" w:type="auto"/>
        <w:jc w:val="center"/>
        <w:tblLook w:val="04A0" w:firstRow="1" w:lastRow="0" w:firstColumn="1" w:lastColumn="0" w:noHBand="0" w:noVBand="1"/>
      </w:tblPr>
      <w:tblGrid>
        <w:gridCol w:w="4356"/>
        <w:gridCol w:w="4356"/>
      </w:tblGrid>
      <w:tr w:rsidR="009A3F6F" w:rsidRPr="00DE53D1" w14:paraId="3C5E60D7" w14:textId="77777777" w:rsidTr="008C1588">
        <w:trPr>
          <w:cnfStyle w:val="100000000000" w:firstRow="1" w:lastRow="0" w:firstColumn="0" w:lastColumn="0" w:oddVBand="0" w:evenVBand="0" w:oddHBand="0"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0D5" w14:textId="77777777" w:rsidR="009A3F6F" w:rsidRPr="00DE53D1" w:rsidRDefault="009A3F6F" w:rsidP="00F23FA3">
            <w:pPr>
              <w:spacing w:line="360" w:lineRule="auto"/>
              <w:rPr>
                <w:rFonts w:eastAsia="Times New Roman" w:cs="Times New Roman"/>
                <w:szCs w:val="20"/>
              </w:rPr>
            </w:pPr>
            <w:r w:rsidRPr="00DE53D1">
              <w:rPr>
                <w:szCs w:val="20"/>
              </w:rPr>
              <w:t>Características del Usuario</w:t>
            </w:r>
          </w:p>
        </w:tc>
        <w:tc>
          <w:tcPr>
            <w:tcW w:w="4356" w:type="dxa"/>
            <w:hideMark/>
          </w:tcPr>
          <w:p w14:paraId="3C5E60D6" w14:textId="77777777" w:rsidR="009A3F6F" w:rsidRPr="00DE53D1" w:rsidRDefault="009A3F6F" w:rsidP="00F23FA3">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DE53D1">
              <w:rPr>
                <w:rFonts w:eastAsia="Times New Roman" w:cs="Times New Roman"/>
                <w:szCs w:val="20"/>
              </w:rPr>
              <w:t>Moderador</w:t>
            </w:r>
          </w:p>
        </w:tc>
      </w:tr>
      <w:tr w:rsidR="009A3F6F" w:rsidRPr="00DE53D1" w14:paraId="3C5E60DC" w14:textId="77777777" w:rsidTr="008C1588">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0D8" w14:textId="77777777" w:rsidR="009A3F6F" w:rsidRPr="00DE53D1" w:rsidRDefault="009A3F6F" w:rsidP="00F23FA3">
            <w:pPr>
              <w:spacing w:line="360" w:lineRule="auto"/>
              <w:rPr>
                <w:rFonts w:eastAsia="Times New Roman" w:cs="Times New Roman"/>
                <w:szCs w:val="20"/>
              </w:rPr>
            </w:pPr>
            <w:r w:rsidRPr="00DE53D1">
              <w:rPr>
                <w:szCs w:val="20"/>
              </w:rPr>
              <w:t>Nivel de Seguridad o de Privilegios</w:t>
            </w:r>
          </w:p>
        </w:tc>
        <w:tc>
          <w:tcPr>
            <w:tcW w:w="4356" w:type="dxa"/>
            <w:hideMark/>
          </w:tcPr>
          <w:p w14:paraId="3C5E60D9" w14:textId="77777777" w:rsidR="009A3F6F" w:rsidRPr="00DE53D1" w:rsidRDefault="009A3F6F" w:rsidP="0049194F">
            <w:pPr>
              <w:pStyle w:val="Prrafodelista"/>
              <w:numPr>
                <w:ilvl w:val="0"/>
                <w:numId w:val="20"/>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liminar Clasificado</w:t>
            </w:r>
          </w:p>
          <w:p w14:paraId="3C5E60DA" w14:textId="77777777" w:rsidR="009A3F6F" w:rsidRPr="00DE53D1" w:rsidRDefault="009A3F6F" w:rsidP="0049194F">
            <w:pPr>
              <w:pStyle w:val="Prrafodelista"/>
              <w:numPr>
                <w:ilvl w:val="0"/>
                <w:numId w:val="20"/>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liminar Post</w:t>
            </w:r>
          </w:p>
          <w:p w14:paraId="3C5E60DB" w14:textId="77777777" w:rsidR="009A3F6F" w:rsidRPr="00DE53D1" w:rsidRDefault="009A3F6F" w:rsidP="0049194F">
            <w:pPr>
              <w:pStyle w:val="Prrafodelista"/>
              <w:numPr>
                <w:ilvl w:val="0"/>
                <w:numId w:val="20"/>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Bloquear usuario</w:t>
            </w:r>
          </w:p>
        </w:tc>
      </w:tr>
      <w:tr w:rsidR="009A3F6F" w:rsidRPr="00DE53D1" w14:paraId="3C5E60DF" w14:textId="77777777" w:rsidTr="008C1588">
        <w:trPr>
          <w:cnfStyle w:val="000000010000" w:firstRow="0" w:lastRow="0" w:firstColumn="0" w:lastColumn="0" w:oddVBand="0" w:evenVBand="0" w:oddHBand="0" w:evenHBand="1"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0DD" w14:textId="77777777" w:rsidR="009A3F6F" w:rsidRPr="00DE53D1" w:rsidRDefault="009A3F6F" w:rsidP="00F23FA3">
            <w:pPr>
              <w:spacing w:line="360" w:lineRule="auto"/>
              <w:rPr>
                <w:rFonts w:eastAsia="Times New Roman" w:cs="Times New Roman"/>
                <w:szCs w:val="20"/>
              </w:rPr>
            </w:pPr>
            <w:r w:rsidRPr="00DE53D1">
              <w:rPr>
                <w:szCs w:val="20"/>
              </w:rPr>
              <w:t>Roles</w:t>
            </w:r>
          </w:p>
        </w:tc>
        <w:tc>
          <w:tcPr>
            <w:tcW w:w="4356" w:type="dxa"/>
            <w:hideMark/>
          </w:tcPr>
          <w:p w14:paraId="3C5E60DE" w14:textId="77777777" w:rsidR="009A3F6F" w:rsidRPr="00DE53D1" w:rsidRDefault="009A3F6F"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Moderador de sistema, cuyo propósito es evitar que haya algún tipo de abuso de parte de algún usuario con el fin de que el resto de usuarios tengan una experiencia amena.</w:t>
            </w:r>
          </w:p>
        </w:tc>
      </w:tr>
      <w:tr w:rsidR="009A3F6F" w:rsidRPr="00DE53D1" w14:paraId="3C5E60E3" w14:textId="77777777" w:rsidTr="008C1588">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0E0" w14:textId="77777777" w:rsidR="009A3F6F" w:rsidRPr="00DE53D1" w:rsidRDefault="009A3F6F" w:rsidP="00F23FA3">
            <w:pPr>
              <w:spacing w:line="360" w:lineRule="auto"/>
              <w:rPr>
                <w:rFonts w:eastAsia="Times New Roman" w:cs="Times New Roman"/>
                <w:szCs w:val="20"/>
              </w:rPr>
            </w:pPr>
            <w:r w:rsidRPr="00DE53D1">
              <w:rPr>
                <w:szCs w:val="20"/>
              </w:rPr>
              <w:t>Nivel de Estudios o Experiencia Técnica</w:t>
            </w:r>
          </w:p>
        </w:tc>
        <w:tc>
          <w:tcPr>
            <w:tcW w:w="4356" w:type="dxa"/>
            <w:hideMark/>
          </w:tcPr>
          <w:p w14:paraId="3C5E60E1" w14:textId="77777777" w:rsidR="009A3F6F" w:rsidRPr="00DE53D1" w:rsidRDefault="009A3F6F" w:rsidP="0049194F">
            <w:pPr>
              <w:pStyle w:val="Prrafodelista"/>
              <w:numPr>
                <w:ilvl w:val="0"/>
                <w:numId w:val="21"/>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El nivel de estudio o de experiencia técnica relacionada con el uso de la aplicación del moderador es especialista en la aplicación puesto que este maneja ciertos privilegios que el resto de los usuarios no puede acceder.</w:t>
            </w:r>
          </w:p>
          <w:p w14:paraId="3C5E60E2" w14:textId="77777777" w:rsidR="009A3F6F" w:rsidRPr="00DE53D1" w:rsidRDefault="009A3F6F" w:rsidP="0049194F">
            <w:pPr>
              <w:pStyle w:val="Prrafodelista"/>
              <w:numPr>
                <w:ilvl w:val="0"/>
                <w:numId w:val="21"/>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 xml:space="preserve">Dominio de aplicaciones en sistema en Linux y manejo de bases de datos. </w:t>
            </w:r>
          </w:p>
        </w:tc>
      </w:tr>
      <w:tr w:rsidR="009A3F6F" w:rsidRPr="00DE53D1" w14:paraId="3C5E60E6" w14:textId="77777777" w:rsidTr="008C1588">
        <w:trPr>
          <w:cnfStyle w:val="000000010000" w:firstRow="0" w:lastRow="0" w:firstColumn="0" w:lastColumn="0" w:oddVBand="0" w:evenVBand="0" w:oddHBand="0" w:evenHBand="1"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0E4" w14:textId="77777777" w:rsidR="009A3F6F" w:rsidRPr="00DE53D1" w:rsidRDefault="009A3F6F" w:rsidP="00F23FA3">
            <w:pPr>
              <w:spacing w:line="360" w:lineRule="auto"/>
              <w:rPr>
                <w:rFonts w:eastAsia="Times New Roman" w:cs="Times New Roman"/>
                <w:szCs w:val="20"/>
              </w:rPr>
            </w:pPr>
            <w:r w:rsidRPr="00DE53D1">
              <w:rPr>
                <w:szCs w:val="20"/>
              </w:rPr>
              <w:t>Frecuencia de Uso</w:t>
            </w:r>
          </w:p>
        </w:tc>
        <w:tc>
          <w:tcPr>
            <w:tcW w:w="4356" w:type="dxa"/>
            <w:hideMark/>
          </w:tcPr>
          <w:p w14:paraId="3C5E60E5" w14:textId="77777777" w:rsidR="009A3F6F" w:rsidRPr="00DE53D1" w:rsidRDefault="009A3F6F" w:rsidP="00F23FA3">
            <w:pPr>
              <w:keepNext/>
              <w:spacing w:line="360" w:lineRule="auto"/>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Debe utilizar el sistema diariamente para monitorear el tráfico y revisar los reportes realizados por los diferentes usuarios.</w:t>
            </w:r>
          </w:p>
        </w:tc>
      </w:tr>
    </w:tbl>
    <w:p w14:paraId="3C5E60E7" w14:textId="77777777" w:rsidR="009A3F6F" w:rsidRPr="00DE53D1" w:rsidRDefault="009A3F6F" w:rsidP="00F23FA3">
      <w:pPr>
        <w:pStyle w:val="Descripcin"/>
        <w:spacing w:line="360" w:lineRule="auto"/>
        <w:jc w:val="center"/>
        <w:rPr>
          <w:rFonts w:asciiTheme="majorHAnsi" w:hAnsiTheme="majorHAnsi"/>
        </w:rPr>
      </w:pPr>
      <w:bookmarkStart w:id="251" w:name="_Toc417546168"/>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4</w:t>
      </w:r>
      <w:r w:rsidR="005C7733" w:rsidRPr="00DE53D1">
        <w:rPr>
          <w:rFonts w:asciiTheme="majorHAnsi" w:hAnsiTheme="majorHAnsi"/>
        </w:rPr>
        <w:fldChar w:fldCharType="end"/>
      </w:r>
      <w:r w:rsidRPr="00DE53D1">
        <w:rPr>
          <w:rFonts w:asciiTheme="majorHAnsi" w:hAnsiTheme="majorHAnsi"/>
        </w:rPr>
        <w:t>: Moderador</w:t>
      </w:r>
      <w:bookmarkEnd w:id="251"/>
    </w:p>
    <w:p w14:paraId="3C5E60E8" w14:textId="77777777" w:rsidR="009A3F6F" w:rsidRPr="00DE53D1" w:rsidRDefault="009A3F6F" w:rsidP="00F23FA3">
      <w:pPr>
        <w:spacing w:line="360" w:lineRule="auto"/>
        <w:jc w:val="center"/>
        <w:rPr>
          <w:rFonts w:asciiTheme="majorHAnsi" w:hAnsiTheme="majorHAnsi"/>
        </w:rPr>
      </w:pPr>
      <w:r w:rsidRPr="00DE53D1">
        <w:rPr>
          <w:rFonts w:asciiTheme="majorHAnsi" w:hAnsiTheme="majorHAnsi"/>
          <w:b/>
        </w:rPr>
        <w:t xml:space="preserve">Nota: </w:t>
      </w:r>
      <w:r w:rsidRPr="00DE53D1">
        <w:rPr>
          <w:rFonts w:asciiTheme="majorHAnsi" w:hAnsiTheme="majorHAnsi"/>
        </w:rPr>
        <w:t>Tabla realizada por RAWR</w:t>
      </w:r>
    </w:p>
    <w:tbl>
      <w:tblPr>
        <w:tblStyle w:val="Cuadrculaclara-nfasis1"/>
        <w:tblW w:w="0" w:type="auto"/>
        <w:jc w:val="center"/>
        <w:tblLook w:val="04A0" w:firstRow="1" w:lastRow="0" w:firstColumn="1" w:lastColumn="0" w:noHBand="0" w:noVBand="1"/>
      </w:tblPr>
      <w:tblGrid>
        <w:gridCol w:w="4356"/>
        <w:gridCol w:w="4356"/>
      </w:tblGrid>
      <w:tr w:rsidR="009A3F6F" w:rsidRPr="00DE53D1" w14:paraId="3C5E60EB" w14:textId="77777777" w:rsidTr="008C1588">
        <w:trPr>
          <w:cnfStyle w:val="100000000000" w:firstRow="1" w:lastRow="0" w:firstColumn="0" w:lastColumn="0" w:oddVBand="0" w:evenVBand="0" w:oddHBand="0"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0E9" w14:textId="77777777" w:rsidR="009A3F6F" w:rsidRPr="00DE53D1" w:rsidRDefault="009A3F6F" w:rsidP="00F23FA3">
            <w:pPr>
              <w:spacing w:line="360" w:lineRule="auto"/>
              <w:rPr>
                <w:rFonts w:eastAsia="Times New Roman" w:cs="Times New Roman"/>
                <w:szCs w:val="20"/>
              </w:rPr>
            </w:pPr>
            <w:r w:rsidRPr="00DE53D1">
              <w:rPr>
                <w:szCs w:val="20"/>
              </w:rPr>
              <w:t>Características del Usuario</w:t>
            </w:r>
          </w:p>
        </w:tc>
        <w:tc>
          <w:tcPr>
            <w:tcW w:w="4356" w:type="dxa"/>
            <w:hideMark/>
          </w:tcPr>
          <w:p w14:paraId="3C5E60EA" w14:textId="77777777" w:rsidR="009A3F6F" w:rsidRPr="00DE53D1" w:rsidRDefault="009A3F6F" w:rsidP="00F23FA3">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DE53D1">
              <w:rPr>
                <w:szCs w:val="20"/>
              </w:rPr>
              <w:t>Usuario dueño de Mascota</w:t>
            </w:r>
          </w:p>
        </w:tc>
      </w:tr>
      <w:tr w:rsidR="009A3F6F" w:rsidRPr="00DE53D1" w14:paraId="3C5E6106" w14:textId="77777777" w:rsidTr="008C1588">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0EC" w14:textId="77777777" w:rsidR="009A3F6F" w:rsidRPr="00DE53D1" w:rsidRDefault="009A3F6F" w:rsidP="00F23FA3">
            <w:pPr>
              <w:spacing w:line="360" w:lineRule="auto"/>
              <w:rPr>
                <w:rFonts w:eastAsia="Times New Roman" w:cs="Times New Roman"/>
                <w:szCs w:val="20"/>
              </w:rPr>
            </w:pPr>
            <w:r w:rsidRPr="00DE53D1">
              <w:rPr>
                <w:szCs w:val="20"/>
              </w:rPr>
              <w:t>Nivel de Seguridad o de Privilegios</w:t>
            </w:r>
          </w:p>
        </w:tc>
        <w:tc>
          <w:tcPr>
            <w:tcW w:w="4356" w:type="dxa"/>
            <w:hideMark/>
          </w:tcPr>
          <w:p w14:paraId="3C5E60ED"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Crear usuario</w:t>
            </w:r>
          </w:p>
          <w:p w14:paraId="3C5E60EE"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lastRenderedPageBreak/>
              <w:t>Ver perfil mascota</w:t>
            </w:r>
          </w:p>
          <w:p w14:paraId="3C5E60EF"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Crear Post</w:t>
            </w:r>
          </w:p>
          <w:p w14:paraId="3C5E60F0"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liminar Post</w:t>
            </w:r>
          </w:p>
          <w:p w14:paraId="3C5E60F1"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ditar mascota</w:t>
            </w:r>
          </w:p>
          <w:p w14:paraId="3C5E60F2"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liminar mascota</w:t>
            </w:r>
          </w:p>
          <w:p w14:paraId="3C5E60F3"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Crear clasificado</w:t>
            </w:r>
          </w:p>
          <w:p w14:paraId="3C5E60F4"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liminar clasificado</w:t>
            </w:r>
          </w:p>
          <w:p w14:paraId="3C5E60F5"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Ofertar clasificado</w:t>
            </w:r>
          </w:p>
          <w:p w14:paraId="3C5E60F6"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ditar clasificado</w:t>
            </w:r>
          </w:p>
          <w:p w14:paraId="3C5E60F7"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nviar mensaje a usuario</w:t>
            </w:r>
          </w:p>
          <w:p w14:paraId="3C5E60F8"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Buscar amigo mascota</w:t>
            </w:r>
          </w:p>
          <w:p w14:paraId="3C5E60F9"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Ver boletín noticias</w:t>
            </w:r>
          </w:p>
          <w:p w14:paraId="3C5E60FA"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Ver perfil empresa</w:t>
            </w:r>
          </w:p>
          <w:p w14:paraId="3C5E60FB"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Agregar amigo</w:t>
            </w:r>
          </w:p>
          <w:p w14:paraId="3C5E60FC"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Responder solicitud</w:t>
            </w:r>
          </w:p>
          <w:p w14:paraId="3C5E60FD"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Seguir Empresa</w:t>
            </w:r>
          </w:p>
          <w:p w14:paraId="3C5E60FE"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Reportar Abuso</w:t>
            </w:r>
          </w:p>
          <w:p w14:paraId="3C5E60FF"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Crear mascota</w:t>
            </w:r>
          </w:p>
          <w:p w14:paraId="3C5E6100"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Crear aviso perdida mascota</w:t>
            </w:r>
          </w:p>
          <w:p w14:paraId="3C5E6101"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liminar aviso perdida mascota</w:t>
            </w:r>
          </w:p>
          <w:p w14:paraId="3C5E6102"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Iniciar sesión</w:t>
            </w:r>
          </w:p>
          <w:p w14:paraId="3C5E6103"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Ver boletín noticias</w:t>
            </w:r>
          </w:p>
          <w:p w14:paraId="3C5E6104"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Buscar empresa</w:t>
            </w:r>
          </w:p>
          <w:p w14:paraId="3C5E6105" w14:textId="77777777" w:rsidR="009A3F6F" w:rsidRPr="00DE53D1" w:rsidRDefault="009A3F6F" w:rsidP="0049194F">
            <w:pPr>
              <w:pStyle w:val="Prrafodelista"/>
              <w:numPr>
                <w:ilvl w:val="0"/>
                <w:numId w:val="18"/>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Buscar amigo mascota</w:t>
            </w:r>
          </w:p>
        </w:tc>
      </w:tr>
      <w:tr w:rsidR="009A3F6F" w:rsidRPr="00DE53D1" w14:paraId="3C5E6109" w14:textId="77777777" w:rsidTr="008C1588">
        <w:trPr>
          <w:cnfStyle w:val="000000010000" w:firstRow="0" w:lastRow="0" w:firstColumn="0" w:lastColumn="0" w:oddVBand="0" w:evenVBand="0" w:oddHBand="0" w:evenHBand="1"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07" w14:textId="77777777" w:rsidR="009A3F6F" w:rsidRPr="00DE53D1" w:rsidRDefault="009A3F6F" w:rsidP="00F23FA3">
            <w:pPr>
              <w:spacing w:line="360" w:lineRule="auto"/>
              <w:rPr>
                <w:rFonts w:eastAsia="Times New Roman" w:cs="Times New Roman"/>
                <w:szCs w:val="20"/>
              </w:rPr>
            </w:pPr>
            <w:r w:rsidRPr="00DE53D1">
              <w:rPr>
                <w:szCs w:val="20"/>
              </w:rPr>
              <w:lastRenderedPageBreak/>
              <w:t>Roles</w:t>
            </w:r>
          </w:p>
        </w:tc>
        <w:tc>
          <w:tcPr>
            <w:tcW w:w="4356" w:type="dxa"/>
            <w:hideMark/>
          </w:tcPr>
          <w:p w14:paraId="3C5E6108" w14:textId="77777777" w:rsidR="009A3F6F" w:rsidRPr="00DE53D1" w:rsidRDefault="009A3F6F"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Dueño de Mascota, puede tener cero, una o varias mascotas.</w:t>
            </w:r>
          </w:p>
        </w:tc>
      </w:tr>
      <w:tr w:rsidR="009A3F6F" w:rsidRPr="00DE53D1" w14:paraId="3C5E610C" w14:textId="77777777" w:rsidTr="008C1588">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0A" w14:textId="77777777" w:rsidR="009A3F6F" w:rsidRPr="00DE53D1" w:rsidRDefault="009A3F6F" w:rsidP="00F23FA3">
            <w:pPr>
              <w:spacing w:line="360" w:lineRule="auto"/>
              <w:rPr>
                <w:rFonts w:eastAsia="Times New Roman" w:cs="Times New Roman"/>
                <w:szCs w:val="20"/>
              </w:rPr>
            </w:pPr>
            <w:r w:rsidRPr="00DE53D1">
              <w:rPr>
                <w:szCs w:val="20"/>
              </w:rPr>
              <w:t>Nivel de Estudios o Experiencia Técnica</w:t>
            </w:r>
          </w:p>
        </w:tc>
        <w:tc>
          <w:tcPr>
            <w:tcW w:w="4356" w:type="dxa"/>
            <w:hideMark/>
          </w:tcPr>
          <w:p w14:paraId="3C5E610B" w14:textId="77777777" w:rsidR="009A3F6F" w:rsidRPr="00DE53D1" w:rsidRDefault="009A3F6F"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Conocimientos básicos de manejo de aplicaciones móviles, adicional al uso de un teléfono móvil.</w:t>
            </w:r>
          </w:p>
        </w:tc>
      </w:tr>
      <w:tr w:rsidR="009A3F6F" w:rsidRPr="00DE53D1" w14:paraId="3C5E610F" w14:textId="77777777" w:rsidTr="008C1588">
        <w:trPr>
          <w:cnfStyle w:val="000000010000" w:firstRow="0" w:lastRow="0" w:firstColumn="0" w:lastColumn="0" w:oddVBand="0" w:evenVBand="0" w:oddHBand="0" w:evenHBand="1"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0D" w14:textId="77777777" w:rsidR="009A3F6F" w:rsidRPr="00DE53D1" w:rsidRDefault="009A3F6F" w:rsidP="00F23FA3">
            <w:pPr>
              <w:spacing w:line="360" w:lineRule="auto"/>
              <w:rPr>
                <w:rFonts w:eastAsia="Times New Roman" w:cs="Times New Roman"/>
                <w:szCs w:val="20"/>
              </w:rPr>
            </w:pPr>
            <w:r w:rsidRPr="00DE53D1">
              <w:rPr>
                <w:szCs w:val="20"/>
              </w:rPr>
              <w:t>Frecuencia de Uso</w:t>
            </w:r>
          </w:p>
        </w:tc>
        <w:tc>
          <w:tcPr>
            <w:tcW w:w="4356" w:type="dxa"/>
            <w:hideMark/>
          </w:tcPr>
          <w:p w14:paraId="3C5E610E" w14:textId="77777777" w:rsidR="009A3F6F" w:rsidRPr="00DE53D1" w:rsidRDefault="009A3F6F" w:rsidP="00F23FA3">
            <w:pPr>
              <w:keepNext/>
              <w:spacing w:line="360" w:lineRule="auto"/>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Periodicidad con la que el usuario desee ingresar a la aplicación móvil.</w:t>
            </w:r>
          </w:p>
        </w:tc>
      </w:tr>
    </w:tbl>
    <w:p w14:paraId="3C5E6110" w14:textId="77777777" w:rsidR="009A3F6F" w:rsidRPr="00DE53D1" w:rsidRDefault="009A3F6F" w:rsidP="00F23FA3">
      <w:pPr>
        <w:pStyle w:val="Descripcin"/>
        <w:spacing w:line="360" w:lineRule="auto"/>
        <w:jc w:val="center"/>
        <w:rPr>
          <w:rFonts w:asciiTheme="majorHAnsi" w:hAnsiTheme="majorHAnsi"/>
        </w:rPr>
      </w:pPr>
      <w:bookmarkStart w:id="252" w:name="_Toc417546169"/>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5</w:t>
      </w:r>
      <w:r w:rsidR="005C7733" w:rsidRPr="00DE53D1">
        <w:rPr>
          <w:rFonts w:asciiTheme="majorHAnsi" w:hAnsiTheme="majorHAnsi"/>
        </w:rPr>
        <w:fldChar w:fldCharType="end"/>
      </w:r>
      <w:r w:rsidRPr="00DE53D1">
        <w:rPr>
          <w:rFonts w:asciiTheme="majorHAnsi" w:hAnsiTheme="majorHAnsi"/>
        </w:rPr>
        <w:t>: Usuario dueño de mascota</w:t>
      </w:r>
      <w:bookmarkEnd w:id="252"/>
    </w:p>
    <w:p w14:paraId="3C5E6111" w14:textId="77777777" w:rsidR="009A3F6F" w:rsidRPr="00DE53D1" w:rsidRDefault="009A3F6F" w:rsidP="00F23FA3">
      <w:pPr>
        <w:spacing w:line="360" w:lineRule="auto"/>
        <w:jc w:val="center"/>
        <w:rPr>
          <w:rFonts w:asciiTheme="majorHAnsi" w:hAnsiTheme="majorHAnsi"/>
        </w:rPr>
      </w:pPr>
      <w:r w:rsidRPr="00DE53D1">
        <w:rPr>
          <w:rFonts w:asciiTheme="majorHAnsi" w:hAnsiTheme="majorHAnsi"/>
          <w:b/>
        </w:rPr>
        <w:lastRenderedPageBreak/>
        <w:t>Nota:</w:t>
      </w:r>
      <w:r w:rsidRPr="00DE53D1">
        <w:rPr>
          <w:rFonts w:asciiTheme="majorHAnsi" w:hAnsiTheme="majorHAnsi"/>
        </w:rPr>
        <w:t xml:space="preserve"> Tabla realizada por RAWR</w:t>
      </w:r>
    </w:p>
    <w:tbl>
      <w:tblPr>
        <w:tblStyle w:val="Cuadrculaclara-nfasis1"/>
        <w:tblW w:w="0" w:type="auto"/>
        <w:jc w:val="center"/>
        <w:tblLook w:val="04A0" w:firstRow="1" w:lastRow="0" w:firstColumn="1" w:lastColumn="0" w:noHBand="0" w:noVBand="1"/>
      </w:tblPr>
      <w:tblGrid>
        <w:gridCol w:w="4356"/>
        <w:gridCol w:w="4356"/>
      </w:tblGrid>
      <w:tr w:rsidR="009A3F6F" w:rsidRPr="00DE53D1" w14:paraId="3C5E6114" w14:textId="77777777" w:rsidTr="008C1588">
        <w:trPr>
          <w:cnfStyle w:val="100000000000" w:firstRow="1" w:lastRow="0" w:firstColumn="0" w:lastColumn="0" w:oddVBand="0" w:evenVBand="0" w:oddHBand="0"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12" w14:textId="77777777" w:rsidR="009A3F6F" w:rsidRPr="00DE53D1" w:rsidRDefault="009A3F6F" w:rsidP="00F23FA3">
            <w:pPr>
              <w:spacing w:line="360" w:lineRule="auto"/>
              <w:rPr>
                <w:rFonts w:eastAsia="Times New Roman" w:cs="Times New Roman"/>
                <w:szCs w:val="20"/>
              </w:rPr>
            </w:pPr>
            <w:r w:rsidRPr="00DE53D1">
              <w:rPr>
                <w:szCs w:val="20"/>
              </w:rPr>
              <w:t>Características del Usuario</w:t>
            </w:r>
          </w:p>
        </w:tc>
        <w:tc>
          <w:tcPr>
            <w:tcW w:w="4356" w:type="dxa"/>
            <w:hideMark/>
          </w:tcPr>
          <w:p w14:paraId="3C5E6113" w14:textId="77777777" w:rsidR="009A3F6F" w:rsidRPr="00DE53D1" w:rsidRDefault="009A3F6F" w:rsidP="00F23FA3">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DE53D1">
              <w:rPr>
                <w:szCs w:val="20"/>
              </w:rPr>
              <w:t>Usuario dueño de Negocio</w:t>
            </w:r>
          </w:p>
        </w:tc>
      </w:tr>
      <w:tr w:rsidR="009A3F6F" w:rsidRPr="00DE53D1" w14:paraId="3C5E6123" w14:textId="77777777" w:rsidTr="008C1588">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15" w14:textId="77777777" w:rsidR="009A3F6F" w:rsidRPr="00DE53D1" w:rsidRDefault="009A3F6F" w:rsidP="00F23FA3">
            <w:pPr>
              <w:spacing w:line="360" w:lineRule="auto"/>
              <w:rPr>
                <w:rFonts w:eastAsia="Times New Roman" w:cs="Times New Roman"/>
                <w:szCs w:val="20"/>
              </w:rPr>
            </w:pPr>
            <w:r w:rsidRPr="00DE53D1">
              <w:rPr>
                <w:szCs w:val="20"/>
              </w:rPr>
              <w:t>Nivel de Seguridad o de Privilegios</w:t>
            </w:r>
          </w:p>
        </w:tc>
        <w:tc>
          <w:tcPr>
            <w:tcW w:w="4356" w:type="dxa"/>
            <w:hideMark/>
          </w:tcPr>
          <w:p w14:paraId="3C5E6116"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Usuario Creado</w:t>
            </w:r>
          </w:p>
          <w:p w14:paraId="3C5E6117"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Crear Post</w:t>
            </w:r>
          </w:p>
          <w:p w14:paraId="3C5E6118"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liminar Post</w:t>
            </w:r>
          </w:p>
          <w:p w14:paraId="3C5E6119"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ditar Empresa</w:t>
            </w:r>
          </w:p>
          <w:p w14:paraId="3C5E611A"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Crear clasificado</w:t>
            </w:r>
          </w:p>
          <w:p w14:paraId="3C5E611B"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liminar clasificado</w:t>
            </w:r>
          </w:p>
          <w:p w14:paraId="3C5E611C"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Ofertar clasificado</w:t>
            </w:r>
          </w:p>
          <w:p w14:paraId="3C5E611D"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ditar clasificado</w:t>
            </w:r>
          </w:p>
          <w:p w14:paraId="3C5E611E"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Buscar Empresa</w:t>
            </w:r>
          </w:p>
          <w:p w14:paraId="3C5E611F"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Seguir empresa</w:t>
            </w:r>
          </w:p>
          <w:p w14:paraId="3C5E6120"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Reportar abuso</w:t>
            </w:r>
          </w:p>
          <w:p w14:paraId="3C5E6121"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Inicio sesión</w:t>
            </w:r>
          </w:p>
          <w:p w14:paraId="3C5E6122"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Escribir comentario</w:t>
            </w:r>
          </w:p>
        </w:tc>
      </w:tr>
      <w:tr w:rsidR="009A3F6F" w:rsidRPr="00DE53D1" w14:paraId="3C5E6126" w14:textId="77777777" w:rsidTr="008C1588">
        <w:trPr>
          <w:cnfStyle w:val="000000010000" w:firstRow="0" w:lastRow="0" w:firstColumn="0" w:lastColumn="0" w:oddVBand="0" w:evenVBand="0" w:oddHBand="0" w:evenHBand="1"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24" w14:textId="77777777" w:rsidR="009A3F6F" w:rsidRPr="00DE53D1" w:rsidRDefault="009A3F6F" w:rsidP="00F23FA3">
            <w:pPr>
              <w:spacing w:line="360" w:lineRule="auto"/>
              <w:rPr>
                <w:rFonts w:eastAsia="Times New Roman" w:cs="Times New Roman"/>
                <w:szCs w:val="20"/>
              </w:rPr>
            </w:pPr>
            <w:r w:rsidRPr="00DE53D1">
              <w:rPr>
                <w:szCs w:val="20"/>
              </w:rPr>
              <w:t>Roles</w:t>
            </w:r>
          </w:p>
        </w:tc>
        <w:tc>
          <w:tcPr>
            <w:tcW w:w="4356" w:type="dxa"/>
            <w:hideMark/>
          </w:tcPr>
          <w:p w14:paraId="3C5E6125" w14:textId="77777777" w:rsidR="009A3F6F" w:rsidRPr="00DE53D1" w:rsidRDefault="009A3F6F"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Usuario Empresa, utiliza el sistema para promocionar sus productos y mantener una relación más cercana con sus clientes.</w:t>
            </w:r>
          </w:p>
        </w:tc>
      </w:tr>
      <w:tr w:rsidR="009A3F6F" w:rsidRPr="00DE53D1" w14:paraId="3C5E6129" w14:textId="77777777" w:rsidTr="008C1588">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27" w14:textId="77777777" w:rsidR="009A3F6F" w:rsidRPr="00DE53D1" w:rsidRDefault="009A3F6F" w:rsidP="00F23FA3">
            <w:pPr>
              <w:spacing w:line="360" w:lineRule="auto"/>
              <w:rPr>
                <w:rFonts w:eastAsia="Times New Roman" w:cs="Times New Roman"/>
                <w:szCs w:val="20"/>
              </w:rPr>
            </w:pPr>
            <w:r w:rsidRPr="00DE53D1">
              <w:rPr>
                <w:szCs w:val="20"/>
              </w:rPr>
              <w:t>Nivel de Estudios o Experiencia Técnica</w:t>
            </w:r>
          </w:p>
        </w:tc>
        <w:tc>
          <w:tcPr>
            <w:tcW w:w="4356" w:type="dxa"/>
            <w:hideMark/>
          </w:tcPr>
          <w:p w14:paraId="3C5E6128" w14:textId="77777777" w:rsidR="009A3F6F" w:rsidRPr="00DE53D1" w:rsidRDefault="009A3F6F"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Conocimientos básicos de manejo de aplicaciones móviles, adicional al uso de un teléfono móvil.</w:t>
            </w:r>
          </w:p>
        </w:tc>
      </w:tr>
      <w:tr w:rsidR="009A3F6F" w:rsidRPr="00DE53D1" w14:paraId="3C5E612C" w14:textId="77777777" w:rsidTr="008C1588">
        <w:trPr>
          <w:cnfStyle w:val="000000010000" w:firstRow="0" w:lastRow="0" w:firstColumn="0" w:lastColumn="0" w:oddVBand="0" w:evenVBand="0" w:oddHBand="0" w:evenHBand="1"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2A" w14:textId="77777777" w:rsidR="009A3F6F" w:rsidRPr="00DE53D1" w:rsidRDefault="009A3F6F" w:rsidP="00F23FA3">
            <w:pPr>
              <w:spacing w:line="360" w:lineRule="auto"/>
              <w:rPr>
                <w:rFonts w:eastAsia="Times New Roman" w:cs="Times New Roman"/>
                <w:szCs w:val="20"/>
              </w:rPr>
            </w:pPr>
            <w:r w:rsidRPr="00DE53D1">
              <w:rPr>
                <w:szCs w:val="20"/>
              </w:rPr>
              <w:t>Frecuencia de Uso</w:t>
            </w:r>
          </w:p>
        </w:tc>
        <w:tc>
          <w:tcPr>
            <w:tcW w:w="4356" w:type="dxa"/>
            <w:hideMark/>
          </w:tcPr>
          <w:p w14:paraId="3C5E612B" w14:textId="77777777" w:rsidR="009A3F6F" w:rsidRPr="00DE53D1" w:rsidRDefault="009A3F6F" w:rsidP="00F23FA3">
            <w:pPr>
              <w:keepNext/>
              <w:spacing w:line="360" w:lineRule="auto"/>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Periodicidad con la que el usuario desee ingresar a la aplicación móvil.</w:t>
            </w:r>
          </w:p>
        </w:tc>
      </w:tr>
    </w:tbl>
    <w:p w14:paraId="3C5E612D" w14:textId="77777777" w:rsidR="009A3F6F" w:rsidRPr="00DE53D1" w:rsidRDefault="009A3F6F" w:rsidP="00F23FA3">
      <w:pPr>
        <w:pStyle w:val="Descripcin"/>
        <w:spacing w:line="360" w:lineRule="auto"/>
        <w:jc w:val="center"/>
        <w:rPr>
          <w:rFonts w:asciiTheme="majorHAnsi" w:hAnsiTheme="majorHAnsi"/>
        </w:rPr>
      </w:pPr>
      <w:bookmarkStart w:id="253" w:name="_Toc417546170"/>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6</w:t>
      </w:r>
      <w:r w:rsidR="005C7733" w:rsidRPr="00DE53D1">
        <w:rPr>
          <w:rFonts w:asciiTheme="majorHAnsi" w:hAnsiTheme="majorHAnsi"/>
        </w:rPr>
        <w:fldChar w:fldCharType="end"/>
      </w:r>
      <w:r w:rsidRPr="00DE53D1">
        <w:rPr>
          <w:rFonts w:asciiTheme="majorHAnsi" w:hAnsiTheme="majorHAnsi"/>
        </w:rPr>
        <w:t>: Usuario dueño de Negocio</w:t>
      </w:r>
      <w:bookmarkEnd w:id="253"/>
    </w:p>
    <w:p w14:paraId="3C5E612E" w14:textId="77777777" w:rsidR="009A3F6F" w:rsidRPr="00DE53D1" w:rsidRDefault="009A3F6F" w:rsidP="00F23FA3">
      <w:pPr>
        <w:spacing w:line="360" w:lineRule="auto"/>
        <w:jc w:val="center"/>
        <w:rPr>
          <w:rFonts w:asciiTheme="majorHAnsi" w:hAnsiTheme="majorHAnsi"/>
        </w:rPr>
      </w:pPr>
      <w:r w:rsidRPr="00DE53D1">
        <w:rPr>
          <w:rFonts w:asciiTheme="majorHAnsi" w:hAnsiTheme="majorHAnsi"/>
          <w:b/>
        </w:rPr>
        <w:t>Nota:</w:t>
      </w:r>
      <w:r w:rsidRPr="00DE53D1">
        <w:rPr>
          <w:rFonts w:asciiTheme="majorHAnsi" w:hAnsiTheme="majorHAnsi"/>
        </w:rPr>
        <w:t xml:space="preserve"> Tabla realizada por RAWR</w:t>
      </w:r>
    </w:p>
    <w:tbl>
      <w:tblPr>
        <w:tblStyle w:val="Cuadrculaclara-nfasis1"/>
        <w:tblW w:w="0" w:type="auto"/>
        <w:jc w:val="center"/>
        <w:tblLook w:val="04A0" w:firstRow="1" w:lastRow="0" w:firstColumn="1" w:lastColumn="0" w:noHBand="0" w:noVBand="1"/>
      </w:tblPr>
      <w:tblGrid>
        <w:gridCol w:w="4356"/>
        <w:gridCol w:w="4356"/>
      </w:tblGrid>
      <w:tr w:rsidR="009A3F6F" w:rsidRPr="00DE53D1" w14:paraId="3C5E6131" w14:textId="77777777" w:rsidTr="008C1588">
        <w:trPr>
          <w:cnfStyle w:val="100000000000" w:firstRow="1" w:lastRow="0" w:firstColumn="0" w:lastColumn="0" w:oddVBand="0" w:evenVBand="0" w:oddHBand="0"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2F" w14:textId="77777777" w:rsidR="009A3F6F" w:rsidRPr="00DE53D1" w:rsidRDefault="009A3F6F" w:rsidP="00F23FA3">
            <w:pPr>
              <w:spacing w:line="360" w:lineRule="auto"/>
              <w:rPr>
                <w:rFonts w:eastAsia="Times New Roman" w:cs="Times New Roman"/>
                <w:szCs w:val="20"/>
              </w:rPr>
            </w:pPr>
            <w:r w:rsidRPr="00DE53D1">
              <w:rPr>
                <w:szCs w:val="20"/>
              </w:rPr>
              <w:t>Características del Usuario</w:t>
            </w:r>
          </w:p>
        </w:tc>
        <w:tc>
          <w:tcPr>
            <w:tcW w:w="4356" w:type="dxa"/>
            <w:hideMark/>
          </w:tcPr>
          <w:p w14:paraId="3C5E6130" w14:textId="77777777" w:rsidR="009A3F6F" w:rsidRPr="00DE53D1" w:rsidRDefault="009A3F6F" w:rsidP="00F23FA3">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0"/>
              </w:rPr>
            </w:pPr>
            <w:r w:rsidRPr="00DE53D1">
              <w:rPr>
                <w:szCs w:val="20"/>
              </w:rPr>
              <w:t>Mascota</w:t>
            </w:r>
          </w:p>
        </w:tc>
      </w:tr>
      <w:tr w:rsidR="009A3F6F" w:rsidRPr="00DE53D1" w14:paraId="3C5E6136" w14:textId="77777777" w:rsidTr="008C1588">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32" w14:textId="77777777" w:rsidR="009A3F6F" w:rsidRPr="00DE53D1" w:rsidRDefault="009A3F6F" w:rsidP="00F23FA3">
            <w:pPr>
              <w:spacing w:line="360" w:lineRule="auto"/>
              <w:rPr>
                <w:rFonts w:eastAsia="Times New Roman" w:cs="Times New Roman"/>
                <w:szCs w:val="20"/>
              </w:rPr>
            </w:pPr>
            <w:r w:rsidRPr="00DE53D1">
              <w:rPr>
                <w:szCs w:val="20"/>
              </w:rPr>
              <w:t>Nivel de Seguridad o de Privilegios</w:t>
            </w:r>
          </w:p>
        </w:tc>
        <w:tc>
          <w:tcPr>
            <w:tcW w:w="4356" w:type="dxa"/>
            <w:hideMark/>
          </w:tcPr>
          <w:p w14:paraId="3C5E6133"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Buscar amigo mascota</w:t>
            </w:r>
          </w:p>
          <w:p w14:paraId="3C5E6134"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Ver boletín noticias</w:t>
            </w:r>
          </w:p>
          <w:p w14:paraId="3C5E6135" w14:textId="77777777" w:rsidR="009A3F6F" w:rsidRPr="00DE53D1" w:rsidRDefault="009A3F6F" w:rsidP="0049194F">
            <w:pPr>
              <w:pStyle w:val="Prrafodelista"/>
              <w:numPr>
                <w:ilvl w:val="0"/>
                <w:numId w:val="19"/>
              </w:numPr>
              <w:spacing w:after="120"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r w:rsidRPr="00DE53D1">
              <w:rPr>
                <w:rFonts w:asciiTheme="majorHAnsi" w:eastAsia="Times New Roman" w:hAnsiTheme="majorHAnsi" w:cs="Times New Roman"/>
                <w:szCs w:val="20"/>
              </w:rPr>
              <w:t>Agregar amigo</w:t>
            </w:r>
          </w:p>
        </w:tc>
      </w:tr>
      <w:tr w:rsidR="009A3F6F" w:rsidRPr="00DE53D1" w14:paraId="3C5E6139" w14:textId="77777777" w:rsidTr="008C1588">
        <w:trPr>
          <w:cnfStyle w:val="000000010000" w:firstRow="0" w:lastRow="0" w:firstColumn="0" w:lastColumn="0" w:oddVBand="0" w:evenVBand="0" w:oddHBand="0" w:evenHBand="1"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37" w14:textId="77777777" w:rsidR="009A3F6F" w:rsidRPr="00DE53D1" w:rsidRDefault="009A3F6F" w:rsidP="00F23FA3">
            <w:pPr>
              <w:spacing w:line="360" w:lineRule="auto"/>
              <w:rPr>
                <w:rFonts w:eastAsia="Times New Roman" w:cs="Times New Roman"/>
                <w:szCs w:val="20"/>
              </w:rPr>
            </w:pPr>
            <w:r w:rsidRPr="00DE53D1">
              <w:rPr>
                <w:szCs w:val="20"/>
              </w:rPr>
              <w:lastRenderedPageBreak/>
              <w:t>Roles</w:t>
            </w:r>
          </w:p>
        </w:tc>
        <w:tc>
          <w:tcPr>
            <w:tcW w:w="4356" w:type="dxa"/>
            <w:hideMark/>
          </w:tcPr>
          <w:p w14:paraId="3C5E6138" w14:textId="77777777" w:rsidR="009A3F6F" w:rsidRPr="00DE53D1" w:rsidRDefault="009A3F6F"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Mascota tiene como objetivo mostrar las mascotas que tiene el usuario</w:t>
            </w:r>
          </w:p>
        </w:tc>
      </w:tr>
      <w:tr w:rsidR="009A3F6F" w:rsidRPr="00DE53D1" w14:paraId="3C5E613C" w14:textId="77777777" w:rsidTr="008C1588">
        <w:trPr>
          <w:cnfStyle w:val="000000100000" w:firstRow="0" w:lastRow="0" w:firstColumn="0" w:lastColumn="0" w:oddVBand="0" w:evenVBand="0" w:oddHBand="1"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3A" w14:textId="77777777" w:rsidR="009A3F6F" w:rsidRPr="00DE53D1" w:rsidRDefault="009A3F6F" w:rsidP="00F23FA3">
            <w:pPr>
              <w:spacing w:line="360" w:lineRule="auto"/>
              <w:rPr>
                <w:rFonts w:eastAsia="Times New Roman" w:cs="Times New Roman"/>
                <w:szCs w:val="20"/>
              </w:rPr>
            </w:pPr>
            <w:r w:rsidRPr="00DE53D1">
              <w:rPr>
                <w:szCs w:val="20"/>
              </w:rPr>
              <w:t>Nivel de Estudios o Experiencia Técnica</w:t>
            </w:r>
          </w:p>
        </w:tc>
        <w:tc>
          <w:tcPr>
            <w:tcW w:w="4356" w:type="dxa"/>
            <w:hideMark/>
          </w:tcPr>
          <w:p w14:paraId="3C5E613B" w14:textId="77777777" w:rsidR="009A3F6F" w:rsidRPr="00DE53D1" w:rsidRDefault="009A3F6F"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imes New Roman"/>
                <w:szCs w:val="20"/>
              </w:rPr>
            </w:pPr>
          </w:p>
        </w:tc>
      </w:tr>
      <w:tr w:rsidR="009A3F6F" w:rsidRPr="00DE53D1" w14:paraId="3C5E613F" w14:textId="77777777" w:rsidTr="008C1588">
        <w:trPr>
          <w:cnfStyle w:val="000000010000" w:firstRow="0" w:lastRow="0" w:firstColumn="0" w:lastColumn="0" w:oddVBand="0" w:evenVBand="0" w:oddHBand="0" w:evenHBand="1"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4356" w:type="dxa"/>
            <w:hideMark/>
          </w:tcPr>
          <w:p w14:paraId="3C5E613D" w14:textId="77777777" w:rsidR="009A3F6F" w:rsidRPr="00DE53D1" w:rsidRDefault="009A3F6F" w:rsidP="00F23FA3">
            <w:pPr>
              <w:spacing w:line="360" w:lineRule="auto"/>
              <w:rPr>
                <w:rFonts w:eastAsia="Times New Roman" w:cs="Times New Roman"/>
                <w:szCs w:val="20"/>
              </w:rPr>
            </w:pPr>
            <w:r w:rsidRPr="00DE53D1">
              <w:rPr>
                <w:szCs w:val="20"/>
              </w:rPr>
              <w:t>Frecuencia de Uso</w:t>
            </w:r>
          </w:p>
        </w:tc>
        <w:tc>
          <w:tcPr>
            <w:tcW w:w="4356" w:type="dxa"/>
            <w:hideMark/>
          </w:tcPr>
          <w:p w14:paraId="3C5E613E" w14:textId="77777777" w:rsidR="009A3F6F" w:rsidRPr="00DE53D1" w:rsidRDefault="009A3F6F" w:rsidP="00F23FA3">
            <w:pPr>
              <w:keepNext/>
              <w:spacing w:line="360" w:lineRule="auto"/>
              <w:cnfStyle w:val="000000010000" w:firstRow="0" w:lastRow="0" w:firstColumn="0" w:lastColumn="0" w:oddVBand="0" w:evenVBand="0" w:oddHBand="0" w:evenHBand="1" w:firstRowFirstColumn="0" w:firstRowLastColumn="0" w:lastRowFirstColumn="0" w:lastRowLastColumn="0"/>
              <w:rPr>
                <w:rFonts w:asciiTheme="majorHAnsi" w:eastAsia="Times New Roman" w:hAnsiTheme="majorHAnsi" w:cs="Times New Roman"/>
                <w:szCs w:val="20"/>
              </w:rPr>
            </w:pPr>
            <w:r w:rsidRPr="00DE53D1">
              <w:rPr>
                <w:rFonts w:asciiTheme="majorHAnsi" w:hAnsiTheme="majorHAnsi"/>
                <w:szCs w:val="20"/>
              </w:rPr>
              <w:t>Periodicidad con la que el usuario desee ingresar a la aplicación móvil e interactuar con otros usuarios.</w:t>
            </w:r>
          </w:p>
        </w:tc>
      </w:tr>
    </w:tbl>
    <w:p w14:paraId="3C5E6140" w14:textId="77777777" w:rsidR="009A3F6F" w:rsidRPr="00DE53D1" w:rsidRDefault="009A3F6F" w:rsidP="00F23FA3">
      <w:pPr>
        <w:pStyle w:val="Descripcin"/>
        <w:spacing w:line="360" w:lineRule="auto"/>
        <w:jc w:val="center"/>
        <w:rPr>
          <w:rFonts w:asciiTheme="majorHAnsi" w:hAnsiTheme="majorHAnsi"/>
        </w:rPr>
      </w:pPr>
      <w:bookmarkStart w:id="254" w:name="_Toc417546171"/>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7</w:t>
      </w:r>
      <w:r w:rsidR="005C7733" w:rsidRPr="00DE53D1">
        <w:rPr>
          <w:rFonts w:asciiTheme="majorHAnsi" w:hAnsiTheme="majorHAnsi"/>
        </w:rPr>
        <w:fldChar w:fldCharType="end"/>
      </w:r>
      <w:r w:rsidRPr="00DE53D1">
        <w:rPr>
          <w:rFonts w:asciiTheme="majorHAnsi" w:hAnsiTheme="majorHAnsi"/>
        </w:rPr>
        <w:t>: Mascota</w:t>
      </w:r>
      <w:bookmarkEnd w:id="254"/>
    </w:p>
    <w:p w14:paraId="3C5E6141" w14:textId="77777777" w:rsidR="009A3F6F" w:rsidRPr="00DE53D1" w:rsidRDefault="009A3F6F" w:rsidP="00F23FA3">
      <w:pPr>
        <w:spacing w:line="360" w:lineRule="auto"/>
        <w:jc w:val="center"/>
        <w:rPr>
          <w:rFonts w:asciiTheme="majorHAnsi" w:hAnsiTheme="majorHAnsi"/>
        </w:rPr>
      </w:pPr>
      <w:r w:rsidRPr="00DE53D1">
        <w:rPr>
          <w:rFonts w:asciiTheme="majorHAnsi" w:hAnsiTheme="majorHAnsi"/>
          <w:b/>
        </w:rPr>
        <w:t>Nota:</w:t>
      </w:r>
      <w:r w:rsidRPr="00DE53D1">
        <w:rPr>
          <w:rFonts w:asciiTheme="majorHAnsi" w:hAnsiTheme="majorHAnsi"/>
        </w:rPr>
        <w:t xml:space="preserve"> Tabla realizada por RAWR</w:t>
      </w:r>
    </w:p>
    <w:p w14:paraId="3C5E6142" w14:textId="77777777" w:rsidR="00F22CB5" w:rsidRPr="00DE53D1" w:rsidRDefault="00EE173B" w:rsidP="00F23FA3">
      <w:pPr>
        <w:pStyle w:val="Ttulo2"/>
        <w:spacing w:line="360" w:lineRule="auto"/>
      </w:pPr>
      <w:bookmarkStart w:id="255" w:name="_Toc417481947"/>
      <w:bookmarkStart w:id="256" w:name="_Toc417547020"/>
      <w:r w:rsidRPr="00DE53D1">
        <w:t>7.4 Restricciones</w:t>
      </w:r>
      <w:bookmarkEnd w:id="255"/>
      <w:bookmarkEnd w:id="256"/>
    </w:p>
    <w:p w14:paraId="3C5E6143" w14:textId="77777777" w:rsidR="001A4EA8" w:rsidRPr="00DE53D1" w:rsidRDefault="001A4EA8" w:rsidP="00F23FA3">
      <w:pPr>
        <w:spacing w:line="360" w:lineRule="auto"/>
        <w:rPr>
          <w:rFonts w:asciiTheme="majorHAnsi" w:hAnsiTheme="majorHAnsi"/>
        </w:rPr>
      </w:pPr>
      <w:r w:rsidRPr="00DE53D1">
        <w:rPr>
          <w:rFonts w:asciiTheme="majorHAnsi" w:hAnsiTheme="majorHAnsi"/>
        </w:rPr>
        <w:t>Esta sección tiene como objetivo  especificar las características o restricciones del sistema. A continuación estas se muestran en la ilustración:</w:t>
      </w:r>
    </w:p>
    <w:p w14:paraId="3C5E6144" w14:textId="77777777" w:rsidR="00AB0BC9" w:rsidRPr="00DE53D1" w:rsidRDefault="001A4EA8" w:rsidP="00F23FA3">
      <w:pPr>
        <w:keepNext/>
        <w:spacing w:line="360" w:lineRule="auto"/>
        <w:jc w:val="center"/>
        <w:rPr>
          <w:rFonts w:asciiTheme="majorHAnsi" w:hAnsiTheme="majorHAnsi"/>
        </w:rPr>
      </w:pPr>
      <w:r w:rsidRPr="00DE53D1">
        <w:rPr>
          <w:rFonts w:asciiTheme="majorHAnsi" w:hAnsiTheme="majorHAnsi"/>
          <w:noProof/>
          <w:lang w:eastAsia="es-CO"/>
        </w:rPr>
        <w:drawing>
          <wp:inline distT="0" distB="0" distL="0" distR="0" wp14:anchorId="3C5E65D1" wp14:editId="3C5E65D2">
            <wp:extent cx="5400675" cy="3171825"/>
            <wp:effectExtent l="57150" t="0" r="85725" b="0"/>
            <wp:docPr id="16"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C5E6145" w14:textId="77777777" w:rsidR="001A4EA8" w:rsidRPr="00DE53D1" w:rsidRDefault="00AB0BC9" w:rsidP="00F23FA3">
      <w:pPr>
        <w:pStyle w:val="Descripcin"/>
        <w:spacing w:line="360" w:lineRule="auto"/>
        <w:jc w:val="center"/>
        <w:rPr>
          <w:rFonts w:asciiTheme="majorHAnsi" w:hAnsiTheme="majorHAnsi"/>
        </w:rPr>
      </w:pPr>
      <w:bookmarkStart w:id="257" w:name="_Toc417546158"/>
      <w:r w:rsidRPr="00DE53D1">
        <w:rPr>
          <w:rFonts w:asciiTheme="majorHAnsi" w:hAnsiTheme="majorHAnsi"/>
        </w:rPr>
        <w:t xml:space="preserve">Ilustración </w:t>
      </w:r>
      <w:r w:rsidR="005C7733" w:rsidRPr="00DE53D1">
        <w:rPr>
          <w:rFonts w:asciiTheme="majorHAnsi" w:hAnsiTheme="majorHAnsi"/>
        </w:rPr>
        <w:fldChar w:fldCharType="begin"/>
      </w:r>
      <w:r w:rsidRPr="00DE53D1">
        <w:rPr>
          <w:rFonts w:asciiTheme="majorHAnsi" w:hAnsiTheme="majorHAnsi"/>
        </w:rPr>
        <w:instrText xml:space="preserve"> SEQ Ilustración \* ARABIC </w:instrText>
      </w:r>
      <w:r w:rsidR="005C7733" w:rsidRPr="00DE53D1">
        <w:rPr>
          <w:rFonts w:asciiTheme="majorHAnsi" w:hAnsiTheme="majorHAnsi"/>
        </w:rPr>
        <w:fldChar w:fldCharType="separate"/>
      </w:r>
      <w:r w:rsidR="000A744F">
        <w:rPr>
          <w:rFonts w:asciiTheme="majorHAnsi" w:hAnsiTheme="majorHAnsi"/>
          <w:noProof/>
        </w:rPr>
        <w:t>5</w:t>
      </w:r>
      <w:r w:rsidR="005C7733" w:rsidRPr="00DE53D1">
        <w:rPr>
          <w:rFonts w:asciiTheme="majorHAnsi" w:hAnsiTheme="majorHAnsi"/>
        </w:rPr>
        <w:fldChar w:fldCharType="end"/>
      </w:r>
      <w:r w:rsidRPr="00DE53D1">
        <w:rPr>
          <w:rFonts w:asciiTheme="majorHAnsi" w:hAnsiTheme="majorHAnsi"/>
        </w:rPr>
        <w:t>:</w:t>
      </w:r>
      <w:r w:rsidRPr="00DE53D1">
        <w:rPr>
          <w:rFonts w:asciiTheme="majorHAnsi" w:hAnsiTheme="majorHAnsi"/>
          <w:noProof/>
        </w:rPr>
        <w:t xml:space="preserve"> Restricciones</w:t>
      </w:r>
      <w:bookmarkEnd w:id="257"/>
    </w:p>
    <w:p w14:paraId="3C5E6146" w14:textId="77777777" w:rsidR="001A4EA8" w:rsidRPr="00DE53D1" w:rsidRDefault="001A4EA8" w:rsidP="00F23FA3">
      <w:pPr>
        <w:spacing w:line="360" w:lineRule="auto"/>
        <w:jc w:val="center"/>
        <w:rPr>
          <w:rFonts w:asciiTheme="majorHAnsi" w:hAnsiTheme="majorHAnsi"/>
        </w:rPr>
      </w:pPr>
      <w:r w:rsidRPr="00DE53D1">
        <w:rPr>
          <w:rFonts w:asciiTheme="majorHAnsi" w:hAnsiTheme="majorHAnsi"/>
          <w:b/>
        </w:rPr>
        <w:t xml:space="preserve">Nota: </w:t>
      </w:r>
      <w:r w:rsidRPr="00DE53D1">
        <w:rPr>
          <w:rFonts w:asciiTheme="majorHAnsi" w:hAnsiTheme="majorHAnsi"/>
        </w:rPr>
        <w:t>Ilustración realizada por el grupo RAWR</w:t>
      </w:r>
      <w:r w:rsidR="00173A2B" w:rsidRPr="00DE53D1">
        <w:rPr>
          <w:rFonts w:asciiTheme="majorHAnsi" w:hAnsiTheme="majorHAnsi"/>
        </w:rPr>
        <w:t xml:space="preserve"> basada en la plantilla del SRS</w:t>
      </w:r>
      <w:r w:rsidR="005C7733" w:rsidRPr="00DE53D1">
        <w:rPr>
          <w:rFonts w:asciiTheme="majorHAnsi" w:hAnsiTheme="majorHAnsi"/>
        </w:rPr>
        <w:fldChar w:fldCharType="begin"/>
      </w:r>
      <w:r w:rsidRPr="00DE53D1">
        <w:rPr>
          <w:rFonts w:asciiTheme="majorHAnsi" w:hAnsiTheme="majorHAnsi"/>
        </w:rPr>
        <w:instrText xml:space="preserve"> ADDIN ZOTERO_ITEM CSL_CITATION {"citationID":"17sfjgoe1s","properties":{"formattedCitation":"[1]","plainCitation":"[1]"},"citationItems":[{"id":42,"uris":["http://zotero.org/users/2345493/items/TB3ZBASQ"],"uri":["http://zotero.org/users/2345493/items/TB3ZBASQ"],"itemData":{"id":42,"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rPr>
        <w:fldChar w:fldCharType="separate"/>
      </w:r>
      <w:r w:rsidRPr="00DE53D1">
        <w:rPr>
          <w:rFonts w:asciiTheme="majorHAnsi" w:hAnsiTheme="majorHAnsi"/>
        </w:rPr>
        <w:t>[1]</w:t>
      </w:r>
      <w:r w:rsidR="005C7733" w:rsidRPr="00DE53D1">
        <w:rPr>
          <w:rFonts w:asciiTheme="majorHAnsi" w:hAnsiTheme="majorHAnsi"/>
        </w:rPr>
        <w:fldChar w:fldCharType="end"/>
      </w:r>
    </w:p>
    <w:p w14:paraId="3C5E6147" w14:textId="77777777" w:rsidR="001A4EA8" w:rsidRPr="00DE53D1" w:rsidRDefault="001A4EA8" w:rsidP="00F23FA3">
      <w:pPr>
        <w:keepNext/>
        <w:spacing w:line="360" w:lineRule="auto"/>
        <w:rPr>
          <w:rFonts w:asciiTheme="majorHAnsi" w:hAnsiTheme="majorHAnsi"/>
        </w:rPr>
      </w:pPr>
      <w:r w:rsidRPr="00DE53D1">
        <w:rPr>
          <w:rFonts w:asciiTheme="majorHAnsi" w:hAnsiTheme="majorHAnsi"/>
          <w:noProof/>
          <w:lang w:eastAsia="es-CO"/>
        </w:rPr>
        <w:lastRenderedPageBreak/>
        <w:drawing>
          <wp:inline distT="0" distB="0" distL="0" distR="0" wp14:anchorId="3C5E65D3" wp14:editId="3C5E65D4">
            <wp:extent cx="5715000" cy="2971800"/>
            <wp:effectExtent l="38100" t="0" r="95250" b="57150"/>
            <wp:docPr id="1"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3C5E6148" w14:textId="77777777" w:rsidR="001A4EA8" w:rsidRPr="00DE53D1" w:rsidRDefault="001A4EA8" w:rsidP="00F23FA3">
      <w:pPr>
        <w:pStyle w:val="Descripcin"/>
        <w:spacing w:line="360" w:lineRule="auto"/>
        <w:jc w:val="center"/>
        <w:rPr>
          <w:rFonts w:asciiTheme="majorHAnsi" w:hAnsiTheme="majorHAnsi"/>
        </w:rPr>
      </w:pPr>
      <w:bookmarkStart w:id="258" w:name="_Toc417546159"/>
      <w:r w:rsidRPr="00DE53D1">
        <w:rPr>
          <w:rFonts w:asciiTheme="majorHAnsi" w:hAnsiTheme="majorHAnsi"/>
        </w:rPr>
        <w:t xml:space="preserve">Ilustración </w:t>
      </w:r>
      <w:r w:rsidR="005C7733" w:rsidRPr="00DE53D1">
        <w:rPr>
          <w:rFonts w:asciiTheme="majorHAnsi" w:hAnsiTheme="majorHAnsi"/>
        </w:rPr>
        <w:fldChar w:fldCharType="begin"/>
      </w:r>
      <w:r w:rsidRPr="00DE53D1">
        <w:rPr>
          <w:rFonts w:asciiTheme="majorHAnsi" w:hAnsiTheme="majorHAnsi"/>
        </w:rPr>
        <w:instrText xml:space="preserve"> SEQ Ilustración \* ARABIC </w:instrText>
      </w:r>
      <w:r w:rsidR="005C7733" w:rsidRPr="00DE53D1">
        <w:rPr>
          <w:rFonts w:asciiTheme="majorHAnsi" w:hAnsiTheme="majorHAnsi"/>
        </w:rPr>
        <w:fldChar w:fldCharType="separate"/>
      </w:r>
      <w:r w:rsidR="000A744F">
        <w:rPr>
          <w:rFonts w:asciiTheme="majorHAnsi" w:hAnsiTheme="majorHAnsi"/>
          <w:noProof/>
        </w:rPr>
        <w:t>6</w:t>
      </w:r>
      <w:r w:rsidR="005C7733" w:rsidRPr="00DE53D1">
        <w:rPr>
          <w:rFonts w:asciiTheme="majorHAnsi" w:hAnsiTheme="majorHAnsi"/>
        </w:rPr>
        <w:fldChar w:fldCharType="end"/>
      </w:r>
      <w:r w:rsidRPr="00DE53D1">
        <w:rPr>
          <w:rFonts w:asciiTheme="majorHAnsi" w:hAnsiTheme="majorHAnsi"/>
        </w:rPr>
        <w:t>: Restricciones continuación</w:t>
      </w:r>
      <w:bookmarkEnd w:id="258"/>
    </w:p>
    <w:p w14:paraId="3C5E6149" w14:textId="77777777" w:rsidR="001A4EA8" w:rsidRPr="00DE53D1" w:rsidRDefault="001A4EA8" w:rsidP="00F23FA3">
      <w:pPr>
        <w:spacing w:line="360" w:lineRule="auto"/>
        <w:jc w:val="center"/>
        <w:rPr>
          <w:rFonts w:asciiTheme="majorHAnsi" w:hAnsiTheme="majorHAnsi"/>
        </w:rPr>
      </w:pPr>
      <w:r w:rsidRPr="00DE53D1">
        <w:rPr>
          <w:rFonts w:asciiTheme="majorHAnsi" w:hAnsiTheme="majorHAnsi"/>
          <w:b/>
        </w:rPr>
        <w:t xml:space="preserve">Nota: </w:t>
      </w:r>
      <w:r w:rsidRPr="00DE53D1">
        <w:rPr>
          <w:rFonts w:asciiTheme="majorHAnsi" w:hAnsiTheme="majorHAnsi"/>
        </w:rPr>
        <w:t>Ilustración realizada por el grupo RAWR basada en la plantilla del S</w:t>
      </w:r>
      <w:r w:rsidR="00173A2B" w:rsidRPr="00DE53D1">
        <w:rPr>
          <w:rFonts w:asciiTheme="majorHAnsi" w:hAnsiTheme="majorHAnsi"/>
        </w:rPr>
        <w:t>RS</w:t>
      </w:r>
      <w:r w:rsidR="005C7733" w:rsidRPr="00DE53D1">
        <w:rPr>
          <w:rFonts w:asciiTheme="majorHAnsi" w:hAnsiTheme="majorHAnsi"/>
        </w:rPr>
        <w:fldChar w:fldCharType="begin"/>
      </w:r>
      <w:r w:rsidRPr="00DE53D1">
        <w:rPr>
          <w:rFonts w:asciiTheme="majorHAnsi" w:hAnsiTheme="majorHAnsi"/>
        </w:rPr>
        <w:instrText xml:space="preserve"> ADDIN ZOTERO_ITEM CSL_CITATION {"citationID":"17sfjgoe1s","properties":{"formattedCitation":"[1]","plainCitation":"[1]"},"citationItems":[{"id":42,"uris":["http://zotero.org/users/2345493/items/TB3ZBASQ"],"uri":["http://zotero.org/users/2345493/items/TB3ZBASQ"],"itemData":{"id":42,"type":"article","title":"SRS[INGESOFT]_V2.0(LineaBase)(2)","abstract":"Plantilla para la realización del SRS","author":[{"family":"Ingenieria de Software","given":""}]}}],"schema":"https://github.com/citation-style-language/schema/raw/master/csl-citation.json"} </w:instrText>
      </w:r>
      <w:r w:rsidR="005C7733" w:rsidRPr="00DE53D1">
        <w:rPr>
          <w:rFonts w:asciiTheme="majorHAnsi" w:hAnsiTheme="majorHAnsi"/>
        </w:rPr>
        <w:fldChar w:fldCharType="separate"/>
      </w:r>
      <w:r w:rsidRPr="00DE53D1">
        <w:rPr>
          <w:rFonts w:asciiTheme="majorHAnsi" w:hAnsiTheme="majorHAnsi"/>
        </w:rPr>
        <w:t>[1]</w:t>
      </w:r>
      <w:r w:rsidR="005C7733" w:rsidRPr="00DE53D1">
        <w:rPr>
          <w:rFonts w:asciiTheme="majorHAnsi" w:hAnsiTheme="majorHAnsi"/>
        </w:rPr>
        <w:fldChar w:fldCharType="end"/>
      </w:r>
    </w:p>
    <w:p w14:paraId="3C5E614A" w14:textId="77777777" w:rsidR="00EE173B" w:rsidRPr="00DE53D1" w:rsidRDefault="00EE173B" w:rsidP="00F23FA3">
      <w:pPr>
        <w:pStyle w:val="Ttulo2"/>
        <w:spacing w:line="360" w:lineRule="auto"/>
      </w:pPr>
      <w:bookmarkStart w:id="259" w:name="_Toc417481948"/>
      <w:bookmarkStart w:id="260" w:name="_Toc417547021"/>
      <w:r w:rsidRPr="00DE53D1">
        <w:t>7.5 Modelo de dominio</w:t>
      </w:r>
      <w:bookmarkEnd w:id="259"/>
      <w:bookmarkEnd w:id="260"/>
    </w:p>
    <w:p w14:paraId="3C5E614B" w14:textId="77777777" w:rsidR="00584AE6" w:rsidRPr="00DE53D1" w:rsidRDefault="00584AE6" w:rsidP="00F23FA3">
      <w:pPr>
        <w:spacing w:line="360" w:lineRule="auto"/>
        <w:rPr>
          <w:rFonts w:asciiTheme="majorHAnsi" w:hAnsiTheme="majorHAnsi"/>
        </w:rPr>
      </w:pPr>
      <w:r w:rsidRPr="00DE53D1">
        <w:rPr>
          <w:rFonts w:asciiTheme="majorHAnsi" w:hAnsiTheme="majorHAnsi"/>
        </w:rPr>
        <w:t xml:space="preserve">Para una especificación más detallada </w:t>
      </w:r>
      <w:r w:rsidRPr="00DE53D1">
        <w:rPr>
          <w:rFonts w:asciiTheme="majorHAnsi" w:hAnsiTheme="majorHAnsi"/>
          <w:highlight w:val="yellow"/>
        </w:rPr>
        <w:t>ver diagrama modelo de dominio</w:t>
      </w:r>
      <w:r w:rsidRPr="00DE53D1">
        <w:rPr>
          <w:rFonts w:asciiTheme="majorHAnsi" w:hAnsiTheme="majorHAnsi"/>
        </w:rPr>
        <w:t>. Para facilitar la lectura del modelo no se pusieron todas las relaciones entre sistema y las demás entidades con las que interactúa.</w:t>
      </w:r>
    </w:p>
    <w:p w14:paraId="3C5E614C" w14:textId="77777777" w:rsidR="00584AE6" w:rsidRPr="00DE53D1" w:rsidRDefault="00B81FC7" w:rsidP="00F23FA3">
      <w:pPr>
        <w:pStyle w:val="Ttulo3"/>
        <w:spacing w:line="360" w:lineRule="auto"/>
      </w:pPr>
      <w:bookmarkStart w:id="261" w:name="_Toc417547022"/>
      <w:r w:rsidRPr="00DE53D1">
        <w:t xml:space="preserve">7.5.1 </w:t>
      </w:r>
      <w:r w:rsidR="00584AE6" w:rsidRPr="00DE53D1">
        <w:t>Mascota</w:t>
      </w:r>
      <w:bookmarkEnd w:id="261"/>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151"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4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14E"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1</w:t>
            </w:r>
          </w:p>
        </w:tc>
        <w:tc>
          <w:tcPr>
            <w:cnfStyle w:val="000010000000" w:firstRow="0" w:lastRow="0" w:firstColumn="0" w:lastColumn="0" w:oddVBand="1" w:evenVBand="0" w:oddHBand="0" w:evenHBand="0" w:firstRowFirstColumn="0" w:firstRowLastColumn="0" w:lastRowFirstColumn="0" w:lastRowLastColumn="0"/>
            <w:tcW w:w="2268" w:type="dxa"/>
          </w:tcPr>
          <w:p w14:paraId="3C5E614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150"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Mascota</w:t>
            </w:r>
          </w:p>
        </w:tc>
      </w:tr>
      <w:tr w:rsidR="00B81FC7" w:rsidRPr="00DE53D1" w14:paraId="3C5E6154"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52"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153"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ción de una mascota</w:t>
            </w:r>
          </w:p>
        </w:tc>
      </w:tr>
      <w:tr w:rsidR="00B81FC7" w:rsidRPr="00DE53D1" w14:paraId="3C5E6156"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15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15A"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15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158"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15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15E"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5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auto"/>
          </w:tcPr>
          <w:p w14:paraId="3C5E615C"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Es la manera de identificar a una mascota por parte del dueñ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5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62"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5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3"/>
            <w:shd w:val="clear" w:color="auto" w:fill="auto"/>
          </w:tcPr>
          <w:p w14:paraId="3C5E6160"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Identificador único de mascot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6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66"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6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Raza</w:t>
            </w:r>
          </w:p>
        </w:tc>
        <w:tc>
          <w:tcPr>
            <w:tcW w:w="2822" w:type="dxa"/>
            <w:gridSpan w:val="3"/>
            <w:shd w:val="clear" w:color="auto" w:fill="auto"/>
          </w:tcPr>
          <w:p w14:paraId="3C5E6164"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Clasificación de Animal</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6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69" w14:textId="77777777" w:rsidTr="00B81FC7">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6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168" w14:textId="77777777" w:rsidR="00584AE6" w:rsidRPr="00DE53D1" w:rsidRDefault="00584AE6" w:rsidP="00F23FA3">
            <w:pPr>
              <w:keepNext/>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Identificar a una mascota y sus características</w:t>
            </w:r>
          </w:p>
        </w:tc>
      </w:tr>
    </w:tbl>
    <w:p w14:paraId="3C5E616A" w14:textId="77777777" w:rsidR="000E25CD" w:rsidRPr="00DE53D1" w:rsidRDefault="000E25CD" w:rsidP="00F23FA3">
      <w:pPr>
        <w:pStyle w:val="Descripcin"/>
        <w:spacing w:line="360" w:lineRule="auto"/>
        <w:jc w:val="center"/>
        <w:rPr>
          <w:rFonts w:asciiTheme="majorHAnsi" w:hAnsiTheme="majorHAnsi"/>
        </w:rPr>
      </w:pPr>
      <w:bookmarkStart w:id="262" w:name="_Toc417546172"/>
      <w:r w:rsidRPr="00DE53D1">
        <w:rPr>
          <w:rFonts w:asciiTheme="majorHAnsi" w:hAnsiTheme="majorHAnsi"/>
        </w:rPr>
        <w:lastRenderedPageBreak/>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8</w:t>
      </w:r>
      <w:r w:rsidR="005C7733" w:rsidRPr="00DE53D1">
        <w:rPr>
          <w:rFonts w:asciiTheme="majorHAnsi" w:hAnsiTheme="majorHAnsi"/>
        </w:rPr>
        <w:fldChar w:fldCharType="end"/>
      </w:r>
      <w:r w:rsidRPr="00DE53D1">
        <w:rPr>
          <w:rFonts w:asciiTheme="majorHAnsi" w:hAnsiTheme="majorHAnsi"/>
        </w:rPr>
        <w:t>: Mascota</w:t>
      </w:r>
      <w:bookmarkEnd w:id="262"/>
    </w:p>
    <w:p w14:paraId="3C5E616B"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16C" w14:textId="77777777" w:rsidR="00584AE6" w:rsidRPr="00DE53D1" w:rsidRDefault="00B81FC7" w:rsidP="00F23FA3">
      <w:pPr>
        <w:pStyle w:val="Ttulo3"/>
        <w:spacing w:line="360" w:lineRule="auto"/>
      </w:pPr>
      <w:bookmarkStart w:id="263" w:name="_Toc417547023"/>
      <w:r w:rsidRPr="00DE53D1">
        <w:t xml:space="preserve">7.5.2 </w:t>
      </w:r>
      <w:r w:rsidR="00584AE6" w:rsidRPr="00DE53D1">
        <w:t>Usuario Dueño</w:t>
      </w:r>
      <w:bookmarkEnd w:id="263"/>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171"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6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16E"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2</w:t>
            </w:r>
          </w:p>
        </w:tc>
        <w:tc>
          <w:tcPr>
            <w:cnfStyle w:val="000010000000" w:firstRow="0" w:lastRow="0" w:firstColumn="0" w:lastColumn="0" w:oddVBand="1" w:evenVBand="0" w:oddHBand="0" w:evenHBand="0" w:firstRowFirstColumn="0" w:firstRowLastColumn="0" w:lastRowFirstColumn="0" w:lastRowLastColumn="0"/>
            <w:tcW w:w="2268" w:type="dxa"/>
          </w:tcPr>
          <w:p w14:paraId="3C5E616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170"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Usuario Dueño</w:t>
            </w:r>
          </w:p>
        </w:tc>
      </w:tr>
      <w:tr w:rsidR="00B81FC7" w:rsidRPr="00DE53D1" w14:paraId="3C5E6174"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72"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173"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un usuario dueño</w:t>
            </w:r>
          </w:p>
        </w:tc>
      </w:tr>
      <w:tr w:rsidR="00B81FC7" w:rsidRPr="00DE53D1" w14:paraId="3C5E6176"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17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17A"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17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178"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17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17E"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7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auto"/>
          </w:tcPr>
          <w:p w14:paraId="3C5E617C"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primer nombre de la person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7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82"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7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pellido</w:t>
            </w:r>
          </w:p>
        </w:tc>
        <w:tc>
          <w:tcPr>
            <w:tcW w:w="2822" w:type="dxa"/>
            <w:gridSpan w:val="3"/>
            <w:shd w:val="clear" w:color="auto" w:fill="auto"/>
          </w:tcPr>
          <w:p w14:paraId="3C5E6180"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primer apellido de la person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8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86"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8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3"/>
            <w:shd w:val="clear" w:color="auto" w:fill="auto"/>
          </w:tcPr>
          <w:p w14:paraId="3C5E6184"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Identificador único de usuario dueñ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8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8A"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8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ontraseña</w:t>
            </w:r>
          </w:p>
        </w:tc>
        <w:tc>
          <w:tcPr>
            <w:tcW w:w="2822" w:type="dxa"/>
            <w:gridSpan w:val="3"/>
            <w:shd w:val="clear" w:color="auto" w:fill="auto"/>
          </w:tcPr>
          <w:p w14:paraId="3C5E6188"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Cadena la cual permite a un usuario autentificars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8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8D" w14:textId="77777777" w:rsidTr="00B81FC7">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8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18C" w14:textId="77777777" w:rsidR="00584AE6" w:rsidRPr="00DE53D1" w:rsidRDefault="00584AE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Identificar al usuario que administrará la mascota</w:t>
            </w:r>
          </w:p>
        </w:tc>
      </w:tr>
    </w:tbl>
    <w:p w14:paraId="3C5E618E" w14:textId="77777777" w:rsidR="000E25CD" w:rsidRPr="00DE53D1" w:rsidRDefault="000E25CD" w:rsidP="00F23FA3">
      <w:pPr>
        <w:pStyle w:val="Descripcin"/>
        <w:spacing w:line="360" w:lineRule="auto"/>
        <w:jc w:val="center"/>
        <w:rPr>
          <w:rFonts w:asciiTheme="majorHAnsi" w:hAnsiTheme="majorHAnsi"/>
        </w:rPr>
      </w:pPr>
      <w:bookmarkStart w:id="264" w:name="_Toc417546173"/>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9</w:t>
      </w:r>
      <w:r w:rsidR="005C7733" w:rsidRPr="00DE53D1">
        <w:rPr>
          <w:rFonts w:asciiTheme="majorHAnsi" w:hAnsiTheme="majorHAnsi"/>
        </w:rPr>
        <w:fldChar w:fldCharType="end"/>
      </w:r>
      <w:r w:rsidRPr="00DE53D1">
        <w:rPr>
          <w:rFonts w:asciiTheme="majorHAnsi" w:hAnsiTheme="majorHAnsi"/>
        </w:rPr>
        <w:t>: Usuario Dueño</w:t>
      </w:r>
      <w:bookmarkEnd w:id="264"/>
    </w:p>
    <w:p w14:paraId="3C5E618F"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190" w14:textId="77777777" w:rsidR="00584AE6" w:rsidRPr="00DE53D1" w:rsidRDefault="00B81FC7" w:rsidP="00F23FA3">
      <w:pPr>
        <w:pStyle w:val="Ttulo3"/>
        <w:spacing w:line="360" w:lineRule="auto"/>
      </w:pPr>
      <w:bookmarkStart w:id="265" w:name="_Toc417547024"/>
      <w:r w:rsidRPr="00DE53D1">
        <w:t xml:space="preserve">7.5.3 </w:t>
      </w:r>
      <w:r w:rsidR="00584AE6" w:rsidRPr="00DE53D1">
        <w:t>Foto</w:t>
      </w:r>
      <w:bookmarkEnd w:id="265"/>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195"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9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192"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3</w:t>
            </w:r>
          </w:p>
        </w:tc>
        <w:tc>
          <w:tcPr>
            <w:cnfStyle w:val="000010000000" w:firstRow="0" w:lastRow="0" w:firstColumn="0" w:lastColumn="0" w:oddVBand="1" w:evenVBand="0" w:oddHBand="0" w:evenHBand="0" w:firstRowFirstColumn="0" w:firstRowLastColumn="0" w:lastRowFirstColumn="0" w:lastRowLastColumn="0"/>
            <w:tcW w:w="2268" w:type="dxa"/>
          </w:tcPr>
          <w:p w14:paraId="3C5E619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194"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Foto</w:t>
            </w:r>
          </w:p>
        </w:tc>
      </w:tr>
      <w:tr w:rsidR="00B81FC7" w:rsidRPr="00DE53D1" w14:paraId="3C5E6198"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96"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197"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una imagen</w:t>
            </w:r>
          </w:p>
        </w:tc>
      </w:tr>
      <w:tr w:rsidR="00B81FC7" w:rsidRPr="00DE53D1" w14:paraId="3C5E619A"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19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19E"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19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19C"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19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1A2"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9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3"/>
            <w:shd w:val="clear" w:color="auto" w:fill="auto"/>
          </w:tcPr>
          <w:p w14:paraId="3C5E61A0"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Identificador único de image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A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úmero</w:t>
            </w:r>
          </w:p>
        </w:tc>
      </w:tr>
      <w:tr w:rsidR="00B81FC7" w:rsidRPr="00DE53D1" w14:paraId="3C5E61A6"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A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ruta</w:t>
            </w:r>
          </w:p>
        </w:tc>
        <w:tc>
          <w:tcPr>
            <w:tcW w:w="2822" w:type="dxa"/>
            <w:gridSpan w:val="3"/>
            <w:shd w:val="clear" w:color="auto" w:fill="auto"/>
          </w:tcPr>
          <w:p w14:paraId="3C5E61A4"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Lugar donde se encuentra la image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A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A9" w14:textId="77777777" w:rsidTr="00B81FC7">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A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1A8" w14:textId="77777777" w:rsidR="00584AE6" w:rsidRPr="00DE53D1" w:rsidRDefault="00584AE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Identificar una imagen de la aplicación</w:t>
            </w:r>
          </w:p>
        </w:tc>
      </w:tr>
    </w:tbl>
    <w:p w14:paraId="3C5E61AA" w14:textId="77777777" w:rsidR="000E25CD" w:rsidRPr="00DE53D1" w:rsidRDefault="000E25CD" w:rsidP="00F23FA3">
      <w:pPr>
        <w:pStyle w:val="Descripcin"/>
        <w:spacing w:line="360" w:lineRule="auto"/>
        <w:jc w:val="center"/>
        <w:rPr>
          <w:rFonts w:asciiTheme="majorHAnsi" w:hAnsiTheme="majorHAnsi"/>
        </w:rPr>
      </w:pPr>
      <w:bookmarkStart w:id="266" w:name="_Toc417546174"/>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0</w:t>
      </w:r>
      <w:r w:rsidR="005C7733" w:rsidRPr="00DE53D1">
        <w:rPr>
          <w:rFonts w:asciiTheme="majorHAnsi" w:hAnsiTheme="majorHAnsi"/>
        </w:rPr>
        <w:fldChar w:fldCharType="end"/>
      </w:r>
      <w:r w:rsidRPr="00DE53D1">
        <w:rPr>
          <w:rFonts w:asciiTheme="majorHAnsi" w:hAnsiTheme="majorHAnsi"/>
        </w:rPr>
        <w:t>: Foto</w:t>
      </w:r>
      <w:bookmarkEnd w:id="266"/>
    </w:p>
    <w:p w14:paraId="3C5E61AB"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1AC" w14:textId="77777777" w:rsidR="00584AE6" w:rsidRPr="00DE53D1" w:rsidRDefault="00B81FC7" w:rsidP="00F23FA3">
      <w:pPr>
        <w:pStyle w:val="Ttulo3"/>
        <w:spacing w:line="360" w:lineRule="auto"/>
      </w:pPr>
      <w:bookmarkStart w:id="267" w:name="_Toc417547025"/>
      <w:r w:rsidRPr="00DE53D1">
        <w:lastRenderedPageBreak/>
        <w:t xml:space="preserve">7.5.4 </w:t>
      </w:r>
      <w:r w:rsidR="00584AE6" w:rsidRPr="00DE53D1">
        <w:t>Moderador</w:t>
      </w:r>
      <w:bookmarkEnd w:id="267"/>
    </w:p>
    <w:tbl>
      <w:tblPr>
        <w:tblStyle w:val="Cuadrculaclara-nfasis1"/>
        <w:tblW w:w="8465" w:type="dxa"/>
        <w:jc w:val="center"/>
        <w:tblLook w:val="0000" w:firstRow="0" w:lastRow="0" w:firstColumn="0" w:lastColumn="0" w:noHBand="0" w:noVBand="0"/>
      </w:tblPr>
      <w:tblGrid>
        <w:gridCol w:w="2116"/>
        <w:gridCol w:w="705"/>
        <w:gridCol w:w="1411"/>
        <w:gridCol w:w="1411"/>
        <w:gridCol w:w="705"/>
        <w:gridCol w:w="2117"/>
      </w:tblGrid>
      <w:tr w:rsidR="00B81FC7" w:rsidRPr="00DE53D1" w14:paraId="3C5E61B1"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2116" w:type="dxa"/>
          </w:tcPr>
          <w:p w14:paraId="3C5E61AD" w14:textId="77777777" w:rsidR="00584AE6" w:rsidRPr="00DE53D1" w:rsidRDefault="00584AE6" w:rsidP="00F23FA3">
            <w:pPr>
              <w:spacing w:line="360" w:lineRule="auto"/>
              <w:jc w:val="center"/>
              <w:rPr>
                <w:rFonts w:asciiTheme="majorHAnsi" w:hAnsiTheme="majorHAnsi"/>
                <w:i/>
                <w:color w:val="000000" w:themeColor="text1"/>
              </w:rPr>
            </w:pPr>
            <w:r w:rsidRPr="00DE53D1">
              <w:rPr>
                <w:rFonts w:asciiTheme="majorHAnsi" w:hAnsiTheme="majorHAnsi"/>
                <w:i/>
                <w:color w:val="000000" w:themeColor="text1"/>
              </w:rPr>
              <w:t>ID</w:t>
            </w:r>
          </w:p>
        </w:tc>
        <w:tc>
          <w:tcPr>
            <w:tcW w:w="2116" w:type="dxa"/>
            <w:gridSpan w:val="2"/>
            <w:shd w:val="clear" w:color="auto" w:fill="auto"/>
          </w:tcPr>
          <w:p w14:paraId="3C5E61AE"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4</w:t>
            </w:r>
          </w:p>
        </w:tc>
        <w:tc>
          <w:tcPr>
            <w:cnfStyle w:val="000010000000" w:firstRow="0" w:lastRow="0" w:firstColumn="0" w:lastColumn="0" w:oddVBand="1" w:evenVBand="0" w:oddHBand="0" w:evenHBand="0" w:firstRowFirstColumn="0" w:firstRowLastColumn="0" w:lastRowFirstColumn="0" w:lastRowLastColumn="0"/>
            <w:tcW w:w="2116" w:type="dxa"/>
            <w:gridSpan w:val="2"/>
          </w:tcPr>
          <w:p w14:paraId="3C5E61A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2117" w:type="dxa"/>
            <w:shd w:val="clear" w:color="auto" w:fill="auto"/>
          </w:tcPr>
          <w:p w14:paraId="3C5E61B0"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Moderador</w:t>
            </w:r>
          </w:p>
        </w:tc>
      </w:tr>
      <w:tr w:rsidR="00B81FC7" w:rsidRPr="00DE53D1" w14:paraId="3C5E61B4"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4232" w:type="dxa"/>
            <w:gridSpan w:val="3"/>
          </w:tcPr>
          <w:p w14:paraId="3C5E61B2" w14:textId="77777777" w:rsidR="00584AE6" w:rsidRPr="00DE53D1" w:rsidRDefault="00584AE6" w:rsidP="00F23FA3">
            <w:pPr>
              <w:spacing w:line="360" w:lineRule="auto"/>
              <w:jc w:val="center"/>
              <w:rPr>
                <w:rFonts w:asciiTheme="majorHAnsi" w:hAnsiTheme="majorHAnsi"/>
                <w:i/>
                <w:color w:val="000000" w:themeColor="text1"/>
              </w:rPr>
            </w:pPr>
            <w:r w:rsidRPr="00DE53D1">
              <w:rPr>
                <w:rFonts w:asciiTheme="majorHAnsi" w:hAnsiTheme="majorHAnsi"/>
                <w:i/>
                <w:color w:val="000000" w:themeColor="text1"/>
              </w:rPr>
              <w:t>Descripción</w:t>
            </w:r>
          </w:p>
        </w:tc>
        <w:tc>
          <w:tcPr>
            <w:tcW w:w="4233" w:type="dxa"/>
            <w:gridSpan w:val="3"/>
          </w:tcPr>
          <w:p w14:paraId="3C5E61B3"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un usuario dueño</w:t>
            </w:r>
          </w:p>
        </w:tc>
      </w:tr>
      <w:tr w:rsidR="00B81FC7" w:rsidRPr="00DE53D1" w14:paraId="3C5E61B6"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1B5" w14:textId="77777777" w:rsidR="00584AE6" w:rsidRPr="00DE53D1" w:rsidRDefault="00584AE6" w:rsidP="00F23FA3">
            <w:pPr>
              <w:spacing w:line="360" w:lineRule="auto"/>
              <w:jc w:val="center"/>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1BA"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1B7" w14:textId="77777777" w:rsidR="00584AE6" w:rsidRPr="00DE53D1" w:rsidRDefault="00584AE6" w:rsidP="00F23FA3">
            <w:pPr>
              <w:spacing w:line="360" w:lineRule="auto"/>
              <w:jc w:val="center"/>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2"/>
            <w:shd w:val="clear" w:color="auto" w:fill="D2F7C3" w:themeFill="accent1" w:themeFillTint="33"/>
          </w:tcPr>
          <w:p w14:paraId="3C5E61B8"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gridSpan w:val="2"/>
          </w:tcPr>
          <w:p w14:paraId="3C5E61B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1BE"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BB" w14:textId="77777777" w:rsidR="00584AE6" w:rsidRPr="00DE53D1" w:rsidRDefault="00584AE6" w:rsidP="00F23FA3">
            <w:pPr>
              <w:spacing w:line="360" w:lineRule="auto"/>
              <w:jc w:val="center"/>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2"/>
            <w:shd w:val="clear" w:color="auto" w:fill="auto"/>
          </w:tcPr>
          <w:p w14:paraId="3C5E61BC"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identificador del moderador</w:t>
            </w:r>
          </w:p>
        </w:tc>
        <w:tc>
          <w:tcPr>
            <w:cnfStyle w:val="000010000000" w:firstRow="0" w:lastRow="0" w:firstColumn="0" w:lastColumn="0" w:oddVBand="1" w:evenVBand="0" w:oddHBand="0" w:evenHBand="0" w:firstRowFirstColumn="0" w:firstRowLastColumn="0" w:lastRowFirstColumn="0" w:lastRowLastColumn="0"/>
            <w:tcW w:w="2822" w:type="dxa"/>
            <w:gridSpan w:val="2"/>
            <w:shd w:val="clear" w:color="auto" w:fill="auto"/>
          </w:tcPr>
          <w:p w14:paraId="3C5E61B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C2"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BF" w14:textId="77777777" w:rsidR="00584AE6" w:rsidRPr="00DE53D1" w:rsidRDefault="00584AE6" w:rsidP="00F23FA3">
            <w:pPr>
              <w:spacing w:line="360" w:lineRule="auto"/>
              <w:jc w:val="center"/>
              <w:rPr>
                <w:rFonts w:asciiTheme="majorHAnsi" w:hAnsiTheme="majorHAnsi"/>
                <w:i/>
                <w:color w:val="000000" w:themeColor="text1"/>
              </w:rPr>
            </w:pPr>
            <w:r w:rsidRPr="00DE53D1">
              <w:rPr>
                <w:rFonts w:asciiTheme="majorHAnsi" w:hAnsiTheme="majorHAnsi"/>
                <w:i/>
                <w:color w:val="000000" w:themeColor="text1"/>
              </w:rPr>
              <w:t>Contraseña</w:t>
            </w:r>
          </w:p>
        </w:tc>
        <w:tc>
          <w:tcPr>
            <w:tcW w:w="2822" w:type="dxa"/>
            <w:gridSpan w:val="2"/>
            <w:shd w:val="clear" w:color="auto" w:fill="auto"/>
          </w:tcPr>
          <w:p w14:paraId="3C5E61C0"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la clave del moderador</w:t>
            </w:r>
          </w:p>
        </w:tc>
        <w:tc>
          <w:tcPr>
            <w:cnfStyle w:val="000010000000" w:firstRow="0" w:lastRow="0" w:firstColumn="0" w:lastColumn="0" w:oddVBand="1" w:evenVBand="0" w:oddHBand="0" w:evenHBand="0" w:firstRowFirstColumn="0" w:firstRowLastColumn="0" w:lastRowFirstColumn="0" w:lastRowLastColumn="0"/>
            <w:tcW w:w="2822" w:type="dxa"/>
            <w:gridSpan w:val="2"/>
            <w:shd w:val="clear" w:color="auto" w:fill="auto"/>
          </w:tcPr>
          <w:p w14:paraId="3C5E61C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C5" w14:textId="77777777" w:rsidTr="00B81FC7">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4232" w:type="dxa"/>
            <w:gridSpan w:val="3"/>
          </w:tcPr>
          <w:p w14:paraId="3C5E61C3" w14:textId="77777777" w:rsidR="00584AE6" w:rsidRPr="00DE53D1" w:rsidRDefault="00584AE6" w:rsidP="00F23FA3">
            <w:pPr>
              <w:spacing w:line="360" w:lineRule="auto"/>
              <w:jc w:val="center"/>
              <w:rPr>
                <w:rFonts w:asciiTheme="majorHAnsi" w:hAnsiTheme="majorHAnsi"/>
                <w:i/>
                <w:color w:val="000000" w:themeColor="text1"/>
              </w:rPr>
            </w:pPr>
            <w:r w:rsidRPr="00DE53D1">
              <w:rPr>
                <w:rFonts w:asciiTheme="majorHAnsi" w:hAnsiTheme="majorHAnsi"/>
                <w:i/>
                <w:color w:val="000000" w:themeColor="text1"/>
              </w:rPr>
              <w:t>Objetivo</w:t>
            </w:r>
          </w:p>
        </w:tc>
        <w:tc>
          <w:tcPr>
            <w:tcW w:w="4233" w:type="dxa"/>
            <w:gridSpan w:val="3"/>
            <w:shd w:val="clear" w:color="auto" w:fill="auto"/>
          </w:tcPr>
          <w:p w14:paraId="3C5E61C4" w14:textId="77777777" w:rsidR="00584AE6" w:rsidRPr="00DE53D1" w:rsidRDefault="00584AE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Identificar a un moderador</w:t>
            </w:r>
          </w:p>
        </w:tc>
      </w:tr>
    </w:tbl>
    <w:p w14:paraId="3C5E61C6" w14:textId="77777777" w:rsidR="000E25CD" w:rsidRPr="00DE53D1" w:rsidRDefault="000E25CD" w:rsidP="00F23FA3">
      <w:pPr>
        <w:pStyle w:val="Descripcin"/>
        <w:spacing w:line="360" w:lineRule="auto"/>
        <w:jc w:val="center"/>
        <w:rPr>
          <w:rFonts w:asciiTheme="majorHAnsi" w:hAnsiTheme="majorHAnsi"/>
        </w:rPr>
      </w:pPr>
      <w:bookmarkStart w:id="268" w:name="_Toc417546175"/>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1</w:t>
      </w:r>
      <w:r w:rsidR="005C7733" w:rsidRPr="00DE53D1">
        <w:rPr>
          <w:rFonts w:asciiTheme="majorHAnsi" w:hAnsiTheme="majorHAnsi"/>
        </w:rPr>
        <w:fldChar w:fldCharType="end"/>
      </w:r>
      <w:r w:rsidRPr="00DE53D1">
        <w:rPr>
          <w:rFonts w:asciiTheme="majorHAnsi" w:hAnsiTheme="majorHAnsi"/>
        </w:rPr>
        <w:t>: Moderador</w:t>
      </w:r>
      <w:bookmarkEnd w:id="268"/>
    </w:p>
    <w:p w14:paraId="3C5E61C7"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1C8" w14:textId="77777777" w:rsidR="00584AE6" w:rsidRPr="00DE53D1" w:rsidRDefault="00B81FC7" w:rsidP="00F23FA3">
      <w:pPr>
        <w:pStyle w:val="Ttulo3"/>
        <w:spacing w:line="360" w:lineRule="auto"/>
      </w:pPr>
      <w:bookmarkStart w:id="269" w:name="_Toc417547026"/>
      <w:r w:rsidRPr="00DE53D1">
        <w:t xml:space="preserve">7.5.5 </w:t>
      </w:r>
      <w:r w:rsidR="00584AE6" w:rsidRPr="00DE53D1">
        <w:t>Clasificado</w:t>
      </w:r>
      <w:bookmarkEnd w:id="269"/>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1CD"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C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1CA"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5</w:t>
            </w:r>
          </w:p>
        </w:tc>
        <w:tc>
          <w:tcPr>
            <w:cnfStyle w:val="000010000000" w:firstRow="0" w:lastRow="0" w:firstColumn="0" w:lastColumn="0" w:oddVBand="1" w:evenVBand="0" w:oddHBand="0" w:evenHBand="0" w:firstRowFirstColumn="0" w:firstRowLastColumn="0" w:lastRowFirstColumn="0" w:lastRowLastColumn="0"/>
            <w:tcW w:w="2268" w:type="dxa"/>
          </w:tcPr>
          <w:p w14:paraId="3C5E61C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1CC"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Clasificado</w:t>
            </w:r>
          </w:p>
        </w:tc>
      </w:tr>
      <w:tr w:rsidR="00B81FC7" w:rsidRPr="00DE53D1" w14:paraId="3C5E61D0"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CE"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1CF" w14:textId="77777777" w:rsidR="00584AE6" w:rsidRPr="00DE53D1" w:rsidRDefault="002C3142"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Pr>
                <w:rFonts w:asciiTheme="majorHAnsi" w:hAnsiTheme="majorHAnsi"/>
                <w:i/>
                <w:color w:val="000000" w:themeColor="text1"/>
              </w:rPr>
              <w:t>Representa un</w:t>
            </w:r>
            <w:r w:rsidR="00584AE6" w:rsidRPr="00DE53D1">
              <w:rPr>
                <w:rFonts w:asciiTheme="majorHAnsi" w:hAnsiTheme="majorHAnsi"/>
                <w:i/>
                <w:color w:val="000000" w:themeColor="text1"/>
              </w:rPr>
              <w:t xml:space="preserve"> clasificado, donde se expondrá un producto o servicio de la aplicación.</w:t>
            </w:r>
          </w:p>
        </w:tc>
      </w:tr>
      <w:tr w:rsidR="00B81FC7" w:rsidRPr="00DE53D1" w14:paraId="3C5E61D2"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1D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1D6"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1D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1D4"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1D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1DA"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D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3"/>
            <w:shd w:val="clear" w:color="auto" w:fill="auto"/>
          </w:tcPr>
          <w:p w14:paraId="3C5E61D8"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identificador de un clasifica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D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DE"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D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2822" w:type="dxa"/>
            <w:gridSpan w:val="3"/>
            <w:shd w:val="clear" w:color="auto" w:fill="auto"/>
          </w:tcPr>
          <w:p w14:paraId="3C5E61DC"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la descripción del producto o servicio que se va a ofrecer</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D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E2"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D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Precio</w:t>
            </w:r>
          </w:p>
        </w:tc>
        <w:tc>
          <w:tcPr>
            <w:tcW w:w="2822" w:type="dxa"/>
            <w:gridSpan w:val="3"/>
            <w:shd w:val="clear" w:color="auto" w:fill="auto"/>
          </w:tcPr>
          <w:p w14:paraId="3C5E61E0"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valor del producto o servicio ofreci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E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umérico</w:t>
            </w:r>
          </w:p>
        </w:tc>
      </w:tr>
      <w:tr w:rsidR="00B81FC7" w:rsidRPr="00DE53D1" w14:paraId="3C5E61E5" w14:textId="77777777" w:rsidTr="00B81FC7">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E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1E4" w14:textId="77777777" w:rsidR="00584AE6" w:rsidRPr="00DE53D1" w:rsidRDefault="00584AE6" w:rsidP="00F23FA3">
            <w:pPr>
              <w:keepNext/>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 xml:space="preserve">Representar un clasificado que será mostrado  a los usuarios </w:t>
            </w:r>
          </w:p>
        </w:tc>
      </w:tr>
    </w:tbl>
    <w:p w14:paraId="3C5E61E6" w14:textId="77777777" w:rsidR="00AB01FD" w:rsidRPr="00DE53D1" w:rsidRDefault="00AB01FD" w:rsidP="00F23FA3">
      <w:pPr>
        <w:pStyle w:val="Descripcin"/>
        <w:spacing w:line="360" w:lineRule="auto"/>
        <w:jc w:val="center"/>
        <w:rPr>
          <w:rFonts w:asciiTheme="majorHAnsi" w:hAnsiTheme="majorHAnsi"/>
        </w:rPr>
      </w:pPr>
      <w:bookmarkStart w:id="270" w:name="_Toc417546176"/>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2</w:t>
      </w:r>
      <w:r w:rsidR="005C7733" w:rsidRPr="00DE53D1">
        <w:rPr>
          <w:rFonts w:asciiTheme="majorHAnsi" w:hAnsiTheme="majorHAnsi"/>
        </w:rPr>
        <w:fldChar w:fldCharType="end"/>
      </w:r>
      <w:r w:rsidRPr="00DE53D1">
        <w:rPr>
          <w:rFonts w:asciiTheme="majorHAnsi" w:hAnsiTheme="majorHAnsi"/>
        </w:rPr>
        <w:t>: Clasificado</w:t>
      </w:r>
      <w:bookmarkEnd w:id="270"/>
    </w:p>
    <w:p w14:paraId="3C5E61E7"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1E8" w14:textId="77777777" w:rsidR="00584AE6" w:rsidRPr="00DE53D1" w:rsidRDefault="00B81FC7" w:rsidP="00F23FA3">
      <w:pPr>
        <w:pStyle w:val="Ttulo3"/>
        <w:spacing w:line="360" w:lineRule="auto"/>
      </w:pPr>
      <w:bookmarkStart w:id="271" w:name="_Toc417547027"/>
      <w:r w:rsidRPr="00DE53D1">
        <w:lastRenderedPageBreak/>
        <w:t xml:space="preserve">7.5.6 </w:t>
      </w:r>
      <w:r w:rsidR="00584AE6" w:rsidRPr="00DE53D1">
        <w:t>Usuario Empresa</w:t>
      </w:r>
      <w:bookmarkEnd w:id="271"/>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1ED"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E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1EA"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6</w:t>
            </w:r>
          </w:p>
        </w:tc>
        <w:tc>
          <w:tcPr>
            <w:cnfStyle w:val="000010000000" w:firstRow="0" w:lastRow="0" w:firstColumn="0" w:lastColumn="0" w:oddVBand="1" w:evenVBand="0" w:oddHBand="0" w:evenHBand="0" w:firstRowFirstColumn="0" w:firstRowLastColumn="0" w:lastRowFirstColumn="0" w:lastRowLastColumn="0"/>
            <w:tcW w:w="2268" w:type="dxa"/>
          </w:tcPr>
          <w:p w14:paraId="3C5E61E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1EC"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Usuario Empresa</w:t>
            </w:r>
          </w:p>
        </w:tc>
      </w:tr>
      <w:tr w:rsidR="00B81FC7" w:rsidRPr="00DE53D1" w14:paraId="3C5E61F0"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EE"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1EF"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una empresa</w:t>
            </w:r>
          </w:p>
        </w:tc>
      </w:tr>
      <w:tr w:rsidR="00B81FC7" w:rsidRPr="00DE53D1" w14:paraId="3C5E61F2"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1F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1F6"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1F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1F4"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1F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1FA"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F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auto"/>
          </w:tcPr>
          <w:p w14:paraId="3C5E61F8"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nombre de la empres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F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1FE"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1F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3"/>
            <w:shd w:val="clear" w:color="auto" w:fill="auto"/>
          </w:tcPr>
          <w:p w14:paraId="3C5E61FC"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identificador de un clasifica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1F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01" w14:textId="77777777" w:rsidTr="00B81FC7">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1F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200" w14:textId="77777777" w:rsidR="00584AE6" w:rsidRPr="00DE53D1" w:rsidRDefault="00584AE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r una empresa cuyo fin es interactuar con sus clientes</w:t>
            </w:r>
          </w:p>
        </w:tc>
      </w:tr>
    </w:tbl>
    <w:p w14:paraId="3C5E6202" w14:textId="77777777" w:rsidR="00AB01FD" w:rsidRPr="00DE53D1" w:rsidRDefault="00AB01FD" w:rsidP="00F23FA3">
      <w:pPr>
        <w:pStyle w:val="Descripcin"/>
        <w:spacing w:line="360" w:lineRule="auto"/>
        <w:jc w:val="center"/>
        <w:rPr>
          <w:rFonts w:asciiTheme="majorHAnsi" w:hAnsiTheme="majorHAnsi"/>
        </w:rPr>
      </w:pPr>
      <w:bookmarkStart w:id="272" w:name="_Toc417546177"/>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3</w:t>
      </w:r>
      <w:r w:rsidR="005C7733" w:rsidRPr="00DE53D1">
        <w:rPr>
          <w:rFonts w:asciiTheme="majorHAnsi" w:hAnsiTheme="majorHAnsi"/>
        </w:rPr>
        <w:fldChar w:fldCharType="end"/>
      </w:r>
      <w:r w:rsidRPr="00DE53D1">
        <w:rPr>
          <w:rFonts w:asciiTheme="majorHAnsi" w:hAnsiTheme="majorHAnsi"/>
        </w:rPr>
        <w:t>: Usuario Empresa</w:t>
      </w:r>
      <w:bookmarkEnd w:id="272"/>
    </w:p>
    <w:p w14:paraId="3C5E6203"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204" w14:textId="77777777" w:rsidR="00584AE6" w:rsidRPr="00DE53D1" w:rsidRDefault="00B81FC7" w:rsidP="00F23FA3">
      <w:pPr>
        <w:pStyle w:val="Ttulo3"/>
        <w:spacing w:line="360" w:lineRule="auto"/>
      </w:pPr>
      <w:bookmarkStart w:id="273" w:name="_Toc417547028"/>
      <w:r w:rsidRPr="00DE53D1">
        <w:t xml:space="preserve">7.5.7 </w:t>
      </w:r>
      <w:r w:rsidR="00584AE6" w:rsidRPr="00DE53D1">
        <w:t>Post</w:t>
      </w:r>
      <w:bookmarkEnd w:id="273"/>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209"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0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206"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7</w:t>
            </w:r>
          </w:p>
        </w:tc>
        <w:tc>
          <w:tcPr>
            <w:cnfStyle w:val="000010000000" w:firstRow="0" w:lastRow="0" w:firstColumn="0" w:lastColumn="0" w:oddVBand="1" w:evenVBand="0" w:oddHBand="0" w:evenHBand="0" w:firstRowFirstColumn="0" w:firstRowLastColumn="0" w:lastRowFirstColumn="0" w:lastRowLastColumn="0"/>
            <w:tcW w:w="2268" w:type="dxa"/>
          </w:tcPr>
          <w:p w14:paraId="3C5E620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208"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Post</w:t>
            </w:r>
          </w:p>
        </w:tc>
      </w:tr>
      <w:tr w:rsidR="00B81FC7" w:rsidRPr="00DE53D1" w14:paraId="3C5E620C"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0A"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20B"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una publicación que hará un usuario o una empresa</w:t>
            </w:r>
          </w:p>
        </w:tc>
      </w:tr>
      <w:tr w:rsidR="00B81FC7" w:rsidRPr="00DE53D1" w14:paraId="3C5E620E"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20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212"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20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210"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21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216"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1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ontenido</w:t>
            </w:r>
          </w:p>
        </w:tc>
        <w:tc>
          <w:tcPr>
            <w:tcW w:w="2822" w:type="dxa"/>
            <w:gridSpan w:val="3"/>
            <w:shd w:val="clear" w:color="auto" w:fill="auto"/>
          </w:tcPr>
          <w:p w14:paraId="3C5E6214"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contenido de la publicac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1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1A"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1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3"/>
            <w:shd w:val="clear" w:color="auto" w:fill="auto"/>
          </w:tcPr>
          <w:p w14:paraId="3C5E6218"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identificador de una publicac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1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1D" w14:textId="77777777" w:rsidTr="00B81FC7">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1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21C" w14:textId="77777777" w:rsidR="00584AE6" w:rsidRPr="00DE53D1" w:rsidRDefault="00584AE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Facilitar la interacción entre usuarios</w:t>
            </w:r>
          </w:p>
        </w:tc>
      </w:tr>
    </w:tbl>
    <w:p w14:paraId="3C5E621E" w14:textId="77777777" w:rsidR="00601CB5" w:rsidRPr="00DE53D1" w:rsidRDefault="00601CB5" w:rsidP="00F23FA3">
      <w:pPr>
        <w:pStyle w:val="Descripcin"/>
        <w:spacing w:line="360" w:lineRule="auto"/>
        <w:jc w:val="center"/>
        <w:rPr>
          <w:rFonts w:asciiTheme="majorHAnsi" w:hAnsiTheme="majorHAnsi"/>
        </w:rPr>
      </w:pPr>
      <w:bookmarkStart w:id="274" w:name="_Toc417546178"/>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4</w:t>
      </w:r>
      <w:r w:rsidR="005C7733" w:rsidRPr="00DE53D1">
        <w:rPr>
          <w:rFonts w:asciiTheme="majorHAnsi" w:hAnsiTheme="majorHAnsi"/>
        </w:rPr>
        <w:fldChar w:fldCharType="end"/>
      </w:r>
      <w:r w:rsidRPr="00DE53D1">
        <w:rPr>
          <w:rFonts w:asciiTheme="majorHAnsi" w:hAnsiTheme="majorHAnsi"/>
        </w:rPr>
        <w:t>: Post</w:t>
      </w:r>
      <w:bookmarkEnd w:id="274"/>
    </w:p>
    <w:p w14:paraId="3C5E621F"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220" w14:textId="77777777" w:rsidR="00584AE6" w:rsidRPr="00DE53D1" w:rsidRDefault="00B81FC7" w:rsidP="00F23FA3">
      <w:pPr>
        <w:pStyle w:val="Ttulo3"/>
        <w:spacing w:line="360" w:lineRule="auto"/>
      </w:pPr>
      <w:bookmarkStart w:id="275" w:name="_Toc417547029"/>
      <w:r w:rsidRPr="00DE53D1">
        <w:t xml:space="preserve">7.5.8 </w:t>
      </w:r>
      <w:r w:rsidR="00584AE6" w:rsidRPr="00DE53D1">
        <w:t>Comentario</w:t>
      </w:r>
      <w:bookmarkEnd w:id="275"/>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225"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2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222"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8</w:t>
            </w:r>
          </w:p>
        </w:tc>
        <w:tc>
          <w:tcPr>
            <w:cnfStyle w:val="000010000000" w:firstRow="0" w:lastRow="0" w:firstColumn="0" w:lastColumn="0" w:oddVBand="1" w:evenVBand="0" w:oddHBand="0" w:evenHBand="0" w:firstRowFirstColumn="0" w:firstRowLastColumn="0" w:lastRowFirstColumn="0" w:lastRowLastColumn="0"/>
            <w:tcW w:w="2268" w:type="dxa"/>
          </w:tcPr>
          <w:p w14:paraId="3C5E622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224"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Comentario</w:t>
            </w:r>
          </w:p>
        </w:tc>
      </w:tr>
      <w:tr w:rsidR="00B81FC7" w:rsidRPr="00DE53D1" w14:paraId="3C5E6228"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26"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227"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un comentario que se agregará a una publicación o clasificado</w:t>
            </w:r>
          </w:p>
        </w:tc>
      </w:tr>
      <w:tr w:rsidR="00B81FC7" w:rsidRPr="00DE53D1" w14:paraId="3C5E622A"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22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22E"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22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22C"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22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232"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2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lastRenderedPageBreak/>
              <w:t>contenido</w:t>
            </w:r>
          </w:p>
        </w:tc>
        <w:tc>
          <w:tcPr>
            <w:tcW w:w="2822" w:type="dxa"/>
            <w:gridSpan w:val="3"/>
            <w:shd w:val="clear" w:color="auto" w:fill="auto"/>
          </w:tcPr>
          <w:p w14:paraId="3C5E6230"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contenido de la publicac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3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36"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3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3"/>
            <w:shd w:val="clear" w:color="auto" w:fill="auto"/>
          </w:tcPr>
          <w:p w14:paraId="3C5E6234"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identificador de una publicac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3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39" w14:textId="77777777" w:rsidTr="00B81FC7">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3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238" w14:textId="77777777" w:rsidR="00584AE6" w:rsidRPr="00DE53D1" w:rsidRDefault="00584AE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Facilitar la interacción entre usuarios</w:t>
            </w:r>
          </w:p>
        </w:tc>
      </w:tr>
    </w:tbl>
    <w:p w14:paraId="3C5E623A" w14:textId="77777777" w:rsidR="00584AE6" w:rsidRPr="00DE53D1" w:rsidRDefault="00584AE6" w:rsidP="00F23FA3">
      <w:pPr>
        <w:pStyle w:val="Descripcin"/>
        <w:spacing w:line="360" w:lineRule="auto"/>
        <w:jc w:val="center"/>
        <w:rPr>
          <w:rFonts w:asciiTheme="majorHAnsi" w:hAnsiTheme="majorHAnsi"/>
        </w:rPr>
      </w:pPr>
      <w:bookmarkStart w:id="276" w:name="_Toc417546179"/>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5</w:t>
      </w:r>
      <w:r w:rsidR="005C7733" w:rsidRPr="00DE53D1">
        <w:rPr>
          <w:rFonts w:asciiTheme="majorHAnsi" w:hAnsiTheme="majorHAnsi"/>
        </w:rPr>
        <w:fldChar w:fldCharType="end"/>
      </w:r>
      <w:r w:rsidRPr="00DE53D1">
        <w:rPr>
          <w:rFonts w:asciiTheme="majorHAnsi" w:hAnsiTheme="majorHAnsi"/>
        </w:rPr>
        <w:t>: Comentario</w:t>
      </w:r>
      <w:bookmarkEnd w:id="276"/>
    </w:p>
    <w:p w14:paraId="3C5E623B"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23C" w14:textId="77777777" w:rsidR="00584AE6" w:rsidRPr="00DE53D1" w:rsidRDefault="00B81FC7" w:rsidP="00F23FA3">
      <w:pPr>
        <w:pStyle w:val="Ttulo3"/>
        <w:spacing w:line="360" w:lineRule="auto"/>
      </w:pPr>
      <w:bookmarkStart w:id="277" w:name="_Toc417547030"/>
      <w:r w:rsidRPr="00DE53D1">
        <w:t xml:space="preserve">7.5.9 </w:t>
      </w:r>
      <w:r w:rsidR="00584AE6" w:rsidRPr="00DE53D1">
        <w:t>Ubicación</w:t>
      </w:r>
      <w:bookmarkEnd w:id="277"/>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241"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3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23E"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9</w:t>
            </w:r>
          </w:p>
        </w:tc>
        <w:tc>
          <w:tcPr>
            <w:cnfStyle w:val="000010000000" w:firstRow="0" w:lastRow="0" w:firstColumn="0" w:lastColumn="0" w:oddVBand="1" w:evenVBand="0" w:oddHBand="0" w:evenHBand="0" w:firstRowFirstColumn="0" w:firstRowLastColumn="0" w:lastRowFirstColumn="0" w:lastRowLastColumn="0"/>
            <w:tcW w:w="2268" w:type="dxa"/>
          </w:tcPr>
          <w:p w14:paraId="3C5E623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240"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Ubicación</w:t>
            </w:r>
          </w:p>
        </w:tc>
      </w:tr>
      <w:tr w:rsidR="00B81FC7" w:rsidRPr="00DE53D1" w14:paraId="3C5E6244"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42"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243"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la ubicación de un usuario</w:t>
            </w:r>
          </w:p>
        </w:tc>
      </w:tr>
      <w:tr w:rsidR="00B81FC7" w:rsidRPr="00DE53D1" w14:paraId="3C5E6246"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24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24A"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24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248"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24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24E"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4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País</w:t>
            </w:r>
          </w:p>
        </w:tc>
        <w:tc>
          <w:tcPr>
            <w:tcW w:w="2822" w:type="dxa"/>
            <w:gridSpan w:val="3"/>
            <w:shd w:val="clear" w:color="auto" w:fill="auto"/>
          </w:tcPr>
          <w:p w14:paraId="3C5E624C"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país donde se encuentra 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4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52"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4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iudad</w:t>
            </w:r>
          </w:p>
        </w:tc>
        <w:tc>
          <w:tcPr>
            <w:tcW w:w="2822" w:type="dxa"/>
            <w:gridSpan w:val="3"/>
            <w:shd w:val="clear" w:color="auto" w:fill="auto"/>
          </w:tcPr>
          <w:p w14:paraId="3C5E6250"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la ciudad donde se encuentra 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5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55" w14:textId="77777777" w:rsidTr="00B81FC7">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5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254" w14:textId="77777777" w:rsidR="00584AE6" w:rsidRPr="00DE53D1" w:rsidRDefault="00584AE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Facilitar la interacción entre usuarios y ayuda a mostrar contenido útil</w:t>
            </w:r>
          </w:p>
        </w:tc>
      </w:tr>
    </w:tbl>
    <w:p w14:paraId="3C5E6256" w14:textId="77777777" w:rsidR="00584AE6" w:rsidRPr="00DE53D1" w:rsidRDefault="00584AE6" w:rsidP="00F23FA3">
      <w:pPr>
        <w:pStyle w:val="Descripcin"/>
        <w:spacing w:line="360" w:lineRule="auto"/>
        <w:jc w:val="center"/>
        <w:rPr>
          <w:rFonts w:asciiTheme="majorHAnsi" w:hAnsiTheme="majorHAnsi"/>
        </w:rPr>
      </w:pPr>
      <w:bookmarkStart w:id="278" w:name="_Toc417546180"/>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6</w:t>
      </w:r>
      <w:r w:rsidR="005C7733" w:rsidRPr="00DE53D1">
        <w:rPr>
          <w:rFonts w:asciiTheme="majorHAnsi" w:hAnsiTheme="majorHAnsi"/>
        </w:rPr>
        <w:fldChar w:fldCharType="end"/>
      </w:r>
      <w:r w:rsidRPr="00DE53D1">
        <w:rPr>
          <w:rFonts w:asciiTheme="majorHAnsi" w:hAnsiTheme="majorHAnsi"/>
        </w:rPr>
        <w:t>: Ubicación</w:t>
      </w:r>
      <w:bookmarkEnd w:id="278"/>
    </w:p>
    <w:p w14:paraId="3C5E6257"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258" w14:textId="77777777" w:rsidR="00584AE6" w:rsidRPr="00DE53D1" w:rsidRDefault="00B81FC7" w:rsidP="00F23FA3">
      <w:pPr>
        <w:pStyle w:val="Ttulo3"/>
        <w:spacing w:line="360" w:lineRule="auto"/>
      </w:pPr>
      <w:bookmarkStart w:id="279" w:name="_Toc417547031"/>
      <w:r w:rsidRPr="00DE53D1">
        <w:t xml:space="preserve">7.5.10 </w:t>
      </w:r>
      <w:r w:rsidR="00584AE6" w:rsidRPr="00DE53D1">
        <w:t>Mensaje</w:t>
      </w:r>
      <w:bookmarkEnd w:id="279"/>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25D"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5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25A"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10</w:t>
            </w:r>
          </w:p>
        </w:tc>
        <w:tc>
          <w:tcPr>
            <w:cnfStyle w:val="000010000000" w:firstRow="0" w:lastRow="0" w:firstColumn="0" w:lastColumn="0" w:oddVBand="1" w:evenVBand="0" w:oddHBand="0" w:evenHBand="0" w:firstRowFirstColumn="0" w:firstRowLastColumn="0" w:lastRowFirstColumn="0" w:lastRowLastColumn="0"/>
            <w:tcW w:w="2268" w:type="dxa"/>
          </w:tcPr>
          <w:p w14:paraId="3C5E625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25C"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Mensaje</w:t>
            </w:r>
          </w:p>
        </w:tc>
      </w:tr>
      <w:tr w:rsidR="00B81FC7" w:rsidRPr="00DE53D1" w14:paraId="3C5E6260"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5E"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25F"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un mensaje que se envían una mascota a otra</w:t>
            </w:r>
          </w:p>
        </w:tc>
      </w:tr>
      <w:tr w:rsidR="00B81FC7" w:rsidRPr="00DE53D1" w14:paraId="3C5E6262"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26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266"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26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264"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26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26A"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6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3"/>
            <w:shd w:val="clear" w:color="auto" w:fill="auto"/>
          </w:tcPr>
          <w:p w14:paraId="3C5E6268"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identificador del mensaj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6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6E"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6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ontenido</w:t>
            </w:r>
          </w:p>
        </w:tc>
        <w:tc>
          <w:tcPr>
            <w:tcW w:w="2822" w:type="dxa"/>
            <w:gridSpan w:val="3"/>
            <w:shd w:val="clear" w:color="auto" w:fill="auto"/>
          </w:tcPr>
          <w:p w14:paraId="3C5E626C"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contenido del mensaj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6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72"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6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Fecha</w:t>
            </w:r>
          </w:p>
        </w:tc>
        <w:tc>
          <w:tcPr>
            <w:tcW w:w="2822" w:type="dxa"/>
            <w:gridSpan w:val="3"/>
            <w:shd w:val="clear" w:color="auto" w:fill="auto"/>
          </w:tcPr>
          <w:p w14:paraId="3C5E6270"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momento en el cual fue crea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71" w14:textId="77777777" w:rsidR="00584AE6" w:rsidRPr="00DE53D1" w:rsidRDefault="002C3142"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ate Time</w:t>
            </w:r>
          </w:p>
        </w:tc>
      </w:tr>
      <w:tr w:rsidR="00B81FC7" w:rsidRPr="00DE53D1" w14:paraId="3C5E6275" w14:textId="77777777" w:rsidTr="00B81FC7">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7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lastRenderedPageBreak/>
              <w:t>Objetivo</w:t>
            </w:r>
          </w:p>
        </w:tc>
        <w:tc>
          <w:tcPr>
            <w:tcW w:w="6764" w:type="dxa"/>
            <w:gridSpan w:val="5"/>
            <w:shd w:val="clear" w:color="auto" w:fill="auto"/>
          </w:tcPr>
          <w:p w14:paraId="3C5E6274" w14:textId="77777777" w:rsidR="00584AE6" w:rsidRPr="00DE53D1" w:rsidRDefault="00584AE6" w:rsidP="00F23FA3">
            <w:pPr>
              <w:keepNext/>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 xml:space="preserve">Facilitar la interacción entre usuarios </w:t>
            </w:r>
          </w:p>
        </w:tc>
      </w:tr>
    </w:tbl>
    <w:p w14:paraId="3C5E6276" w14:textId="77777777" w:rsidR="00584AE6" w:rsidRPr="00DE53D1" w:rsidRDefault="00584AE6" w:rsidP="00F23FA3">
      <w:pPr>
        <w:pStyle w:val="Descripcin"/>
        <w:spacing w:line="360" w:lineRule="auto"/>
        <w:jc w:val="center"/>
        <w:rPr>
          <w:rFonts w:asciiTheme="majorHAnsi" w:hAnsiTheme="majorHAnsi"/>
        </w:rPr>
      </w:pPr>
      <w:bookmarkStart w:id="280" w:name="_Toc417546181"/>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7</w:t>
      </w:r>
      <w:r w:rsidR="005C7733" w:rsidRPr="00DE53D1">
        <w:rPr>
          <w:rFonts w:asciiTheme="majorHAnsi" w:hAnsiTheme="majorHAnsi"/>
        </w:rPr>
        <w:fldChar w:fldCharType="end"/>
      </w:r>
      <w:r w:rsidRPr="00DE53D1">
        <w:rPr>
          <w:rFonts w:asciiTheme="majorHAnsi" w:hAnsiTheme="majorHAnsi"/>
        </w:rPr>
        <w:t>: Mensaje</w:t>
      </w:r>
      <w:bookmarkEnd w:id="280"/>
    </w:p>
    <w:p w14:paraId="3C5E6277"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278" w14:textId="77777777" w:rsidR="00584AE6" w:rsidRPr="00DE53D1" w:rsidRDefault="00B81FC7" w:rsidP="00F23FA3">
      <w:pPr>
        <w:pStyle w:val="Ttulo3"/>
        <w:spacing w:line="360" w:lineRule="auto"/>
      </w:pPr>
      <w:bookmarkStart w:id="281" w:name="_Toc417547032"/>
      <w:r w:rsidRPr="00DE53D1">
        <w:t xml:space="preserve">7.5.11 </w:t>
      </w:r>
      <w:r w:rsidR="00584AE6" w:rsidRPr="00DE53D1">
        <w:t>Reporte de Pérdida</w:t>
      </w:r>
      <w:bookmarkEnd w:id="281"/>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27D"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7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27A"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11</w:t>
            </w:r>
          </w:p>
        </w:tc>
        <w:tc>
          <w:tcPr>
            <w:cnfStyle w:val="000010000000" w:firstRow="0" w:lastRow="0" w:firstColumn="0" w:lastColumn="0" w:oddVBand="1" w:evenVBand="0" w:oddHBand="0" w:evenHBand="0" w:firstRowFirstColumn="0" w:firstRowLastColumn="0" w:lastRowFirstColumn="0" w:lastRowLastColumn="0"/>
            <w:tcW w:w="2268" w:type="dxa"/>
          </w:tcPr>
          <w:p w14:paraId="3C5E627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27C"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orte de Pérdida</w:t>
            </w:r>
          </w:p>
        </w:tc>
      </w:tr>
      <w:tr w:rsidR="00B81FC7" w:rsidRPr="00DE53D1" w14:paraId="3C5E6280"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7E"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27F"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un mensaje que se envían una mascota a otra</w:t>
            </w:r>
          </w:p>
        </w:tc>
      </w:tr>
      <w:tr w:rsidR="00B81FC7" w:rsidRPr="00DE53D1" w14:paraId="3C5E6282"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28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286"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28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284"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28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28A" w14:textId="77777777" w:rsidTr="00B81FC7">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8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2822" w:type="dxa"/>
            <w:gridSpan w:val="3"/>
            <w:shd w:val="clear" w:color="auto" w:fill="auto"/>
          </w:tcPr>
          <w:p w14:paraId="3C5E6288"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identificador del mensaj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89"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8E"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C5E628B"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ontenido</w:t>
            </w:r>
          </w:p>
        </w:tc>
        <w:tc>
          <w:tcPr>
            <w:tcW w:w="2822" w:type="dxa"/>
            <w:gridSpan w:val="3"/>
            <w:shd w:val="clear" w:color="auto" w:fill="auto"/>
          </w:tcPr>
          <w:p w14:paraId="3C5E628C"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contenido del mensaj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5E628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Cadena de caracteres</w:t>
            </w:r>
          </w:p>
        </w:tc>
      </w:tr>
      <w:tr w:rsidR="00B81FC7" w:rsidRPr="00DE53D1" w14:paraId="3C5E6291" w14:textId="77777777" w:rsidTr="00B81FC7">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8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290" w14:textId="77777777" w:rsidR="00584AE6" w:rsidRPr="00DE53D1" w:rsidRDefault="00584AE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 xml:space="preserve">Facilitar la interacción entre usuarios </w:t>
            </w:r>
          </w:p>
        </w:tc>
      </w:tr>
    </w:tbl>
    <w:p w14:paraId="3C5E6292" w14:textId="77777777" w:rsidR="00584AE6" w:rsidRPr="00DE53D1" w:rsidRDefault="00584AE6" w:rsidP="00F23FA3">
      <w:pPr>
        <w:pStyle w:val="Descripcin"/>
        <w:spacing w:line="360" w:lineRule="auto"/>
        <w:jc w:val="center"/>
        <w:rPr>
          <w:rFonts w:asciiTheme="majorHAnsi" w:hAnsiTheme="majorHAnsi"/>
        </w:rPr>
      </w:pPr>
      <w:bookmarkStart w:id="282" w:name="_Toc417546182"/>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8</w:t>
      </w:r>
      <w:r w:rsidR="005C7733" w:rsidRPr="00DE53D1">
        <w:rPr>
          <w:rFonts w:asciiTheme="majorHAnsi" w:hAnsiTheme="majorHAnsi"/>
        </w:rPr>
        <w:fldChar w:fldCharType="end"/>
      </w:r>
      <w:r w:rsidRPr="00DE53D1">
        <w:rPr>
          <w:rFonts w:asciiTheme="majorHAnsi" w:hAnsiTheme="majorHAnsi"/>
        </w:rPr>
        <w:t>: Reporte Perdida</w:t>
      </w:r>
      <w:bookmarkEnd w:id="282"/>
    </w:p>
    <w:p w14:paraId="3C5E6293" w14:textId="77777777" w:rsidR="00BB642A" w:rsidRPr="00DE53D1" w:rsidRDefault="00BB642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294" w14:textId="77777777" w:rsidR="00584AE6" w:rsidRPr="00DE53D1" w:rsidRDefault="00B81FC7" w:rsidP="00F23FA3">
      <w:pPr>
        <w:pStyle w:val="Ttulo3"/>
        <w:spacing w:line="360" w:lineRule="auto"/>
      </w:pPr>
      <w:bookmarkStart w:id="283" w:name="_Toc417547033"/>
      <w:r w:rsidRPr="00DE53D1">
        <w:t xml:space="preserve">7.5.12 </w:t>
      </w:r>
      <w:r w:rsidR="00584AE6" w:rsidRPr="00DE53D1">
        <w:t>Sistema</w:t>
      </w:r>
      <w:bookmarkEnd w:id="283"/>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B81FC7" w:rsidRPr="00DE53D1" w14:paraId="3C5E6299" w14:textId="77777777" w:rsidTr="00B81FC7">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95"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ID</w:t>
            </w:r>
          </w:p>
        </w:tc>
        <w:tc>
          <w:tcPr>
            <w:tcW w:w="1418" w:type="dxa"/>
            <w:gridSpan w:val="2"/>
            <w:shd w:val="clear" w:color="auto" w:fill="auto"/>
          </w:tcPr>
          <w:p w14:paraId="3C5E6296"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12</w:t>
            </w:r>
          </w:p>
        </w:tc>
        <w:tc>
          <w:tcPr>
            <w:cnfStyle w:val="000010000000" w:firstRow="0" w:lastRow="0" w:firstColumn="0" w:lastColumn="0" w:oddVBand="1" w:evenVBand="0" w:oddHBand="0" w:evenHBand="0" w:firstRowFirstColumn="0" w:firstRowLastColumn="0" w:lastRowFirstColumn="0" w:lastRowLastColumn="0"/>
            <w:tcW w:w="2268" w:type="dxa"/>
          </w:tcPr>
          <w:p w14:paraId="3C5E6297"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Elemento del Dominio</w:t>
            </w:r>
          </w:p>
        </w:tc>
        <w:tc>
          <w:tcPr>
            <w:tcW w:w="3078" w:type="dxa"/>
            <w:gridSpan w:val="2"/>
            <w:shd w:val="clear" w:color="auto" w:fill="auto"/>
          </w:tcPr>
          <w:p w14:paraId="3C5E6298" w14:textId="77777777" w:rsidR="00584AE6" w:rsidRPr="00DE53D1" w:rsidRDefault="00584AE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Sistema</w:t>
            </w:r>
          </w:p>
        </w:tc>
      </w:tr>
      <w:tr w:rsidR="00B81FC7" w:rsidRPr="00DE53D1" w14:paraId="3C5E629C" w14:textId="77777777" w:rsidTr="00B81FC7">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9A"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Descripción</w:t>
            </w:r>
          </w:p>
        </w:tc>
        <w:tc>
          <w:tcPr>
            <w:tcW w:w="6764" w:type="dxa"/>
            <w:gridSpan w:val="5"/>
          </w:tcPr>
          <w:p w14:paraId="3C5E629B"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Representa el sistema, es la forma en que relacionan todas las entidades</w:t>
            </w:r>
          </w:p>
        </w:tc>
      </w:tr>
      <w:tr w:rsidR="00B81FC7" w:rsidRPr="00DE53D1" w14:paraId="3C5E629E" w14:textId="77777777" w:rsidTr="00B81FC7">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C5E629D"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Atributos</w:t>
            </w:r>
          </w:p>
        </w:tc>
      </w:tr>
      <w:tr w:rsidR="00B81FC7" w:rsidRPr="00DE53D1" w14:paraId="3C5E62A2" w14:textId="77777777" w:rsidTr="00B81FC7">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C5E629F"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Nombre</w:t>
            </w:r>
          </w:p>
        </w:tc>
        <w:tc>
          <w:tcPr>
            <w:tcW w:w="2822" w:type="dxa"/>
            <w:gridSpan w:val="3"/>
            <w:shd w:val="clear" w:color="auto" w:fill="D2F7C3" w:themeFill="accent1" w:themeFillTint="33"/>
          </w:tcPr>
          <w:p w14:paraId="3C5E62A0" w14:textId="77777777" w:rsidR="00584AE6" w:rsidRPr="00DE53D1" w:rsidRDefault="00584AE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C5E62A1"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Tipo de Dato</w:t>
            </w:r>
          </w:p>
        </w:tc>
      </w:tr>
      <w:tr w:rsidR="00B81FC7" w:rsidRPr="00DE53D1" w14:paraId="3C5E62A5" w14:textId="77777777" w:rsidTr="00B81FC7">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C5E62A3" w14:textId="77777777" w:rsidR="00584AE6" w:rsidRPr="00DE53D1" w:rsidRDefault="00584AE6" w:rsidP="00F23FA3">
            <w:pPr>
              <w:spacing w:line="360" w:lineRule="auto"/>
              <w:rPr>
                <w:rFonts w:asciiTheme="majorHAnsi" w:hAnsiTheme="majorHAnsi"/>
                <w:i/>
                <w:color w:val="000000" w:themeColor="text1"/>
              </w:rPr>
            </w:pPr>
            <w:r w:rsidRPr="00DE53D1">
              <w:rPr>
                <w:rFonts w:asciiTheme="majorHAnsi" w:hAnsiTheme="majorHAnsi"/>
                <w:i/>
                <w:color w:val="000000" w:themeColor="text1"/>
              </w:rPr>
              <w:t>Objetivo</w:t>
            </w:r>
          </w:p>
        </w:tc>
        <w:tc>
          <w:tcPr>
            <w:tcW w:w="6764" w:type="dxa"/>
            <w:gridSpan w:val="5"/>
            <w:shd w:val="clear" w:color="auto" w:fill="auto"/>
          </w:tcPr>
          <w:p w14:paraId="3C5E62A4" w14:textId="77777777" w:rsidR="00584AE6" w:rsidRPr="00DE53D1" w:rsidRDefault="00584AE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i/>
                <w:color w:val="000000" w:themeColor="text1"/>
              </w:rPr>
            </w:pPr>
            <w:r w:rsidRPr="00DE53D1">
              <w:rPr>
                <w:rFonts w:asciiTheme="majorHAnsi" w:hAnsiTheme="majorHAnsi"/>
                <w:i/>
                <w:color w:val="000000" w:themeColor="text1"/>
              </w:rPr>
              <w:t>Facilitar la interacción entre las entidades del sistema</w:t>
            </w:r>
          </w:p>
        </w:tc>
      </w:tr>
    </w:tbl>
    <w:p w14:paraId="3C5E62A6" w14:textId="77777777" w:rsidR="00584AE6" w:rsidRPr="00DE53D1" w:rsidRDefault="00584AE6" w:rsidP="00F23FA3">
      <w:pPr>
        <w:pStyle w:val="Descripcin"/>
        <w:spacing w:line="360" w:lineRule="auto"/>
        <w:jc w:val="center"/>
        <w:rPr>
          <w:rFonts w:asciiTheme="majorHAnsi" w:hAnsiTheme="majorHAnsi"/>
        </w:rPr>
      </w:pPr>
      <w:bookmarkStart w:id="284" w:name="_Toc417546183"/>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19</w:t>
      </w:r>
      <w:r w:rsidR="005C7733" w:rsidRPr="00DE53D1">
        <w:rPr>
          <w:rFonts w:asciiTheme="majorHAnsi" w:hAnsiTheme="majorHAnsi"/>
        </w:rPr>
        <w:fldChar w:fldCharType="end"/>
      </w:r>
      <w:r w:rsidRPr="00DE53D1">
        <w:rPr>
          <w:rFonts w:asciiTheme="majorHAnsi" w:hAnsiTheme="majorHAnsi"/>
        </w:rPr>
        <w:t>: Sistema</w:t>
      </w:r>
      <w:bookmarkEnd w:id="284"/>
    </w:p>
    <w:p w14:paraId="3C5E62A7" w14:textId="77777777" w:rsidR="00584AE6" w:rsidRPr="00DE53D1" w:rsidRDefault="00584AE6"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00BB642A" w:rsidRPr="00DE53D1">
        <w:rPr>
          <w:rFonts w:asciiTheme="majorHAnsi" w:hAnsiTheme="majorHAnsi"/>
          <w:sz w:val="24"/>
          <w:szCs w:val="24"/>
        </w:rPr>
        <w:t>Tabla</w:t>
      </w:r>
      <w:r w:rsidRPr="00DE53D1">
        <w:rPr>
          <w:rFonts w:asciiTheme="majorHAnsi" w:hAnsiTheme="majorHAnsi"/>
          <w:sz w:val="24"/>
          <w:szCs w:val="24"/>
        </w:rPr>
        <w:t xml:space="preserve"> realizada por RAWR</w:t>
      </w:r>
    </w:p>
    <w:p w14:paraId="3C5E62A8" w14:textId="77777777" w:rsidR="00EE173B" w:rsidRPr="00DE53D1" w:rsidRDefault="00EE173B" w:rsidP="00F23FA3">
      <w:pPr>
        <w:pStyle w:val="Ttulo2"/>
        <w:spacing w:line="360" w:lineRule="auto"/>
      </w:pPr>
      <w:bookmarkStart w:id="285" w:name="_Toc417481949"/>
      <w:bookmarkStart w:id="286" w:name="_Toc417547034"/>
      <w:r w:rsidRPr="00DE53D1">
        <w:t>7.6 Suposiciones y dependencias</w:t>
      </w:r>
      <w:bookmarkEnd w:id="285"/>
      <w:bookmarkEnd w:id="286"/>
    </w:p>
    <w:p w14:paraId="3C5E62A9" w14:textId="77777777" w:rsidR="00EE173B" w:rsidRPr="00DE53D1" w:rsidRDefault="00EE173B" w:rsidP="00F23FA3">
      <w:pPr>
        <w:spacing w:line="360" w:lineRule="auto"/>
        <w:rPr>
          <w:rFonts w:asciiTheme="majorHAnsi" w:hAnsiTheme="majorHAnsi"/>
          <w:sz w:val="24"/>
          <w:szCs w:val="24"/>
        </w:rPr>
      </w:pPr>
      <w:r w:rsidRPr="00DE53D1">
        <w:rPr>
          <w:rFonts w:asciiTheme="majorHAnsi" w:hAnsiTheme="majorHAnsi"/>
          <w:sz w:val="24"/>
          <w:szCs w:val="24"/>
        </w:rPr>
        <w:t xml:space="preserve">Las suposiciones y dependencias en general son utilizadas para tomar ciertas decisiones que pueden llegar a afectar el software </w:t>
      </w:r>
      <w:r w:rsidR="009021B1" w:rsidRPr="00DE53D1">
        <w:rPr>
          <w:rFonts w:asciiTheme="majorHAnsi" w:hAnsiTheme="majorHAnsi"/>
          <w:sz w:val="24"/>
          <w:szCs w:val="24"/>
        </w:rPr>
        <w:t>mostrando cómo</w:t>
      </w:r>
      <w:r w:rsidRPr="00DE53D1">
        <w:rPr>
          <w:rFonts w:asciiTheme="majorHAnsi" w:hAnsiTheme="majorHAnsi"/>
          <w:sz w:val="24"/>
          <w:szCs w:val="24"/>
        </w:rPr>
        <w:t xml:space="preserve"> se deben cumplir determinadas características para que el proyecto funcione de manera correcta y efectiva.  A continuación </w:t>
      </w:r>
      <w:r w:rsidRPr="00DE53D1">
        <w:rPr>
          <w:rFonts w:asciiTheme="majorHAnsi" w:hAnsiTheme="majorHAnsi"/>
          <w:sz w:val="24"/>
          <w:szCs w:val="24"/>
        </w:rPr>
        <w:lastRenderedPageBreak/>
        <w:t xml:space="preserve">se van a listar las que pueden afectar al proyecto RAWR y a los requerimientos descritos en la sección </w:t>
      </w:r>
      <w:hyperlink w:anchor="_6.1_Propósito" w:history="1">
        <w:r w:rsidRPr="00381C6F">
          <w:rPr>
            <w:rStyle w:val="Hipervnculo"/>
            <w:rFonts w:asciiTheme="majorHAnsi" w:hAnsiTheme="majorHAnsi"/>
            <w:sz w:val="24"/>
            <w:szCs w:val="24"/>
          </w:rPr>
          <w:t xml:space="preserve">número </w:t>
        </w:r>
        <w:r w:rsidR="00381C6F" w:rsidRPr="00381C6F">
          <w:rPr>
            <w:rStyle w:val="Hipervnculo"/>
            <w:rFonts w:asciiTheme="majorHAnsi" w:hAnsiTheme="majorHAnsi"/>
            <w:sz w:val="24"/>
            <w:szCs w:val="24"/>
          </w:rPr>
          <w:t>6</w:t>
        </w:r>
        <w:r w:rsidRPr="00381C6F">
          <w:rPr>
            <w:rStyle w:val="Hipervnculo"/>
            <w:rFonts w:asciiTheme="majorHAnsi" w:hAnsiTheme="majorHAnsi"/>
            <w:sz w:val="24"/>
            <w:szCs w:val="24"/>
          </w:rPr>
          <w:t xml:space="preserve"> del documento</w:t>
        </w:r>
      </w:hyperlink>
      <w:r w:rsidRPr="00DE53D1">
        <w:rPr>
          <w:rFonts w:asciiTheme="majorHAnsi" w:hAnsiTheme="majorHAnsi"/>
          <w:sz w:val="24"/>
          <w:szCs w:val="24"/>
        </w:rPr>
        <w:t xml:space="preserve"> del presente documento.</w:t>
      </w:r>
    </w:p>
    <w:p w14:paraId="3C5E62AA" w14:textId="77777777" w:rsidR="00EE173B" w:rsidRPr="00DE53D1" w:rsidRDefault="00A35B23" w:rsidP="00F23FA3">
      <w:pPr>
        <w:pStyle w:val="Prrafodelista"/>
        <w:numPr>
          <w:ilvl w:val="0"/>
          <w:numId w:val="11"/>
        </w:numPr>
        <w:spacing w:line="360" w:lineRule="auto"/>
        <w:jc w:val="left"/>
        <w:rPr>
          <w:rFonts w:asciiTheme="majorHAnsi" w:hAnsiTheme="majorHAnsi"/>
          <w:sz w:val="24"/>
          <w:szCs w:val="24"/>
        </w:rPr>
      </w:pPr>
      <w:r w:rsidRPr="00DE53D1">
        <w:rPr>
          <w:rFonts w:asciiTheme="majorHAnsi" w:hAnsiTheme="majorHAnsi"/>
          <w:sz w:val="24"/>
          <w:szCs w:val="24"/>
        </w:rPr>
        <w:t>RAWR</w:t>
      </w:r>
      <w:r w:rsidR="00EE173B" w:rsidRPr="00DE53D1">
        <w:rPr>
          <w:rFonts w:asciiTheme="majorHAnsi" w:hAnsiTheme="majorHAnsi"/>
          <w:sz w:val="24"/>
          <w:szCs w:val="24"/>
        </w:rPr>
        <w:t xml:space="preserve"> debe correr en sistemas </w:t>
      </w:r>
      <w:r w:rsidR="00E409DC" w:rsidRPr="00DE53D1">
        <w:rPr>
          <w:rFonts w:asciiTheme="majorHAnsi" w:hAnsiTheme="majorHAnsi"/>
          <w:sz w:val="24"/>
          <w:szCs w:val="24"/>
        </w:rPr>
        <w:t>Android Lollipop  5.0.1</w:t>
      </w:r>
      <w:r w:rsidR="00EE173B" w:rsidRPr="00DE53D1">
        <w:rPr>
          <w:rFonts w:asciiTheme="majorHAnsi" w:hAnsiTheme="majorHAnsi"/>
          <w:sz w:val="24"/>
          <w:szCs w:val="24"/>
        </w:rPr>
        <w:t xml:space="preserve"> y con las especificaciones de hardware listadas en la </w:t>
      </w:r>
      <w:hyperlink w:anchor="_7.1.3_Interfaces_con" w:history="1">
        <w:r w:rsidR="00381C6F" w:rsidRPr="00381C6F">
          <w:rPr>
            <w:rStyle w:val="Hipervnculo"/>
            <w:rFonts w:asciiTheme="majorHAnsi" w:hAnsiTheme="majorHAnsi"/>
            <w:sz w:val="24"/>
            <w:szCs w:val="24"/>
          </w:rPr>
          <w:t>sección 7.1.3</w:t>
        </w:r>
      </w:hyperlink>
    </w:p>
    <w:p w14:paraId="3C5E62AB" w14:textId="77777777" w:rsidR="00EE173B" w:rsidRPr="00DE53D1" w:rsidRDefault="00EE173B" w:rsidP="00F23FA3">
      <w:pPr>
        <w:pStyle w:val="Prrafodelista"/>
        <w:numPr>
          <w:ilvl w:val="0"/>
          <w:numId w:val="11"/>
        </w:numPr>
        <w:spacing w:line="360" w:lineRule="auto"/>
        <w:jc w:val="left"/>
        <w:rPr>
          <w:rFonts w:asciiTheme="majorHAnsi" w:hAnsiTheme="majorHAnsi"/>
          <w:sz w:val="24"/>
          <w:szCs w:val="24"/>
        </w:rPr>
      </w:pPr>
      <w:r w:rsidRPr="00DE53D1">
        <w:rPr>
          <w:rFonts w:asciiTheme="majorHAnsi" w:hAnsiTheme="majorHAnsi"/>
          <w:sz w:val="24"/>
          <w:szCs w:val="24"/>
        </w:rPr>
        <w:t>Se debe tener mínimo en el celular 6 Mb libres de espacio para instalar el primer prototipo de la aplicación.</w:t>
      </w:r>
    </w:p>
    <w:p w14:paraId="3C5E62AC" w14:textId="77777777" w:rsidR="00EE173B" w:rsidRPr="00DE53D1" w:rsidRDefault="00EE173B" w:rsidP="00F23FA3">
      <w:pPr>
        <w:pStyle w:val="Prrafodelista"/>
        <w:numPr>
          <w:ilvl w:val="0"/>
          <w:numId w:val="11"/>
        </w:numPr>
        <w:spacing w:line="360" w:lineRule="auto"/>
        <w:rPr>
          <w:rFonts w:asciiTheme="majorHAnsi" w:hAnsiTheme="majorHAnsi"/>
          <w:sz w:val="24"/>
          <w:szCs w:val="24"/>
        </w:rPr>
      </w:pPr>
      <w:r w:rsidRPr="00DE53D1">
        <w:rPr>
          <w:rFonts w:asciiTheme="majorHAnsi" w:hAnsiTheme="majorHAnsi"/>
          <w:sz w:val="24"/>
          <w:szCs w:val="24"/>
        </w:rPr>
        <w:t xml:space="preserve">El sistema se debe desarrollar en </w:t>
      </w:r>
      <w:r w:rsidR="009021B1" w:rsidRPr="00DE53D1">
        <w:rPr>
          <w:rFonts w:asciiTheme="majorHAnsi" w:hAnsiTheme="majorHAnsi"/>
          <w:sz w:val="24"/>
          <w:szCs w:val="24"/>
        </w:rPr>
        <w:t>Android</w:t>
      </w:r>
      <w:r w:rsidRPr="00DE53D1">
        <w:rPr>
          <w:rFonts w:asciiTheme="majorHAnsi" w:hAnsiTheme="majorHAnsi"/>
          <w:sz w:val="24"/>
          <w:szCs w:val="24"/>
        </w:rPr>
        <w:t>.</w:t>
      </w:r>
    </w:p>
    <w:p w14:paraId="3C5E62AD" w14:textId="77777777" w:rsidR="00EE173B" w:rsidRPr="00DE53D1" w:rsidRDefault="00A35B23" w:rsidP="00F23FA3">
      <w:pPr>
        <w:pStyle w:val="Prrafodelista"/>
        <w:numPr>
          <w:ilvl w:val="0"/>
          <w:numId w:val="11"/>
        </w:numPr>
        <w:spacing w:line="360" w:lineRule="auto"/>
        <w:rPr>
          <w:rFonts w:asciiTheme="majorHAnsi" w:hAnsiTheme="majorHAnsi"/>
          <w:sz w:val="24"/>
          <w:szCs w:val="24"/>
        </w:rPr>
      </w:pPr>
      <w:r w:rsidRPr="00DE53D1">
        <w:rPr>
          <w:rFonts w:asciiTheme="majorHAnsi" w:hAnsiTheme="majorHAnsi"/>
          <w:sz w:val="24"/>
          <w:szCs w:val="24"/>
        </w:rPr>
        <w:t>RAWR</w:t>
      </w:r>
      <w:r w:rsidR="00EE173B" w:rsidRPr="00DE53D1">
        <w:rPr>
          <w:rFonts w:asciiTheme="majorHAnsi" w:hAnsiTheme="majorHAnsi"/>
          <w:sz w:val="24"/>
          <w:szCs w:val="24"/>
        </w:rPr>
        <w:t xml:space="preserve"> funcionará para las pruebas haciendo uso del wifi de la universidad javeriana.</w:t>
      </w:r>
    </w:p>
    <w:p w14:paraId="3C5E62AE" w14:textId="77777777" w:rsidR="00EE173B" w:rsidRPr="00DE53D1" w:rsidRDefault="00EE173B" w:rsidP="00F23FA3">
      <w:pPr>
        <w:pStyle w:val="Prrafodelista"/>
        <w:numPr>
          <w:ilvl w:val="0"/>
          <w:numId w:val="11"/>
        </w:numPr>
        <w:spacing w:line="360" w:lineRule="auto"/>
        <w:rPr>
          <w:rFonts w:asciiTheme="majorHAnsi" w:hAnsiTheme="majorHAnsi"/>
          <w:sz w:val="24"/>
          <w:szCs w:val="24"/>
        </w:rPr>
      </w:pPr>
      <w:r w:rsidRPr="00DE53D1">
        <w:rPr>
          <w:rFonts w:asciiTheme="majorHAnsi" w:hAnsiTheme="majorHAnsi"/>
          <w:sz w:val="24"/>
          <w:szCs w:val="24"/>
        </w:rPr>
        <w:t>El cliente hará parte del proceso de recolección y especificación de requerimientos como parte fundamental del proceso de categorización y priorización.</w:t>
      </w:r>
    </w:p>
    <w:p w14:paraId="3C5E62AF" w14:textId="77777777" w:rsidR="00EE173B" w:rsidRPr="00DE53D1" w:rsidRDefault="00EE173B" w:rsidP="00F23FA3">
      <w:pPr>
        <w:pStyle w:val="Prrafodelista"/>
        <w:spacing w:line="360" w:lineRule="auto"/>
        <w:rPr>
          <w:rFonts w:asciiTheme="majorHAnsi" w:hAnsiTheme="majorHAnsi"/>
          <w:sz w:val="24"/>
          <w:szCs w:val="24"/>
        </w:rPr>
      </w:pPr>
      <w:r w:rsidRPr="00DE53D1">
        <w:rPr>
          <w:rFonts w:asciiTheme="majorHAnsi" w:hAnsiTheme="majorHAnsi"/>
          <w:sz w:val="24"/>
          <w:szCs w:val="24"/>
        </w:rPr>
        <w:t>El cliente no puede solicitar cambios de fondo en los requerimientos una vez finalizado el proceso de recolección de los mismos.</w:t>
      </w:r>
    </w:p>
    <w:p w14:paraId="3C5E62B0" w14:textId="77777777" w:rsidR="00EE173B" w:rsidRPr="00DE53D1" w:rsidRDefault="00EE173B" w:rsidP="00F23FA3">
      <w:pPr>
        <w:pStyle w:val="Prrafodelista"/>
        <w:numPr>
          <w:ilvl w:val="0"/>
          <w:numId w:val="11"/>
        </w:numPr>
        <w:spacing w:line="360" w:lineRule="auto"/>
        <w:rPr>
          <w:rFonts w:asciiTheme="majorHAnsi" w:hAnsiTheme="majorHAnsi"/>
          <w:sz w:val="24"/>
          <w:szCs w:val="24"/>
        </w:rPr>
      </w:pPr>
      <w:r w:rsidRPr="00DE53D1">
        <w:rPr>
          <w:rFonts w:asciiTheme="majorHAnsi" w:hAnsiTheme="majorHAnsi"/>
          <w:sz w:val="24"/>
          <w:szCs w:val="24"/>
        </w:rPr>
        <w:t>El cliente no puede solicitar funcionalidades extra después de que se haya finalizado la realización del SRS.</w:t>
      </w:r>
    </w:p>
    <w:p w14:paraId="3C5E62B1" w14:textId="77777777" w:rsidR="00EE173B" w:rsidRPr="00DE53D1" w:rsidRDefault="00EE173B" w:rsidP="00F23FA3">
      <w:pPr>
        <w:pStyle w:val="Prrafodelista"/>
        <w:numPr>
          <w:ilvl w:val="0"/>
          <w:numId w:val="11"/>
        </w:numPr>
        <w:spacing w:line="360" w:lineRule="auto"/>
        <w:rPr>
          <w:rFonts w:asciiTheme="majorHAnsi" w:hAnsiTheme="majorHAnsi"/>
          <w:sz w:val="24"/>
          <w:szCs w:val="24"/>
        </w:rPr>
      </w:pPr>
      <w:r w:rsidRPr="00DE53D1">
        <w:rPr>
          <w:rFonts w:asciiTheme="majorHAnsi" w:hAnsiTheme="majorHAnsi"/>
          <w:sz w:val="24"/>
          <w:szCs w:val="24"/>
        </w:rPr>
        <w:t xml:space="preserve">La aplicación móvil </w:t>
      </w:r>
      <w:r w:rsidR="00A35B23" w:rsidRPr="00DE53D1">
        <w:rPr>
          <w:rFonts w:asciiTheme="majorHAnsi" w:hAnsiTheme="majorHAnsi"/>
          <w:sz w:val="24"/>
          <w:szCs w:val="24"/>
        </w:rPr>
        <w:t>RAWR</w:t>
      </w:r>
      <w:r w:rsidRPr="00DE53D1">
        <w:rPr>
          <w:rFonts w:asciiTheme="majorHAnsi" w:hAnsiTheme="majorHAnsi"/>
          <w:sz w:val="24"/>
          <w:szCs w:val="24"/>
        </w:rPr>
        <w:t xml:space="preserve"> tiene como único fin ser de tipo educativa por lo </w:t>
      </w:r>
      <w:r w:rsidR="009021B1" w:rsidRPr="00DE53D1">
        <w:rPr>
          <w:rFonts w:asciiTheme="majorHAnsi" w:hAnsiTheme="majorHAnsi"/>
          <w:sz w:val="24"/>
          <w:szCs w:val="24"/>
        </w:rPr>
        <w:t>que, no</w:t>
      </w:r>
      <w:r w:rsidRPr="00DE53D1">
        <w:rPr>
          <w:rFonts w:asciiTheme="majorHAnsi" w:hAnsiTheme="majorHAnsi"/>
          <w:sz w:val="24"/>
          <w:szCs w:val="24"/>
        </w:rPr>
        <w:t xml:space="preserve"> será comercializada por la Universidad ni por los miembros del grupo de trabajo.</w:t>
      </w:r>
    </w:p>
    <w:p w14:paraId="3C5E62B2" w14:textId="77777777" w:rsidR="00EE173B" w:rsidRPr="00DE53D1" w:rsidRDefault="00EE173B" w:rsidP="00F23FA3">
      <w:pPr>
        <w:pStyle w:val="Prrafodelista"/>
        <w:numPr>
          <w:ilvl w:val="0"/>
          <w:numId w:val="11"/>
        </w:numPr>
        <w:spacing w:line="360" w:lineRule="auto"/>
        <w:rPr>
          <w:rFonts w:asciiTheme="majorHAnsi" w:hAnsiTheme="majorHAnsi"/>
          <w:sz w:val="24"/>
          <w:szCs w:val="24"/>
        </w:rPr>
      </w:pPr>
      <w:r w:rsidRPr="00DE53D1">
        <w:rPr>
          <w:rFonts w:asciiTheme="majorHAnsi" w:hAnsiTheme="majorHAnsi"/>
          <w:sz w:val="24"/>
          <w:szCs w:val="24"/>
        </w:rPr>
        <w:t>Se requiere de una previa instalación de la base de datos en el servidor.</w:t>
      </w:r>
    </w:p>
    <w:p w14:paraId="3C5E62B3" w14:textId="77777777" w:rsidR="00EE173B" w:rsidRPr="00DE53D1" w:rsidRDefault="00EE173B" w:rsidP="00F23FA3">
      <w:pPr>
        <w:pStyle w:val="Prrafodelista"/>
        <w:numPr>
          <w:ilvl w:val="0"/>
          <w:numId w:val="11"/>
        </w:numPr>
        <w:spacing w:line="360" w:lineRule="auto"/>
        <w:rPr>
          <w:rFonts w:asciiTheme="majorHAnsi" w:hAnsiTheme="majorHAnsi"/>
          <w:sz w:val="24"/>
          <w:szCs w:val="24"/>
        </w:rPr>
      </w:pPr>
      <w:r w:rsidRPr="00DE53D1">
        <w:rPr>
          <w:rFonts w:asciiTheme="majorHAnsi" w:hAnsiTheme="majorHAnsi"/>
          <w:sz w:val="24"/>
          <w:szCs w:val="24"/>
        </w:rPr>
        <w:t>Es necesario tener una conexión de red estable para el buen funcionamiento de la aplicación.</w:t>
      </w:r>
    </w:p>
    <w:p w14:paraId="3C5E62B4" w14:textId="77777777" w:rsidR="00EE173B" w:rsidRPr="00DE53D1" w:rsidRDefault="00EE173B" w:rsidP="00F23FA3">
      <w:pPr>
        <w:pStyle w:val="Prrafodelista"/>
        <w:numPr>
          <w:ilvl w:val="0"/>
          <w:numId w:val="11"/>
        </w:numPr>
        <w:spacing w:line="360" w:lineRule="auto"/>
        <w:rPr>
          <w:rFonts w:asciiTheme="majorHAnsi" w:hAnsiTheme="majorHAnsi"/>
          <w:sz w:val="24"/>
          <w:szCs w:val="24"/>
        </w:rPr>
      </w:pPr>
      <w:r w:rsidRPr="00DE53D1">
        <w:rPr>
          <w:rFonts w:asciiTheme="majorHAnsi" w:hAnsiTheme="majorHAnsi"/>
          <w:sz w:val="24"/>
          <w:szCs w:val="24"/>
        </w:rPr>
        <w:t>Si la red de internet se cae, se debe iniciar sesión nuevamente en la aplicación del dispositivo móvil.</w:t>
      </w:r>
    </w:p>
    <w:p w14:paraId="3C5E62B5" w14:textId="77777777" w:rsidR="00EE173B" w:rsidRPr="00DE53D1" w:rsidRDefault="0006592F" w:rsidP="00F23FA3">
      <w:pPr>
        <w:pStyle w:val="Ttulo2"/>
        <w:spacing w:line="360" w:lineRule="auto"/>
      </w:pPr>
      <w:bookmarkStart w:id="287" w:name="_Toc417481950"/>
      <w:bookmarkStart w:id="288" w:name="_Toc417547035"/>
      <w:r w:rsidRPr="00DE53D1">
        <w:t>7.7 Distribución de requerimientos</w:t>
      </w:r>
      <w:bookmarkEnd w:id="287"/>
      <w:bookmarkEnd w:id="288"/>
    </w:p>
    <w:p w14:paraId="3C5E62B6" w14:textId="77777777" w:rsidR="00A5112D" w:rsidRPr="00DE53D1" w:rsidRDefault="00A5112D" w:rsidP="00F23FA3">
      <w:pPr>
        <w:spacing w:line="360" w:lineRule="auto"/>
        <w:rPr>
          <w:rFonts w:asciiTheme="majorHAnsi" w:hAnsiTheme="majorHAnsi"/>
          <w:sz w:val="24"/>
          <w:szCs w:val="24"/>
        </w:rPr>
      </w:pPr>
      <w:r w:rsidRPr="00DE53D1">
        <w:rPr>
          <w:rFonts w:asciiTheme="majorHAnsi" w:hAnsiTheme="majorHAnsi"/>
          <w:sz w:val="24"/>
          <w:szCs w:val="24"/>
        </w:rPr>
        <w:t xml:space="preserve">Esta sección permite realizar un mapeo de los requerimientos con respecto a las funciones del producto y a los componentes. La estructura se puede ver con mayor claridad en la </w:t>
      </w:r>
      <w:hyperlink w:anchor="_6.1_Propósito" w:history="1">
        <w:r w:rsidR="00381C6F" w:rsidRPr="00381C6F">
          <w:rPr>
            <w:rStyle w:val="Hipervnculo"/>
            <w:rFonts w:asciiTheme="majorHAnsi" w:hAnsiTheme="majorHAnsi"/>
            <w:sz w:val="24"/>
            <w:szCs w:val="24"/>
          </w:rPr>
          <w:t>sección 6</w:t>
        </w:r>
      </w:hyperlink>
      <w:r w:rsidRPr="00DE53D1">
        <w:rPr>
          <w:rFonts w:asciiTheme="majorHAnsi" w:hAnsiTheme="majorHAnsi"/>
          <w:sz w:val="24"/>
          <w:szCs w:val="24"/>
        </w:rPr>
        <w:t>, esta distribución permite localizar los requerimientos, conociendo en que módulo o parte del sistema se pueden encontrar.</w:t>
      </w:r>
    </w:p>
    <w:p w14:paraId="3C5E62B7" w14:textId="77777777" w:rsidR="00A5112D" w:rsidRPr="00DE53D1" w:rsidRDefault="00A5112D" w:rsidP="00F23FA3">
      <w:pPr>
        <w:spacing w:line="360" w:lineRule="auto"/>
        <w:rPr>
          <w:rFonts w:asciiTheme="majorHAnsi" w:hAnsiTheme="majorHAnsi"/>
          <w:sz w:val="24"/>
          <w:szCs w:val="24"/>
        </w:rPr>
      </w:pPr>
      <w:r w:rsidRPr="00DE53D1">
        <w:rPr>
          <w:rFonts w:asciiTheme="majorHAnsi" w:hAnsiTheme="majorHAnsi"/>
          <w:sz w:val="24"/>
          <w:szCs w:val="24"/>
        </w:rPr>
        <w:t>La distribución de los requerimientos hacia su origen (</w:t>
      </w:r>
      <w:r w:rsidRPr="00DE53D1">
        <w:rPr>
          <w:rFonts w:asciiTheme="majorHAnsi" w:hAnsiTheme="majorHAnsi"/>
          <w:sz w:val="24"/>
          <w:szCs w:val="24"/>
          <w:highlight w:val="yellow"/>
        </w:rPr>
        <w:t>Ver Relaciones CU-REQ.pdf)</w:t>
      </w:r>
      <w:r w:rsidRPr="00DE53D1">
        <w:rPr>
          <w:rFonts w:asciiTheme="majorHAnsi" w:hAnsiTheme="majorHAnsi"/>
          <w:sz w:val="24"/>
          <w:szCs w:val="24"/>
        </w:rPr>
        <w:t xml:space="preserve"> relacionan los requerimientos con los casos de uso planteados desde el principio del proyecto.</w:t>
      </w:r>
    </w:p>
    <w:p w14:paraId="3C5E62B8" w14:textId="77777777" w:rsidR="00A5112D" w:rsidRPr="00DE53D1" w:rsidRDefault="00A5112D" w:rsidP="00F23FA3">
      <w:pPr>
        <w:spacing w:line="360" w:lineRule="auto"/>
        <w:rPr>
          <w:rFonts w:asciiTheme="majorHAnsi" w:hAnsiTheme="majorHAnsi"/>
          <w:sz w:val="24"/>
          <w:szCs w:val="24"/>
        </w:rPr>
      </w:pPr>
      <w:r w:rsidRPr="00DE53D1">
        <w:rPr>
          <w:rFonts w:asciiTheme="majorHAnsi" w:hAnsiTheme="majorHAnsi"/>
          <w:sz w:val="24"/>
          <w:szCs w:val="24"/>
        </w:rPr>
        <w:lastRenderedPageBreak/>
        <w:t>La distribución de los requerimientos con otros requerimientos en una lista de adyacencia. (</w:t>
      </w:r>
      <w:r w:rsidRPr="00DE53D1">
        <w:rPr>
          <w:rFonts w:asciiTheme="majorHAnsi" w:hAnsiTheme="majorHAnsi"/>
          <w:sz w:val="24"/>
          <w:szCs w:val="24"/>
          <w:highlight w:val="yellow"/>
        </w:rPr>
        <w:t>Ver Relaciones REQ-REQ.</w:t>
      </w:r>
      <w:r w:rsidRPr="00DE53D1">
        <w:rPr>
          <w:rFonts w:asciiTheme="majorHAnsi" w:hAnsiTheme="majorHAnsi"/>
          <w:sz w:val="24"/>
          <w:szCs w:val="24"/>
        </w:rPr>
        <w:t xml:space="preserve">xlsx) y el grafo generado por las relaciones entre estos </w:t>
      </w:r>
      <w:r w:rsidRPr="00DE53D1">
        <w:rPr>
          <w:rFonts w:asciiTheme="majorHAnsi" w:hAnsiTheme="majorHAnsi"/>
          <w:sz w:val="24"/>
          <w:szCs w:val="24"/>
          <w:highlight w:val="yellow"/>
        </w:rPr>
        <w:t>(Ver Grafo</w:t>
      </w:r>
      <w:r w:rsidRPr="00DE53D1">
        <w:rPr>
          <w:rFonts w:asciiTheme="majorHAnsi" w:hAnsiTheme="majorHAnsi"/>
          <w:sz w:val="24"/>
          <w:szCs w:val="24"/>
        </w:rPr>
        <w:t>).</w:t>
      </w:r>
    </w:p>
    <w:p w14:paraId="3C5E62B9" w14:textId="77777777" w:rsidR="00A5112D" w:rsidRPr="00DE53D1" w:rsidRDefault="00A5112D" w:rsidP="00F23FA3">
      <w:pPr>
        <w:spacing w:line="360" w:lineRule="auto"/>
        <w:rPr>
          <w:rFonts w:asciiTheme="majorHAnsi" w:hAnsiTheme="majorHAnsi"/>
          <w:sz w:val="24"/>
          <w:szCs w:val="24"/>
        </w:rPr>
      </w:pPr>
      <w:r w:rsidRPr="00DE53D1">
        <w:rPr>
          <w:rFonts w:asciiTheme="majorHAnsi" w:hAnsiTheme="majorHAnsi"/>
          <w:sz w:val="24"/>
          <w:szCs w:val="24"/>
        </w:rPr>
        <w:t>Categorías</w:t>
      </w:r>
    </w:p>
    <w:p w14:paraId="3C5E62BA" w14:textId="77777777" w:rsidR="00A5112D" w:rsidRPr="00DE53D1" w:rsidRDefault="00A5112D" w:rsidP="0049194F">
      <w:pPr>
        <w:pStyle w:val="Prrafodelista"/>
        <w:numPr>
          <w:ilvl w:val="0"/>
          <w:numId w:val="17"/>
        </w:numPr>
        <w:spacing w:after="120" w:line="360" w:lineRule="auto"/>
        <w:rPr>
          <w:rFonts w:asciiTheme="majorHAnsi" w:hAnsiTheme="majorHAnsi"/>
          <w:sz w:val="24"/>
          <w:szCs w:val="24"/>
        </w:rPr>
      </w:pPr>
      <w:r w:rsidRPr="00DE53D1">
        <w:rPr>
          <w:rFonts w:asciiTheme="majorHAnsi" w:hAnsiTheme="majorHAnsi"/>
          <w:sz w:val="24"/>
          <w:szCs w:val="24"/>
        </w:rPr>
        <w:t>Mascotas: todo lo relacionado con mascotas (</w:t>
      </w:r>
      <w:r w:rsidR="002C3142" w:rsidRPr="00DE53D1">
        <w:rPr>
          <w:rFonts w:asciiTheme="majorHAnsi" w:hAnsiTheme="majorHAnsi"/>
          <w:sz w:val="24"/>
          <w:szCs w:val="24"/>
        </w:rPr>
        <w:t>Ej.</w:t>
      </w:r>
      <w:r w:rsidRPr="00DE53D1">
        <w:rPr>
          <w:rFonts w:asciiTheme="majorHAnsi" w:hAnsiTheme="majorHAnsi"/>
          <w:sz w:val="24"/>
          <w:szCs w:val="24"/>
        </w:rPr>
        <w:t>, CRUD).</w:t>
      </w:r>
    </w:p>
    <w:p w14:paraId="3C5E62BB" w14:textId="77777777" w:rsidR="00A5112D" w:rsidRPr="00DE53D1" w:rsidRDefault="00A5112D" w:rsidP="0049194F">
      <w:pPr>
        <w:pStyle w:val="Prrafodelista"/>
        <w:numPr>
          <w:ilvl w:val="0"/>
          <w:numId w:val="17"/>
        </w:numPr>
        <w:spacing w:after="120" w:line="360" w:lineRule="auto"/>
        <w:rPr>
          <w:rFonts w:asciiTheme="majorHAnsi" w:hAnsiTheme="majorHAnsi"/>
          <w:sz w:val="24"/>
          <w:szCs w:val="24"/>
        </w:rPr>
      </w:pPr>
      <w:r w:rsidRPr="00DE53D1">
        <w:rPr>
          <w:rFonts w:asciiTheme="majorHAnsi" w:hAnsiTheme="majorHAnsi"/>
          <w:sz w:val="24"/>
          <w:szCs w:val="24"/>
        </w:rPr>
        <w:t>Usuario dueño de mascota.</w:t>
      </w:r>
    </w:p>
    <w:p w14:paraId="3C5E62BC" w14:textId="77777777" w:rsidR="00A5112D" w:rsidRPr="00DE53D1" w:rsidRDefault="00A5112D" w:rsidP="0049194F">
      <w:pPr>
        <w:pStyle w:val="Prrafodelista"/>
        <w:numPr>
          <w:ilvl w:val="0"/>
          <w:numId w:val="17"/>
        </w:numPr>
        <w:spacing w:after="120" w:line="360" w:lineRule="auto"/>
        <w:rPr>
          <w:rFonts w:asciiTheme="majorHAnsi" w:hAnsiTheme="majorHAnsi"/>
          <w:sz w:val="24"/>
          <w:szCs w:val="24"/>
        </w:rPr>
      </w:pPr>
      <w:r w:rsidRPr="00DE53D1">
        <w:rPr>
          <w:rFonts w:asciiTheme="majorHAnsi" w:hAnsiTheme="majorHAnsi"/>
          <w:sz w:val="24"/>
          <w:szCs w:val="24"/>
        </w:rPr>
        <w:t>Usuario empresa.</w:t>
      </w:r>
    </w:p>
    <w:p w14:paraId="3C5E62BD" w14:textId="77777777" w:rsidR="00A5112D" w:rsidRPr="00DE53D1" w:rsidRDefault="00A5112D" w:rsidP="0049194F">
      <w:pPr>
        <w:pStyle w:val="Prrafodelista"/>
        <w:numPr>
          <w:ilvl w:val="0"/>
          <w:numId w:val="17"/>
        </w:numPr>
        <w:spacing w:after="120" w:line="360" w:lineRule="auto"/>
        <w:rPr>
          <w:rFonts w:asciiTheme="majorHAnsi" w:hAnsiTheme="majorHAnsi"/>
          <w:sz w:val="24"/>
          <w:szCs w:val="24"/>
        </w:rPr>
      </w:pPr>
      <w:r w:rsidRPr="00DE53D1">
        <w:rPr>
          <w:rFonts w:asciiTheme="majorHAnsi" w:hAnsiTheme="majorHAnsi"/>
          <w:sz w:val="24"/>
          <w:szCs w:val="24"/>
        </w:rPr>
        <w:t>Comunicaciones: mensajes y clasificado.</w:t>
      </w:r>
    </w:p>
    <w:p w14:paraId="3C5E62BE" w14:textId="77777777" w:rsidR="00A5112D" w:rsidRPr="00DE53D1" w:rsidRDefault="00A5112D" w:rsidP="0049194F">
      <w:pPr>
        <w:pStyle w:val="Prrafodelista"/>
        <w:numPr>
          <w:ilvl w:val="0"/>
          <w:numId w:val="17"/>
        </w:numPr>
        <w:spacing w:after="120" w:line="360" w:lineRule="auto"/>
        <w:rPr>
          <w:rFonts w:asciiTheme="majorHAnsi" w:hAnsiTheme="majorHAnsi"/>
          <w:sz w:val="24"/>
          <w:szCs w:val="24"/>
        </w:rPr>
      </w:pPr>
      <w:r w:rsidRPr="00DE53D1">
        <w:rPr>
          <w:rFonts w:asciiTheme="majorHAnsi" w:hAnsiTheme="majorHAnsi"/>
          <w:sz w:val="24"/>
          <w:szCs w:val="24"/>
        </w:rPr>
        <w:t>Moderaciones: usuario moderador, todo lo relacionado con reportes de abuso y el usuario que los revisa y cataloga.</w:t>
      </w:r>
    </w:p>
    <w:p w14:paraId="3C5E62BF" w14:textId="77777777" w:rsidR="00A5112D" w:rsidRPr="00DE53D1" w:rsidRDefault="00A5112D" w:rsidP="0049194F">
      <w:pPr>
        <w:pStyle w:val="Prrafodelista"/>
        <w:numPr>
          <w:ilvl w:val="0"/>
          <w:numId w:val="17"/>
        </w:numPr>
        <w:spacing w:after="120" w:line="360" w:lineRule="auto"/>
        <w:rPr>
          <w:rFonts w:asciiTheme="majorHAnsi" w:hAnsiTheme="majorHAnsi"/>
          <w:sz w:val="24"/>
          <w:szCs w:val="24"/>
        </w:rPr>
      </w:pPr>
      <w:r w:rsidRPr="00DE53D1">
        <w:rPr>
          <w:rFonts w:asciiTheme="majorHAnsi" w:hAnsiTheme="majorHAnsi"/>
          <w:sz w:val="24"/>
          <w:szCs w:val="24"/>
        </w:rPr>
        <w:t>No funcionales.</w:t>
      </w:r>
    </w:p>
    <w:p w14:paraId="3C5E62C0" w14:textId="77777777" w:rsidR="00BF17D7" w:rsidRPr="00DE53D1" w:rsidRDefault="00A5112D" w:rsidP="00F23FA3">
      <w:pPr>
        <w:spacing w:line="360" w:lineRule="auto"/>
        <w:rPr>
          <w:rFonts w:asciiTheme="majorHAnsi" w:hAnsiTheme="majorHAnsi"/>
          <w:sz w:val="24"/>
          <w:szCs w:val="24"/>
        </w:rPr>
      </w:pPr>
      <w:r w:rsidRPr="00DE53D1">
        <w:rPr>
          <w:rFonts w:asciiTheme="majorHAnsi" w:hAnsiTheme="majorHAnsi"/>
          <w:sz w:val="24"/>
          <w:szCs w:val="24"/>
        </w:rPr>
        <w:t xml:space="preserve">Los requerimientos que serán implementados en el prototipo de esta entrega son: crear usuario dueño de mascota, iniciar sesión y crear mascota. Por lo tanto los requerimientos planeados para futuras versiones del sistema son todos los demás que se encuentra en </w:t>
      </w:r>
      <w:r w:rsidRPr="00DE53D1">
        <w:rPr>
          <w:rFonts w:asciiTheme="majorHAnsi" w:hAnsiTheme="majorHAnsi"/>
          <w:sz w:val="24"/>
          <w:szCs w:val="24"/>
          <w:highlight w:val="yellow"/>
        </w:rPr>
        <w:t>Es</w:t>
      </w:r>
      <w:r w:rsidR="00381C6F">
        <w:rPr>
          <w:rFonts w:asciiTheme="majorHAnsi" w:hAnsiTheme="majorHAnsi"/>
          <w:sz w:val="24"/>
          <w:szCs w:val="24"/>
          <w:highlight w:val="yellow"/>
        </w:rPr>
        <w:t>pecificación Requerimientos.</w:t>
      </w:r>
      <w:r w:rsidR="00381C6F">
        <w:rPr>
          <w:rFonts w:asciiTheme="majorHAnsi" w:hAnsiTheme="majorHAnsi"/>
          <w:sz w:val="24"/>
          <w:szCs w:val="24"/>
        </w:rPr>
        <w:t>xlsm</w:t>
      </w:r>
      <w:r w:rsidRPr="00DE53D1">
        <w:rPr>
          <w:rFonts w:asciiTheme="majorHAnsi" w:hAnsiTheme="majorHAnsi"/>
          <w:sz w:val="24"/>
          <w:szCs w:val="24"/>
        </w:rPr>
        <w:t>.</w:t>
      </w:r>
    </w:p>
    <w:p w14:paraId="3C5E62C1" w14:textId="77777777" w:rsidR="00C03B85" w:rsidRPr="00DE53D1" w:rsidRDefault="00C03B85" w:rsidP="00F23FA3">
      <w:pPr>
        <w:spacing w:line="360" w:lineRule="auto"/>
        <w:rPr>
          <w:rFonts w:asciiTheme="majorHAnsi" w:hAnsiTheme="majorHAnsi"/>
        </w:rPr>
      </w:pPr>
    </w:p>
    <w:p w14:paraId="3C5E62C2" w14:textId="77777777" w:rsidR="00BF17D7" w:rsidRPr="00DE53D1" w:rsidRDefault="00BF17D7" w:rsidP="00F23FA3">
      <w:pPr>
        <w:spacing w:line="360" w:lineRule="auto"/>
        <w:rPr>
          <w:rFonts w:asciiTheme="majorHAnsi" w:hAnsiTheme="majorHAnsi"/>
        </w:rPr>
      </w:pPr>
    </w:p>
    <w:p w14:paraId="3C5E62C3" w14:textId="77777777" w:rsidR="00A5112D" w:rsidRPr="00DE53D1" w:rsidRDefault="00A5112D" w:rsidP="00F23FA3">
      <w:pPr>
        <w:spacing w:line="360" w:lineRule="auto"/>
        <w:rPr>
          <w:rFonts w:asciiTheme="majorHAnsi" w:hAnsiTheme="majorHAnsi"/>
        </w:rPr>
      </w:pPr>
    </w:p>
    <w:p w14:paraId="3C5E62C4" w14:textId="77777777" w:rsidR="00597FC7" w:rsidRPr="00DE53D1" w:rsidRDefault="00597FC7" w:rsidP="00F23FA3">
      <w:pPr>
        <w:spacing w:line="360" w:lineRule="auto"/>
        <w:rPr>
          <w:rFonts w:asciiTheme="majorHAnsi" w:hAnsiTheme="majorHAnsi"/>
        </w:rPr>
      </w:pPr>
    </w:p>
    <w:p w14:paraId="3C5E62C5" w14:textId="77777777" w:rsidR="001C3844" w:rsidRPr="00DE53D1" w:rsidRDefault="001C3844" w:rsidP="00F23FA3">
      <w:pPr>
        <w:spacing w:line="360" w:lineRule="auto"/>
        <w:rPr>
          <w:rFonts w:asciiTheme="majorHAnsi" w:hAnsiTheme="majorHAnsi"/>
        </w:rPr>
      </w:pPr>
    </w:p>
    <w:p w14:paraId="3C5E62C6" w14:textId="77777777" w:rsidR="001C3844" w:rsidRPr="00DE53D1" w:rsidRDefault="001C3844" w:rsidP="00F23FA3">
      <w:pPr>
        <w:spacing w:line="360" w:lineRule="auto"/>
        <w:rPr>
          <w:rFonts w:asciiTheme="majorHAnsi" w:hAnsiTheme="majorHAnsi"/>
        </w:rPr>
      </w:pPr>
    </w:p>
    <w:p w14:paraId="3C5E62C7" w14:textId="77777777" w:rsidR="001C3844" w:rsidRPr="00DE53D1" w:rsidRDefault="001C3844" w:rsidP="00F23FA3">
      <w:pPr>
        <w:spacing w:line="360" w:lineRule="auto"/>
        <w:rPr>
          <w:rFonts w:asciiTheme="majorHAnsi" w:hAnsiTheme="majorHAnsi"/>
        </w:rPr>
      </w:pPr>
    </w:p>
    <w:p w14:paraId="3C5E62C8" w14:textId="77777777" w:rsidR="001C3844" w:rsidRPr="00DE53D1" w:rsidRDefault="001C3844" w:rsidP="00F23FA3">
      <w:pPr>
        <w:spacing w:line="360" w:lineRule="auto"/>
        <w:rPr>
          <w:rFonts w:asciiTheme="majorHAnsi" w:hAnsiTheme="majorHAnsi"/>
        </w:rPr>
      </w:pPr>
    </w:p>
    <w:p w14:paraId="3C5E62C9" w14:textId="77777777" w:rsidR="001C3844" w:rsidRPr="00DE53D1" w:rsidRDefault="001C3844" w:rsidP="00F23FA3">
      <w:pPr>
        <w:spacing w:line="360" w:lineRule="auto"/>
        <w:rPr>
          <w:rFonts w:asciiTheme="majorHAnsi" w:hAnsiTheme="majorHAnsi"/>
        </w:rPr>
      </w:pPr>
    </w:p>
    <w:p w14:paraId="3C5E62CA" w14:textId="77777777" w:rsidR="00F10A19" w:rsidRPr="00DE53D1" w:rsidRDefault="00F10A19" w:rsidP="00705E63">
      <w:pPr>
        <w:pStyle w:val="Ttulo1"/>
        <w:numPr>
          <w:ilvl w:val="0"/>
          <w:numId w:val="55"/>
        </w:numPr>
      </w:pPr>
      <w:bookmarkStart w:id="289" w:name="_Toc417481951"/>
      <w:bookmarkStart w:id="290" w:name="_Toc417547036"/>
      <w:r w:rsidRPr="00DE53D1">
        <w:lastRenderedPageBreak/>
        <w:t>Requerimientos Específicos</w:t>
      </w:r>
      <w:bookmarkEnd w:id="289"/>
      <w:bookmarkEnd w:id="290"/>
    </w:p>
    <w:p w14:paraId="3C5E62CB" w14:textId="77777777" w:rsidR="0006592F" w:rsidRPr="00DE53D1" w:rsidRDefault="0006592F" w:rsidP="00F23FA3">
      <w:pPr>
        <w:spacing w:line="360" w:lineRule="auto"/>
        <w:rPr>
          <w:rFonts w:asciiTheme="majorHAnsi" w:hAnsiTheme="majorHAnsi"/>
          <w:sz w:val="24"/>
          <w:szCs w:val="24"/>
        </w:rPr>
      </w:pPr>
      <w:r w:rsidRPr="00DE53D1">
        <w:rPr>
          <w:rFonts w:asciiTheme="majorHAnsi" w:hAnsiTheme="majorHAnsi"/>
          <w:sz w:val="24"/>
          <w:szCs w:val="24"/>
        </w:rPr>
        <w:t xml:space="preserve">El proceso de especificación de requerimientos es detallado en la </w:t>
      </w:r>
      <w:r w:rsidRPr="00DE53D1">
        <w:rPr>
          <w:rFonts w:asciiTheme="majorHAnsi" w:hAnsiTheme="majorHAnsi"/>
          <w:sz w:val="24"/>
          <w:szCs w:val="24"/>
          <w:highlight w:val="yellow"/>
        </w:rPr>
        <w:t xml:space="preserve">sección </w:t>
      </w:r>
      <w:r w:rsidR="00DB4556" w:rsidRPr="00DE53D1">
        <w:rPr>
          <w:rFonts w:asciiTheme="majorHAnsi" w:hAnsiTheme="majorHAnsi"/>
          <w:sz w:val="24"/>
          <w:szCs w:val="24"/>
          <w:highlight w:val="yellow"/>
        </w:rPr>
        <w:t>10.1.4.2</w:t>
      </w:r>
      <w:r w:rsidRPr="00DE53D1">
        <w:rPr>
          <w:rFonts w:asciiTheme="majorHAnsi" w:hAnsiTheme="majorHAnsi"/>
          <w:sz w:val="24"/>
          <w:szCs w:val="24"/>
        </w:rPr>
        <w:t xml:space="preserve"> del SPMP.</w:t>
      </w:r>
    </w:p>
    <w:p w14:paraId="3C5E62CC" w14:textId="77777777" w:rsidR="0006592F" w:rsidRPr="00DE53D1" w:rsidRDefault="0006592F" w:rsidP="00F23FA3">
      <w:pPr>
        <w:pStyle w:val="Ttulo2"/>
        <w:spacing w:line="360" w:lineRule="auto"/>
      </w:pPr>
      <w:bookmarkStart w:id="291" w:name="_Toc417481952"/>
      <w:bookmarkStart w:id="292" w:name="_Toc417547037"/>
      <w:r w:rsidRPr="00DE53D1">
        <w:t>8.1 Requerimientos de interfaces externas</w:t>
      </w:r>
      <w:bookmarkEnd w:id="291"/>
      <w:bookmarkEnd w:id="292"/>
    </w:p>
    <w:p w14:paraId="3C5E62CD" w14:textId="77777777" w:rsidR="0006592F" w:rsidRDefault="0006592F" w:rsidP="00F23FA3">
      <w:pPr>
        <w:pStyle w:val="Ttulo3"/>
        <w:spacing w:line="360" w:lineRule="auto"/>
      </w:pPr>
      <w:bookmarkStart w:id="293" w:name="_Toc417481953"/>
      <w:bookmarkStart w:id="294" w:name="_Toc417547038"/>
      <w:r w:rsidRPr="00DE53D1">
        <w:t>8.1.1 Interfaces con el usuario</w:t>
      </w:r>
      <w:bookmarkEnd w:id="293"/>
      <w:bookmarkEnd w:id="294"/>
    </w:p>
    <w:p w14:paraId="3C5E62CE" w14:textId="77777777" w:rsidR="008E52FE" w:rsidRPr="000A744F" w:rsidRDefault="000A744F" w:rsidP="000A744F">
      <w:pPr>
        <w:spacing w:line="360" w:lineRule="auto"/>
        <w:rPr>
          <w:rFonts w:asciiTheme="majorHAnsi" w:hAnsiTheme="majorHAnsi"/>
          <w:sz w:val="24"/>
          <w:szCs w:val="24"/>
        </w:rPr>
      </w:pPr>
      <w:r w:rsidRPr="000A744F">
        <w:rPr>
          <w:rFonts w:asciiTheme="majorHAnsi" w:hAnsiTheme="majorHAnsi"/>
          <w:sz w:val="24"/>
          <w:szCs w:val="24"/>
        </w:rPr>
        <w:t>La interacción de la aplicación se realizará por medio de un dispositivo móvil, con sistema operativo Android, esto se llevará a cabo por medio de una pantalla táctil. La correcta funcionalidad de la aplicación se garantiza en un celular Nexus 4. La pantalla de este dispositivo es LCD, táctil, de 768x1280 pixeles. La interfaz gráfica que se le muestra al usuario es similar a la siguiente:</w:t>
      </w:r>
    </w:p>
    <w:p w14:paraId="3C5E62CF" w14:textId="77777777" w:rsidR="00BB642A" w:rsidRPr="00DE53D1" w:rsidRDefault="00BB642A" w:rsidP="00F23FA3">
      <w:pPr>
        <w:spacing w:line="360" w:lineRule="auto"/>
        <w:rPr>
          <w:rFonts w:asciiTheme="majorHAnsi" w:hAnsiTheme="majorHAnsi"/>
        </w:rPr>
        <w:sectPr w:rsidR="00BB642A" w:rsidRPr="00DE53D1" w:rsidSect="00775115">
          <w:headerReference w:type="even" r:id="rId40"/>
          <w:headerReference w:type="default" r:id="rId41"/>
          <w:footerReference w:type="default" r:id="rId42"/>
          <w:headerReference w:type="first" r:id="rId43"/>
          <w:pgSz w:w="12240" w:h="15840" w:code="1"/>
          <w:pgMar w:top="1417" w:right="1418" w:bottom="1417" w:left="1418" w:header="709" w:footer="709" w:gutter="0"/>
          <w:cols w:space="708"/>
          <w:docGrid w:linePitch="360"/>
        </w:sectPr>
      </w:pPr>
    </w:p>
    <w:p w14:paraId="3C5E62D0" w14:textId="77777777" w:rsidR="000A744F" w:rsidRDefault="000A744F" w:rsidP="00E85676">
      <w:pPr>
        <w:keepNext/>
        <w:spacing w:line="360" w:lineRule="auto"/>
        <w:ind w:left="567"/>
      </w:pPr>
      <w:r>
        <w:rPr>
          <w:noProof/>
          <w:lang w:eastAsia="es-CO"/>
        </w:rPr>
        <w:drawing>
          <wp:inline distT="0" distB="0" distL="0" distR="0" wp14:anchorId="3C5E65D5" wp14:editId="3C5E65D6">
            <wp:extent cx="1734820" cy="3086100"/>
            <wp:effectExtent l="0" t="0" r="0" b="0"/>
            <wp:docPr id="7" name="Imagen 7" descr="C:\Users\Fabián Merchán\Pictures\Rawr\Screenshots\Screenshot_2015-04-22-16-13-47.png"/>
            <wp:cNvGraphicFramePr/>
            <a:graphic xmlns:a="http://schemas.openxmlformats.org/drawingml/2006/main">
              <a:graphicData uri="http://schemas.openxmlformats.org/drawingml/2006/picture">
                <pic:pic xmlns:pic="http://schemas.openxmlformats.org/drawingml/2006/picture">
                  <pic:nvPicPr>
                    <pic:cNvPr id="16" name="Imagen 16" descr="C:\Users\Fabián Merchán\Pictures\Rawr\Screenshots\Screenshot_2015-04-22-16-13-47.png"/>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733550" cy="3086100"/>
                    </a:xfrm>
                    <a:prstGeom prst="rect">
                      <a:avLst/>
                    </a:prstGeom>
                    <a:noFill/>
                    <a:ln>
                      <a:noFill/>
                    </a:ln>
                  </pic:spPr>
                </pic:pic>
              </a:graphicData>
            </a:graphic>
          </wp:inline>
        </w:drawing>
      </w:r>
    </w:p>
    <w:p w14:paraId="3C5E62D1" w14:textId="77777777" w:rsidR="00BB642A" w:rsidRPr="00DE53D1" w:rsidRDefault="000A744F" w:rsidP="00E85676">
      <w:pPr>
        <w:pStyle w:val="Descripcin"/>
        <w:jc w:val="center"/>
        <w:rPr>
          <w:rFonts w:asciiTheme="majorHAnsi" w:hAnsiTheme="majorHAnsi"/>
        </w:rPr>
      </w:pPr>
      <w:bookmarkStart w:id="295" w:name="_Toc417546160"/>
      <w:r>
        <w:t xml:space="preserve">Ilustración </w:t>
      </w:r>
      <w:fldSimple w:instr=" SEQ Ilustración \* ARABIC ">
        <w:r>
          <w:rPr>
            <w:noProof/>
          </w:rPr>
          <w:t>7</w:t>
        </w:r>
      </w:fldSimple>
      <w:r>
        <w:t>: Imagen De Inicio</w:t>
      </w:r>
      <w:bookmarkEnd w:id="295"/>
    </w:p>
    <w:p w14:paraId="3C5E62D2" w14:textId="77777777" w:rsidR="000A744F" w:rsidRDefault="000A744F" w:rsidP="00E85676">
      <w:pPr>
        <w:keepNext/>
        <w:spacing w:line="360" w:lineRule="auto"/>
        <w:ind w:left="709"/>
      </w:pPr>
      <w:r>
        <w:rPr>
          <w:noProof/>
          <w:lang w:eastAsia="es-CO"/>
        </w:rPr>
        <w:drawing>
          <wp:inline distT="0" distB="0" distL="0" distR="0" wp14:anchorId="3C5E65D7" wp14:editId="3C5E65D8">
            <wp:extent cx="1712595" cy="3048000"/>
            <wp:effectExtent l="0" t="0" r="1905" b="0"/>
            <wp:docPr id="18" name="Imagen 18" descr="C:\Users\Fabián Merchán\Pictures\Rawr\Screenshots\Screenshot_2015-04-22-13-45-39.png"/>
            <wp:cNvGraphicFramePr/>
            <a:graphic xmlns:a="http://schemas.openxmlformats.org/drawingml/2006/main">
              <a:graphicData uri="http://schemas.openxmlformats.org/drawingml/2006/picture">
                <pic:pic xmlns:pic="http://schemas.openxmlformats.org/drawingml/2006/picture">
                  <pic:nvPicPr>
                    <pic:cNvPr id="18" name="Imagen 18" descr="C:\Users\Fabián Merchán\Pictures\Rawr\Screenshots\Screenshot_2015-04-22-13-45-39.png"/>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712595" cy="3048000"/>
                    </a:xfrm>
                    <a:prstGeom prst="rect">
                      <a:avLst/>
                    </a:prstGeom>
                    <a:noFill/>
                    <a:ln>
                      <a:noFill/>
                    </a:ln>
                  </pic:spPr>
                </pic:pic>
              </a:graphicData>
            </a:graphic>
          </wp:inline>
        </w:drawing>
      </w:r>
    </w:p>
    <w:p w14:paraId="3C5E62D3" w14:textId="77777777" w:rsidR="00BB642A" w:rsidRPr="00DE53D1" w:rsidRDefault="000A744F" w:rsidP="00E85676">
      <w:pPr>
        <w:pStyle w:val="Descripcin"/>
        <w:ind w:left="709"/>
        <w:rPr>
          <w:rFonts w:asciiTheme="majorHAnsi" w:hAnsiTheme="majorHAnsi"/>
        </w:rPr>
      </w:pPr>
      <w:bookmarkStart w:id="296" w:name="_Toc417546161"/>
      <w:r>
        <w:t xml:space="preserve">Ilustración </w:t>
      </w:r>
      <w:fldSimple w:instr=" SEQ Ilustración \* ARABIC ">
        <w:r>
          <w:rPr>
            <w:noProof/>
          </w:rPr>
          <w:t>8</w:t>
        </w:r>
      </w:fldSimple>
      <w:r>
        <w:t>: Imagen de la aplicación</w:t>
      </w:r>
      <w:bookmarkEnd w:id="296"/>
    </w:p>
    <w:p w14:paraId="3C5E62D4" w14:textId="77777777" w:rsidR="00BB642A" w:rsidRPr="00DE53D1" w:rsidRDefault="00BB642A" w:rsidP="00F23FA3">
      <w:pPr>
        <w:pStyle w:val="Descripcin"/>
        <w:spacing w:line="360" w:lineRule="auto"/>
        <w:jc w:val="center"/>
        <w:rPr>
          <w:rFonts w:asciiTheme="majorHAnsi" w:hAnsiTheme="majorHAnsi"/>
        </w:rPr>
        <w:sectPr w:rsidR="00BB642A" w:rsidRPr="00DE53D1" w:rsidSect="00E85676">
          <w:type w:val="continuous"/>
          <w:pgSz w:w="12240" w:h="15840" w:code="1"/>
          <w:pgMar w:top="1417" w:right="1418" w:bottom="1417" w:left="1701" w:header="709" w:footer="709" w:gutter="0"/>
          <w:cols w:num="2" w:space="803"/>
          <w:docGrid w:linePitch="360"/>
        </w:sectPr>
      </w:pPr>
    </w:p>
    <w:p w14:paraId="3C5E62D5" w14:textId="77777777" w:rsidR="002B018F" w:rsidRPr="00DE53D1" w:rsidRDefault="00BB642A" w:rsidP="00F23FA3">
      <w:pPr>
        <w:spacing w:line="360" w:lineRule="auto"/>
        <w:jc w:val="center"/>
        <w:rPr>
          <w:rFonts w:asciiTheme="majorHAnsi" w:hAnsiTheme="majorHAnsi"/>
        </w:rPr>
      </w:pPr>
      <w:r w:rsidRPr="00DE53D1">
        <w:rPr>
          <w:rFonts w:asciiTheme="majorHAnsi" w:hAnsiTheme="majorHAnsi"/>
          <w:b/>
        </w:rPr>
        <w:t xml:space="preserve">Nota: </w:t>
      </w:r>
      <w:r w:rsidRPr="00DE53D1">
        <w:rPr>
          <w:rFonts w:asciiTheme="majorHAnsi" w:hAnsiTheme="majorHAnsi"/>
        </w:rPr>
        <w:t>Ilustraciones realizadas por el grupo RAWR</w:t>
      </w:r>
    </w:p>
    <w:tbl>
      <w:tblPr>
        <w:tblStyle w:val="Cuadrculaclara-nfasis1"/>
        <w:tblW w:w="5448" w:type="dxa"/>
        <w:jc w:val="center"/>
        <w:tblLook w:val="04A0" w:firstRow="1" w:lastRow="0" w:firstColumn="1" w:lastColumn="0" w:noHBand="0" w:noVBand="1"/>
      </w:tblPr>
      <w:tblGrid>
        <w:gridCol w:w="1185"/>
        <w:gridCol w:w="4263"/>
      </w:tblGrid>
      <w:tr w:rsidR="00404842" w:rsidRPr="00DE53D1" w14:paraId="3C5E62D8" w14:textId="77777777" w:rsidTr="003F0B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5E62D6" w14:textId="77777777" w:rsidR="00404842" w:rsidRPr="00DE53D1" w:rsidRDefault="00404842" w:rsidP="00F23FA3">
            <w:pPr>
              <w:spacing w:before="120" w:after="168" w:line="360" w:lineRule="auto"/>
              <w:rPr>
                <w:rFonts w:cs="Arial"/>
                <w:b w:val="0"/>
                <w:bCs w:val="0"/>
                <w:color w:val="000000"/>
                <w:sz w:val="19"/>
                <w:szCs w:val="19"/>
              </w:rPr>
            </w:pPr>
            <w:r w:rsidRPr="00DE53D1">
              <w:rPr>
                <w:rFonts w:cs="Arial"/>
                <w:b w:val="0"/>
                <w:bCs w:val="0"/>
                <w:color w:val="000000"/>
                <w:sz w:val="19"/>
                <w:szCs w:val="19"/>
              </w:rPr>
              <w:t>Pantalla</w:t>
            </w:r>
          </w:p>
        </w:tc>
        <w:tc>
          <w:tcPr>
            <w:tcW w:w="0" w:type="auto"/>
            <w:hideMark/>
          </w:tcPr>
          <w:p w14:paraId="3C5E62D7" w14:textId="77777777" w:rsidR="00404842" w:rsidRPr="00DE53D1" w:rsidRDefault="00404842" w:rsidP="00F23FA3">
            <w:pPr>
              <w:spacing w:before="120" w:after="168" w:line="360" w:lineRule="auto"/>
              <w:cnfStyle w:val="100000000000" w:firstRow="1" w:lastRow="0" w:firstColumn="0" w:lastColumn="0" w:oddVBand="0" w:evenVBand="0" w:oddHBand="0" w:evenHBand="0" w:firstRowFirstColumn="0" w:firstRowLastColumn="0" w:lastRowFirstColumn="0" w:lastRowLastColumn="0"/>
              <w:rPr>
                <w:rFonts w:cs="Arial"/>
                <w:color w:val="000000"/>
                <w:sz w:val="19"/>
                <w:szCs w:val="19"/>
              </w:rPr>
            </w:pPr>
            <w:r w:rsidRPr="00DE53D1">
              <w:rPr>
                <w:rFonts w:cs="Arial"/>
                <w:color w:val="000000"/>
                <w:sz w:val="19"/>
                <w:szCs w:val="19"/>
              </w:rPr>
              <w:t xml:space="preserve">IPS LCD pantalla táctil capacitiva de 4,7" con Corning Gorilla Glass 2, 768x1280 pixeles (320 ppi), 16,8M. </w:t>
            </w:r>
            <w:r w:rsidR="002C3142" w:rsidRPr="00DE53D1">
              <w:rPr>
                <w:rFonts w:cs="Arial"/>
                <w:color w:val="000000"/>
                <w:sz w:val="19"/>
                <w:szCs w:val="19"/>
              </w:rPr>
              <w:t>De</w:t>
            </w:r>
            <w:r w:rsidRPr="00DE53D1">
              <w:rPr>
                <w:rFonts w:cs="Arial"/>
                <w:color w:val="000000"/>
                <w:sz w:val="19"/>
                <w:szCs w:val="19"/>
              </w:rPr>
              <w:t xml:space="preserve"> colores.</w:t>
            </w:r>
          </w:p>
        </w:tc>
      </w:tr>
      <w:tr w:rsidR="00404842" w:rsidRPr="00DE53D1" w14:paraId="3C5E62DB" w14:textId="77777777" w:rsidTr="003F0B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5E62D9" w14:textId="77777777" w:rsidR="00404842" w:rsidRPr="00DE53D1" w:rsidRDefault="00404842" w:rsidP="00F23FA3">
            <w:pPr>
              <w:spacing w:before="120" w:after="168" w:line="360" w:lineRule="auto"/>
              <w:rPr>
                <w:rFonts w:cs="Arial"/>
                <w:b w:val="0"/>
                <w:bCs w:val="0"/>
                <w:color w:val="000000"/>
                <w:sz w:val="19"/>
                <w:szCs w:val="19"/>
              </w:rPr>
            </w:pPr>
            <w:r w:rsidRPr="00DE53D1">
              <w:rPr>
                <w:rFonts w:cs="Arial"/>
                <w:b w:val="0"/>
                <w:bCs w:val="0"/>
                <w:color w:val="000000"/>
                <w:sz w:val="19"/>
                <w:szCs w:val="19"/>
              </w:rPr>
              <w:lastRenderedPageBreak/>
              <w:t>Interfaz de entrada</w:t>
            </w:r>
          </w:p>
        </w:tc>
        <w:tc>
          <w:tcPr>
            <w:tcW w:w="0" w:type="auto"/>
            <w:hideMark/>
          </w:tcPr>
          <w:p w14:paraId="3C5E62DA" w14:textId="77777777" w:rsidR="00404842" w:rsidRPr="00DE53D1" w:rsidRDefault="002C3142" w:rsidP="00F23FA3">
            <w:pPr>
              <w:keepNext/>
              <w:spacing w:before="120" w:after="168"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19"/>
                <w:szCs w:val="19"/>
              </w:rPr>
            </w:pPr>
            <w:r w:rsidRPr="00DE53D1">
              <w:rPr>
                <w:rFonts w:asciiTheme="majorHAnsi" w:hAnsiTheme="majorHAnsi" w:cs="Arial"/>
                <w:color w:val="000000"/>
                <w:sz w:val="19"/>
                <w:szCs w:val="19"/>
              </w:rPr>
              <w:t>Multitáctil</w:t>
            </w:r>
            <w:r w:rsidR="00404842" w:rsidRPr="00DE53D1">
              <w:rPr>
                <w:rFonts w:asciiTheme="majorHAnsi" w:hAnsiTheme="majorHAnsi" w:cs="Arial"/>
                <w:color w:val="000000"/>
                <w:sz w:val="19"/>
                <w:szCs w:val="19"/>
              </w:rPr>
              <w:t xml:space="preserve"> (Hasta 10 puntos).</w:t>
            </w:r>
          </w:p>
        </w:tc>
      </w:tr>
    </w:tbl>
    <w:p w14:paraId="3C5E62DC" w14:textId="77777777" w:rsidR="00404842" w:rsidRPr="00DE53D1" w:rsidRDefault="003F0BE8" w:rsidP="00F23FA3">
      <w:pPr>
        <w:pStyle w:val="Descripcin"/>
        <w:spacing w:line="360" w:lineRule="auto"/>
        <w:jc w:val="center"/>
        <w:rPr>
          <w:rFonts w:asciiTheme="majorHAnsi" w:hAnsiTheme="majorHAnsi"/>
        </w:rPr>
      </w:pPr>
      <w:bookmarkStart w:id="297" w:name="_Toc417546162"/>
      <w:r w:rsidRPr="00DE53D1">
        <w:rPr>
          <w:rFonts w:asciiTheme="majorHAnsi" w:hAnsiTheme="majorHAnsi"/>
        </w:rPr>
        <w:t xml:space="preserve">Ilustración </w:t>
      </w:r>
      <w:r w:rsidR="005C7733" w:rsidRPr="00DE53D1">
        <w:rPr>
          <w:rFonts w:asciiTheme="majorHAnsi" w:hAnsiTheme="majorHAnsi"/>
        </w:rPr>
        <w:fldChar w:fldCharType="begin"/>
      </w:r>
      <w:r w:rsidRPr="00DE53D1">
        <w:rPr>
          <w:rFonts w:asciiTheme="majorHAnsi" w:hAnsiTheme="majorHAnsi"/>
        </w:rPr>
        <w:instrText xml:space="preserve"> SEQ Ilustración \* ARABIC </w:instrText>
      </w:r>
      <w:r w:rsidR="005C7733" w:rsidRPr="00DE53D1">
        <w:rPr>
          <w:rFonts w:asciiTheme="majorHAnsi" w:hAnsiTheme="majorHAnsi"/>
        </w:rPr>
        <w:fldChar w:fldCharType="separate"/>
      </w:r>
      <w:r w:rsidR="000A744F">
        <w:rPr>
          <w:rFonts w:asciiTheme="majorHAnsi" w:hAnsiTheme="majorHAnsi"/>
          <w:noProof/>
        </w:rPr>
        <w:t>10</w:t>
      </w:r>
      <w:r w:rsidR="005C7733" w:rsidRPr="00DE53D1">
        <w:rPr>
          <w:rFonts w:asciiTheme="majorHAnsi" w:hAnsiTheme="majorHAnsi"/>
        </w:rPr>
        <w:fldChar w:fldCharType="end"/>
      </w:r>
      <w:r w:rsidRPr="00DE53D1">
        <w:rPr>
          <w:rFonts w:asciiTheme="majorHAnsi" w:hAnsiTheme="majorHAnsi"/>
        </w:rPr>
        <w:t>: Información Nexus 4</w:t>
      </w:r>
      <w:bookmarkEnd w:id="297"/>
    </w:p>
    <w:p w14:paraId="3C5E62DD" w14:textId="77777777" w:rsidR="003F0BE8" w:rsidRPr="00DE53D1" w:rsidRDefault="003F0BE8" w:rsidP="00F23FA3">
      <w:pPr>
        <w:spacing w:line="360" w:lineRule="auto"/>
        <w:jc w:val="center"/>
        <w:rPr>
          <w:rFonts w:asciiTheme="majorHAnsi" w:hAnsiTheme="majorHAnsi"/>
        </w:rPr>
      </w:pPr>
      <w:r w:rsidRPr="00DE53D1">
        <w:rPr>
          <w:rFonts w:asciiTheme="majorHAnsi" w:hAnsiTheme="majorHAnsi"/>
          <w:b/>
        </w:rPr>
        <w:t xml:space="preserve">Nota: </w:t>
      </w:r>
      <w:r w:rsidRPr="00DE53D1">
        <w:rPr>
          <w:rFonts w:asciiTheme="majorHAnsi" w:hAnsiTheme="majorHAnsi"/>
        </w:rPr>
        <w:t xml:space="preserve">Esta tabla muestra información relevante acerca de un teléfono celular Nexus 4, no fue realizada por el grupo RAWR </w:t>
      </w:r>
      <w:r w:rsidR="005C7733" w:rsidRPr="00DE53D1">
        <w:rPr>
          <w:rFonts w:asciiTheme="majorHAnsi" w:hAnsiTheme="majorHAnsi"/>
        </w:rPr>
        <w:fldChar w:fldCharType="begin"/>
      </w:r>
      <w:r w:rsidR="00D461D2" w:rsidRPr="00DE53D1">
        <w:rPr>
          <w:rFonts w:asciiTheme="majorHAnsi" w:hAnsiTheme="majorHAnsi"/>
        </w:rPr>
        <w:instrText xml:space="preserve"> ADDIN ZOTERO_ITEM CSL_CITATION {"citationID":"ms89k9gqk","properties":{"formattedCitation":"[1]","plainCitation":"[1]"},"citationItems":[{"id":223,"uris":["http://zotero.org/users/2345493/items/WDSZIF6Z"],"uri":["http://zotero.org/users/2345493/items/WDSZIF6Z"],"itemData":{"id":223,"type":"entry-encyclopedia","title":"Nexus 4","container-title":"Wikipedia, la enciclopedia libre","source":"Wikipedia","abstract":"El Nexus 4 es un teléfono inteligente de gama alta desarrollado por Google en la colaboración con LG. Es la cuarta generación de la gama Nexus. Se caracteriza por poseer una cámara de 8 MP, pantalla IPS LCD capacitiva y procesador de cuatro núcleos. Salió al mercado con la versión de Android 4.2 y se actualizó a Android 5.0 Lollipop y luego a Android 5.1 (LMY470) Lollipop .\nLa presentación del Nexus 4 no se pudo realizar a causa del huracán Sandy que azotó Nueva York el día 29 de octubre de 2012. Todos los datos fueron presentados en el blog de Google, junto con los de la tableta Nexus 10 y una mejorada Nexus 7, con conexión 3G.","URL":"http://es.wikipedia.org/w/index.php?title=Nexus_4&amp;oldid=81586919","note":"Page Version ID: 81586919","language":"es","issued":{"date-parts":[["2015",4,19]]},"accessed":{"date-parts":[["2015",4,23]]}}}],"schema":"https://github.com/citation-style-language/schema/raw/master/csl-citation.json"} </w:instrText>
      </w:r>
      <w:r w:rsidR="005C7733" w:rsidRPr="00DE53D1">
        <w:rPr>
          <w:rFonts w:asciiTheme="majorHAnsi" w:hAnsiTheme="majorHAnsi"/>
        </w:rPr>
        <w:fldChar w:fldCharType="separate"/>
      </w:r>
      <w:r w:rsidR="00D461D2" w:rsidRPr="00DE53D1">
        <w:rPr>
          <w:rFonts w:asciiTheme="majorHAnsi" w:hAnsiTheme="majorHAnsi" w:cs="Times New Roman"/>
          <w:sz w:val="24"/>
        </w:rPr>
        <w:t>[1]</w:t>
      </w:r>
      <w:r w:rsidR="005C7733" w:rsidRPr="00DE53D1">
        <w:rPr>
          <w:rFonts w:asciiTheme="majorHAnsi" w:hAnsiTheme="majorHAnsi"/>
        </w:rPr>
        <w:fldChar w:fldCharType="end"/>
      </w:r>
      <w:r w:rsidRPr="00DE53D1">
        <w:rPr>
          <w:rFonts w:asciiTheme="majorHAnsi" w:hAnsiTheme="majorHAnsi"/>
        </w:rPr>
        <w:t>.</w:t>
      </w:r>
    </w:p>
    <w:p w14:paraId="3C5E62DE" w14:textId="77777777" w:rsidR="00463092" w:rsidRPr="00DE53D1" w:rsidRDefault="00463092" w:rsidP="00F23FA3">
      <w:pPr>
        <w:spacing w:line="360" w:lineRule="auto"/>
        <w:rPr>
          <w:rFonts w:asciiTheme="majorHAnsi" w:hAnsiTheme="majorHAnsi"/>
        </w:rPr>
      </w:pPr>
      <w:r w:rsidRPr="00DE53D1">
        <w:rPr>
          <w:rFonts w:asciiTheme="majorHAnsi" w:hAnsiTheme="majorHAnsi"/>
        </w:rPr>
        <w:t xml:space="preserve">Para </w:t>
      </w:r>
      <w:r w:rsidR="00D732F4" w:rsidRPr="00DE53D1">
        <w:rPr>
          <w:rFonts w:asciiTheme="majorHAnsi" w:hAnsiTheme="majorHAnsi"/>
        </w:rPr>
        <w:t>más</w:t>
      </w:r>
      <w:r w:rsidRPr="00DE53D1">
        <w:rPr>
          <w:rFonts w:asciiTheme="majorHAnsi" w:hAnsiTheme="majorHAnsi"/>
        </w:rPr>
        <w:t xml:space="preserve"> información puede consultar</w:t>
      </w:r>
      <w:r w:rsidR="00D732F4" w:rsidRPr="00DE53D1">
        <w:rPr>
          <w:rFonts w:asciiTheme="majorHAnsi" w:hAnsiTheme="majorHAnsi"/>
        </w:rPr>
        <w:t xml:space="preserve"> la </w:t>
      </w:r>
      <w:r w:rsidR="00D732F4" w:rsidRPr="00C1213E">
        <w:rPr>
          <w:rFonts w:asciiTheme="majorHAnsi" w:hAnsiTheme="majorHAnsi"/>
        </w:rPr>
        <w:t xml:space="preserve">sección </w:t>
      </w:r>
      <w:hyperlink w:anchor="_7.1.2_Interfaces_con" w:history="1">
        <w:r w:rsidR="00D732F4" w:rsidRPr="00C1213E">
          <w:rPr>
            <w:rStyle w:val="Hipervnculo"/>
            <w:rFonts w:asciiTheme="majorHAnsi" w:hAnsiTheme="majorHAnsi"/>
          </w:rPr>
          <w:t>7.1.2 Interfaces con el usuario</w:t>
        </w:r>
      </w:hyperlink>
    </w:p>
    <w:p w14:paraId="3C5E62DF" w14:textId="77777777" w:rsidR="0006592F" w:rsidRPr="00DE53D1" w:rsidRDefault="0006592F" w:rsidP="00F23FA3">
      <w:pPr>
        <w:pStyle w:val="Ttulo3"/>
        <w:spacing w:line="360" w:lineRule="auto"/>
      </w:pPr>
      <w:bookmarkStart w:id="298" w:name="_Toc417481954"/>
      <w:bookmarkStart w:id="299" w:name="_Toc417547039"/>
      <w:r w:rsidRPr="00DE53D1">
        <w:t>8.1.2 Interfaces con el hardware</w:t>
      </w:r>
      <w:bookmarkEnd w:id="298"/>
      <w:bookmarkEnd w:id="299"/>
    </w:p>
    <w:p w14:paraId="3C5E62E0" w14:textId="77777777" w:rsidR="008879FC" w:rsidRPr="00DE53D1" w:rsidRDefault="008879FC" w:rsidP="00F23FA3">
      <w:pPr>
        <w:spacing w:line="360" w:lineRule="auto"/>
        <w:rPr>
          <w:rFonts w:asciiTheme="majorHAnsi" w:hAnsiTheme="majorHAnsi"/>
          <w:sz w:val="24"/>
          <w:szCs w:val="24"/>
        </w:rPr>
      </w:pPr>
      <w:r w:rsidRPr="00DE53D1">
        <w:rPr>
          <w:rFonts w:asciiTheme="majorHAnsi" w:hAnsiTheme="majorHAnsi"/>
          <w:sz w:val="24"/>
          <w:szCs w:val="24"/>
        </w:rPr>
        <w:t xml:space="preserve">La comunicación entre los diferentes dispositivos se hará mediante HTTP y el protocolo OAuth 2. Para más información consultar la sección </w:t>
      </w:r>
      <w:hyperlink w:anchor="_7.1.3_Interfaces_con" w:history="1">
        <w:r w:rsidR="00D732F4" w:rsidRPr="00C1213E">
          <w:rPr>
            <w:rStyle w:val="Hipervnculo"/>
            <w:rFonts w:asciiTheme="majorHAnsi" w:hAnsiTheme="majorHAnsi"/>
            <w:sz w:val="24"/>
            <w:szCs w:val="24"/>
          </w:rPr>
          <w:t xml:space="preserve">7.1.3 interfaces con el </w:t>
        </w:r>
        <w:r w:rsidR="002C3142" w:rsidRPr="00C1213E">
          <w:rPr>
            <w:rStyle w:val="Hipervnculo"/>
            <w:rFonts w:asciiTheme="majorHAnsi" w:hAnsiTheme="majorHAnsi"/>
            <w:sz w:val="24"/>
            <w:szCs w:val="24"/>
          </w:rPr>
          <w:t>hardware</w:t>
        </w:r>
      </w:hyperlink>
    </w:p>
    <w:p w14:paraId="3C5E62E1" w14:textId="77777777" w:rsidR="0006592F" w:rsidRPr="00DE53D1" w:rsidRDefault="0006592F" w:rsidP="00F23FA3">
      <w:pPr>
        <w:pStyle w:val="Ttulo3"/>
        <w:spacing w:line="360" w:lineRule="auto"/>
      </w:pPr>
      <w:bookmarkStart w:id="300" w:name="_Toc417481955"/>
      <w:bookmarkStart w:id="301" w:name="_Toc417547040"/>
      <w:r w:rsidRPr="00DE53D1">
        <w:t>8.1.3 Interfaces con software</w:t>
      </w:r>
      <w:bookmarkEnd w:id="300"/>
      <w:bookmarkEnd w:id="301"/>
    </w:p>
    <w:tbl>
      <w:tblPr>
        <w:tblStyle w:val="Cuadrculaclara-nfasis1"/>
        <w:tblW w:w="0" w:type="auto"/>
        <w:tblLook w:val="04A0" w:firstRow="1" w:lastRow="0" w:firstColumn="1" w:lastColumn="0" w:noHBand="0" w:noVBand="1"/>
      </w:tblPr>
      <w:tblGrid>
        <w:gridCol w:w="4772"/>
        <w:gridCol w:w="4772"/>
      </w:tblGrid>
      <w:tr w:rsidR="000D294A" w:rsidRPr="00DE53D1" w14:paraId="3C5E62E3" w14:textId="77777777" w:rsidTr="000D29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4" w:type="dxa"/>
            <w:gridSpan w:val="2"/>
          </w:tcPr>
          <w:p w14:paraId="3C5E62E2" w14:textId="77777777" w:rsidR="000D294A" w:rsidRPr="00DE53D1" w:rsidRDefault="000D294A" w:rsidP="00F23FA3">
            <w:pPr>
              <w:spacing w:line="360" w:lineRule="auto"/>
              <w:jc w:val="center"/>
              <w:rPr>
                <w:b w:val="0"/>
              </w:rPr>
            </w:pPr>
            <w:r w:rsidRPr="00DE53D1">
              <w:rPr>
                <w:b w:val="0"/>
              </w:rPr>
              <w:t>Requerimientos mínimos</w:t>
            </w:r>
          </w:p>
        </w:tc>
      </w:tr>
      <w:tr w:rsidR="000D294A" w:rsidRPr="00DE53D1" w14:paraId="3C5E62E6" w14:textId="77777777" w:rsidTr="000D2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2" w:type="dxa"/>
          </w:tcPr>
          <w:p w14:paraId="3C5E62E4" w14:textId="77777777" w:rsidR="000D294A" w:rsidRPr="00DE53D1" w:rsidRDefault="000D294A" w:rsidP="00F23FA3">
            <w:pPr>
              <w:spacing w:line="360" w:lineRule="auto"/>
            </w:pPr>
            <w:r w:rsidRPr="00DE53D1">
              <w:t>Sistema operativo</w:t>
            </w:r>
          </w:p>
        </w:tc>
        <w:tc>
          <w:tcPr>
            <w:tcW w:w="4772" w:type="dxa"/>
          </w:tcPr>
          <w:p w14:paraId="3C5E62E5" w14:textId="77777777" w:rsidR="000D294A" w:rsidRPr="00DE53D1" w:rsidRDefault="000D294A"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ndroid</w:t>
            </w:r>
          </w:p>
        </w:tc>
      </w:tr>
      <w:tr w:rsidR="000D294A" w:rsidRPr="00DE53D1" w14:paraId="3C5E62E9" w14:textId="77777777" w:rsidTr="000D294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2" w:type="dxa"/>
          </w:tcPr>
          <w:p w14:paraId="3C5E62E7" w14:textId="77777777" w:rsidR="000D294A" w:rsidRPr="00DE53D1" w:rsidRDefault="000D294A" w:rsidP="00F23FA3">
            <w:pPr>
              <w:spacing w:line="360" w:lineRule="auto"/>
            </w:pPr>
            <w:r w:rsidRPr="00DE53D1">
              <w:t>Versión</w:t>
            </w:r>
          </w:p>
        </w:tc>
        <w:tc>
          <w:tcPr>
            <w:tcW w:w="4772" w:type="dxa"/>
          </w:tcPr>
          <w:p w14:paraId="3C5E62E8" w14:textId="77777777" w:rsidR="000D294A" w:rsidRPr="00DE53D1" w:rsidRDefault="000D294A"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sz w:val="24"/>
                <w:szCs w:val="24"/>
              </w:rPr>
              <w:t>Lollipop  5.0.1.</w:t>
            </w:r>
          </w:p>
        </w:tc>
      </w:tr>
      <w:tr w:rsidR="000D294A" w:rsidRPr="00DE53D1" w14:paraId="3C5E62EC" w14:textId="77777777" w:rsidTr="000D2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2" w:type="dxa"/>
          </w:tcPr>
          <w:p w14:paraId="3C5E62EA" w14:textId="77777777" w:rsidR="000D294A" w:rsidRPr="00DE53D1" w:rsidRDefault="000D294A" w:rsidP="00F23FA3">
            <w:pPr>
              <w:spacing w:line="360" w:lineRule="auto"/>
            </w:pPr>
            <w:r w:rsidRPr="00DE53D1">
              <w:t>Servidor de base de datos</w:t>
            </w:r>
          </w:p>
        </w:tc>
        <w:tc>
          <w:tcPr>
            <w:tcW w:w="4772" w:type="dxa"/>
          </w:tcPr>
          <w:p w14:paraId="3C5E62EB" w14:textId="77777777" w:rsidR="000D294A" w:rsidRPr="00DE53D1" w:rsidRDefault="002D78E7"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0A744F">
              <w:rPr>
                <w:rFonts w:asciiTheme="majorHAnsi" w:hAnsiTheme="majorHAnsi"/>
                <w:sz w:val="24"/>
                <w:szCs w:val="24"/>
              </w:rPr>
              <w:t>Apache</w:t>
            </w:r>
          </w:p>
        </w:tc>
      </w:tr>
    </w:tbl>
    <w:p w14:paraId="3C5E62ED" w14:textId="77777777" w:rsidR="000D294A" w:rsidRPr="00DE53D1" w:rsidRDefault="000D294A" w:rsidP="00F23FA3">
      <w:pPr>
        <w:pStyle w:val="Descripcin"/>
        <w:spacing w:line="360" w:lineRule="auto"/>
        <w:jc w:val="center"/>
        <w:rPr>
          <w:rFonts w:asciiTheme="majorHAnsi" w:hAnsiTheme="majorHAnsi"/>
        </w:rPr>
      </w:pPr>
      <w:bookmarkStart w:id="302" w:name="_Toc417546184"/>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Pr="00DE53D1">
        <w:rPr>
          <w:rFonts w:asciiTheme="majorHAnsi" w:hAnsiTheme="majorHAnsi"/>
          <w:noProof/>
        </w:rPr>
        <w:t>20</w:t>
      </w:r>
      <w:r w:rsidR="005C7733" w:rsidRPr="00DE53D1">
        <w:rPr>
          <w:rFonts w:asciiTheme="majorHAnsi" w:hAnsiTheme="majorHAnsi"/>
        </w:rPr>
        <w:fldChar w:fldCharType="end"/>
      </w:r>
      <w:r w:rsidRPr="00DE53D1">
        <w:rPr>
          <w:rFonts w:asciiTheme="majorHAnsi" w:hAnsiTheme="majorHAnsi"/>
        </w:rPr>
        <w:t>: Requerimientos Mínimos</w:t>
      </w:r>
      <w:bookmarkEnd w:id="302"/>
    </w:p>
    <w:p w14:paraId="3C5E62EE" w14:textId="77777777" w:rsidR="000D294A" w:rsidRPr="00DE53D1" w:rsidRDefault="000D294A" w:rsidP="00F23FA3">
      <w:pPr>
        <w:spacing w:line="360" w:lineRule="auto"/>
        <w:jc w:val="center"/>
        <w:rPr>
          <w:rFonts w:asciiTheme="majorHAnsi" w:hAnsiTheme="majorHAnsi"/>
        </w:rPr>
      </w:pPr>
      <w:r w:rsidRPr="00DE53D1">
        <w:rPr>
          <w:rFonts w:asciiTheme="majorHAnsi" w:hAnsiTheme="majorHAnsi"/>
          <w:b/>
        </w:rPr>
        <w:t xml:space="preserve">Nota: </w:t>
      </w:r>
      <w:r w:rsidRPr="00DE53D1">
        <w:rPr>
          <w:rFonts w:asciiTheme="majorHAnsi" w:hAnsiTheme="majorHAnsi"/>
        </w:rPr>
        <w:t>la anterior tabla fue elaborada por el grupo RAWR.</w:t>
      </w:r>
    </w:p>
    <w:p w14:paraId="3C5E62EF" w14:textId="77777777" w:rsidR="000D294A" w:rsidRPr="00DE53D1" w:rsidRDefault="000D294A" w:rsidP="00F23FA3">
      <w:pPr>
        <w:spacing w:line="360" w:lineRule="auto"/>
        <w:rPr>
          <w:rFonts w:asciiTheme="majorHAnsi" w:hAnsiTheme="majorHAnsi"/>
        </w:rPr>
      </w:pPr>
      <w:r w:rsidRPr="00DE53D1">
        <w:rPr>
          <w:rFonts w:asciiTheme="majorHAnsi" w:hAnsiTheme="majorHAnsi"/>
        </w:rPr>
        <w:t xml:space="preserve">Para obtener más información puede consultar la </w:t>
      </w:r>
      <w:r w:rsidRPr="008106BC">
        <w:rPr>
          <w:rFonts w:asciiTheme="majorHAnsi" w:hAnsiTheme="majorHAnsi"/>
        </w:rPr>
        <w:t xml:space="preserve">sección </w:t>
      </w:r>
      <w:hyperlink w:anchor="_7.1.4_Interfaces_con" w:history="1">
        <w:r w:rsidRPr="008106BC">
          <w:rPr>
            <w:rStyle w:val="Hipervnculo"/>
            <w:rFonts w:asciiTheme="majorHAnsi" w:hAnsiTheme="majorHAnsi"/>
          </w:rPr>
          <w:t>7.1.4 Interfaces con el software</w:t>
        </w:r>
      </w:hyperlink>
    </w:p>
    <w:p w14:paraId="3C5E62F0" w14:textId="77777777" w:rsidR="0006592F" w:rsidRPr="00DE53D1" w:rsidRDefault="0006592F" w:rsidP="00F23FA3">
      <w:pPr>
        <w:pStyle w:val="Ttulo3"/>
        <w:spacing w:line="360" w:lineRule="auto"/>
      </w:pPr>
      <w:bookmarkStart w:id="303" w:name="_Toc417481956"/>
      <w:bookmarkStart w:id="304" w:name="_Toc417547041"/>
      <w:r w:rsidRPr="00DE53D1">
        <w:t>8.1.4 Interfaces de comunicaciones</w:t>
      </w:r>
      <w:bookmarkEnd w:id="303"/>
      <w:bookmarkEnd w:id="304"/>
    </w:p>
    <w:p w14:paraId="3C5E62F1" w14:textId="77777777" w:rsidR="00C677A6" w:rsidRPr="00DE53D1" w:rsidRDefault="00C677A6" w:rsidP="00F23FA3">
      <w:pPr>
        <w:spacing w:line="360" w:lineRule="auto"/>
        <w:rPr>
          <w:rFonts w:asciiTheme="majorHAnsi" w:hAnsiTheme="majorHAnsi"/>
        </w:rPr>
      </w:pPr>
      <w:r w:rsidRPr="00DE53D1">
        <w:rPr>
          <w:rFonts w:asciiTheme="majorHAnsi" w:hAnsiTheme="majorHAnsi"/>
        </w:rPr>
        <w:t>Como los usuarios deben estar conectados a la red mediante su dispositivo móvil, se puede influir que la conexión es una red de área personal o una red de área local en la mayoría de los casos.</w:t>
      </w:r>
    </w:p>
    <w:p w14:paraId="3C5E62F2" w14:textId="77777777" w:rsidR="00C677A6" w:rsidRPr="00DE53D1" w:rsidRDefault="002B3AB7" w:rsidP="00F23FA3">
      <w:pPr>
        <w:spacing w:line="360" w:lineRule="auto"/>
        <w:rPr>
          <w:rFonts w:asciiTheme="majorHAnsi" w:hAnsiTheme="majorHAnsi"/>
        </w:rPr>
      </w:pPr>
      <w:r w:rsidRPr="00DE53D1">
        <w:rPr>
          <w:rFonts w:asciiTheme="majorHAnsi" w:hAnsiTheme="majorHAnsi"/>
        </w:rPr>
        <w:t>Para obtener más información puede consultar la secci</w:t>
      </w:r>
      <w:r w:rsidRPr="008106BC">
        <w:rPr>
          <w:rFonts w:asciiTheme="majorHAnsi" w:hAnsiTheme="majorHAnsi"/>
        </w:rPr>
        <w:t xml:space="preserve">ón </w:t>
      </w:r>
      <w:hyperlink w:anchor="_7.1.5_Interfaces_de" w:history="1">
        <w:r w:rsidRPr="008106BC">
          <w:rPr>
            <w:rStyle w:val="Hipervnculo"/>
            <w:rFonts w:asciiTheme="majorHAnsi" w:hAnsiTheme="majorHAnsi"/>
          </w:rPr>
          <w:t>7.1.5 Interfaces de comunicaciones</w:t>
        </w:r>
      </w:hyperlink>
    </w:p>
    <w:p w14:paraId="3C5E62F3" w14:textId="77777777" w:rsidR="0006592F" w:rsidRPr="00DE53D1" w:rsidRDefault="0006592F" w:rsidP="00F23FA3">
      <w:pPr>
        <w:pStyle w:val="Ttulo2"/>
        <w:spacing w:line="360" w:lineRule="auto"/>
      </w:pPr>
      <w:bookmarkStart w:id="305" w:name="_Toc417481957"/>
      <w:bookmarkStart w:id="306" w:name="_Toc417547042"/>
      <w:r w:rsidRPr="00DE53D1">
        <w:t xml:space="preserve">8.2 </w:t>
      </w:r>
      <w:r w:rsidR="00A35B23" w:rsidRPr="00DE53D1">
        <w:t>Características</w:t>
      </w:r>
      <w:r w:rsidRPr="00DE53D1">
        <w:t xml:space="preserve"> del producto de software</w:t>
      </w:r>
      <w:bookmarkEnd w:id="305"/>
      <w:bookmarkEnd w:id="306"/>
    </w:p>
    <w:p w14:paraId="3C5E62F4" w14:textId="77777777" w:rsidR="00AC153E" w:rsidRPr="00DE53D1" w:rsidRDefault="00AC153E" w:rsidP="00F23FA3">
      <w:pPr>
        <w:spacing w:line="360" w:lineRule="auto"/>
        <w:rPr>
          <w:rFonts w:asciiTheme="majorHAnsi" w:hAnsiTheme="majorHAnsi"/>
          <w:sz w:val="24"/>
          <w:szCs w:val="24"/>
        </w:rPr>
      </w:pPr>
      <w:r w:rsidRPr="00DE53D1">
        <w:rPr>
          <w:rFonts w:asciiTheme="majorHAnsi" w:hAnsiTheme="majorHAnsi"/>
          <w:sz w:val="24"/>
          <w:szCs w:val="24"/>
        </w:rPr>
        <w:t xml:space="preserve">Los requerimientos funcionales pueden ser encontrados en el anexo </w:t>
      </w:r>
      <w:r w:rsidRPr="00DE53D1">
        <w:rPr>
          <w:rFonts w:asciiTheme="majorHAnsi" w:hAnsiTheme="majorHAnsi"/>
          <w:sz w:val="24"/>
          <w:szCs w:val="24"/>
          <w:highlight w:val="yellow"/>
        </w:rPr>
        <w:t>especificación_requerimientos.xslx.</w:t>
      </w:r>
    </w:p>
    <w:p w14:paraId="3C5E62F5" w14:textId="77777777" w:rsidR="0006592F" w:rsidRPr="0025468D" w:rsidRDefault="00F65807" w:rsidP="00F23FA3">
      <w:pPr>
        <w:pStyle w:val="Ttulo2"/>
        <w:spacing w:line="360" w:lineRule="auto"/>
      </w:pPr>
      <w:bookmarkStart w:id="307" w:name="_Toc417481958"/>
      <w:bookmarkStart w:id="308" w:name="_Toc417547043"/>
      <w:r w:rsidRPr="0025468D">
        <w:t>8.3 Requerimientos de desempeño</w:t>
      </w:r>
      <w:bookmarkEnd w:id="307"/>
      <w:bookmarkEnd w:id="308"/>
    </w:p>
    <w:p w14:paraId="3C5E62F6" w14:textId="77777777" w:rsidR="00E57AA0" w:rsidRDefault="00E57AA0" w:rsidP="00E57AA0">
      <w:pPr>
        <w:spacing w:line="360" w:lineRule="auto"/>
        <w:rPr>
          <w:rFonts w:asciiTheme="majorHAnsi" w:hAnsiTheme="majorHAnsi"/>
          <w:sz w:val="24"/>
          <w:szCs w:val="24"/>
          <w:highlight w:val="red"/>
        </w:rPr>
      </w:pPr>
      <w:r w:rsidRPr="00DE53D1">
        <w:rPr>
          <w:rFonts w:asciiTheme="majorHAnsi" w:hAnsiTheme="majorHAnsi"/>
          <w:sz w:val="24"/>
          <w:szCs w:val="24"/>
        </w:rPr>
        <w:t xml:space="preserve">Los requerimientos </w:t>
      </w:r>
      <w:r>
        <w:rPr>
          <w:rFonts w:asciiTheme="majorHAnsi" w:hAnsiTheme="majorHAnsi"/>
          <w:sz w:val="24"/>
          <w:szCs w:val="24"/>
        </w:rPr>
        <w:t xml:space="preserve">no </w:t>
      </w:r>
      <w:r w:rsidRPr="00DE53D1">
        <w:rPr>
          <w:rFonts w:asciiTheme="majorHAnsi" w:hAnsiTheme="majorHAnsi"/>
          <w:sz w:val="24"/>
          <w:szCs w:val="24"/>
        </w:rPr>
        <w:t xml:space="preserve">funcionales pueden ser encontrados en el anexo </w:t>
      </w:r>
      <w:r w:rsidRPr="009975AB">
        <w:rPr>
          <w:rFonts w:asciiTheme="majorHAnsi" w:hAnsiTheme="majorHAnsi"/>
          <w:sz w:val="24"/>
          <w:szCs w:val="24"/>
          <w:highlight w:val="yellow"/>
        </w:rPr>
        <w:t xml:space="preserve">especificación_requerimientos.xslx específicamente en la hoja </w:t>
      </w:r>
      <w:r>
        <w:rPr>
          <w:rFonts w:asciiTheme="majorHAnsi" w:hAnsiTheme="majorHAnsi"/>
          <w:sz w:val="24"/>
          <w:szCs w:val="24"/>
          <w:highlight w:val="yellow"/>
        </w:rPr>
        <w:t>Desempeño</w:t>
      </w:r>
      <w:r w:rsidRPr="009975AB">
        <w:rPr>
          <w:rFonts w:asciiTheme="majorHAnsi" w:hAnsiTheme="majorHAnsi"/>
          <w:sz w:val="24"/>
          <w:szCs w:val="24"/>
          <w:highlight w:val="yellow"/>
        </w:rPr>
        <w:t>.</w:t>
      </w:r>
    </w:p>
    <w:p w14:paraId="3C5E62F7" w14:textId="77777777" w:rsidR="00E57AA0" w:rsidRPr="00E57AA0" w:rsidRDefault="00E57AA0" w:rsidP="00E57AA0"/>
    <w:p w14:paraId="3C5E62F8" w14:textId="77777777" w:rsidR="00F65807" w:rsidRDefault="00F65807" w:rsidP="00F23FA3">
      <w:pPr>
        <w:pStyle w:val="Ttulo2"/>
        <w:spacing w:line="360" w:lineRule="auto"/>
      </w:pPr>
      <w:bookmarkStart w:id="309" w:name="_Toc417481959"/>
      <w:bookmarkStart w:id="310" w:name="_Toc417547044"/>
      <w:r w:rsidRPr="0025468D">
        <w:t>8.4 Restricciones de diseño</w:t>
      </w:r>
      <w:bookmarkEnd w:id="309"/>
      <w:bookmarkEnd w:id="310"/>
    </w:p>
    <w:p w14:paraId="3C5E62F9" w14:textId="77777777" w:rsidR="00E57AA0" w:rsidRPr="0025468D" w:rsidRDefault="00E57AA0" w:rsidP="0025468D">
      <w:pPr>
        <w:spacing w:line="360" w:lineRule="auto"/>
        <w:rPr>
          <w:rFonts w:asciiTheme="majorHAnsi" w:hAnsiTheme="majorHAnsi"/>
          <w:sz w:val="24"/>
          <w:szCs w:val="24"/>
        </w:rPr>
      </w:pPr>
      <w:r w:rsidRPr="00DE53D1">
        <w:rPr>
          <w:rFonts w:asciiTheme="majorHAnsi" w:hAnsiTheme="majorHAnsi"/>
          <w:sz w:val="24"/>
          <w:szCs w:val="24"/>
        </w:rPr>
        <w:t xml:space="preserve">Los requerimientos </w:t>
      </w:r>
      <w:r>
        <w:rPr>
          <w:rFonts w:asciiTheme="majorHAnsi" w:hAnsiTheme="majorHAnsi"/>
          <w:sz w:val="24"/>
          <w:szCs w:val="24"/>
        </w:rPr>
        <w:t xml:space="preserve">no </w:t>
      </w:r>
      <w:r w:rsidRPr="00DE53D1">
        <w:rPr>
          <w:rFonts w:asciiTheme="majorHAnsi" w:hAnsiTheme="majorHAnsi"/>
          <w:sz w:val="24"/>
          <w:szCs w:val="24"/>
        </w:rPr>
        <w:t xml:space="preserve">funcionales pueden ser encontrados en el anexo </w:t>
      </w:r>
      <w:r w:rsidRPr="009975AB">
        <w:rPr>
          <w:rFonts w:asciiTheme="majorHAnsi" w:hAnsiTheme="majorHAnsi"/>
          <w:sz w:val="24"/>
          <w:szCs w:val="24"/>
          <w:highlight w:val="yellow"/>
        </w:rPr>
        <w:t xml:space="preserve">especificación_requerimientos.xslx específicamente en la hoja </w:t>
      </w:r>
      <w:r>
        <w:rPr>
          <w:rFonts w:asciiTheme="majorHAnsi" w:hAnsiTheme="majorHAnsi"/>
          <w:sz w:val="24"/>
          <w:szCs w:val="24"/>
          <w:highlight w:val="yellow"/>
        </w:rPr>
        <w:t>Diseño</w:t>
      </w:r>
      <w:r w:rsidRPr="009975AB">
        <w:rPr>
          <w:rFonts w:asciiTheme="majorHAnsi" w:hAnsiTheme="majorHAnsi"/>
          <w:sz w:val="24"/>
          <w:szCs w:val="24"/>
          <w:highlight w:val="yellow"/>
        </w:rPr>
        <w:t>.</w:t>
      </w:r>
    </w:p>
    <w:p w14:paraId="3C5E62FA" w14:textId="77777777" w:rsidR="00F65807" w:rsidRPr="00DE53D1" w:rsidRDefault="00F65807" w:rsidP="00F23FA3">
      <w:pPr>
        <w:pStyle w:val="Ttulo2"/>
        <w:spacing w:line="360" w:lineRule="auto"/>
      </w:pPr>
      <w:bookmarkStart w:id="311" w:name="_Toc417481960"/>
      <w:bookmarkStart w:id="312" w:name="_Toc417547045"/>
      <w:r w:rsidRPr="00DE53D1">
        <w:t>8.5 Requerimientos No Funcionales</w:t>
      </w:r>
      <w:bookmarkEnd w:id="311"/>
      <w:bookmarkEnd w:id="312"/>
    </w:p>
    <w:p w14:paraId="3C5E62FB" w14:textId="77777777" w:rsidR="002608F5" w:rsidRDefault="002608F5" w:rsidP="00F23FA3">
      <w:pPr>
        <w:spacing w:line="360" w:lineRule="auto"/>
        <w:rPr>
          <w:rFonts w:asciiTheme="majorHAnsi" w:hAnsiTheme="majorHAnsi"/>
          <w:sz w:val="24"/>
          <w:szCs w:val="24"/>
          <w:highlight w:val="red"/>
        </w:rPr>
      </w:pPr>
      <w:r w:rsidRPr="00DE53D1">
        <w:rPr>
          <w:rFonts w:asciiTheme="majorHAnsi" w:hAnsiTheme="majorHAnsi"/>
          <w:sz w:val="24"/>
          <w:szCs w:val="24"/>
        </w:rPr>
        <w:t xml:space="preserve">Los requerimientos </w:t>
      </w:r>
      <w:r w:rsidR="00C5050B">
        <w:rPr>
          <w:rFonts w:asciiTheme="majorHAnsi" w:hAnsiTheme="majorHAnsi"/>
          <w:sz w:val="24"/>
          <w:szCs w:val="24"/>
        </w:rPr>
        <w:t xml:space="preserve">no </w:t>
      </w:r>
      <w:r w:rsidRPr="00DE53D1">
        <w:rPr>
          <w:rFonts w:asciiTheme="majorHAnsi" w:hAnsiTheme="majorHAnsi"/>
          <w:sz w:val="24"/>
          <w:szCs w:val="24"/>
        </w:rPr>
        <w:t xml:space="preserve">funcionales pueden ser encontrados en el anexo </w:t>
      </w:r>
      <w:r w:rsidRPr="009975AB">
        <w:rPr>
          <w:rFonts w:asciiTheme="majorHAnsi" w:hAnsiTheme="majorHAnsi"/>
          <w:sz w:val="24"/>
          <w:szCs w:val="24"/>
          <w:highlight w:val="yellow"/>
        </w:rPr>
        <w:t>especificación_requerimientos.xslx específicamente en la hoja No Funcionales.</w:t>
      </w:r>
    </w:p>
    <w:p w14:paraId="3C5E62FC" w14:textId="77777777" w:rsidR="003C0D66" w:rsidRPr="00DE53D1" w:rsidRDefault="003C0D66" w:rsidP="003C0D66">
      <w:pPr>
        <w:pStyle w:val="Ttulo2"/>
        <w:spacing w:line="360" w:lineRule="auto"/>
      </w:pPr>
      <w:bookmarkStart w:id="313" w:name="_Toc417547046"/>
      <w:r w:rsidRPr="0025468D">
        <w:t>8.6 Requerimientos De La Base De Datos</w:t>
      </w:r>
      <w:bookmarkEnd w:id="313"/>
    </w:p>
    <w:p w14:paraId="3C5E62FD" w14:textId="77777777" w:rsidR="00E57AA0" w:rsidRDefault="00E57AA0" w:rsidP="00E57AA0">
      <w:pPr>
        <w:spacing w:line="360" w:lineRule="auto"/>
        <w:rPr>
          <w:rFonts w:asciiTheme="majorHAnsi" w:hAnsiTheme="majorHAnsi"/>
          <w:sz w:val="24"/>
          <w:szCs w:val="24"/>
          <w:highlight w:val="red"/>
        </w:rPr>
      </w:pPr>
      <w:r w:rsidRPr="00DE53D1">
        <w:rPr>
          <w:rFonts w:asciiTheme="majorHAnsi" w:hAnsiTheme="majorHAnsi"/>
          <w:sz w:val="24"/>
          <w:szCs w:val="24"/>
        </w:rPr>
        <w:t xml:space="preserve">Los requerimientos </w:t>
      </w:r>
      <w:r>
        <w:rPr>
          <w:rFonts w:asciiTheme="majorHAnsi" w:hAnsiTheme="majorHAnsi"/>
          <w:sz w:val="24"/>
          <w:szCs w:val="24"/>
        </w:rPr>
        <w:t xml:space="preserve">no </w:t>
      </w:r>
      <w:r w:rsidRPr="00DE53D1">
        <w:rPr>
          <w:rFonts w:asciiTheme="majorHAnsi" w:hAnsiTheme="majorHAnsi"/>
          <w:sz w:val="24"/>
          <w:szCs w:val="24"/>
        </w:rPr>
        <w:t xml:space="preserve">funcionales pueden ser encontrados en el anexo </w:t>
      </w:r>
      <w:r w:rsidRPr="009975AB">
        <w:rPr>
          <w:rFonts w:asciiTheme="majorHAnsi" w:hAnsiTheme="majorHAnsi"/>
          <w:sz w:val="24"/>
          <w:szCs w:val="24"/>
          <w:highlight w:val="yellow"/>
        </w:rPr>
        <w:t xml:space="preserve">especificación_requerimientos.xslx específicamente en la hoja </w:t>
      </w:r>
      <w:r>
        <w:rPr>
          <w:rFonts w:asciiTheme="majorHAnsi" w:hAnsiTheme="majorHAnsi"/>
          <w:sz w:val="24"/>
          <w:szCs w:val="24"/>
          <w:highlight w:val="yellow"/>
        </w:rPr>
        <w:t>Base de Datos</w:t>
      </w:r>
      <w:r w:rsidRPr="009975AB">
        <w:rPr>
          <w:rFonts w:asciiTheme="majorHAnsi" w:hAnsiTheme="majorHAnsi"/>
          <w:sz w:val="24"/>
          <w:szCs w:val="24"/>
          <w:highlight w:val="yellow"/>
        </w:rPr>
        <w:t>.</w:t>
      </w:r>
    </w:p>
    <w:p w14:paraId="3C5E62FE" w14:textId="77777777" w:rsidR="003C0D66" w:rsidRPr="00DE53D1" w:rsidRDefault="003C0D66" w:rsidP="00F23FA3">
      <w:pPr>
        <w:spacing w:line="360" w:lineRule="auto"/>
        <w:rPr>
          <w:rFonts w:asciiTheme="majorHAnsi" w:hAnsiTheme="majorHAnsi"/>
          <w:sz w:val="24"/>
          <w:szCs w:val="24"/>
          <w:highlight w:val="red"/>
        </w:rPr>
      </w:pPr>
    </w:p>
    <w:p w14:paraId="3C5E62FF" w14:textId="77777777" w:rsidR="00A3267B" w:rsidRPr="00DE53D1" w:rsidRDefault="00A3267B" w:rsidP="00F23FA3">
      <w:pPr>
        <w:spacing w:line="360" w:lineRule="auto"/>
        <w:rPr>
          <w:rFonts w:asciiTheme="majorHAnsi" w:hAnsiTheme="majorHAnsi"/>
        </w:rPr>
      </w:pPr>
    </w:p>
    <w:p w14:paraId="3C5E6300" w14:textId="77777777" w:rsidR="00A3267B" w:rsidRPr="00DE53D1" w:rsidRDefault="00A3267B" w:rsidP="00F23FA3">
      <w:pPr>
        <w:spacing w:line="360" w:lineRule="auto"/>
        <w:rPr>
          <w:rFonts w:asciiTheme="majorHAnsi" w:hAnsiTheme="majorHAnsi"/>
        </w:rPr>
      </w:pPr>
    </w:p>
    <w:p w14:paraId="3C5E6301" w14:textId="77777777" w:rsidR="00A3267B" w:rsidRPr="00DE53D1" w:rsidRDefault="00A3267B" w:rsidP="00F23FA3">
      <w:pPr>
        <w:spacing w:line="360" w:lineRule="auto"/>
        <w:rPr>
          <w:rFonts w:asciiTheme="majorHAnsi" w:hAnsiTheme="majorHAnsi"/>
        </w:rPr>
      </w:pPr>
    </w:p>
    <w:p w14:paraId="3C5E6302" w14:textId="77777777" w:rsidR="00A3267B" w:rsidRDefault="00A3267B" w:rsidP="00F23FA3">
      <w:pPr>
        <w:spacing w:line="360" w:lineRule="auto"/>
        <w:rPr>
          <w:rFonts w:asciiTheme="majorHAnsi" w:hAnsiTheme="majorHAnsi"/>
        </w:rPr>
      </w:pPr>
    </w:p>
    <w:p w14:paraId="3C5E6303" w14:textId="77777777" w:rsidR="00135916" w:rsidRDefault="00135916" w:rsidP="00F23FA3">
      <w:pPr>
        <w:spacing w:line="360" w:lineRule="auto"/>
        <w:rPr>
          <w:rFonts w:asciiTheme="majorHAnsi" w:hAnsiTheme="majorHAnsi"/>
        </w:rPr>
      </w:pPr>
    </w:p>
    <w:p w14:paraId="3C5E6304" w14:textId="77777777" w:rsidR="00135916" w:rsidRDefault="00135916" w:rsidP="00F23FA3">
      <w:pPr>
        <w:spacing w:line="360" w:lineRule="auto"/>
        <w:rPr>
          <w:rFonts w:asciiTheme="majorHAnsi" w:hAnsiTheme="majorHAnsi"/>
        </w:rPr>
      </w:pPr>
    </w:p>
    <w:p w14:paraId="3C5E6305" w14:textId="77777777" w:rsidR="00135916" w:rsidRDefault="00135916" w:rsidP="00F23FA3">
      <w:pPr>
        <w:spacing w:line="360" w:lineRule="auto"/>
        <w:rPr>
          <w:rFonts w:asciiTheme="majorHAnsi" w:hAnsiTheme="majorHAnsi"/>
        </w:rPr>
      </w:pPr>
    </w:p>
    <w:p w14:paraId="3C5E6306" w14:textId="77777777" w:rsidR="00135916" w:rsidRDefault="00135916" w:rsidP="00F23FA3">
      <w:pPr>
        <w:spacing w:line="360" w:lineRule="auto"/>
        <w:rPr>
          <w:rFonts w:asciiTheme="majorHAnsi" w:hAnsiTheme="majorHAnsi"/>
        </w:rPr>
      </w:pPr>
    </w:p>
    <w:p w14:paraId="3C5E6307" w14:textId="77777777" w:rsidR="00135916" w:rsidRDefault="00135916" w:rsidP="00F23FA3">
      <w:pPr>
        <w:spacing w:line="360" w:lineRule="auto"/>
        <w:rPr>
          <w:rFonts w:asciiTheme="majorHAnsi" w:hAnsiTheme="majorHAnsi"/>
        </w:rPr>
      </w:pPr>
    </w:p>
    <w:p w14:paraId="3C5E6308" w14:textId="77777777" w:rsidR="00135916" w:rsidRDefault="00135916" w:rsidP="00F23FA3">
      <w:pPr>
        <w:spacing w:line="360" w:lineRule="auto"/>
        <w:rPr>
          <w:rFonts w:asciiTheme="majorHAnsi" w:hAnsiTheme="majorHAnsi"/>
        </w:rPr>
      </w:pPr>
    </w:p>
    <w:p w14:paraId="3C5E6309" w14:textId="77777777" w:rsidR="00135916" w:rsidRDefault="00135916" w:rsidP="00F23FA3">
      <w:pPr>
        <w:spacing w:line="360" w:lineRule="auto"/>
        <w:rPr>
          <w:rFonts w:asciiTheme="majorHAnsi" w:hAnsiTheme="majorHAnsi"/>
        </w:rPr>
      </w:pPr>
    </w:p>
    <w:p w14:paraId="3C5E630A" w14:textId="77777777" w:rsidR="00135916" w:rsidRDefault="00135916" w:rsidP="00F23FA3">
      <w:pPr>
        <w:spacing w:line="360" w:lineRule="auto"/>
        <w:rPr>
          <w:rFonts w:asciiTheme="majorHAnsi" w:hAnsiTheme="majorHAnsi"/>
        </w:rPr>
      </w:pPr>
    </w:p>
    <w:p w14:paraId="3C5E630B" w14:textId="77777777" w:rsidR="00135916" w:rsidRDefault="00135916" w:rsidP="00F23FA3">
      <w:pPr>
        <w:spacing w:line="360" w:lineRule="auto"/>
        <w:rPr>
          <w:rFonts w:asciiTheme="majorHAnsi" w:hAnsiTheme="majorHAnsi"/>
        </w:rPr>
      </w:pPr>
    </w:p>
    <w:p w14:paraId="3C5E630C" w14:textId="77777777" w:rsidR="00135916" w:rsidRDefault="00135916" w:rsidP="00F23FA3">
      <w:pPr>
        <w:spacing w:line="360" w:lineRule="auto"/>
        <w:rPr>
          <w:rFonts w:asciiTheme="majorHAnsi" w:hAnsiTheme="majorHAnsi"/>
        </w:rPr>
      </w:pPr>
    </w:p>
    <w:p w14:paraId="3C5E630D" w14:textId="77777777" w:rsidR="00135916" w:rsidRDefault="00135916" w:rsidP="00F23FA3">
      <w:pPr>
        <w:spacing w:line="360" w:lineRule="auto"/>
        <w:rPr>
          <w:rFonts w:asciiTheme="majorHAnsi" w:hAnsiTheme="majorHAnsi"/>
        </w:rPr>
      </w:pPr>
    </w:p>
    <w:p w14:paraId="3C5E630E" w14:textId="77777777" w:rsidR="00135916" w:rsidRPr="00DE53D1" w:rsidRDefault="00135916" w:rsidP="00F23FA3">
      <w:pPr>
        <w:spacing w:line="360" w:lineRule="auto"/>
        <w:rPr>
          <w:rFonts w:asciiTheme="majorHAnsi" w:hAnsiTheme="majorHAnsi"/>
        </w:rPr>
      </w:pPr>
    </w:p>
    <w:p w14:paraId="3C5E630F" w14:textId="77777777" w:rsidR="004E51E9" w:rsidRPr="00DE53D1" w:rsidRDefault="004E51E9" w:rsidP="004541FB">
      <w:pPr>
        <w:pStyle w:val="Ttulo1"/>
        <w:numPr>
          <w:ilvl w:val="0"/>
          <w:numId w:val="55"/>
        </w:numPr>
      </w:pPr>
      <w:bookmarkStart w:id="314" w:name="_Toc417481962"/>
      <w:bookmarkStart w:id="315" w:name="_Toc417547047"/>
      <w:r w:rsidRPr="00DE53D1">
        <w:t>Proceso de Ingeniería de requerimientos</w:t>
      </w:r>
      <w:bookmarkEnd w:id="314"/>
      <w:bookmarkEnd w:id="315"/>
    </w:p>
    <w:p w14:paraId="3C5E6310" w14:textId="77777777" w:rsidR="00F61276" w:rsidRPr="00DE53D1" w:rsidRDefault="00474B1B" w:rsidP="00F23FA3">
      <w:pPr>
        <w:spacing w:line="360" w:lineRule="auto"/>
        <w:rPr>
          <w:rFonts w:asciiTheme="majorHAnsi" w:hAnsiTheme="majorHAnsi"/>
        </w:rPr>
      </w:pPr>
      <w:r w:rsidRPr="00DE53D1">
        <w:rPr>
          <w:rFonts w:asciiTheme="majorHAnsi" w:hAnsiTheme="majorHAnsi"/>
        </w:rPr>
        <w:t xml:space="preserve">El proceso de </w:t>
      </w:r>
      <w:r w:rsidR="003D3D49" w:rsidRPr="00DE53D1">
        <w:rPr>
          <w:rFonts w:asciiTheme="majorHAnsi" w:hAnsiTheme="majorHAnsi"/>
        </w:rPr>
        <w:t>gestión de requerimientos</w:t>
      </w:r>
      <w:r w:rsidR="00BD4D79" w:rsidRPr="00DE53D1">
        <w:rPr>
          <w:rFonts w:asciiTheme="majorHAnsi" w:hAnsiTheme="majorHAnsi"/>
        </w:rPr>
        <w:t xml:space="preserve"> es especificado en la </w:t>
      </w:r>
      <w:r w:rsidR="00BD4D79" w:rsidRPr="00DE53D1">
        <w:rPr>
          <w:rFonts w:asciiTheme="majorHAnsi" w:hAnsiTheme="majorHAnsi"/>
          <w:highlight w:val="yellow"/>
        </w:rPr>
        <w:t xml:space="preserve">sección </w:t>
      </w:r>
      <w:r w:rsidR="00B458B8" w:rsidRPr="00DE53D1">
        <w:rPr>
          <w:rFonts w:asciiTheme="majorHAnsi" w:hAnsiTheme="majorHAnsi"/>
          <w:highlight w:val="yellow"/>
        </w:rPr>
        <w:t>10.1 del SPMP</w:t>
      </w:r>
      <w:r w:rsidR="00B458B8" w:rsidRPr="00DE53D1">
        <w:rPr>
          <w:rFonts w:asciiTheme="majorHAnsi" w:hAnsiTheme="majorHAnsi"/>
        </w:rPr>
        <w:t xml:space="preserve"> y su proceso es especificado en la </w:t>
      </w:r>
      <w:r w:rsidR="00B458B8" w:rsidRPr="00DE53D1">
        <w:rPr>
          <w:rFonts w:asciiTheme="majorHAnsi" w:hAnsiTheme="majorHAnsi"/>
          <w:highlight w:val="red"/>
        </w:rPr>
        <w:t>ilustración x.</w:t>
      </w:r>
    </w:p>
    <w:p w14:paraId="3C5E6311" w14:textId="77777777" w:rsidR="001C6FC3" w:rsidRPr="00DE53D1" w:rsidRDefault="001C6FC3" w:rsidP="00F23FA3">
      <w:pPr>
        <w:spacing w:line="360" w:lineRule="auto"/>
        <w:rPr>
          <w:rFonts w:asciiTheme="majorHAnsi" w:hAnsiTheme="majorHAnsi"/>
        </w:rPr>
      </w:pPr>
    </w:p>
    <w:p w14:paraId="3C5E6312" w14:textId="77777777" w:rsidR="001C6FC3" w:rsidRPr="00DE53D1" w:rsidRDefault="001C6FC3" w:rsidP="00F23FA3">
      <w:pPr>
        <w:spacing w:line="360" w:lineRule="auto"/>
        <w:rPr>
          <w:rFonts w:asciiTheme="majorHAnsi" w:hAnsiTheme="majorHAnsi"/>
        </w:rPr>
      </w:pPr>
    </w:p>
    <w:p w14:paraId="3C5E6313" w14:textId="77777777" w:rsidR="001C6FC3" w:rsidRPr="00DE53D1" w:rsidRDefault="001C6FC3" w:rsidP="00F23FA3">
      <w:pPr>
        <w:spacing w:line="360" w:lineRule="auto"/>
        <w:rPr>
          <w:rFonts w:asciiTheme="majorHAnsi" w:hAnsiTheme="majorHAnsi"/>
        </w:rPr>
      </w:pPr>
    </w:p>
    <w:p w14:paraId="3C5E6314" w14:textId="77777777" w:rsidR="001C6FC3" w:rsidRPr="00DE53D1" w:rsidRDefault="001C6FC3" w:rsidP="00F23FA3">
      <w:pPr>
        <w:spacing w:line="360" w:lineRule="auto"/>
        <w:rPr>
          <w:rFonts w:asciiTheme="majorHAnsi" w:hAnsiTheme="majorHAnsi"/>
        </w:rPr>
      </w:pPr>
    </w:p>
    <w:p w14:paraId="3C5E6315" w14:textId="77777777" w:rsidR="001C6FC3" w:rsidRPr="00DE53D1" w:rsidRDefault="001C6FC3" w:rsidP="00F23FA3">
      <w:pPr>
        <w:spacing w:line="360" w:lineRule="auto"/>
        <w:rPr>
          <w:rFonts w:asciiTheme="majorHAnsi" w:hAnsiTheme="majorHAnsi"/>
        </w:rPr>
      </w:pPr>
    </w:p>
    <w:p w14:paraId="3C5E6316" w14:textId="77777777" w:rsidR="001C6FC3" w:rsidRPr="00DE53D1" w:rsidRDefault="001C6FC3" w:rsidP="00F23FA3">
      <w:pPr>
        <w:spacing w:line="360" w:lineRule="auto"/>
        <w:rPr>
          <w:rFonts w:asciiTheme="majorHAnsi" w:hAnsiTheme="majorHAnsi"/>
        </w:rPr>
      </w:pPr>
    </w:p>
    <w:p w14:paraId="3C5E6317" w14:textId="77777777" w:rsidR="001C6FC3" w:rsidRPr="00DE53D1" w:rsidRDefault="001C6FC3" w:rsidP="00F23FA3">
      <w:pPr>
        <w:spacing w:line="360" w:lineRule="auto"/>
        <w:rPr>
          <w:rFonts w:asciiTheme="majorHAnsi" w:hAnsiTheme="majorHAnsi"/>
        </w:rPr>
      </w:pPr>
    </w:p>
    <w:p w14:paraId="3C5E6318" w14:textId="77777777" w:rsidR="001C6FC3" w:rsidRPr="00DE53D1" w:rsidRDefault="001C6FC3" w:rsidP="00F23FA3">
      <w:pPr>
        <w:spacing w:line="360" w:lineRule="auto"/>
        <w:rPr>
          <w:rFonts w:asciiTheme="majorHAnsi" w:hAnsiTheme="majorHAnsi"/>
        </w:rPr>
      </w:pPr>
    </w:p>
    <w:p w14:paraId="3C5E6319" w14:textId="77777777" w:rsidR="001C6FC3" w:rsidRPr="00DE53D1" w:rsidRDefault="001C6FC3" w:rsidP="00F23FA3">
      <w:pPr>
        <w:spacing w:line="360" w:lineRule="auto"/>
        <w:rPr>
          <w:rFonts w:asciiTheme="majorHAnsi" w:hAnsiTheme="majorHAnsi"/>
        </w:rPr>
      </w:pPr>
    </w:p>
    <w:p w14:paraId="3C5E631A" w14:textId="77777777" w:rsidR="001C6FC3" w:rsidRPr="00DE53D1" w:rsidRDefault="001C6FC3" w:rsidP="00F23FA3">
      <w:pPr>
        <w:spacing w:line="360" w:lineRule="auto"/>
        <w:rPr>
          <w:rFonts w:asciiTheme="majorHAnsi" w:hAnsiTheme="majorHAnsi"/>
        </w:rPr>
      </w:pPr>
    </w:p>
    <w:p w14:paraId="3C5E631B" w14:textId="77777777" w:rsidR="001C6FC3" w:rsidRPr="00DE53D1" w:rsidRDefault="001C6FC3" w:rsidP="00F23FA3">
      <w:pPr>
        <w:spacing w:line="360" w:lineRule="auto"/>
        <w:rPr>
          <w:rFonts w:asciiTheme="majorHAnsi" w:hAnsiTheme="majorHAnsi"/>
        </w:rPr>
      </w:pPr>
    </w:p>
    <w:p w14:paraId="3C5E631C" w14:textId="77777777" w:rsidR="001C6FC3" w:rsidRPr="00DE53D1" w:rsidRDefault="001C6FC3" w:rsidP="00F23FA3">
      <w:pPr>
        <w:spacing w:line="360" w:lineRule="auto"/>
        <w:rPr>
          <w:rFonts w:asciiTheme="majorHAnsi" w:hAnsiTheme="majorHAnsi"/>
        </w:rPr>
      </w:pPr>
    </w:p>
    <w:p w14:paraId="3C5E631D" w14:textId="77777777" w:rsidR="001C6FC3" w:rsidRPr="00DE53D1" w:rsidRDefault="001C6FC3" w:rsidP="00F23FA3">
      <w:pPr>
        <w:spacing w:line="360" w:lineRule="auto"/>
        <w:rPr>
          <w:rFonts w:asciiTheme="majorHAnsi" w:hAnsiTheme="majorHAnsi"/>
        </w:rPr>
      </w:pPr>
    </w:p>
    <w:p w14:paraId="3C5E631E" w14:textId="77777777" w:rsidR="001C6FC3" w:rsidRPr="00DE53D1" w:rsidRDefault="001C6FC3" w:rsidP="00F23FA3">
      <w:pPr>
        <w:spacing w:line="360" w:lineRule="auto"/>
        <w:rPr>
          <w:rFonts w:asciiTheme="majorHAnsi" w:hAnsiTheme="majorHAnsi"/>
        </w:rPr>
      </w:pPr>
    </w:p>
    <w:p w14:paraId="3C5E631F" w14:textId="77777777" w:rsidR="004D5F9A" w:rsidRPr="00DE53D1" w:rsidRDefault="004D5F9A" w:rsidP="0012616B">
      <w:pPr>
        <w:pStyle w:val="Ttulo1"/>
        <w:numPr>
          <w:ilvl w:val="0"/>
          <w:numId w:val="55"/>
        </w:numPr>
      </w:pPr>
      <w:bookmarkStart w:id="316" w:name="_Toc417481963"/>
      <w:bookmarkStart w:id="317" w:name="_Toc417547048"/>
      <w:r w:rsidRPr="00DE53D1">
        <w:lastRenderedPageBreak/>
        <w:t xml:space="preserve">Proceso de </w:t>
      </w:r>
      <w:r w:rsidRPr="0012616B">
        <w:t>verificación</w:t>
      </w:r>
      <w:r w:rsidRPr="00DE53D1">
        <w:t xml:space="preserve"> y validación</w:t>
      </w:r>
      <w:bookmarkEnd w:id="316"/>
      <w:bookmarkEnd w:id="317"/>
    </w:p>
    <w:p w14:paraId="3C5E6320" w14:textId="77777777" w:rsidR="00D50546" w:rsidRPr="00DE53D1" w:rsidRDefault="009F171D" w:rsidP="00F23FA3">
      <w:pPr>
        <w:pStyle w:val="Ttulo2"/>
        <w:spacing w:line="360" w:lineRule="auto"/>
      </w:pPr>
      <w:bookmarkStart w:id="318" w:name="_Toc417481964"/>
      <w:bookmarkStart w:id="319" w:name="_Toc417547049"/>
      <w:r w:rsidRPr="00DE53D1">
        <w:t>10</w:t>
      </w:r>
      <w:r w:rsidR="00D50546" w:rsidRPr="00DE53D1">
        <w:t>.1 Verificación y validación de la especificación de los requerimientos</w:t>
      </w:r>
      <w:bookmarkEnd w:id="318"/>
      <w:bookmarkEnd w:id="319"/>
    </w:p>
    <w:p w14:paraId="3C5E6321" w14:textId="77777777" w:rsidR="00D50546" w:rsidRPr="00DE53D1" w:rsidRDefault="00D50546" w:rsidP="00F23FA3">
      <w:pPr>
        <w:spacing w:line="360" w:lineRule="auto"/>
        <w:rPr>
          <w:rFonts w:asciiTheme="majorHAnsi" w:hAnsiTheme="majorHAnsi"/>
          <w:sz w:val="24"/>
          <w:szCs w:val="24"/>
        </w:rPr>
      </w:pPr>
      <w:r w:rsidRPr="00DE53D1">
        <w:rPr>
          <w:rFonts w:asciiTheme="majorHAnsi" w:hAnsiTheme="majorHAnsi"/>
          <w:sz w:val="24"/>
          <w:szCs w:val="24"/>
        </w:rPr>
        <w:t xml:space="preserve">La validación de la especificación de los requerimientos se realiza usando la </w:t>
      </w:r>
      <w:r w:rsidRPr="00DE53D1">
        <w:rPr>
          <w:rFonts w:asciiTheme="majorHAnsi" w:hAnsiTheme="majorHAnsi"/>
          <w:sz w:val="24"/>
          <w:szCs w:val="24"/>
          <w:highlight w:val="yellow"/>
        </w:rPr>
        <w:t>lista de chequeo de la especificación</w:t>
      </w:r>
      <w:r w:rsidRPr="00DE53D1">
        <w:rPr>
          <w:rFonts w:asciiTheme="majorHAnsi" w:hAnsiTheme="majorHAnsi"/>
          <w:sz w:val="24"/>
          <w:szCs w:val="24"/>
        </w:rPr>
        <w:t>. En la cual se decide si la especificación se cumple con las propiedades</w:t>
      </w:r>
      <w:r w:rsidR="00A90AFD" w:rsidRPr="00DE53D1">
        <w:rPr>
          <w:rFonts w:asciiTheme="majorHAnsi" w:hAnsiTheme="majorHAnsi"/>
          <w:sz w:val="24"/>
          <w:szCs w:val="24"/>
        </w:rPr>
        <w:t xml:space="preserve"> descritas en la </w:t>
      </w:r>
      <w:r w:rsidR="005C7733" w:rsidRPr="00DE53D1">
        <w:rPr>
          <w:rFonts w:asciiTheme="majorHAnsi" w:hAnsiTheme="majorHAnsi"/>
          <w:sz w:val="24"/>
          <w:szCs w:val="24"/>
        </w:rPr>
        <w:fldChar w:fldCharType="begin"/>
      </w:r>
      <w:r w:rsidR="00A90AFD" w:rsidRPr="00DE53D1">
        <w:rPr>
          <w:rFonts w:asciiTheme="majorHAnsi" w:hAnsiTheme="majorHAnsi"/>
          <w:sz w:val="24"/>
          <w:szCs w:val="24"/>
        </w:rPr>
        <w:instrText xml:space="preserve"> REF _Ref417383575 \h </w:instrText>
      </w:r>
      <w:r w:rsidR="00C03B85" w:rsidRPr="00DE53D1">
        <w:rPr>
          <w:rFonts w:asciiTheme="majorHAnsi" w:hAnsiTheme="majorHAnsi"/>
          <w:sz w:val="24"/>
          <w:szCs w:val="24"/>
        </w:rPr>
        <w:instrText xml:space="preserve"> \* MERGEFORMAT </w:instrText>
      </w:r>
      <w:r w:rsidR="005C7733" w:rsidRPr="00DE53D1">
        <w:rPr>
          <w:rFonts w:asciiTheme="majorHAnsi" w:hAnsiTheme="majorHAnsi"/>
          <w:sz w:val="24"/>
          <w:szCs w:val="24"/>
        </w:rPr>
      </w:r>
      <w:r w:rsidR="005C7733" w:rsidRPr="00DE53D1">
        <w:rPr>
          <w:rFonts w:asciiTheme="majorHAnsi" w:hAnsiTheme="majorHAnsi"/>
          <w:sz w:val="24"/>
          <w:szCs w:val="24"/>
        </w:rPr>
        <w:fldChar w:fldCharType="end"/>
      </w:r>
      <w:r w:rsidR="00072D7E">
        <w:fldChar w:fldCharType="begin"/>
      </w:r>
      <w:r w:rsidR="00072D7E">
        <w:instrText xml:space="preserve"> REF _Ref417383580 \h  \* MERGEFORMAT </w:instrText>
      </w:r>
      <w:r w:rsidR="00072D7E">
        <w:fldChar w:fldCharType="separate"/>
      </w:r>
      <w:r w:rsidR="00A90AFD" w:rsidRPr="00DE53D1">
        <w:rPr>
          <w:rFonts w:asciiTheme="majorHAnsi" w:hAnsiTheme="majorHAnsi"/>
          <w:sz w:val="24"/>
          <w:szCs w:val="24"/>
        </w:rPr>
        <w:t>Ilustración 4</w:t>
      </w:r>
      <w:r w:rsidR="00072D7E">
        <w:fldChar w:fldCharType="end"/>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bark3c0i2","properties":{"formattedCitation":"[27]","plainCitation":"[27]"},"citationItems":[{"id":59,"uris":["http://zotero.org/users/2345493/items/E4VCG74H"],"uri":["http://zotero.org/users/2345493/items/E4VCG74H"],"itemData":{"id":59,"type":"book","title":"Ingeniería de Software Orientado a Objetos","publisher":"Pearson Education","number-of-pages":"577","edition":"1","language":"Español","author":[{"family":"Bruegge","given":"Bernd"},{"family":"Dutoit","given":"Allen H."}],"issued":{"date-parts":[["2003"]]}}}],"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7]</w:t>
      </w:r>
      <w:r w:rsidR="005C7733" w:rsidRPr="00DE53D1">
        <w:rPr>
          <w:rFonts w:asciiTheme="majorHAnsi" w:hAnsiTheme="majorHAnsi"/>
          <w:sz w:val="24"/>
          <w:szCs w:val="24"/>
        </w:rPr>
        <w:fldChar w:fldCharType="end"/>
      </w:r>
      <w:r w:rsidRPr="00DE53D1">
        <w:rPr>
          <w:rFonts w:asciiTheme="majorHAnsi" w:hAnsiTheme="majorHAnsi"/>
          <w:sz w:val="24"/>
          <w:szCs w:val="24"/>
        </w:rPr>
        <w:t>:</w:t>
      </w:r>
    </w:p>
    <w:tbl>
      <w:tblPr>
        <w:tblStyle w:val="Cuadrculaclara-nfasis1"/>
        <w:tblW w:w="0" w:type="auto"/>
        <w:tblLook w:val="04A0" w:firstRow="1" w:lastRow="0" w:firstColumn="1" w:lastColumn="0" w:noHBand="0" w:noVBand="1"/>
      </w:tblPr>
      <w:tblGrid>
        <w:gridCol w:w="4414"/>
        <w:gridCol w:w="4414"/>
      </w:tblGrid>
      <w:tr w:rsidR="00D50546" w:rsidRPr="00DE53D1" w14:paraId="3C5E6324" w14:textId="77777777" w:rsidTr="009A3F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22" w14:textId="77777777" w:rsidR="00D50546" w:rsidRPr="00DE53D1" w:rsidRDefault="00D50546" w:rsidP="00F23FA3">
            <w:pPr>
              <w:spacing w:line="360" w:lineRule="auto"/>
              <w:jc w:val="center"/>
              <w:rPr>
                <w:sz w:val="24"/>
                <w:szCs w:val="24"/>
              </w:rPr>
            </w:pPr>
            <w:r w:rsidRPr="00DE53D1">
              <w:rPr>
                <w:sz w:val="24"/>
                <w:szCs w:val="24"/>
              </w:rPr>
              <w:t>Propiedad</w:t>
            </w:r>
          </w:p>
        </w:tc>
        <w:tc>
          <w:tcPr>
            <w:tcW w:w="4414" w:type="dxa"/>
          </w:tcPr>
          <w:p w14:paraId="3C5E6323" w14:textId="77777777" w:rsidR="00D50546" w:rsidRPr="00DE53D1" w:rsidRDefault="00D50546" w:rsidP="00F23FA3">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DE53D1">
              <w:rPr>
                <w:sz w:val="24"/>
                <w:szCs w:val="24"/>
              </w:rPr>
              <w:t>Descripción</w:t>
            </w:r>
          </w:p>
        </w:tc>
      </w:tr>
      <w:tr w:rsidR="00D50546" w:rsidRPr="00DE53D1" w14:paraId="3C5E6327"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25" w14:textId="77777777" w:rsidR="00D50546" w:rsidRPr="00DE53D1" w:rsidRDefault="00D50546" w:rsidP="00F23FA3">
            <w:pPr>
              <w:spacing w:line="360" w:lineRule="auto"/>
              <w:jc w:val="center"/>
              <w:rPr>
                <w:sz w:val="24"/>
                <w:szCs w:val="24"/>
              </w:rPr>
            </w:pPr>
            <w:r w:rsidRPr="00DE53D1">
              <w:rPr>
                <w:sz w:val="24"/>
                <w:szCs w:val="24"/>
              </w:rPr>
              <w:t>Completa</w:t>
            </w:r>
          </w:p>
        </w:tc>
        <w:tc>
          <w:tcPr>
            <w:tcW w:w="4414" w:type="dxa"/>
          </w:tcPr>
          <w:p w14:paraId="3C5E6326" w14:textId="77777777" w:rsidR="00D50546" w:rsidRPr="00DE53D1" w:rsidRDefault="00D5054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Todos los intereses del cliente están descritos en la especificación.</w:t>
            </w:r>
          </w:p>
        </w:tc>
      </w:tr>
      <w:tr w:rsidR="00D50546" w:rsidRPr="00DE53D1" w14:paraId="3C5E632A"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28" w14:textId="77777777" w:rsidR="00D50546" w:rsidRPr="00DE53D1" w:rsidRDefault="00D50546" w:rsidP="00F23FA3">
            <w:pPr>
              <w:spacing w:line="360" w:lineRule="auto"/>
              <w:jc w:val="center"/>
              <w:rPr>
                <w:sz w:val="24"/>
                <w:szCs w:val="24"/>
              </w:rPr>
            </w:pPr>
            <w:r w:rsidRPr="00DE53D1">
              <w:rPr>
                <w:sz w:val="24"/>
                <w:szCs w:val="24"/>
              </w:rPr>
              <w:t>Consistente</w:t>
            </w:r>
          </w:p>
        </w:tc>
        <w:tc>
          <w:tcPr>
            <w:tcW w:w="4414" w:type="dxa"/>
          </w:tcPr>
          <w:p w14:paraId="3C5E6329" w14:textId="77777777" w:rsidR="00D50546" w:rsidRPr="00DE53D1" w:rsidRDefault="00D5054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Los requerimientos descritos en la especificación son coherentes entre sí.</w:t>
            </w:r>
          </w:p>
        </w:tc>
      </w:tr>
      <w:tr w:rsidR="00D50546" w:rsidRPr="00DE53D1" w14:paraId="3C5E632D"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2B" w14:textId="77777777" w:rsidR="00D50546" w:rsidRPr="00DE53D1" w:rsidRDefault="00D50546" w:rsidP="00F23FA3">
            <w:pPr>
              <w:spacing w:line="360" w:lineRule="auto"/>
              <w:jc w:val="center"/>
              <w:rPr>
                <w:sz w:val="24"/>
                <w:szCs w:val="24"/>
              </w:rPr>
            </w:pPr>
            <w:r w:rsidRPr="00DE53D1">
              <w:rPr>
                <w:sz w:val="24"/>
                <w:szCs w:val="24"/>
              </w:rPr>
              <w:t>No ambigua</w:t>
            </w:r>
          </w:p>
        </w:tc>
        <w:tc>
          <w:tcPr>
            <w:tcW w:w="4414" w:type="dxa"/>
          </w:tcPr>
          <w:p w14:paraId="3C5E632C" w14:textId="77777777" w:rsidR="00D50546" w:rsidRPr="00DE53D1" w:rsidRDefault="00D5054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La especificación de los requerimientos es clara y no puede interpretarse de diferentes maneras.</w:t>
            </w:r>
          </w:p>
        </w:tc>
      </w:tr>
      <w:tr w:rsidR="00D50546" w:rsidRPr="00DE53D1" w14:paraId="3C5E6330"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2E" w14:textId="77777777" w:rsidR="00D50546" w:rsidRPr="00DE53D1" w:rsidRDefault="00D50546" w:rsidP="00F23FA3">
            <w:pPr>
              <w:spacing w:line="360" w:lineRule="auto"/>
              <w:jc w:val="center"/>
              <w:rPr>
                <w:sz w:val="24"/>
                <w:szCs w:val="24"/>
              </w:rPr>
            </w:pPr>
            <w:r w:rsidRPr="00DE53D1">
              <w:rPr>
                <w:sz w:val="24"/>
                <w:szCs w:val="24"/>
              </w:rPr>
              <w:t>Correcta</w:t>
            </w:r>
          </w:p>
        </w:tc>
        <w:tc>
          <w:tcPr>
            <w:tcW w:w="4414" w:type="dxa"/>
          </w:tcPr>
          <w:p w14:paraId="3C5E632F" w14:textId="77777777" w:rsidR="00D50546" w:rsidRPr="00DE53D1" w:rsidRDefault="00D5054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La especificación describe los intereses del cliente y no otros intereses.</w:t>
            </w:r>
          </w:p>
        </w:tc>
      </w:tr>
      <w:tr w:rsidR="00D50546" w:rsidRPr="00DE53D1" w14:paraId="3C5E6333"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31" w14:textId="77777777" w:rsidR="00D50546" w:rsidRPr="00DE53D1" w:rsidRDefault="00D50546" w:rsidP="00F23FA3">
            <w:pPr>
              <w:spacing w:line="360" w:lineRule="auto"/>
              <w:jc w:val="center"/>
              <w:rPr>
                <w:sz w:val="24"/>
                <w:szCs w:val="24"/>
              </w:rPr>
            </w:pPr>
            <w:r w:rsidRPr="00DE53D1">
              <w:rPr>
                <w:sz w:val="24"/>
                <w:szCs w:val="24"/>
              </w:rPr>
              <w:t>Trazable</w:t>
            </w:r>
          </w:p>
        </w:tc>
        <w:tc>
          <w:tcPr>
            <w:tcW w:w="4414" w:type="dxa"/>
          </w:tcPr>
          <w:p w14:paraId="3C5E6332" w14:textId="77777777" w:rsidR="00D50546" w:rsidRPr="00DE53D1" w:rsidRDefault="00D5054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Se puede conocer la historia y ubicación en el tiempo de cada requerimiento.</w:t>
            </w:r>
          </w:p>
        </w:tc>
      </w:tr>
      <w:tr w:rsidR="00D50546" w:rsidRPr="00DE53D1" w14:paraId="3C5E6336"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34" w14:textId="77777777" w:rsidR="00D50546" w:rsidRPr="00DE53D1" w:rsidRDefault="00D50546" w:rsidP="00F23FA3">
            <w:pPr>
              <w:spacing w:line="360" w:lineRule="auto"/>
              <w:jc w:val="center"/>
              <w:rPr>
                <w:sz w:val="24"/>
                <w:szCs w:val="24"/>
              </w:rPr>
            </w:pPr>
            <w:r w:rsidRPr="00DE53D1">
              <w:rPr>
                <w:sz w:val="24"/>
                <w:szCs w:val="24"/>
              </w:rPr>
              <w:t>Priorizable</w:t>
            </w:r>
          </w:p>
        </w:tc>
        <w:tc>
          <w:tcPr>
            <w:tcW w:w="4414" w:type="dxa"/>
          </w:tcPr>
          <w:p w14:paraId="3C5E6335" w14:textId="77777777" w:rsidR="00D50546" w:rsidRPr="00DE53D1" w:rsidRDefault="00D5054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Se puede estableces que un requerimiento es más importante que otro, con el objetivo de organizarlos según su importancia.</w:t>
            </w:r>
          </w:p>
        </w:tc>
      </w:tr>
      <w:tr w:rsidR="00D50546" w:rsidRPr="00DE53D1" w14:paraId="3C5E6339" w14:textId="77777777" w:rsidTr="009A3F6F">
        <w:trPr>
          <w:cnfStyle w:val="000000100000" w:firstRow="0" w:lastRow="0" w:firstColumn="0" w:lastColumn="0" w:oddVBand="0" w:evenVBand="0" w:oddHBand="1" w:evenHBand="0" w:firstRowFirstColumn="0" w:firstRowLastColumn="0" w:lastRowFirstColumn="0" w:lastRowLastColumn="0"/>
          <w:trHeight w:val="1268"/>
        </w:trPr>
        <w:tc>
          <w:tcPr>
            <w:cnfStyle w:val="001000000000" w:firstRow="0" w:lastRow="0" w:firstColumn="1" w:lastColumn="0" w:oddVBand="0" w:evenVBand="0" w:oddHBand="0" w:evenHBand="0" w:firstRowFirstColumn="0" w:firstRowLastColumn="0" w:lastRowFirstColumn="0" w:lastRowLastColumn="0"/>
            <w:tcW w:w="4414" w:type="dxa"/>
          </w:tcPr>
          <w:p w14:paraId="3C5E6337" w14:textId="77777777" w:rsidR="00D50546" w:rsidRPr="00DE53D1" w:rsidRDefault="00D50546" w:rsidP="00F23FA3">
            <w:pPr>
              <w:spacing w:line="360" w:lineRule="auto"/>
              <w:jc w:val="center"/>
              <w:rPr>
                <w:sz w:val="24"/>
                <w:szCs w:val="24"/>
              </w:rPr>
            </w:pPr>
            <w:r w:rsidRPr="00DE53D1">
              <w:rPr>
                <w:sz w:val="24"/>
                <w:szCs w:val="24"/>
              </w:rPr>
              <w:t>Verificable</w:t>
            </w:r>
          </w:p>
        </w:tc>
        <w:tc>
          <w:tcPr>
            <w:tcW w:w="4414" w:type="dxa"/>
          </w:tcPr>
          <w:p w14:paraId="3C5E6338" w14:textId="77777777" w:rsidR="00D50546" w:rsidRPr="00DE53D1" w:rsidRDefault="00D50546" w:rsidP="00F23FA3">
            <w:pPr>
              <w:keepNext/>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sz w:val="24"/>
                <w:szCs w:val="24"/>
              </w:rPr>
            </w:pPr>
            <w:r w:rsidRPr="00DE53D1">
              <w:rPr>
                <w:rFonts w:asciiTheme="majorHAnsi" w:hAnsiTheme="majorHAnsi"/>
                <w:sz w:val="24"/>
                <w:szCs w:val="24"/>
              </w:rPr>
              <w:t>Se pueden construir pruebas repetibles para demostrar que se satisfacen los requerimientos</w:t>
            </w:r>
          </w:p>
        </w:tc>
      </w:tr>
    </w:tbl>
    <w:p w14:paraId="3C5E633A" w14:textId="77777777" w:rsidR="008652B2" w:rsidRPr="00DE53D1" w:rsidRDefault="008652B2" w:rsidP="00F23FA3">
      <w:pPr>
        <w:pStyle w:val="Descripcin"/>
        <w:spacing w:line="360" w:lineRule="auto"/>
        <w:jc w:val="center"/>
        <w:rPr>
          <w:rFonts w:asciiTheme="majorHAnsi" w:hAnsiTheme="majorHAnsi"/>
        </w:rPr>
      </w:pPr>
      <w:bookmarkStart w:id="320" w:name="_Toc417546185"/>
      <w:bookmarkStart w:id="321" w:name="_Ref417383580"/>
      <w:bookmarkStart w:id="322" w:name="_Ref417383575"/>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21</w:t>
      </w:r>
      <w:r w:rsidR="005C7733" w:rsidRPr="00DE53D1">
        <w:rPr>
          <w:rFonts w:asciiTheme="majorHAnsi" w:hAnsiTheme="majorHAnsi"/>
        </w:rPr>
        <w:fldChar w:fldCharType="end"/>
      </w:r>
      <w:r w:rsidRPr="00DE53D1">
        <w:rPr>
          <w:rFonts w:asciiTheme="majorHAnsi" w:hAnsiTheme="majorHAnsi"/>
        </w:rPr>
        <w:t>: Propiedades Especificación</w:t>
      </w:r>
      <w:bookmarkEnd w:id="320"/>
    </w:p>
    <w:bookmarkEnd w:id="321"/>
    <w:bookmarkEnd w:id="322"/>
    <w:p w14:paraId="3C5E633B" w14:textId="77777777" w:rsidR="00D50546" w:rsidRPr="00DE53D1" w:rsidRDefault="00D50546" w:rsidP="00F23FA3">
      <w:pPr>
        <w:spacing w:line="360" w:lineRule="auto"/>
        <w:jc w:val="center"/>
        <w:rPr>
          <w:rFonts w:asciiTheme="majorHAnsi" w:hAnsiTheme="majorHAnsi"/>
        </w:rPr>
      </w:pPr>
      <w:r w:rsidRPr="00DE53D1">
        <w:rPr>
          <w:rFonts w:asciiTheme="majorHAnsi" w:hAnsiTheme="majorHAnsi"/>
          <w:b/>
        </w:rPr>
        <w:t xml:space="preserve">Nota: </w:t>
      </w:r>
      <w:r w:rsidRPr="00DE53D1">
        <w:rPr>
          <w:rFonts w:asciiTheme="majorHAnsi" w:hAnsiTheme="majorHAnsi"/>
        </w:rPr>
        <w:t>la anterior tabla fue realizada por el grupo RAWR, en base al libro “Ingeniería de software orientada a objetos”, escrito por Larman</w:t>
      </w:r>
      <w:r w:rsidR="005C7733" w:rsidRPr="00DE53D1">
        <w:rPr>
          <w:rFonts w:asciiTheme="majorHAnsi" w:hAnsiTheme="majorHAnsi"/>
        </w:rPr>
        <w:fldChar w:fldCharType="begin"/>
      </w:r>
      <w:r w:rsidR="00EB1E43" w:rsidRPr="00DE53D1">
        <w:rPr>
          <w:rFonts w:asciiTheme="majorHAnsi" w:hAnsiTheme="majorHAnsi"/>
        </w:rPr>
        <w:instrText xml:space="preserve"> ADDIN ZOTERO_ITEM CSL_CITATION {"citationID":"2ij8h8sg1f","properties":{"formattedCitation":"[27]","plainCitation":"[27]"},"citationItems":[{"id":59,"uris":["http://zotero.org/users/2345493/items/E4VCG74H"],"uri":["http://zotero.org/users/2345493/items/E4VCG74H"],"itemData":{"id":59,"type":"book","title":"Ingeniería de Software Orientado a Objetos","publisher":"Pearson Education","number-of-pages":"577","edition":"1","language":"Español","author":[{"family":"Bruegge","given":"Bernd"},{"family":"Dutoit","given":"Allen H."}],"issued":{"date-parts":[["2003"]]}}}],"schema":"https://github.com/citation-style-language/schema/raw/master/csl-citation.json"} </w:instrText>
      </w:r>
      <w:r w:rsidR="005C7733" w:rsidRPr="00DE53D1">
        <w:rPr>
          <w:rFonts w:asciiTheme="majorHAnsi" w:hAnsiTheme="majorHAnsi"/>
        </w:rPr>
        <w:fldChar w:fldCharType="separate"/>
      </w:r>
      <w:r w:rsidR="00EB1E43" w:rsidRPr="00DE53D1">
        <w:rPr>
          <w:rFonts w:asciiTheme="majorHAnsi" w:hAnsiTheme="majorHAnsi"/>
        </w:rPr>
        <w:t>[27]</w:t>
      </w:r>
      <w:r w:rsidR="005C7733" w:rsidRPr="00DE53D1">
        <w:rPr>
          <w:rFonts w:asciiTheme="majorHAnsi" w:hAnsiTheme="majorHAnsi"/>
        </w:rPr>
        <w:fldChar w:fldCharType="end"/>
      </w:r>
      <w:r w:rsidRPr="00DE53D1">
        <w:rPr>
          <w:rFonts w:asciiTheme="majorHAnsi" w:hAnsiTheme="majorHAnsi"/>
        </w:rPr>
        <w:t>.</w:t>
      </w:r>
    </w:p>
    <w:p w14:paraId="3C5E633C" w14:textId="77777777" w:rsidR="00D50546" w:rsidRPr="00DE53D1" w:rsidRDefault="00D50546" w:rsidP="00F23FA3">
      <w:pPr>
        <w:spacing w:line="360" w:lineRule="auto"/>
        <w:rPr>
          <w:rFonts w:asciiTheme="majorHAnsi" w:hAnsiTheme="majorHAnsi"/>
          <w:sz w:val="24"/>
          <w:szCs w:val="24"/>
        </w:rPr>
      </w:pPr>
      <w:r w:rsidRPr="00DE53D1">
        <w:rPr>
          <w:rFonts w:asciiTheme="majorHAnsi" w:hAnsiTheme="majorHAnsi"/>
          <w:sz w:val="24"/>
          <w:szCs w:val="24"/>
        </w:rPr>
        <w:t>La validación de los requerimientos se realiza siguiendo las actividades:</w:t>
      </w:r>
    </w:p>
    <w:p w14:paraId="3C5E633D" w14:textId="77777777" w:rsidR="00D50546" w:rsidRPr="00DE53D1" w:rsidRDefault="00D50546" w:rsidP="0049194F">
      <w:pPr>
        <w:pStyle w:val="Prrafodelista"/>
        <w:numPr>
          <w:ilvl w:val="0"/>
          <w:numId w:val="12"/>
        </w:numPr>
        <w:spacing w:line="360" w:lineRule="auto"/>
        <w:rPr>
          <w:rFonts w:asciiTheme="majorHAnsi" w:hAnsiTheme="majorHAnsi"/>
          <w:sz w:val="24"/>
          <w:szCs w:val="24"/>
        </w:rPr>
      </w:pPr>
      <w:r w:rsidRPr="00DE53D1">
        <w:rPr>
          <w:rFonts w:asciiTheme="majorHAnsi" w:hAnsiTheme="majorHAnsi"/>
          <w:sz w:val="24"/>
          <w:szCs w:val="24"/>
        </w:rPr>
        <w:lastRenderedPageBreak/>
        <w:t>Revisar que la especificación sea completa.</w:t>
      </w:r>
    </w:p>
    <w:p w14:paraId="3C5E633E" w14:textId="77777777" w:rsidR="00D50546" w:rsidRPr="00DE53D1" w:rsidRDefault="00D50546" w:rsidP="0049194F">
      <w:pPr>
        <w:pStyle w:val="Prrafodelista"/>
        <w:numPr>
          <w:ilvl w:val="0"/>
          <w:numId w:val="12"/>
        </w:numPr>
        <w:spacing w:line="360" w:lineRule="auto"/>
        <w:rPr>
          <w:rFonts w:asciiTheme="majorHAnsi" w:hAnsiTheme="majorHAnsi"/>
          <w:sz w:val="24"/>
          <w:szCs w:val="24"/>
        </w:rPr>
      </w:pPr>
      <w:r w:rsidRPr="00DE53D1">
        <w:rPr>
          <w:rFonts w:asciiTheme="majorHAnsi" w:hAnsiTheme="majorHAnsi"/>
          <w:sz w:val="24"/>
          <w:szCs w:val="24"/>
        </w:rPr>
        <w:t>Revisar que la especificación sea no ambigua.</w:t>
      </w:r>
    </w:p>
    <w:p w14:paraId="3C5E633F" w14:textId="77777777" w:rsidR="00D50546" w:rsidRPr="00DE53D1" w:rsidRDefault="00D50546" w:rsidP="0049194F">
      <w:pPr>
        <w:pStyle w:val="Prrafodelista"/>
        <w:numPr>
          <w:ilvl w:val="0"/>
          <w:numId w:val="12"/>
        </w:numPr>
        <w:spacing w:line="360" w:lineRule="auto"/>
        <w:rPr>
          <w:rFonts w:asciiTheme="majorHAnsi" w:hAnsiTheme="majorHAnsi"/>
          <w:sz w:val="24"/>
          <w:szCs w:val="24"/>
        </w:rPr>
      </w:pPr>
      <w:r w:rsidRPr="00DE53D1">
        <w:rPr>
          <w:rFonts w:asciiTheme="majorHAnsi" w:hAnsiTheme="majorHAnsi"/>
          <w:sz w:val="24"/>
          <w:szCs w:val="24"/>
        </w:rPr>
        <w:t>Revisar que la especificación sea correcta.</w:t>
      </w:r>
    </w:p>
    <w:p w14:paraId="3C5E6340" w14:textId="77777777" w:rsidR="00D50546" w:rsidRPr="00DE53D1" w:rsidRDefault="00D50546" w:rsidP="0049194F">
      <w:pPr>
        <w:pStyle w:val="Prrafodelista"/>
        <w:numPr>
          <w:ilvl w:val="0"/>
          <w:numId w:val="12"/>
        </w:numPr>
        <w:spacing w:line="360" w:lineRule="auto"/>
        <w:rPr>
          <w:rFonts w:asciiTheme="majorHAnsi" w:hAnsiTheme="majorHAnsi"/>
          <w:sz w:val="24"/>
          <w:szCs w:val="24"/>
        </w:rPr>
      </w:pPr>
      <w:r w:rsidRPr="00DE53D1">
        <w:rPr>
          <w:rFonts w:asciiTheme="majorHAnsi" w:hAnsiTheme="majorHAnsi"/>
          <w:sz w:val="24"/>
          <w:szCs w:val="24"/>
        </w:rPr>
        <w:t>Revisar que la especificación sea trazable.</w:t>
      </w:r>
    </w:p>
    <w:p w14:paraId="3C5E6341" w14:textId="77777777" w:rsidR="00D50546" w:rsidRPr="00DE53D1" w:rsidRDefault="00D50546" w:rsidP="0049194F">
      <w:pPr>
        <w:pStyle w:val="Prrafodelista"/>
        <w:numPr>
          <w:ilvl w:val="0"/>
          <w:numId w:val="12"/>
        </w:numPr>
        <w:spacing w:line="360" w:lineRule="auto"/>
        <w:rPr>
          <w:rFonts w:asciiTheme="majorHAnsi" w:hAnsiTheme="majorHAnsi"/>
          <w:sz w:val="24"/>
          <w:szCs w:val="24"/>
        </w:rPr>
      </w:pPr>
      <w:r w:rsidRPr="00DE53D1">
        <w:rPr>
          <w:rFonts w:asciiTheme="majorHAnsi" w:hAnsiTheme="majorHAnsi"/>
          <w:sz w:val="24"/>
          <w:szCs w:val="24"/>
        </w:rPr>
        <w:t>Revisar que la especificación sea priorizarle.</w:t>
      </w:r>
    </w:p>
    <w:p w14:paraId="3C5E6342" w14:textId="77777777" w:rsidR="00D50546" w:rsidRPr="00DE53D1" w:rsidRDefault="00D50546" w:rsidP="0049194F">
      <w:pPr>
        <w:pStyle w:val="Prrafodelista"/>
        <w:numPr>
          <w:ilvl w:val="0"/>
          <w:numId w:val="12"/>
        </w:numPr>
        <w:spacing w:line="360" w:lineRule="auto"/>
        <w:rPr>
          <w:rFonts w:asciiTheme="majorHAnsi" w:hAnsiTheme="majorHAnsi"/>
          <w:sz w:val="24"/>
          <w:szCs w:val="24"/>
        </w:rPr>
      </w:pPr>
      <w:r w:rsidRPr="00DE53D1">
        <w:rPr>
          <w:rFonts w:asciiTheme="majorHAnsi" w:hAnsiTheme="majorHAnsi"/>
          <w:sz w:val="24"/>
          <w:szCs w:val="24"/>
        </w:rPr>
        <w:t>Revisar que la especificación sea verificable.</w:t>
      </w:r>
    </w:p>
    <w:p w14:paraId="3C5E6343" w14:textId="77777777" w:rsidR="00D50546" w:rsidRPr="00DE53D1" w:rsidRDefault="00D50546" w:rsidP="0049194F">
      <w:pPr>
        <w:pStyle w:val="Prrafodelista"/>
        <w:numPr>
          <w:ilvl w:val="0"/>
          <w:numId w:val="12"/>
        </w:numPr>
        <w:spacing w:line="360" w:lineRule="auto"/>
        <w:rPr>
          <w:rFonts w:asciiTheme="majorHAnsi" w:hAnsiTheme="majorHAnsi"/>
          <w:sz w:val="24"/>
          <w:szCs w:val="24"/>
        </w:rPr>
      </w:pPr>
      <w:r w:rsidRPr="00DE53D1">
        <w:rPr>
          <w:rFonts w:asciiTheme="majorHAnsi" w:hAnsiTheme="majorHAnsi"/>
          <w:sz w:val="24"/>
          <w:szCs w:val="24"/>
        </w:rPr>
        <w:t>Registrar errores.</w:t>
      </w:r>
    </w:p>
    <w:p w14:paraId="3C5E6344" w14:textId="77777777" w:rsidR="00D50546" w:rsidRPr="00DE53D1" w:rsidRDefault="00D50546" w:rsidP="0049194F">
      <w:pPr>
        <w:pStyle w:val="Prrafodelista"/>
        <w:numPr>
          <w:ilvl w:val="0"/>
          <w:numId w:val="12"/>
        </w:numPr>
        <w:spacing w:line="360" w:lineRule="auto"/>
        <w:rPr>
          <w:rFonts w:asciiTheme="majorHAnsi" w:hAnsiTheme="majorHAnsi"/>
          <w:sz w:val="24"/>
          <w:szCs w:val="24"/>
        </w:rPr>
      </w:pPr>
      <w:r w:rsidRPr="00DE53D1">
        <w:rPr>
          <w:rFonts w:asciiTheme="majorHAnsi" w:hAnsiTheme="majorHAnsi"/>
          <w:sz w:val="24"/>
          <w:szCs w:val="24"/>
        </w:rPr>
        <w:t>Corregir errores.</w:t>
      </w:r>
    </w:p>
    <w:p w14:paraId="3C5E6345" w14:textId="77777777" w:rsidR="00D50546" w:rsidRPr="00DE53D1" w:rsidRDefault="00D50546" w:rsidP="0049194F">
      <w:pPr>
        <w:pStyle w:val="Prrafodelista"/>
        <w:numPr>
          <w:ilvl w:val="0"/>
          <w:numId w:val="12"/>
        </w:numPr>
        <w:spacing w:line="360" w:lineRule="auto"/>
        <w:rPr>
          <w:rFonts w:asciiTheme="majorHAnsi" w:hAnsiTheme="majorHAnsi"/>
          <w:sz w:val="24"/>
          <w:szCs w:val="24"/>
        </w:rPr>
      </w:pPr>
      <w:r w:rsidRPr="00DE53D1">
        <w:rPr>
          <w:rFonts w:asciiTheme="majorHAnsi" w:hAnsiTheme="majorHAnsi"/>
          <w:sz w:val="24"/>
          <w:szCs w:val="24"/>
        </w:rPr>
        <w:t>Aprobar especificación.</w:t>
      </w:r>
    </w:p>
    <w:p w14:paraId="3C5E6346" w14:textId="77777777" w:rsidR="00EC206A" w:rsidRPr="00DE53D1" w:rsidRDefault="00D50546" w:rsidP="00F23FA3">
      <w:pPr>
        <w:keepNext/>
        <w:spacing w:line="360" w:lineRule="auto"/>
        <w:jc w:val="center"/>
        <w:rPr>
          <w:rFonts w:asciiTheme="majorHAnsi" w:hAnsiTheme="majorHAnsi"/>
        </w:rPr>
      </w:pPr>
      <w:r w:rsidRPr="00DE53D1">
        <w:rPr>
          <w:rFonts w:asciiTheme="majorHAnsi" w:hAnsiTheme="majorHAnsi"/>
          <w:noProof/>
          <w:lang w:eastAsia="es-CO"/>
        </w:rPr>
        <w:drawing>
          <wp:inline distT="0" distB="0" distL="0" distR="0" wp14:anchorId="3C5E65D9" wp14:editId="3C5E65DA">
            <wp:extent cx="5611632" cy="2924175"/>
            <wp:effectExtent l="0" t="0" r="8255" b="0"/>
            <wp:docPr id="4" name="Imagen 2" descr="C:\Users\LuisCarlos\Desktop\New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Carlos\Desktop\New Model.png"/>
                    <pic:cNvPicPr>
                      <a:picLocks noChangeAspect="1" noChangeArrowheads="1"/>
                    </pic:cNvPicPr>
                  </pic:nvPicPr>
                  <pic:blipFill rotWithShape="1">
                    <a:blip r:embed="rId46">
                      <a:extLst>
                        <a:ext uri="{28A0092B-C50C-407E-A947-70E740481C1C}">
                          <a14:useLocalDpi xmlns:a14="http://schemas.microsoft.com/office/drawing/2010/main" val="0"/>
                        </a:ext>
                      </a:extLst>
                    </a:blip>
                    <a:srcRect b="15737"/>
                    <a:stretch/>
                  </pic:blipFill>
                  <pic:spPr bwMode="auto">
                    <a:xfrm>
                      <a:off x="0" y="0"/>
                      <a:ext cx="5612130" cy="2924435"/>
                    </a:xfrm>
                    <a:prstGeom prst="rect">
                      <a:avLst/>
                    </a:prstGeom>
                    <a:noFill/>
                    <a:ln>
                      <a:noFill/>
                    </a:ln>
                    <a:extLst>
                      <a:ext uri="{53640926-AAD7-44D8-BBD7-CCE9431645EC}">
                        <a14:shadowObscured xmlns:a14="http://schemas.microsoft.com/office/drawing/2010/main"/>
                      </a:ext>
                    </a:extLst>
                  </pic:spPr>
                </pic:pic>
              </a:graphicData>
            </a:graphic>
          </wp:inline>
        </w:drawing>
      </w:r>
    </w:p>
    <w:p w14:paraId="3C5E6347" w14:textId="77777777" w:rsidR="00D50546" w:rsidRPr="00DE53D1" w:rsidRDefault="00EC206A" w:rsidP="00F23FA3">
      <w:pPr>
        <w:pStyle w:val="Descripcin"/>
        <w:spacing w:line="360" w:lineRule="auto"/>
        <w:jc w:val="center"/>
        <w:rPr>
          <w:rFonts w:asciiTheme="majorHAnsi" w:hAnsiTheme="majorHAnsi"/>
        </w:rPr>
      </w:pPr>
      <w:bookmarkStart w:id="323" w:name="_Toc417546163"/>
      <w:r w:rsidRPr="00DE53D1">
        <w:rPr>
          <w:rFonts w:asciiTheme="majorHAnsi" w:hAnsiTheme="majorHAnsi"/>
        </w:rPr>
        <w:t xml:space="preserve">Ilustración </w:t>
      </w:r>
      <w:r w:rsidR="005C7733" w:rsidRPr="00DE53D1">
        <w:rPr>
          <w:rFonts w:asciiTheme="majorHAnsi" w:hAnsiTheme="majorHAnsi"/>
        </w:rPr>
        <w:fldChar w:fldCharType="begin"/>
      </w:r>
      <w:r w:rsidR="00AB5518" w:rsidRPr="00DE53D1">
        <w:rPr>
          <w:rFonts w:asciiTheme="majorHAnsi" w:hAnsiTheme="majorHAnsi"/>
        </w:rPr>
        <w:instrText xml:space="preserve"> SEQ Ilustración \* ARABIC </w:instrText>
      </w:r>
      <w:r w:rsidR="005C7733" w:rsidRPr="00DE53D1">
        <w:rPr>
          <w:rFonts w:asciiTheme="majorHAnsi" w:hAnsiTheme="majorHAnsi"/>
        </w:rPr>
        <w:fldChar w:fldCharType="separate"/>
      </w:r>
      <w:r w:rsidR="000A744F">
        <w:rPr>
          <w:rFonts w:asciiTheme="majorHAnsi" w:hAnsiTheme="majorHAnsi"/>
          <w:noProof/>
        </w:rPr>
        <w:t>11</w:t>
      </w:r>
      <w:r w:rsidR="005C7733" w:rsidRPr="00DE53D1">
        <w:rPr>
          <w:rFonts w:asciiTheme="majorHAnsi" w:hAnsiTheme="majorHAnsi"/>
          <w:noProof/>
        </w:rPr>
        <w:fldChar w:fldCharType="end"/>
      </w:r>
      <w:r w:rsidRPr="00DE53D1">
        <w:rPr>
          <w:rFonts w:asciiTheme="majorHAnsi" w:hAnsiTheme="majorHAnsi"/>
        </w:rPr>
        <w:t>: Proceso validar especificación</w:t>
      </w:r>
      <w:bookmarkEnd w:id="323"/>
    </w:p>
    <w:p w14:paraId="3C5E6348" w14:textId="77777777" w:rsidR="00D50546" w:rsidRPr="00DE53D1" w:rsidRDefault="00D50546" w:rsidP="00F23FA3">
      <w:pPr>
        <w:spacing w:line="360" w:lineRule="auto"/>
        <w:rPr>
          <w:rFonts w:asciiTheme="majorHAnsi" w:hAnsiTheme="majorHAnsi"/>
          <w:noProof/>
          <w:sz w:val="24"/>
          <w:szCs w:val="24"/>
          <w:lang w:eastAsia="es-CO"/>
        </w:rPr>
      </w:pPr>
      <w:r w:rsidRPr="00DE53D1">
        <w:rPr>
          <w:rFonts w:asciiTheme="majorHAnsi" w:hAnsiTheme="majorHAnsi"/>
          <w:b/>
          <w:noProof/>
          <w:sz w:val="24"/>
          <w:szCs w:val="24"/>
          <w:lang w:eastAsia="es-CO"/>
        </w:rPr>
        <w:t xml:space="preserve">Nota: </w:t>
      </w:r>
      <w:r w:rsidRPr="00DE53D1">
        <w:rPr>
          <w:rFonts w:asciiTheme="majorHAnsi" w:hAnsiTheme="majorHAnsi"/>
          <w:noProof/>
          <w:sz w:val="24"/>
          <w:szCs w:val="24"/>
          <w:lang w:eastAsia="es-CO"/>
        </w:rPr>
        <w:t>El anterior diagrama fue realizado por el grupo RAWR en la herramienta Bizagi Modeler siguiendo las buenas practicas que se describen en sus documentos</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agjopobsc","properties":{"formattedCitation":"[28]","plainCitation":"[28]"},"citationItems":[{"id":155,"uris":["http://zotero.org/users/2345493/items/WZVWKPNS"],"uri":["http://zotero.org/users/2345493/items/WZVWKPNS"],"itemData":{"id":155,"type":"article","title":"Bizagi BPMN 2.0","URL":"http://www.bizagi.com/docs/BPMNbyExampleSPA.pdf","language":"Español","author":[{"family":"Bizagi","given":""}],"issued":{"date-parts":[["2014"]]}}}],"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8]</w:t>
      </w:r>
      <w:r w:rsidR="005C7733" w:rsidRPr="00DE53D1">
        <w:rPr>
          <w:rFonts w:asciiTheme="majorHAnsi" w:hAnsiTheme="majorHAnsi"/>
          <w:sz w:val="24"/>
          <w:szCs w:val="24"/>
        </w:rPr>
        <w:fldChar w:fldCharType="end"/>
      </w:r>
      <w:r w:rsidRPr="00DE53D1">
        <w:rPr>
          <w:rFonts w:asciiTheme="majorHAnsi" w:hAnsiTheme="majorHAnsi"/>
          <w:noProof/>
          <w:sz w:val="24"/>
          <w:szCs w:val="24"/>
          <w:lang w:eastAsia="es-CO"/>
        </w:rPr>
        <w:t>.</w:t>
      </w:r>
    </w:p>
    <w:p w14:paraId="3C5E6349" w14:textId="77777777" w:rsidR="00D50546" w:rsidRPr="00DE53D1" w:rsidRDefault="00E85BBB" w:rsidP="00F23FA3">
      <w:pPr>
        <w:spacing w:line="360" w:lineRule="auto"/>
        <w:rPr>
          <w:rFonts w:asciiTheme="majorHAnsi" w:hAnsiTheme="majorHAnsi"/>
          <w:sz w:val="24"/>
          <w:szCs w:val="24"/>
        </w:rPr>
      </w:pPr>
      <w:r w:rsidRPr="00DE53D1">
        <w:rPr>
          <w:rFonts w:asciiTheme="majorHAnsi" w:hAnsiTheme="majorHAnsi"/>
          <w:sz w:val="24"/>
          <w:szCs w:val="24"/>
        </w:rPr>
        <w:t>En la anterior ilustración se</w:t>
      </w:r>
      <w:r w:rsidR="00D50546" w:rsidRPr="00DE53D1">
        <w:rPr>
          <w:rFonts w:asciiTheme="majorHAnsi" w:hAnsiTheme="majorHAnsi"/>
          <w:sz w:val="24"/>
          <w:szCs w:val="24"/>
        </w:rPr>
        <w:t xml:space="preserve"> muestra</w:t>
      </w:r>
      <w:r w:rsidR="00C806B8" w:rsidRPr="00DE53D1">
        <w:rPr>
          <w:rFonts w:asciiTheme="majorHAnsi" w:hAnsiTheme="majorHAnsi"/>
          <w:sz w:val="24"/>
          <w:szCs w:val="24"/>
        </w:rPr>
        <w:t>n</w:t>
      </w:r>
      <w:r w:rsidR="00D50546" w:rsidRPr="00DE53D1">
        <w:rPr>
          <w:rFonts w:asciiTheme="majorHAnsi" w:hAnsiTheme="majorHAnsi"/>
          <w:sz w:val="24"/>
          <w:szCs w:val="24"/>
        </w:rPr>
        <w:t xml:space="preserve"> las actividades que se deben desarrollar con el propósito de validar la especificación. El proceso debe desarrollarse por el personal del área de Arquitectura y diseño junto con el área de desarrollo, la validación de la especificación debe realizarse siempre que se cree, elimine y actualice un requerimiento. La corrección de errores se realiza mediante la reformulación de la especificación, cuando se </w:t>
      </w:r>
      <w:r w:rsidR="00D50546" w:rsidRPr="00DE53D1">
        <w:rPr>
          <w:rFonts w:asciiTheme="majorHAnsi" w:hAnsiTheme="majorHAnsi"/>
          <w:sz w:val="24"/>
          <w:szCs w:val="24"/>
        </w:rPr>
        <w:lastRenderedPageBreak/>
        <w:t>realiza una corrección debe realizarse el proceso de validación con el propósito de aprobar la especificación.</w:t>
      </w:r>
    </w:p>
    <w:p w14:paraId="3C5E634A" w14:textId="77777777" w:rsidR="00D50546" w:rsidRPr="00DE53D1" w:rsidRDefault="00D50546" w:rsidP="00F23FA3">
      <w:pPr>
        <w:spacing w:line="360" w:lineRule="auto"/>
        <w:rPr>
          <w:rFonts w:asciiTheme="majorHAnsi" w:hAnsiTheme="majorHAnsi"/>
          <w:sz w:val="24"/>
          <w:szCs w:val="24"/>
        </w:rPr>
      </w:pPr>
      <w:r w:rsidRPr="00DE53D1">
        <w:rPr>
          <w:rFonts w:asciiTheme="majorHAnsi" w:hAnsiTheme="majorHAnsi"/>
          <w:sz w:val="24"/>
          <w:szCs w:val="24"/>
        </w:rPr>
        <w:t xml:space="preserve">La verificación de la especificación se hace mediante la creación de pruebas para comprobar la funcionalidad de cada uno de los requerimientos. Lo anterior se realiza con base a los criterios de culminación de cada requerimiento de la </w:t>
      </w:r>
      <w:r w:rsidRPr="00DE53D1">
        <w:rPr>
          <w:rFonts w:asciiTheme="majorHAnsi" w:hAnsiTheme="majorHAnsi"/>
          <w:sz w:val="24"/>
          <w:szCs w:val="24"/>
          <w:highlight w:val="yellow"/>
        </w:rPr>
        <w:t>especificación</w:t>
      </w:r>
      <w:r w:rsidRPr="00DE53D1">
        <w:rPr>
          <w:rFonts w:asciiTheme="majorHAnsi" w:hAnsiTheme="majorHAnsi"/>
          <w:sz w:val="24"/>
          <w:szCs w:val="24"/>
        </w:rPr>
        <w:t>.</w:t>
      </w:r>
    </w:p>
    <w:p w14:paraId="3C5E634B" w14:textId="77777777" w:rsidR="00D50546" w:rsidRPr="00DE53D1" w:rsidRDefault="009F171D" w:rsidP="00F23FA3">
      <w:pPr>
        <w:pStyle w:val="Ttulo2"/>
        <w:spacing w:line="360" w:lineRule="auto"/>
      </w:pPr>
      <w:bookmarkStart w:id="324" w:name="_Toc417481965"/>
      <w:bookmarkStart w:id="325" w:name="_Toc417547050"/>
      <w:r w:rsidRPr="00DE53D1">
        <w:t>10</w:t>
      </w:r>
      <w:r w:rsidR="00C806B8" w:rsidRPr="00DE53D1">
        <w:t xml:space="preserve">.2 </w:t>
      </w:r>
      <w:r w:rsidR="00D50546" w:rsidRPr="00DE53D1">
        <w:t>Verificación y validación de los requerimientos individuales</w:t>
      </w:r>
      <w:bookmarkEnd w:id="324"/>
      <w:bookmarkEnd w:id="325"/>
    </w:p>
    <w:p w14:paraId="3C5E634C" w14:textId="77777777" w:rsidR="00D50546" w:rsidRPr="00DE53D1" w:rsidRDefault="00D50546" w:rsidP="00F23FA3">
      <w:pPr>
        <w:spacing w:line="360" w:lineRule="auto"/>
        <w:rPr>
          <w:rFonts w:asciiTheme="majorHAnsi" w:hAnsiTheme="majorHAnsi"/>
          <w:sz w:val="24"/>
          <w:szCs w:val="24"/>
        </w:rPr>
      </w:pPr>
      <w:r w:rsidRPr="00DE53D1">
        <w:rPr>
          <w:rFonts w:asciiTheme="majorHAnsi" w:hAnsiTheme="majorHAnsi"/>
          <w:sz w:val="24"/>
          <w:szCs w:val="24"/>
        </w:rPr>
        <w:t xml:space="preserve">La validación de los requerimientos se realiza usando la </w:t>
      </w:r>
      <w:r w:rsidRPr="00DE53D1">
        <w:rPr>
          <w:rFonts w:asciiTheme="majorHAnsi" w:hAnsiTheme="majorHAnsi"/>
          <w:sz w:val="24"/>
          <w:szCs w:val="24"/>
          <w:highlight w:val="yellow"/>
        </w:rPr>
        <w:t xml:space="preserve">lista de chequeo de </w:t>
      </w:r>
      <w:r w:rsidRPr="00DE53D1">
        <w:rPr>
          <w:rFonts w:asciiTheme="majorHAnsi" w:hAnsiTheme="majorHAnsi"/>
          <w:sz w:val="24"/>
          <w:szCs w:val="24"/>
        </w:rPr>
        <w:t>requerimientos. En la cual se decide si cada uno de los requerimientos cumple con las propiedades</w:t>
      </w:r>
      <w:r w:rsidR="00C806B8" w:rsidRPr="00DE53D1">
        <w:rPr>
          <w:rFonts w:asciiTheme="majorHAnsi" w:hAnsiTheme="majorHAnsi"/>
          <w:sz w:val="24"/>
          <w:szCs w:val="24"/>
        </w:rPr>
        <w:t xml:space="preserve"> descritas en </w:t>
      </w:r>
      <w:r w:rsidR="00072D7E">
        <w:fldChar w:fldCharType="begin"/>
      </w:r>
      <w:r w:rsidR="00072D7E">
        <w:instrText xml:space="preserve"> REF _Ref417383715 \h  \* MERGEFORMAT </w:instrText>
      </w:r>
      <w:r w:rsidR="00072D7E">
        <w:fldChar w:fldCharType="separate"/>
      </w:r>
      <w:r w:rsidR="00C806B8" w:rsidRPr="00DE53D1">
        <w:rPr>
          <w:rFonts w:asciiTheme="majorHAnsi" w:hAnsiTheme="majorHAnsi"/>
          <w:sz w:val="24"/>
          <w:szCs w:val="24"/>
        </w:rPr>
        <w:t>Ilustración 6</w:t>
      </w:r>
      <w:r w:rsidR="00072D7E">
        <w:fldChar w:fldCharType="end"/>
      </w:r>
      <w:r w:rsidR="00C806B8" w:rsidRPr="00DE53D1">
        <w:rPr>
          <w:rFonts w:asciiTheme="majorHAnsi" w:hAnsiTheme="majorHAnsi"/>
          <w:sz w:val="24"/>
          <w:szCs w:val="24"/>
        </w:rPr>
        <w:t>.</w:t>
      </w:r>
    </w:p>
    <w:tbl>
      <w:tblPr>
        <w:tblStyle w:val="Cuadrculaclara-nfasis1"/>
        <w:tblW w:w="0" w:type="auto"/>
        <w:tblLook w:val="04A0" w:firstRow="1" w:lastRow="0" w:firstColumn="1" w:lastColumn="0" w:noHBand="0" w:noVBand="1"/>
      </w:tblPr>
      <w:tblGrid>
        <w:gridCol w:w="4414"/>
        <w:gridCol w:w="4414"/>
      </w:tblGrid>
      <w:tr w:rsidR="00D50546" w:rsidRPr="00DE53D1" w14:paraId="3C5E634F" w14:textId="77777777" w:rsidTr="009A3F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4D" w14:textId="77777777" w:rsidR="00D50546" w:rsidRPr="00DE53D1" w:rsidRDefault="00D50546" w:rsidP="00F23FA3">
            <w:pPr>
              <w:spacing w:line="360" w:lineRule="auto"/>
              <w:jc w:val="center"/>
              <w:rPr>
                <w:sz w:val="24"/>
                <w:szCs w:val="24"/>
              </w:rPr>
            </w:pPr>
            <w:r w:rsidRPr="00DE53D1">
              <w:rPr>
                <w:sz w:val="24"/>
                <w:szCs w:val="24"/>
              </w:rPr>
              <w:t>Propiedad</w:t>
            </w:r>
          </w:p>
        </w:tc>
        <w:tc>
          <w:tcPr>
            <w:tcW w:w="4414" w:type="dxa"/>
          </w:tcPr>
          <w:p w14:paraId="3C5E634E" w14:textId="77777777" w:rsidR="00D50546" w:rsidRPr="00DE53D1" w:rsidRDefault="00D50546" w:rsidP="00F23FA3">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DE53D1">
              <w:rPr>
                <w:sz w:val="24"/>
                <w:szCs w:val="24"/>
              </w:rPr>
              <w:t>Descripción</w:t>
            </w:r>
          </w:p>
        </w:tc>
      </w:tr>
      <w:tr w:rsidR="00D50546" w:rsidRPr="00DE53D1" w14:paraId="3C5E6352"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50" w14:textId="77777777" w:rsidR="00D50546" w:rsidRPr="00DE53D1" w:rsidRDefault="00D50546" w:rsidP="00F23FA3">
            <w:pPr>
              <w:spacing w:line="360" w:lineRule="auto"/>
              <w:jc w:val="center"/>
            </w:pPr>
            <w:r w:rsidRPr="00DE53D1">
              <w:t>Necesario</w:t>
            </w:r>
          </w:p>
        </w:tc>
        <w:tc>
          <w:tcPr>
            <w:tcW w:w="4414" w:type="dxa"/>
          </w:tcPr>
          <w:p w14:paraId="3C5E6351" w14:textId="77777777" w:rsidR="00D50546" w:rsidRPr="00DE53D1" w:rsidRDefault="00D5054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epresenta un interés del cliente.</w:t>
            </w:r>
          </w:p>
        </w:tc>
      </w:tr>
      <w:tr w:rsidR="00D50546" w:rsidRPr="00DE53D1" w14:paraId="3C5E6355"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53" w14:textId="77777777" w:rsidR="00D50546" w:rsidRPr="00DE53D1" w:rsidRDefault="00D50546" w:rsidP="00F23FA3">
            <w:pPr>
              <w:spacing w:line="360" w:lineRule="auto"/>
              <w:jc w:val="center"/>
            </w:pPr>
            <w:r w:rsidRPr="00DE53D1">
              <w:t>No Ambiguo</w:t>
            </w:r>
          </w:p>
        </w:tc>
        <w:tc>
          <w:tcPr>
            <w:tcW w:w="4414" w:type="dxa"/>
          </w:tcPr>
          <w:p w14:paraId="3C5E6354" w14:textId="77777777" w:rsidR="00D50546" w:rsidRPr="00DE53D1" w:rsidRDefault="00D5054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El requerimiento es claro y tiene una única interpretación.</w:t>
            </w:r>
          </w:p>
        </w:tc>
      </w:tr>
      <w:tr w:rsidR="00D50546" w:rsidRPr="00DE53D1" w14:paraId="3C5E6358"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56" w14:textId="77777777" w:rsidR="00D50546" w:rsidRPr="00DE53D1" w:rsidRDefault="00D50546" w:rsidP="00F23FA3">
            <w:pPr>
              <w:spacing w:line="360" w:lineRule="auto"/>
              <w:jc w:val="center"/>
            </w:pPr>
            <w:r w:rsidRPr="00DE53D1">
              <w:t>Conciso</w:t>
            </w:r>
          </w:p>
        </w:tc>
        <w:tc>
          <w:tcPr>
            <w:tcW w:w="4414" w:type="dxa"/>
          </w:tcPr>
          <w:p w14:paraId="3C5E6357" w14:textId="77777777" w:rsidR="00D50546" w:rsidRPr="00DE53D1" w:rsidRDefault="00D5054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El requerimiento es de fácil interpretación.</w:t>
            </w:r>
          </w:p>
        </w:tc>
      </w:tr>
      <w:tr w:rsidR="00D50546" w:rsidRPr="00DE53D1" w14:paraId="3C5E635B"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59" w14:textId="77777777" w:rsidR="00D50546" w:rsidRPr="00DE53D1" w:rsidRDefault="00D50546" w:rsidP="00F23FA3">
            <w:pPr>
              <w:spacing w:line="360" w:lineRule="auto"/>
              <w:jc w:val="center"/>
            </w:pPr>
            <w:r w:rsidRPr="00DE53D1">
              <w:t>Consistente</w:t>
            </w:r>
          </w:p>
        </w:tc>
        <w:tc>
          <w:tcPr>
            <w:tcW w:w="4414" w:type="dxa"/>
          </w:tcPr>
          <w:p w14:paraId="3C5E635A" w14:textId="77777777" w:rsidR="00D50546" w:rsidRPr="00DE53D1" w:rsidRDefault="00D5054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El requerimiento no se contradice con sí mismo, ni con otros requerimientos.</w:t>
            </w:r>
          </w:p>
        </w:tc>
      </w:tr>
      <w:tr w:rsidR="00D50546" w:rsidRPr="00DE53D1" w14:paraId="3C5E635E"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5C" w14:textId="77777777" w:rsidR="00D50546" w:rsidRPr="00DE53D1" w:rsidRDefault="00D50546" w:rsidP="00F23FA3">
            <w:pPr>
              <w:spacing w:line="360" w:lineRule="auto"/>
              <w:jc w:val="center"/>
            </w:pPr>
            <w:r w:rsidRPr="00DE53D1">
              <w:t>Completo</w:t>
            </w:r>
          </w:p>
        </w:tc>
        <w:tc>
          <w:tcPr>
            <w:tcW w:w="4414" w:type="dxa"/>
          </w:tcPr>
          <w:p w14:paraId="3C5E635D" w14:textId="77777777" w:rsidR="00D50546" w:rsidRPr="00DE53D1" w:rsidRDefault="00D5054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uestra toda la información necesaria para su comprensibilidad.</w:t>
            </w:r>
          </w:p>
        </w:tc>
      </w:tr>
      <w:tr w:rsidR="00D50546" w:rsidRPr="00DE53D1" w14:paraId="3C5E6361"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5F" w14:textId="77777777" w:rsidR="00D50546" w:rsidRPr="00DE53D1" w:rsidRDefault="00D50546" w:rsidP="00F23FA3">
            <w:pPr>
              <w:spacing w:line="360" w:lineRule="auto"/>
              <w:jc w:val="center"/>
            </w:pPr>
            <w:r w:rsidRPr="00DE53D1">
              <w:t>Alcanzable</w:t>
            </w:r>
          </w:p>
        </w:tc>
        <w:tc>
          <w:tcPr>
            <w:tcW w:w="4414" w:type="dxa"/>
          </w:tcPr>
          <w:p w14:paraId="3C5E6360" w14:textId="77777777" w:rsidR="00D50546" w:rsidRPr="00DE53D1" w:rsidRDefault="00D50546"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Es realizable bajo los recursos tecnológicos y de personal acordado.</w:t>
            </w:r>
          </w:p>
        </w:tc>
      </w:tr>
      <w:tr w:rsidR="00D50546" w:rsidRPr="00DE53D1" w14:paraId="3C5E6364" w14:textId="77777777" w:rsidTr="009A3F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62" w14:textId="77777777" w:rsidR="00D50546" w:rsidRPr="00DE53D1" w:rsidRDefault="00D50546" w:rsidP="00F23FA3">
            <w:pPr>
              <w:spacing w:line="360" w:lineRule="auto"/>
              <w:jc w:val="center"/>
            </w:pPr>
            <w:r w:rsidRPr="00DE53D1">
              <w:t>Verificable</w:t>
            </w:r>
          </w:p>
        </w:tc>
        <w:tc>
          <w:tcPr>
            <w:tcW w:w="4414" w:type="dxa"/>
          </w:tcPr>
          <w:p w14:paraId="3C5E6363" w14:textId="77777777" w:rsidR="00D50546" w:rsidRPr="00DE53D1" w:rsidRDefault="00D50546"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Se puede comprobar el requerimiento por medio de pruebas repetibles.</w:t>
            </w:r>
          </w:p>
        </w:tc>
      </w:tr>
      <w:tr w:rsidR="00D50546" w:rsidRPr="00DE53D1" w14:paraId="3C5E6367" w14:textId="77777777" w:rsidTr="009A3F6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65" w14:textId="77777777" w:rsidR="00D50546" w:rsidRPr="00DE53D1" w:rsidRDefault="00D50546" w:rsidP="00F23FA3">
            <w:pPr>
              <w:spacing w:line="360" w:lineRule="auto"/>
              <w:jc w:val="center"/>
            </w:pPr>
            <w:r w:rsidRPr="00DE53D1">
              <w:t>Trazable</w:t>
            </w:r>
          </w:p>
        </w:tc>
        <w:tc>
          <w:tcPr>
            <w:tcW w:w="4414" w:type="dxa"/>
          </w:tcPr>
          <w:p w14:paraId="3C5E6366" w14:textId="77777777" w:rsidR="00D50546" w:rsidRPr="00DE53D1" w:rsidRDefault="00D50546" w:rsidP="00F23FA3">
            <w:pPr>
              <w:keepNext/>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Se puede conocer la historia y ubicación en el tiempo del requerimiento.</w:t>
            </w:r>
          </w:p>
        </w:tc>
      </w:tr>
    </w:tbl>
    <w:p w14:paraId="3C5E6368" w14:textId="77777777" w:rsidR="006A1108" w:rsidRPr="00DE53D1" w:rsidRDefault="006A1108" w:rsidP="00F23FA3">
      <w:pPr>
        <w:pStyle w:val="Descripcin"/>
        <w:spacing w:line="360" w:lineRule="auto"/>
        <w:jc w:val="center"/>
        <w:rPr>
          <w:rFonts w:asciiTheme="majorHAnsi" w:hAnsiTheme="majorHAnsi"/>
        </w:rPr>
      </w:pPr>
      <w:bookmarkStart w:id="326" w:name="_Toc417546186"/>
      <w:bookmarkStart w:id="327" w:name="_Ref417383715"/>
      <w:r w:rsidRPr="00DE53D1">
        <w:rPr>
          <w:rFonts w:asciiTheme="majorHAnsi" w:hAnsiTheme="majorHAnsi"/>
        </w:rPr>
        <w:t xml:space="preserve">Tabla </w:t>
      </w:r>
      <w:r w:rsidR="005C7733" w:rsidRPr="00DE53D1">
        <w:rPr>
          <w:rFonts w:asciiTheme="majorHAnsi" w:hAnsiTheme="majorHAnsi"/>
        </w:rPr>
        <w:fldChar w:fldCharType="begin"/>
      </w:r>
      <w:r w:rsidR="00296391"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22</w:t>
      </w:r>
      <w:r w:rsidR="005C7733" w:rsidRPr="00DE53D1">
        <w:rPr>
          <w:rFonts w:asciiTheme="majorHAnsi" w:hAnsiTheme="majorHAnsi"/>
        </w:rPr>
        <w:fldChar w:fldCharType="end"/>
      </w:r>
      <w:r w:rsidRPr="00DE53D1">
        <w:rPr>
          <w:rFonts w:asciiTheme="majorHAnsi" w:hAnsiTheme="majorHAnsi"/>
        </w:rPr>
        <w:t>: Propiedades requerimientos</w:t>
      </w:r>
      <w:bookmarkEnd w:id="326"/>
    </w:p>
    <w:bookmarkEnd w:id="327"/>
    <w:p w14:paraId="3C5E6369" w14:textId="77777777" w:rsidR="00D50546" w:rsidRPr="00DE53D1" w:rsidRDefault="00D50546" w:rsidP="00F23FA3">
      <w:pPr>
        <w:spacing w:line="360" w:lineRule="auto"/>
        <w:jc w:val="center"/>
        <w:rPr>
          <w:rFonts w:asciiTheme="majorHAnsi" w:hAnsiTheme="majorHAnsi"/>
          <w:noProof/>
          <w:lang w:eastAsia="es-CO"/>
        </w:rPr>
      </w:pPr>
      <w:r w:rsidRPr="00DE53D1">
        <w:rPr>
          <w:rFonts w:asciiTheme="majorHAnsi" w:hAnsiTheme="majorHAnsi"/>
          <w:b/>
          <w:noProof/>
          <w:lang w:eastAsia="es-CO"/>
        </w:rPr>
        <w:t xml:space="preserve">Nota: </w:t>
      </w:r>
      <w:r w:rsidRPr="00DE53D1">
        <w:rPr>
          <w:rFonts w:asciiTheme="majorHAnsi" w:hAnsiTheme="majorHAnsi"/>
          <w:noProof/>
          <w:lang w:eastAsia="es-CO"/>
        </w:rPr>
        <w:t>El anterior diagrama fue realizado por el grupo RAWR en la herramienta Bizagi Modeler siguiendo las buenas practicas que se describen en sus documentos</w:t>
      </w:r>
      <w:r w:rsidR="005C7733" w:rsidRPr="00DE53D1">
        <w:rPr>
          <w:rFonts w:asciiTheme="majorHAnsi" w:hAnsiTheme="majorHAnsi"/>
        </w:rPr>
        <w:fldChar w:fldCharType="begin"/>
      </w:r>
      <w:r w:rsidR="00EB1E43" w:rsidRPr="00DE53D1">
        <w:rPr>
          <w:rFonts w:asciiTheme="majorHAnsi" w:hAnsiTheme="majorHAnsi"/>
        </w:rPr>
        <w:instrText xml:space="preserve"> ADDIN ZOTERO_ITEM CSL_CITATION {"citationID":"G4VCmJjr","properties":{"formattedCitation":"[28]","plainCitation":"[28]"},"citationItems":[{"id":155,"uris":["http://zotero.org/users/2345493/items/WZVWKPNS"],"uri":["http://zotero.org/users/2345493/items/WZVWKPNS"],"itemData":{"id":155,"type":"article","title":"Bizagi BPMN 2.0","URL":"http://www.bizagi.com/docs/BPMNbyExampleSPA.pdf","language":"Español","author":[{"family":"Bizagi","given":""}],"issued":{"date-parts":[["2014"]]}}}],"schema":"https://github.com/citation-style-language/schema/raw/master/csl-citation.json"} </w:instrText>
      </w:r>
      <w:r w:rsidR="005C7733" w:rsidRPr="00DE53D1">
        <w:rPr>
          <w:rFonts w:asciiTheme="majorHAnsi" w:hAnsiTheme="majorHAnsi"/>
        </w:rPr>
        <w:fldChar w:fldCharType="separate"/>
      </w:r>
      <w:r w:rsidR="00EB1E43" w:rsidRPr="00DE53D1">
        <w:rPr>
          <w:rFonts w:asciiTheme="majorHAnsi" w:hAnsiTheme="majorHAnsi"/>
        </w:rPr>
        <w:t>[28]</w:t>
      </w:r>
      <w:r w:rsidR="005C7733" w:rsidRPr="00DE53D1">
        <w:rPr>
          <w:rFonts w:asciiTheme="majorHAnsi" w:hAnsiTheme="majorHAnsi"/>
        </w:rPr>
        <w:fldChar w:fldCharType="end"/>
      </w:r>
      <w:r w:rsidRPr="00DE53D1">
        <w:rPr>
          <w:rFonts w:asciiTheme="majorHAnsi" w:hAnsiTheme="majorHAnsi"/>
          <w:noProof/>
          <w:lang w:eastAsia="es-CO"/>
        </w:rPr>
        <w:t>.</w:t>
      </w:r>
    </w:p>
    <w:p w14:paraId="3C5E636A" w14:textId="77777777" w:rsidR="00D50546" w:rsidRPr="00DE53D1" w:rsidRDefault="00D50546" w:rsidP="00F23FA3">
      <w:pPr>
        <w:spacing w:line="360" w:lineRule="auto"/>
        <w:rPr>
          <w:rFonts w:asciiTheme="majorHAnsi" w:hAnsiTheme="majorHAnsi"/>
          <w:noProof/>
          <w:sz w:val="24"/>
          <w:szCs w:val="24"/>
          <w:lang w:eastAsia="es-CO"/>
        </w:rPr>
      </w:pPr>
      <w:r w:rsidRPr="00DE53D1">
        <w:rPr>
          <w:rFonts w:asciiTheme="majorHAnsi" w:hAnsiTheme="majorHAnsi"/>
          <w:noProof/>
          <w:sz w:val="24"/>
          <w:szCs w:val="24"/>
          <w:lang w:eastAsia="es-CO"/>
        </w:rPr>
        <w:t>La trazabilidad de cada requerimiento se hara por medio de los casos de uso, y ademas de la implementacion que se ha realizado en base al codigo.</w:t>
      </w:r>
    </w:p>
    <w:p w14:paraId="3C5E636B" w14:textId="77777777" w:rsidR="00D50546" w:rsidRPr="00DE53D1" w:rsidRDefault="00D50546" w:rsidP="00F23FA3">
      <w:pPr>
        <w:spacing w:line="360" w:lineRule="auto"/>
        <w:rPr>
          <w:rFonts w:asciiTheme="majorHAnsi" w:hAnsiTheme="majorHAnsi"/>
          <w:sz w:val="24"/>
          <w:szCs w:val="24"/>
        </w:rPr>
      </w:pPr>
      <w:r w:rsidRPr="00DE53D1">
        <w:rPr>
          <w:rFonts w:asciiTheme="majorHAnsi" w:hAnsiTheme="majorHAnsi"/>
          <w:sz w:val="24"/>
          <w:szCs w:val="24"/>
        </w:rPr>
        <w:lastRenderedPageBreak/>
        <w:t xml:space="preserve">La validación de los requerimientos se realiza conforme a lo establecido en el </w:t>
      </w:r>
      <w:r w:rsidRPr="00DE53D1">
        <w:rPr>
          <w:rFonts w:asciiTheme="majorHAnsi" w:hAnsiTheme="majorHAnsi"/>
          <w:sz w:val="24"/>
          <w:szCs w:val="24"/>
          <w:highlight w:val="yellow"/>
        </w:rPr>
        <w:t>SPMP en el plan de control de calidad</w:t>
      </w:r>
      <w:r w:rsidRPr="00DE53D1">
        <w:rPr>
          <w:rFonts w:asciiTheme="majorHAnsi" w:hAnsiTheme="majorHAnsi"/>
          <w:sz w:val="24"/>
          <w:szCs w:val="24"/>
        </w:rPr>
        <w:t>. Se debe hacer siguiendo las actividades</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1tigile7h9","properties":{"formattedCitation":"[29]","plainCitation":"[29]"},"citationItems":[{"id":133,"uris":["http://zotero.org/users/2345493/items/TD5GCIBD"],"uri":["http://zotero.org/users/2345493/items/TD5GCIBD"],"itemData":{"id":133,"type":"book","title":"Software Engineering","publisher":"Pearson Addison-Wesley","number-of-pages":"748","edition":"9","language":"English","author":[{"family":"Sommervile","given":"Ian"}],"issued":{"date-parts":[["2011"]]}}}],"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9]</w:t>
      </w:r>
      <w:r w:rsidR="005C7733" w:rsidRPr="00DE53D1">
        <w:rPr>
          <w:rFonts w:asciiTheme="majorHAnsi" w:hAnsiTheme="majorHAnsi"/>
          <w:sz w:val="24"/>
          <w:szCs w:val="24"/>
        </w:rPr>
        <w:fldChar w:fldCharType="end"/>
      </w:r>
      <w:r w:rsidRPr="00DE53D1">
        <w:rPr>
          <w:rFonts w:asciiTheme="majorHAnsi" w:hAnsiTheme="majorHAnsi"/>
          <w:sz w:val="24"/>
          <w:szCs w:val="24"/>
        </w:rPr>
        <w:t>:</w:t>
      </w:r>
    </w:p>
    <w:p w14:paraId="3C5E636C"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Revisar el requerimiento sea necesario.</w:t>
      </w:r>
    </w:p>
    <w:p w14:paraId="3C5E636D"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Revisar el requerimiento sea no ambiguo.</w:t>
      </w:r>
    </w:p>
    <w:p w14:paraId="3C5E636E"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Revisar el requerimiento sea conciso.</w:t>
      </w:r>
    </w:p>
    <w:p w14:paraId="3C5E636F"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Revisar el requerimiento sea consistente.</w:t>
      </w:r>
    </w:p>
    <w:p w14:paraId="3C5E6370"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Revisar el requerimiento sea completo.</w:t>
      </w:r>
    </w:p>
    <w:p w14:paraId="3C5E6371"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Revisar el requerimiento sea alcanzable.</w:t>
      </w:r>
    </w:p>
    <w:p w14:paraId="3C5E6372"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Revisar el requerimiento sea verificable.</w:t>
      </w:r>
    </w:p>
    <w:p w14:paraId="3C5E6373"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Registrar errores.</w:t>
      </w:r>
    </w:p>
    <w:p w14:paraId="3C5E6374"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Corregir errores.</w:t>
      </w:r>
    </w:p>
    <w:p w14:paraId="3C5E6375" w14:textId="77777777" w:rsidR="00D50546" w:rsidRPr="00DE53D1" w:rsidRDefault="00D50546" w:rsidP="0049194F">
      <w:pPr>
        <w:pStyle w:val="Prrafodelista"/>
        <w:numPr>
          <w:ilvl w:val="0"/>
          <w:numId w:val="13"/>
        </w:numPr>
        <w:spacing w:line="360" w:lineRule="auto"/>
        <w:rPr>
          <w:rFonts w:asciiTheme="majorHAnsi" w:hAnsiTheme="majorHAnsi"/>
          <w:sz w:val="24"/>
          <w:szCs w:val="24"/>
        </w:rPr>
      </w:pPr>
      <w:r w:rsidRPr="00DE53D1">
        <w:rPr>
          <w:rFonts w:asciiTheme="majorHAnsi" w:hAnsiTheme="majorHAnsi"/>
          <w:sz w:val="24"/>
          <w:szCs w:val="24"/>
        </w:rPr>
        <w:t>Aprobar requerimientos.</w:t>
      </w:r>
    </w:p>
    <w:p w14:paraId="3C5E6376" w14:textId="77777777" w:rsidR="00D50546" w:rsidRPr="00DE53D1" w:rsidRDefault="00D50546" w:rsidP="00F23FA3">
      <w:pPr>
        <w:keepNext/>
        <w:spacing w:line="360" w:lineRule="auto"/>
        <w:ind w:left="360"/>
        <w:jc w:val="center"/>
        <w:rPr>
          <w:rFonts w:asciiTheme="majorHAnsi" w:hAnsiTheme="majorHAnsi"/>
        </w:rPr>
      </w:pPr>
      <w:r w:rsidRPr="00DE53D1">
        <w:rPr>
          <w:rFonts w:asciiTheme="majorHAnsi" w:hAnsiTheme="majorHAnsi"/>
          <w:noProof/>
          <w:sz w:val="24"/>
          <w:szCs w:val="24"/>
          <w:lang w:eastAsia="es-CO"/>
        </w:rPr>
        <w:drawing>
          <wp:inline distT="0" distB="0" distL="0" distR="0" wp14:anchorId="3C5E65DB" wp14:editId="3C5E65DC">
            <wp:extent cx="5777721" cy="2647950"/>
            <wp:effectExtent l="0" t="0" r="0" b="0"/>
            <wp:docPr id="5" name="Imagen 3" descr="C:\Users\LuisCarlos\Deskto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isCarlos\Desktop\a.png"/>
                    <pic:cNvPicPr>
                      <a:picLocks noChangeAspect="1" noChangeArrowheads="1"/>
                    </pic:cNvPicPr>
                  </pic:nvPicPr>
                  <pic:blipFill rotWithShape="1">
                    <a:blip r:embed="rId47">
                      <a:extLst>
                        <a:ext uri="{28A0092B-C50C-407E-A947-70E740481C1C}">
                          <a14:useLocalDpi xmlns:a14="http://schemas.microsoft.com/office/drawing/2010/main" val="0"/>
                        </a:ext>
                      </a:extLst>
                    </a:blip>
                    <a:srcRect b="17076"/>
                    <a:stretch/>
                  </pic:blipFill>
                  <pic:spPr bwMode="auto">
                    <a:xfrm>
                      <a:off x="0" y="0"/>
                      <a:ext cx="5788310" cy="2652803"/>
                    </a:xfrm>
                    <a:prstGeom prst="rect">
                      <a:avLst/>
                    </a:prstGeom>
                    <a:noFill/>
                    <a:ln>
                      <a:noFill/>
                    </a:ln>
                    <a:extLst>
                      <a:ext uri="{53640926-AAD7-44D8-BBD7-CCE9431645EC}">
                        <a14:shadowObscured xmlns:a14="http://schemas.microsoft.com/office/drawing/2010/main"/>
                      </a:ext>
                    </a:extLst>
                  </pic:spPr>
                </pic:pic>
              </a:graphicData>
            </a:graphic>
          </wp:inline>
        </w:drawing>
      </w:r>
    </w:p>
    <w:p w14:paraId="3C5E6377" w14:textId="77777777" w:rsidR="00D50546" w:rsidRPr="00DE53D1" w:rsidRDefault="00D50546" w:rsidP="00F23FA3">
      <w:pPr>
        <w:pStyle w:val="Descripcin"/>
        <w:spacing w:line="360" w:lineRule="auto"/>
        <w:jc w:val="center"/>
        <w:rPr>
          <w:rFonts w:asciiTheme="majorHAnsi" w:hAnsiTheme="majorHAnsi"/>
          <w:sz w:val="24"/>
          <w:szCs w:val="24"/>
        </w:rPr>
      </w:pPr>
      <w:bookmarkStart w:id="328" w:name="_Ref417383821"/>
      <w:bookmarkStart w:id="329" w:name="_Toc417546164"/>
      <w:r w:rsidRPr="00DE53D1">
        <w:rPr>
          <w:rFonts w:asciiTheme="majorHAnsi" w:hAnsiTheme="majorHAnsi"/>
        </w:rPr>
        <w:t xml:space="preserve">Ilustración </w:t>
      </w:r>
      <w:r w:rsidR="005C7733" w:rsidRPr="00DE53D1">
        <w:rPr>
          <w:rFonts w:asciiTheme="majorHAnsi" w:hAnsiTheme="majorHAnsi"/>
        </w:rPr>
        <w:fldChar w:fldCharType="begin"/>
      </w:r>
      <w:r w:rsidR="00AB5518" w:rsidRPr="00DE53D1">
        <w:rPr>
          <w:rFonts w:asciiTheme="majorHAnsi" w:hAnsiTheme="majorHAnsi"/>
        </w:rPr>
        <w:instrText xml:space="preserve"> SEQ Ilustración \* ARABIC </w:instrText>
      </w:r>
      <w:r w:rsidR="005C7733" w:rsidRPr="00DE53D1">
        <w:rPr>
          <w:rFonts w:asciiTheme="majorHAnsi" w:hAnsiTheme="majorHAnsi"/>
        </w:rPr>
        <w:fldChar w:fldCharType="separate"/>
      </w:r>
      <w:r w:rsidR="000A744F">
        <w:rPr>
          <w:rFonts w:asciiTheme="majorHAnsi" w:hAnsiTheme="majorHAnsi"/>
          <w:noProof/>
        </w:rPr>
        <w:t>12</w:t>
      </w:r>
      <w:r w:rsidR="005C7733" w:rsidRPr="00DE53D1">
        <w:rPr>
          <w:rFonts w:asciiTheme="majorHAnsi" w:hAnsiTheme="majorHAnsi"/>
          <w:noProof/>
        </w:rPr>
        <w:fldChar w:fldCharType="end"/>
      </w:r>
      <w:bookmarkEnd w:id="328"/>
      <w:r w:rsidRPr="00DE53D1">
        <w:rPr>
          <w:rFonts w:asciiTheme="majorHAnsi" w:hAnsiTheme="majorHAnsi"/>
        </w:rPr>
        <w:t>: Proceso aprobar requerimientos</w:t>
      </w:r>
      <w:bookmarkEnd w:id="329"/>
    </w:p>
    <w:p w14:paraId="3C5E6378" w14:textId="77777777" w:rsidR="00D50546" w:rsidRPr="00DE53D1" w:rsidRDefault="00D50546" w:rsidP="00F23FA3">
      <w:pPr>
        <w:spacing w:line="360" w:lineRule="auto"/>
        <w:jc w:val="center"/>
        <w:rPr>
          <w:rFonts w:asciiTheme="majorHAnsi" w:hAnsiTheme="majorHAnsi"/>
          <w:noProof/>
          <w:sz w:val="24"/>
          <w:szCs w:val="24"/>
          <w:lang w:eastAsia="es-CO"/>
        </w:rPr>
      </w:pPr>
      <w:r w:rsidRPr="00DE53D1">
        <w:rPr>
          <w:rFonts w:asciiTheme="majorHAnsi" w:hAnsiTheme="majorHAnsi"/>
          <w:b/>
          <w:noProof/>
          <w:sz w:val="24"/>
          <w:szCs w:val="24"/>
          <w:lang w:eastAsia="es-CO"/>
        </w:rPr>
        <w:t xml:space="preserve">Nota: </w:t>
      </w:r>
      <w:r w:rsidRPr="00DE53D1">
        <w:rPr>
          <w:rFonts w:asciiTheme="majorHAnsi" w:hAnsiTheme="majorHAnsi"/>
          <w:noProof/>
          <w:sz w:val="24"/>
          <w:szCs w:val="24"/>
          <w:lang w:eastAsia="es-CO"/>
        </w:rPr>
        <w:t>El anterior diagrama fue realizado por el grupo RAWR en la herramienta Bizagi Modeler siguiendo las buenas practicas que se describen en sus documentos</w:t>
      </w:r>
      <w:r w:rsidR="005C7733" w:rsidRPr="00DE53D1">
        <w:rPr>
          <w:rFonts w:asciiTheme="majorHAnsi" w:hAnsiTheme="majorHAnsi"/>
          <w:sz w:val="24"/>
          <w:szCs w:val="24"/>
        </w:rPr>
        <w:fldChar w:fldCharType="begin"/>
      </w:r>
      <w:r w:rsidR="00EB1E43" w:rsidRPr="00DE53D1">
        <w:rPr>
          <w:rFonts w:asciiTheme="majorHAnsi" w:hAnsiTheme="majorHAnsi"/>
          <w:sz w:val="24"/>
          <w:szCs w:val="24"/>
        </w:rPr>
        <w:instrText xml:space="preserve"> ADDIN ZOTERO_ITEM CSL_CITATION {"citationID":"pq9Z6gRT","properties":{"formattedCitation":"[28]","plainCitation":"[28]"},"citationItems":[{"id":155,"uris":["http://zotero.org/users/2345493/items/WZVWKPNS"],"uri":["http://zotero.org/users/2345493/items/WZVWKPNS"],"itemData":{"id":155,"type":"article","title":"Bizagi BPMN 2.0","URL":"http://www.bizagi.com/docs/BPMNbyExampleSPA.pdf","language":"Español","author":[{"family":"Bizagi","given":""}],"issued":{"date-parts":[["2014"]]}}}],"schema":"https://github.com/citation-style-language/schema/raw/master/csl-citation.json"} </w:instrText>
      </w:r>
      <w:r w:rsidR="005C7733" w:rsidRPr="00DE53D1">
        <w:rPr>
          <w:rFonts w:asciiTheme="majorHAnsi" w:hAnsiTheme="majorHAnsi"/>
          <w:sz w:val="24"/>
          <w:szCs w:val="24"/>
        </w:rPr>
        <w:fldChar w:fldCharType="separate"/>
      </w:r>
      <w:r w:rsidR="00EB1E43" w:rsidRPr="00DE53D1">
        <w:rPr>
          <w:rFonts w:asciiTheme="majorHAnsi" w:hAnsiTheme="majorHAnsi"/>
          <w:sz w:val="24"/>
        </w:rPr>
        <w:t>[28]</w:t>
      </w:r>
      <w:r w:rsidR="005C7733" w:rsidRPr="00DE53D1">
        <w:rPr>
          <w:rFonts w:asciiTheme="majorHAnsi" w:hAnsiTheme="majorHAnsi"/>
          <w:sz w:val="24"/>
          <w:szCs w:val="24"/>
        </w:rPr>
        <w:fldChar w:fldCharType="end"/>
      </w:r>
      <w:r w:rsidRPr="00DE53D1">
        <w:rPr>
          <w:rFonts w:asciiTheme="majorHAnsi" w:hAnsiTheme="majorHAnsi"/>
          <w:noProof/>
          <w:sz w:val="24"/>
          <w:szCs w:val="24"/>
          <w:lang w:eastAsia="es-CO"/>
        </w:rPr>
        <w:t>.</w:t>
      </w:r>
    </w:p>
    <w:p w14:paraId="3C5E6379" w14:textId="77777777" w:rsidR="00D50546" w:rsidRPr="00DE53D1" w:rsidRDefault="009263B9" w:rsidP="00F23FA3">
      <w:pPr>
        <w:spacing w:line="360" w:lineRule="auto"/>
        <w:rPr>
          <w:rFonts w:asciiTheme="majorHAnsi" w:hAnsiTheme="majorHAnsi"/>
          <w:sz w:val="24"/>
          <w:szCs w:val="24"/>
        </w:rPr>
      </w:pPr>
      <w:r w:rsidRPr="00DE53D1">
        <w:rPr>
          <w:rFonts w:asciiTheme="majorHAnsi" w:hAnsiTheme="majorHAnsi"/>
          <w:sz w:val="24"/>
          <w:szCs w:val="24"/>
        </w:rPr>
        <w:t xml:space="preserve">En la </w:t>
      </w:r>
      <w:r w:rsidR="00072D7E">
        <w:fldChar w:fldCharType="begin"/>
      </w:r>
      <w:r w:rsidR="00072D7E">
        <w:instrText xml:space="preserve"> REF _Ref417383821 \h  \* MERGEFORMAT </w:instrText>
      </w:r>
      <w:r w:rsidR="00072D7E">
        <w:fldChar w:fldCharType="separate"/>
      </w:r>
      <w:r w:rsidRPr="00DE53D1">
        <w:rPr>
          <w:rFonts w:asciiTheme="majorHAnsi" w:hAnsiTheme="majorHAnsi"/>
          <w:sz w:val="24"/>
          <w:szCs w:val="24"/>
        </w:rPr>
        <w:t>Ilustración 7</w:t>
      </w:r>
      <w:r w:rsidR="00072D7E">
        <w:fldChar w:fldCharType="end"/>
      </w:r>
      <w:r w:rsidRPr="00DE53D1">
        <w:rPr>
          <w:rFonts w:asciiTheme="majorHAnsi" w:hAnsiTheme="majorHAnsi"/>
          <w:sz w:val="24"/>
          <w:szCs w:val="24"/>
        </w:rPr>
        <w:t xml:space="preserve"> se </w:t>
      </w:r>
      <w:r w:rsidR="00D50546" w:rsidRPr="00DE53D1">
        <w:rPr>
          <w:rFonts w:asciiTheme="majorHAnsi" w:hAnsiTheme="majorHAnsi"/>
          <w:sz w:val="24"/>
          <w:szCs w:val="24"/>
        </w:rPr>
        <w:t>muestra</w:t>
      </w:r>
      <w:r w:rsidRPr="00DE53D1">
        <w:rPr>
          <w:rFonts w:asciiTheme="majorHAnsi" w:hAnsiTheme="majorHAnsi"/>
          <w:sz w:val="24"/>
          <w:szCs w:val="24"/>
        </w:rPr>
        <w:t>n</w:t>
      </w:r>
      <w:r w:rsidR="00D50546" w:rsidRPr="00DE53D1">
        <w:rPr>
          <w:rFonts w:asciiTheme="majorHAnsi" w:hAnsiTheme="majorHAnsi"/>
          <w:sz w:val="24"/>
          <w:szCs w:val="24"/>
        </w:rPr>
        <w:t xml:space="preserve"> las actividades que se deben desarrollar con el propósito de hacer una revisión de los </w:t>
      </w:r>
      <w:r w:rsidR="00A35B23" w:rsidRPr="00DE53D1">
        <w:rPr>
          <w:rFonts w:asciiTheme="majorHAnsi" w:hAnsiTheme="majorHAnsi"/>
          <w:sz w:val="24"/>
          <w:szCs w:val="24"/>
        </w:rPr>
        <w:t>requerimientos. El</w:t>
      </w:r>
      <w:r w:rsidR="00D50546" w:rsidRPr="00DE53D1">
        <w:rPr>
          <w:rFonts w:asciiTheme="majorHAnsi" w:hAnsiTheme="majorHAnsi"/>
          <w:sz w:val="24"/>
          <w:szCs w:val="24"/>
        </w:rPr>
        <w:t xml:space="preserve"> proceso debe desarrollarse por el personal del área de Arquitectura y diseño y el área de desarrollo. La corrección de errores se hace por </w:t>
      </w:r>
      <w:r w:rsidR="00D50546" w:rsidRPr="00DE53D1">
        <w:rPr>
          <w:rFonts w:asciiTheme="majorHAnsi" w:hAnsiTheme="majorHAnsi"/>
          <w:sz w:val="24"/>
          <w:szCs w:val="24"/>
        </w:rPr>
        <w:lastRenderedPageBreak/>
        <w:t>medio de la reformulación de los requerimientos, cada vez que se modifique, cree o elimine un requerimiento, se debe realizar el proceso de validación, para garantizar que existe consistencia.</w:t>
      </w:r>
    </w:p>
    <w:p w14:paraId="3C5E637A" w14:textId="77777777" w:rsidR="00D50546" w:rsidRPr="00DE53D1" w:rsidRDefault="00D50546" w:rsidP="00F23FA3">
      <w:pPr>
        <w:spacing w:line="360" w:lineRule="auto"/>
        <w:rPr>
          <w:rFonts w:asciiTheme="majorHAnsi" w:hAnsiTheme="majorHAnsi"/>
          <w:sz w:val="24"/>
          <w:szCs w:val="24"/>
        </w:rPr>
      </w:pPr>
      <w:r w:rsidRPr="00DE53D1">
        <w:rPr>
          <w:rFonts w:asciiTheme="majorHAnsi" w:hAnsiTheme="majorHAnsi"/>
          <w:sz w:val="24"/>
          <w:szCs w:val="24"/>
        </w:rPr>
        <w:t>La verificación de la especificación se hace mediante la creación de pruebas. Lo anterior se realiza con base a los criterios de culminación de cada requerimiento.</w:t>
      </w:r>
    </w:p>
    <w:p w14:paraId="3C5E637B" w14:textId="77777777" w:rsidR="00D50546" w:rsidRPr="00DE53D1" w:rsidRDefault="00D50546" w:rsidP="00F23FA3">
      <w:pPr>
        <w:spacing w:line="360" w:lineRule="auto"/>
        <w:rPr>
          <w:rFonts w:asciiTheme="majorHAnsi" w:hAnsiTheme="majorHAnsi"/>
          <w:sz w:val="24"/>
          <w:szCs w:val="24"/>
        </w:rPr>
      </w:pPr>
      <w:r w:rsidRPr="00DE53D1">
        <w:rPr>
          <w:rFonts w:asciiTheme="majorHAnsi" w:hAnsiTheme="majorHAnsi"/>
          <w:sz w:val="24"/>
          <w:szCs w:val="24"/>
        </w:rPr>
        <w:t xml:space="preserve">Para obtener más información acerca de la administración de requerimientos puede revisar la sección </w:t>
      </w:r>
      <w:r w:rsidRPr="00DE53D1">
        <w:rPr>
          <w:rFonts w:asciiTheme="majorHAnsi" w:hAnsiTheme="majorHAnsi"/>
          <w:sz w:val="24"/>
          <w:szCs w:val="24"/>
          <w:highlight w:val="yellow"/>
        </w:rPr>
        <w:t>10.1 gestión de requerimientos</w:t>
      </w:r>
    </w:p>
    <w:p w14:paraId="3C5E637C" w14:textId="77777777" w:rsidR="00D50546" w:rsidRPr="00DE53D1" w:rsidRDefault="00D50546" w:rsidP="00F23FA3">
      <w:pPr>
        <w:spacing w:line="360" w:lineRule="auto"/>
        <w:rPr>
          <w:rFonts w:asciiTheme="majorHAnsi" w:hAnsiTheme="majorHAnsi"/>
          <w:sz w:val="24"/>
          <w:szCs w:val="24"/>
        </w:rPr>
      </w:pPr>
      <w:r w:rsidRPr="00DE53D1">
        <w:rPr>
          <w:rFonts w:asciiTheme="majorHAnsi" w:hAnsiTheme="majorHAnsi"/>
          <w:sz w:val="24"/>
          <w:szCs w:val="24"/>
        </w:rPr>
        <w:t xml:space="preserve">La validación de los requerimientos se hace por medio de revisiones </w:t>
      </w:r>
      <w:r w:rsidR="002C3142" w:rsidRPr="00DE53D1">
        <w:rPr>
          <w:rFonts w:asciiTheme="majorHAnsi" w:hAnsiTheme="majorHAnsi"/>
          <w:sz w:val="24"/>
          <w:szCs w:val="24"/>
        </w:rPr>
        <w:t>cruzada, apoyado</w:t>
      </w:r>
      <w:r w:rsidRPr="00DE53D1">
        <w:rPr>
          <w:rFonts w:asciiTheme="majorHAnsi" w:hAnsiTheme="majorHAnsi"/>
          <w:sz w:val="24"/>
          <w:szCs w:val="24"/>
        </w:rPr>
        <w:t xml:space="preserve"> con el manejo de versiones de los documentos. En caso de que existan bastantes discrepancias en la creación y modificación de los requerimientos se propone una reunión que tendrá una duración máxima de 2 horas, a la cual asistirán el área de arquitectura y diseño y el área de desarrollo, con el propósito de corregirlas. Antes de la reunión se creara una lista con las problemáticas existente, durante la reunión se hablará acerca de posibles soluciones y por ultimo de manera democrática se decidirá cuál es la mejor solución  para afrontar cada una de las problemáticas existentes.</w:t>
      </w:r>
    </w:p>
    <w:p w14:paraId="3C5E637D" w14:textId="77777777" w:rsidR="00F05393" w:rsidRPr="00DE53D1" w:rsidRDefault="00F05393" w:rsidP="00F23FA3">
      <w:pPr>
        <w:pStyle w:val="Ttulo2"/>
        <w:spacing w:line="360" w:lineRule="auto"/>
      </w:pPr>
      <w:bookmarkStart w:id="330" w:name="_Toc417547051"/>
      <w:r w:rsidRPr="00DE53D1">
        <w:t>10.3 Análisis verificación y validación</w:t>
      </w:r>
      <w:bookmarkEnd w:id="330"/>
    </w:p>
    <w:p w14:paraId="3C5E637E" w14:textId="77777777" w:rsidR="00F05393" w:rsidRPr="00DE53D1" w:rsidRDefault="00F05393" w:rsidP="00F23FA3">
      <w:pPr>
        <w:spacing w:line="360" w:lineRule="auto"/>
        <w:rPr>
          <w:rFonts w:asciiTheme="majorHAnsi" w:eastAsiaTheme="minorEastAsia" w:hAnsiTheme="majorHAnsi"/>
          <w:sz w:val="24"/>
          <w:szCs w:val="24"/>
        </w:rPr>
      </w:pPr>
      <w:r w:rsidRPr="00DE53D1">
        <w:rPr>
          <w:rFonts w:asciiTheme="majorHAnsi" w:hAnsiTheme="majorHAnsi"/>
          <w:sz w:val="24"/>
          <w:szCs w:val="24"/>
        </w:rPr>
        <w:t xml:space="preserve">La validación de la especificación de los requerimientos se realiza usando la </w:t>
      </w:r>
      <w:r w:rsidRPr="00DE53D1">
        <w:rPr>
          <w:rFonts w:asciiTheme="majorHAnsi" w:hAnsiTheme="majorHAnsi"/>
          <w:sz w:val="24"/>
          <w:szCs w:val="24"/>
          <w:highlight w:val="yellow"/>
        </w:rPr>
        <w:t>lista de chequeo de los requerimientos.</w:t>
      </w:r>
      <w:r w:rsidRPr="00DE53D1">
        <w:rPr>
          <w:rFonts w:asciiTheme="majorHAnsi" w:hAnsiTheme="majorHAnsi"/>
          <w:sz w:val="24"/>
          <w:szCs w:val="24"/>
        </w:rPr>
        <w:t xml:space="preserve"> En la cual se decide si la especificación se cumple acorde a lo descrito en la </w:t>
      </w:r>
      <w:r w:rsidRPr="00DE53D1">
        <w:rPr>
          <w:rFonts w:asciiTheme="majorHAnsi" w:hAnsiTheme="majorHAnsi"/>
          <w:sz w:val="24"/>
          <w:szCs w:val="24"/>
          <w:highlight w:val="yellow"/>
        </w:rPr>
        <w:t>sección 10.1.</w:t>
      </w:r>
      <w:r w:rsidRPr="00DE53D1">
        <w:rPr>
          <w:rFonts w:asciiTheme="majorHAnsi" w:hAnsiTheme="majorHAnsi"/>
          <w:sz w:val="24"/>
          <w:szCs w:val="24"/>
        </w:rPr>
        <w:t xml:space="preserve"> En dicha lista tres de los miembros del equipo RAWR evaluaron los requerimientos en las diferentes categorías y se escribió el número 1 cuando este cumplía con lo propuesto. Debido a que eran tres personas por ocho categorías si el requerimiento cumplía a cabalidad todo lo indicado debía tener en total 8x3=24 puntos. Se realizó una regla de tres para calcular el porcentaje de validación de los requerimientos. </w:t>
      </w:r>
    </w:p>
    <w:p w14:paraId="3C5E637F" w14:textId="77777777" w:rsidR="00F05393" w:rsidRPr="00DE53D1" w:rsidRDefault="00F05393" w:rsidP="00F23FA3">
      <w:pPr>
        <w:spacing w:line="360" w:lineRule="auto"/>
        <w:rPr>
          <w:rFonts w:asciiTheme="majorHAnsi" w:eastAsiaTheme="minorEastAsia" w:hAnsiTheme="majorHAnsi"/>
          <w:sz w:val="24"/>
          <w:szCs w:val="24"/>
        </w:rPr>
      </w:pPr>
      <m:oMathPara>
        <m:oMath>
          <m:r>
            <w:rPr>
              <w:rFonts w:ascii="Cambria Math" w:hAnsi="Cambria Math"/>
              <w:sz w:val="24"/>
              <w:szCs w:val="24"/>
            </w:rPr>
            <m:t>24 puntos------100%</m:t>
          </m:r>
          <m:r>
            <m:rPr>
              <m:sty m:val="p"/>
            </m:rPr>
            <w:rPr>
              <w:rFonts w:ascii="Cambria Math" w:hAnsi="Cambria Math"/>
              <w:sz w:val="24"/>
              <w:szCs w:val="24"/>
            </w:rPr>
            <w:br/>
          </m:r>
        </m:oMath>
        <m:oMath>
          <m:r>
            <w:rPr>
              <w:rFonts w:ascii="Cambria Math" w:eastAsiaTheme="minorEastAsia" w:hAnsi="Cambria Math"/>
              <w:sz w:val="24"/>
              <w:szCs w:val="24"/>
            </w:rPr>
            <m:t>x puntos-------y%</m:t>
          </m:r>
        </m:oMath>
      </m:oMathPara>
    </w:p>
    <w:p w14:paraId="3C5E6380" w14:textId="77777777" w:rsidR="00F05393" w:rsidRPr="00DE53D1" w:rsidRDefault="00F05393" w:rsidP="00F23FA3">
      <w:pPr>
        <w:spacing w:line="360" w:lineRule="auto"/>
        <w:rPr>
          <w:rFonts w:asciiTheme="majorHAnsi" w:eastAsiaTheme="minorEastAsia" w:hAnsiTheme="majorHAnsi"/>
          <w:sz w:val="24"/>
          <w:szCs w:val="24"/>
        </w:rPr>
      </w:pPr>
      <w:r w:rsidRPr="00DE53D1">
        <w:rPr>
          <w:rFonts w:asciiTheme="majorHAnsi" w:eastAsiaTheme="minorEastAsia" w:hAnsiTheme="majorHAnsi"/>
          <w:sz w:val="24"/>
          <w:szCs w:val="24"/>
        </w:rPr>
        <w:t xml:space="preserve">En la </w:t>
      </w:r>
      <w:r w:rsidRPr="00DE53D1">
        <w:rPr>
          <w:rFonts w:asciiTheme="majorHAnsi" w:eastAsiaTheme="minorEastAsia" w:hAnsiTheme="majorHAnsi"/>
          <w:sz w:val="24"/>
          <w:szCs w:val="24"/>
          <w:highlight w:val="yellow"/>
        </w:rPr>
        <w:t>lista de chequeo de requerimientos</w:t>
      </w:r>
      <w:r w:rsidRPr="00DE53D1">
        <w:rPr>
          <w:rFonts w:asciiTheme="majorHAnsi" w:eastAsiaTheme="minorEastAsia" w:hAnsiTheme="majorHAnsi"/>
          <w:sz w:val="24"/>
          <w:szCs w:val="24"/>
        </w:rPr>
        <w:t xml:space="preserve"> tan sólo dos de ellos cumplieron el 100% de las categorías establecidas, los demás, en general estuvieron bien realizados puesto que tuvieron valores superiores a 75% y tan sólo uno marcó 71%.</w:t>
      </w:r>
    </w:p>
    <w:p w14:paraId="3C5E6381" w14:textId="77777777" w:rsidR="00D50546" w:rsidRPr="00DE53D1" w:rsidRDefault="00D50546" w:rsidP="00F23FA3">
      <w:pPr>
        <w:spacing w:line="360" w:lineRule="auto"/>
        <w:rPr>
          <w:rFonts w:asciiTheme="majorHAnsi" w:hAnsiTheme="majorHAnsi"/>
          <w:sz w:val="24"/>
          <w:szCs w:val="24"/>
        </w:rPr>
      </w:pPr>
    </w:p>
    <w:p w14:paraId="3C5E6382" w14:textId="77777777" w:rsidR="008063FB" w:rsidRPr="00DE53D1" w:rsidRDefault="008063FB" w:rsidP="00F23FA3">
      <w:pPr>
        <w:spacing w:line="360" w:lineRule="auto"/>
        <w:rPr>
          <w:rFonts w:asciiTheme="majorHAnsi" w:hAnsiTheme="majorHAnsi"/>
          <w:sz w:val="24"/>
          <w:szCs w:val="24"/>
        </w:rPr>
      </w:pPr>
    </w:p>
    <w:p w14:paraId="3C5E6383" w14:textId="77777777" w:rsidR="008063FB" w:rsidRDefault="008063FB" w:rsidP="00F23FA3">
      <w:pPr>
        <w:spacing w:line="360" w:lineRule="auto"/>
        <w:rPr>
          <w:rFonts w:asciiTheme="majorHAnsi" w:hAnsiTheme="majorHAnsi"/>
          <w:sz w:val="24"/>
          <w:szCs w:val="24"/>
        </w:rPr>
      </w:pPr>
    </w:p>
    <w:p w14:paraId="3C5E6384" w14:textId="77777777" w:rsidR="00135916" w:rsidRDefault="00135916" w:rsidP="00F23FA3">
      <w:pPr>
        <w:spacing w:line="360" w:lineRule="auto"/>
        <w:rPr>
          <w:rFonts w:asciiTheme="majorHAnsi" w:hAnsiTheme="majorHAnsi"/>
          <w:sz w:val="24"/>
          <w:szCs w:val="24"/>
        </w:rPr>
      </w:pPr>
    </w:p>
    <w:p w14:paraId="3C5E6385" w14:textId="77777777" w:rsidR="00135916" w:rsidRDefault="00135916" w:rsidP="00F23FA3">
      <w:pPr>
        <w:spacing w:line="360" w:lineRule="auto"/>
        <w:rPr>
          <w:rFonts w:asciiTheme="majorHAnsi" w:hAnsiTheme="majorHAnsi"/>
          <w:sz w:val="24"/>
          <w:szCs w:val="24"/>
        </w:rPr>
      </w:pPr>
    </w:p>
    <w:p w14:paraId="3C5E6386" w14:textId="77777777" w:rsidR="00135916" w:rsidRDefault="00135916" w:rsidP="00F23FA3">
      <w:pPr>
        <w:spacing w:line="360" w:lineRule="auto"/>
        <w:rPr>
          <w:rFonts w:asciiTheme="majorHAnsi" w:hAnsiTheme="majorHAnsi"/>
          <w:sz w:val="24"/>
          <w:szCs w:val="24"/>
        </w:rPr>
      </w:pPr>
    </w:p>
    <w:p w14:paraId="3C5E6387" w14:textId="77777777" w:rsidR="00135916" w:rsidRDefault="00135916" w:rsidP="00F23FA3">
      <w:pPr>
        <w:spacing w:line="360" w:lineRule="auto"/>
        <w:rPr>
          <w:rFonts w:asciiTheme="majorHAnsi" w:hAnsiTheme="majorHAnsi"/>
          <w:sz w:val="24"/>
          <w:szCs w:val="24"/>
        </w:rPr>
      </w:pPr>
    </w:p>
    <w:p w14:paraId="3C5E6388" w14:textId="77777777" w:rsidR="00135916" w:rsidRDefault="00135916" w:rsidP="00F23FA3">
      <w:pPr>
        <w:spacing w:line="360" w:lineRule="auto"/>
        <w:rPr>
          <w:rFonts w:asciiTheme="majorHAnsi" w:hAnsiTheme="majorHAnsi"/>
          <w:sz w:val="24"/>
          <w:szCs w:val="24"/>
        </w:rPr>
      </w:pPr>
    </w:p>
    <w:p w14:paraId="3C5E6389" w14:textId="77777777" w:rsidR="00135916" w:rsidRDefault="00135916" w:rsidP="00F23FA3">
      <w:pPr>
        <w:spacing w:line="360" w:lineRule="auto"/>
        <w:rPr>
          <w:rFonts w:asciiTheme="majorHAnsi" w:hAnsiTheme="majorHAnsi"/>
          <w:sz w:val="24"/>
          <w:szCs w:val="24"/>
        </w:rPr>
      </w:pPr>
    </w:p>
    <w:p w14:paraId="3C5E638A" w14:textId="77777777" w:rsidR="00135916" w:rsidRDefault="00135916" w:rsidP="00F23FA3">
      <w:pPr>
        <w:spacing w:line="360" w:lineRule="auto"/>
        <w:rPr>
          <w:rFonts w:asciiTheme="majorHAnsi" w:hAnsiTheme="majorHAnsi"/>
          <w:sz w:val="24"/>
          <w:szCs w:val="24"/>
        </w:rPr>
      </w:pPr>
    </w:p>
    <w:p w14:paraId="3C5E638B" w14:textId="77777777" w:rsidR="00135916" w:rsidRDefault="00135916" w:rsidP="00F23FA3">
      <w:pPr>
        <w:spacing w:line="360" w:lineRule="auto"/>
        <w:rPr>
          <w:rFonts w:asciiTheme="majorHAnsi" w:hAnsiTheme="majorHAnsi"/>
          <w:sz w:val="24"/>
          <w:szCs w:val="24"/>
        </w:rPr>
      </w:pPr>
    </w:p>
    <w:p w14:paraId="3C5E638C" w14:textId="77777777" w:rsidR="00135916" w:rsidRDefault="00135916" w:rsidP="00F23FA3">
      <w:pPr>
        <w:spacing w:line="360" w:lineRule="auto"/>
        <w:rPr>
          <w:rFonts w:asciiTheme="majorHAnsi" w:hAnsiTheme="majorHAnsi"/>
          <w:sz w:val="24"/>
          <w:szCs w:val="24"/>
        </w:rPr>
      </w:pPr>
    </w:p>
    <w:p w14:paraId="3C5E638D" w14:textId="77777777" w:rsidR="00135916" w:rsidRDefault="00135916" w:rsidP="00F23FA3">
      <w:pPr>
        <w:spacing w:line="360" w:lineRule="auto"/>
        <w:rPr>
          <w:rFonts w:asciiTheme="majorHAnsi" w:hAnsiTheme="majorHAnsi"/>
          <w:sz w:val="24"/>
          <w:szCs w:val="24"/>
        </w:rPr>
      </w:pPr>
    </w:p>
    <w:p w14:paraId="3C5E638E" w14:textId="77777777" w:rsidR="00135916" w:rsidRPr="00DE53D1" w:rsidRDefault="00135916" w:rsidP="00F23FA3">
      <w:pPr>
        <w:spacing w:line="360" w:lineRule="auto"/>
        <w:rPr>
          <w:rFonts w:asciiTheme="majorHAnsi" w:hAnsiTheme="majorHAnsi"/>
          <w:sz w:val="24"/>
          <w:szCs w:val="24"/>
        </w:rPr>
      </w:pPr>
    </w:p>
    <w:p w14:paraId="3C5E638F" w14:textId="77777777" w:rsidR="008063FB" w:rsidRPr="00DE53D1" w:rsidRDefault="008063FB" w:rsidP="00F23FA3">
      <w:pPr>
        <w:spacing w:line="360" w:lineRule="auto"/>
        <w:rPr>
          <w:rFonts w:asciiTheme="majorHAnsi" w:hAnsiTheme="majorHAnsi"/>
          <w:sz w:val="24"/>
          <w:szCs w:val="24"/>
        </w:rPr>
      </w:pPr>
    </w:p>
    <w:p w14:paraId="3C5E6390" w14:textId="77777777" w:rsidR="008063FB" w:rsidRPr="00DE53D1" w:rsidRDefault="008063FB" w:rsidP="00F23FA3">
      <w:pPr>
        <w:spacing w:line="360" w:lineRule="auto"/>
        <w:rPr>
          <w:rFonts w:asciiTheme="majorHAnsi" w:hAnsiTheme="majorHAnsi"/>
          <w:sz w:val="24"/>
          <w:szCs w:val="24"/>
        </w:rPr>
      </w:pPr>
    </w:p>
    <w:p w14:paraId="3C5E6391" w14:textId="77777777" w:rsidR="008063FB" w:rsidRPr="00DE53D1" w:rsidRDefault="008063FB" w:rsidP="00F23FA3">
      <w:pPr>
        <w:spacing w:line="360" w:lineRule="auto"/>
        <w:rPr>
          <w:rFonts w:asciiTheme="majorHAnsi" w:hAnsiTheme="majorHAnsi"/>
          <w:sz w:val="24"/>
          <w:szCs w:val="24"/>
        </w:rPr>
      </w:pPr>
    </w:p>
    <w:p w14:paraId="3C5E6392" w14:textId="77777777" w:rsidR="008063FB" w:rsidRPr="00DE53D1" w:rsidRDefault="008063FB" w:rsidP="00F23FA3">
      <w:pPr>
        <w:spacing w:line="360" w:lineRule="auto"/>
        <w:rPr>
          <w:rFonts w:asciiTheme="majorHAnsi" w:hAnsiTheme="majorHAnsi"/>
          <w:sz w:val="24"/>
          <w:szCs w:val="24"/>
        </w:rPr>
      </w:pPr>
    </w:p>
    <w:p w14:paraId="3C5E6393" w14:textId="77777777" w:rsidR="00D36447" w:rsidRPr="002E1045" w:rsidRDefault="00D36447" w:rsidP="002456A9">
      <w:pPr>
        <w:pStyle w:val="Ttulo1"/>
        <w:numPr>
          <w:ilvl w:val="0"/>
          <w:numId w:val="55"/>
        </w:numPr>
      </w:pPr>
      <w:bookmarkStart w:id="331" w:name="_Toc417547052"/>
      <w:r w:rsidRPr="002E1045">
        <w:t>Prototipo Justificación</w:t>
      </w:r>
      <w:bookmarkEnd w:id="331"/>
    </w:p>
    <w:p w14:paraId="3C5E6394" w14:textId="77777777" w:rsidR="002E1045" w:rsidRPr="00C6124B" w:rsidRDefault="002E1045" w:rsidP="002E1045">
      <w:r>
        <w:t>El conjunto de funcionalidades que se decidieron implementar en el prototipo fue escogido según la priorización de requerimientos descrita en el anexo</w:t>
      </w:r>
      <w:r w:rsidRPr="00C6124B">
        <w:t xml:space="preserve"> </w:t>
      </w:r>
      <w:r w:rsidRPr="00ED1F50">
        <w:rPr>
          <w:highlight w:val="yellow"/>
        </w:rPr>
        <w:t>priorización_requerimientos</w:t>
      </w:r>
      <w:r>
        <w:t xml:space="preserve"> en la cual se observa </w:t>
      </w:r>
      <w:r>
        <w:lastRenderedPageBreak/>
        <w:t>que los requerimientos prioritarios son aquellos relacionados con la interacción del usuario con el sistema y el manejo de mascotas.</w:t>
      </w:r>
    </w:p>
    <w:p w14:paraId="3C5E6395" w14:textId="77777777" w:rsidR="002E1045" w:rsidRDefault="002E1045" w:rsidP="002E1045">
      <w:pPr>
        <w:pStyle w:val="Ttulo2"/>
      </w:pPr>
      <w:bookmarkStart w:id="332" w:name="_Toc289756627"/>
      <w:bookmarkStart w:id="333" w:name="_Toc294805286"/>
      <w:bookmarkStart w:id="334" w:name="_Toc417547053"/>
      <w:r>
        <w:t xml:space="preserve">11.1 Proceso </w:t>
      </w:r>
      <w:r w:rsidRPr="002E1045">
        <w:t>prototipo</w:t>
      </w:r>
      <w:bookmarkStart w:id="335" w:name="_Toc289756628"/>
      <w:bookmarkStart w:id="336" w:name="_Toc294805287"/>
      <w:bookmarkEnd w:id="332"/>
      <w:bookmarkEnd w:id="333"/>
      <w:bookmarkEnd w:id="334"/>
    </w:p>
    <w:p w14:paraId="3C5E6396" w14:textId="77777777" w:rsidR="002E1045" w:rsidRDefault="002E1045" w:rsidP="002E1045">
      <w:pPr>
        <w:pStyle w:val="Ttulo3"/>
      </w:pPr>
      <w:bookmarkStart w:id="337" w:name="_Toc417547054"/>
      <w:r>
        <w:t>11.1.1 Proceso de diseño</w:t>
      </w:r>
      <w:bookmarkEnd w:id="335"/>
      <w:bookmarkEnd w:id="336"/>
      <w:bookmarkEnd w:id="337"/>
    </w:p>
    <w:p w14:paraId="3C5E6397" w14:textId="77777777" w:rsidR="002E1045" w:rsidRDefault="002E1045" w:rsidP="002E1045">
      <w:r>
        <w:t xml:space="preserve">En la primera entrega el área de arquitectura y diseño definió una </w:t>
      </w:r>
      <w:r w:rsidRPr="00B416B0">
        <w:rPr>
          <w:highlight w:val="yellow"/>
        </w:rPr>
        <w:t>lista detallada de casos de uso</w:t>
      </w:r>
      <w:r>
        <w:t xml:space="preserve"> que luego de una realimentación con los ProductOwners se refino y complemento. Posteriormente, el área de arquitectura y diseño se dividió los casos de uso y procedió a la especificación de requerimientos. Adicionalmente, en cada reporte de progreso grupal de dicha área se comentaban los requerimientos especificados con el fin de asegurar integridad en el documento final. </w:t>
      </w:r>
    </w:p>
    <w:p w14:paraId="3C5E6398" w14:textId="77777777" w:rsidR="002E1045" w:rsidRDefault="002E1045" w:rsidP="002E1045">
      <w:r>
        <w:t xml:space="preserve">Por otro lado, luego de que los requerimientos estuvieran especificados el área de arquitectura y diseño procedió al realizar diseño de la base de datos descrito en el anexo </w:t>
      </w:r>
      <w:r w:rsidRPr="001A6247">
        <w:rPr>
          <w:highlight w:val="yellow"/>
        </w:rPr>
        <w:t>modelo_relacional</w:t>
      </w:r>
      <w:r>
        <w:t>.</w:t>
      </w:r>
    </w:p>
    <w:p w14:paraId="3C5E6399" w14:textId="77777777" w:rsidR="002E1045" w:rsidRDefault="002E1045" w:rsidP="002E1045">
      <w:pPr>
        <w:pStyle w:val="Ttulo3"/>
      </w:pPr>
      <w:bookmarkStart w:id="338" w:name="_Toc289756629"/>
      <w:bookmarkStart w:id="339" w:name="_Ref292127996"/>
      <w:bookmarkStart w:id="340" w:name="_Toc294805288"/>
      <w:bookmarkStart w:id="341" w:name="_Toc417547055"/>
      <w:r>
        <w:t>11.1.2 Proceso de Implementación</w:t>
      </w:r>
      <w:bookmarkEnd w:id="338"/>
      <w:bookmarkEnd w:id="339"/>
      <w:bookmarkEnd w:id="340"/>
      <w:bookmarkEnd w:id="341"/>
    </w:p>
    <w:p w14:paraId="3C5E639A" w14:textId="77777777" w:rsidR="002E1045" w:rsidRDefault="002E1045" w:rsidP="002E1045">
      <w:r>
        <w:t xml:space="preserve">El área de desarrollo se distribuyó los requerimientos y procedió a su implementación utilizando como ambiente de desarrollo Android Studio de acuerdo al proceso de versionamiento descrito en la </w:t>
      </w:r>
      <w:r w:rsidRPr="005379CE">
        <w:rPr>
          <w:highlight w:val="yellow"/>
        </w:rPr>
        <w:t>subsección 12.3.4.3 del SPMP</w:t>
      </w:r>
      <w:r>
        <w:t xml:space="preserve">. </w:t>
      </w:r>
      <w:bookmarkStart w:id="342" w:name="_Toc289756630"/>
      <w:bookmarkStart w:id="343" w:name="_Toc294805289"/>
      <w:r>
        <w:t xml:space="preserve">Por otro lado, en cada reporte de progreso grupal se comentan los avances en la implementación de los requerimientos con el fin de solucionar inquietudes y asegurar integridad en el prototipo. </w:t>
      </w:r>
    </w:p>
    <w:p w14:paraId="3C5E639B" w14:textId="77777777" w:rsidR="002E1045" w:rsidRDefault="002E1045" w:rsidP="002E1045">
      <w:pPr>
        <w:pStyle w:val="Ttulo3"/>
      </w:pPr>
      <w:bookmarkStart w:id="344" w:name="_Toc417547056"/>
      <w:r>
        <w:t>11.2.3 Proceso de pruebas</w:t>
      </w:r>
      <w:bookmarkEnd w:id="342"/>
      <w:bookmarkEnd w:id="343"/>
      <w:bookmarkEnd w:id="344"/>
    </w:p>
    <w:p w14:paraId="3C5E639C" w14:textId="77777777" w:rsidR="002E1045" w:rsidRPr="0079356C" w:rsidRDefault="002E1045" w:rsidP="002E1045">
      <w:r>
        <w:t xml:space="preserve">Con el fin de asegurar integridad en el prototipo final se sigue el proceso descrito en la </w:t>
      </w:r>
      <w:r w:rsidRPr="005C6FC1">
        <w:rPr>
          <w:highlight w:val="yellow"/>
        </w:rPr>
        <w:t>subsección 12.3.4.3 del SPMP</w:t>
      </w:r>
      <w:r>
        <w:t xml:space="preserve"> específicamente los índices 4,5 y 6.</w:t>
      </w:r>
    </w:p>
    <w:p w14:paraId="3C5E639D" w14:textId="77777777" w:rsidR="002E1045" w:rsidRDefault="002E1045" w:rsidP="002E1045">
      <w:pPr>
        <w:pStyle w:val="Ttulo2"/>
      </w:pPr>
      <w:bookmarkStart w:id="345" w:name="_Toc289756631"/>
      <w:bookmarkStart w:id="346" w:name="_Toc294805290"/>
      <w:bookmarkStart w:id="347" w:name="_Toc417547057"/>
      <w:r>
        <w:t>11.3 Arquitectura del Prototipo</w:t>
      </w:r>
      <w:bookmarkEnd w:id="345"/>
      <w:bookmarkEnd w:id="346"/>
      <w:bookmarkEnd w:id="347"/>
    </w:p>
    <w:p w14:paraId="3C5E639E" w14:textId="77777777" w:rsidR="002E1045" w:rsidRDefault="002E1045" w:rsidP="002E1045">
      <w:r>
        <w:t>La arquitectura principal del prototipo se basa en un modelo cliente-servidor complementada con un patrón de arquitectura modelo-vista-controlador</w:t>
      </w:r>
      <w:r w:rsidRPr="006044FF">
        <w:t>. El modelo se caracteriza en que el cliente  está relacionado con las funciones de presentación de datos junto con actividades lógicas de validación y verificación local mientras que el servidor  desarrolla actividades relacionadas con búsqueda y recuperación de resultados en sus bases de datos</w:t>
      </w:r>
      <w:r>
        <w:t xml:space="preserve"> </w:t>
      </w:r>
      <w:r>
        <w:fldChar w:fldCharType="begin"/>
      </w:r>
      <w:r>
        <w:instrText xml:space="preserve"> ADDIN ZOTERO_ITEM CSL_CITATION {"citationID":"2hhgbh873j","properties":{"formattedCitation":"[1]","plainCitation":"[1]"},"citationItems":[{"id":21,"uris":["http://zotero.org/users/2345493/items/I299QTG9"],"uri":["http://zotero.org/users/2345493/items/I299QTG9"],"itemData":{"id":21,"type":"article","title":"Leccion 1: Modelo cliente servidor","URL":"http://datateca.unad.edu.co/contenidos/208017/ContLin/leccin_1_modelo_clienteservidor.html","author":[{"family":"UNAD","given":""}]}}],"schema":"https://github.com/citation-style-language/schema/raw/master/csl-citation.json"} </w:instrText>
      </w:r>
      <w:r>
        <w:fldChar w:fldCharType="separate"/>
      </w:r>
      <w:r w:rsidRPr="00F5401E">
        <w:rPr>
          <w:rFonts w:ascii="Calibri" w:hAnsi="Calibri"/>
        </w:rPr>
        <w:t>[1]</w:t>
      </w:r>
      <w:r>
        <w:fldChar w:fldCharType="end"/>
      </w:r>
      <w:r>
        <w:t xml:space="preserve">. Por otro lado el patrón se caracteriza por separar la lógica de negocio de la interfaz de usuario incrementando su reutilización y flexibilidad </w:t>
      </w:r>
      <w:r>
        <w:fldChar w:fldCharType="begin"/>
      </w:r>
      <w:r>
        <w:instrText xml:space="preserve"> ADDIN ZOTERO_ITEM CSL_CITATION {"citationID":"u3rjgu89i","properties":{"formattedCitation":"[2]","plainCitation":"[2]"},"citationItems":[{"id":75,"uris":["http://zotero.org/users/2345493/items/2DS54SFP"],"uri":["http://zotero.org/users/2345493/items/2DS54SFP"],"itemData":{"id":75,"type":"article","title":"El patrón Modelo-Vista-Controlador (MVC)","publisher":"Universidad Complutense Madrid","URL":"https://www.fdi.ucm.es/profesor/jpavon/poo/2.14.MVC.pdf","author":[{"family":"Pavón","given":"Juan"}]}}],"schema":"https://github.com/citation-style-language/schema/raw/master/csl-citation.json"} </w:instrText>
      </w:r>
      <w:r>
        <w:fldChar w:fldCharType="separate"/>
      </w:r>
      <w:r w:rsidRPr="00D642F4">
        <w:rPr>
          <w:rFonts w:ascii="Calibri" w:hAnsi="Calibri"/>
        </w:rPr>
        <w:t>[2]</w:t>
      </w:r>
      <w:r>
        <w:fldChar w:fldCharType="end"/>
      </w:r>
      <w:r>
        <w:t xml:space="preserve">. </w:t>
      </w:r>
    </w:p>
    <w:p w14:paraId="3C5E639F" w14:textId="77777777" w:rsidR="002E1045" w:rsidRDefault="002E1045" w:rsidP="002E1045">
      <w:r>
        <w:t>Adicionalmente se utilizan los siguientes patrones de diseño:</w:t>
      </w:r>
    </w:p>
    <w:p w14:paraId="3C5E63A0" w14:textId="77777777" w:rsidR="002E1045" w:rsidRDefault="002E1045" w:rsidP="002E1045">
      <w:pPr>
        <w:pStyle w:val="Prrafodelista"/>
        <w:numPr>
          <w:ilvl w:val="0"/>
          <w:numId w:val="54"/>
        </w:numPr>
        <w:spacing w:after="120"/>
      </w:pPr>
      <w:r w:rsidRPr="00646C95">
        <w:rPr>
          <w:b/>
        </w:rPr>
        <w:t>Facade</w:t>
      </w:r>
      <w:r>
        <w:t xml:space="preserve"> </w:t>
      </w:r>
      <w:r>
        <w:fldChar w:fldCharType="begin"/>
      </w:r>
      <w:r>
        <w:instrText xml:space="preserve"> ADDIN ZOTERO_ITEM CSL_CITATION {"citationID":"1vtl68kuef","properties":{"formattedCitation":"[3]","plainCitation":"[3]"},"citationItems":[{"id":111,"uris":["http://zotero.org/users/2345493/items/4D4V3QTA"],"uri":["http://zotero.org/users/2345493/items/4D4V3QTA"],"itemData":{"id":111,"type":"article","title":"Patrones de diseño orientado a objetos","publisher":"Universidad Complutense Madrid","URL":"http://www.fdi.ucm.es/profesor/jpavon/poo/2.14pdoo.pdf","author":[{"family":"Pavón","given":"Jose"}]}}],"schema":"https://github.com/citation-style-language/schema/raw/master/csl-citation.json"} </w:instrText>
      </w:r>
      <w:r>
        <w:fldChar w:fldCharType="separate"/>
      </w:r>
      <w:r w:rsidRPr="00D826AB">
        <w:rPr>
          <w:rFonts w:ascii="Calibri" w:hAnsi="Calibri"/>
        </w:rPr>
        <w:t>[3]</w:t>
      </w:r>
      <w:r>
        <w:fldChar w:fldCharType="end"/>
      </w:r>
      <w:r>
        <w:t>: Se crean clases principales que tienen conexión con subsistemas actuando de fachadas.</w:t>
      </w:r>
    </w:p>
    <w:p w14:paraId="3C5E63A1" w14:textId="77777777" w:rsidR="002E1045" w:rsidRDefault="002E1045" w:rsidP="002E1045">
      <w:pPr>
        <w:pStyle w:val="Prrafodelista"/>
        <w:numPr>
          <w:ilvl w:val="0"/>
          <w:numId w:val="54"/>
        </w:numPr>
        <w:spacing w:after="120"/>
      </w:pPr>
      <w:r w:rsidRPr="00646C95">
        <w:rPr>
          <w:b/>
        </w:rPr>
        <w:t>Adaptador</w:t>
      </w:r>
      <w:r>
        <w:t xml:space="preserve"> </w:t>
      </w:r>
      <w:r>
        <w:fldChar w:fldCharType="begin"/>
      </w:r>
      <w:r>
        <w:instrText xml:space="preserve"> ADDIN ZOTERO_ITEM CSL_CITATION {"citationID":"4jec8u315","properties":{"formattedCitation":"[3]","plainCitation":"[3]"},"citationItems":[{"id":111,"uris":["http://zotero.org/users/2345493/items/4D4V3QTA"],"uri":["http://zotero.org/users/2345493/items/4D4V3QTA"],"itemData":{"id":111,"type":"article","title":"Patrones de diseño orientado a objetos","publisher":"Universidad Complutense Madrid","URL":"http://www.fdi.ucm.es/profesor/jpavon/poo/2.14pdoo.pdf","author":[{"family":"Pavón","given":"Jose"}]}}],"schema":"https://github.com/citation-style-language/schema/raw/master/csl-citation.json"} </w:instrText>
      </w:r>
      <w:r>
        <w:fldChar w:fldCharType="separate"/>
      </w:r>
      <w:r w:rsidRPr="000A2572">
        <w:rPr>
          <w:rFonts w:ascii="Calibri" w:hAnsi="Calibri"/>
        </w:rPr>
        <w:t>[3]</w:t>
      </w:r>
      <w:r>
        <w:fldChar w:fldCharType="end"/>
      </w:r>
      <w:r>
        <w:t>: Se crean clases adaptadoras con el fin de convertir las interfaces de listas en lo esperado por el cliente.</w:t>
      </w:r>
    </w:p>
    <w:p w14:paraId="3C5E63A2" w14:textId="77777777" w:rsidR="002E1045" w:rsidRDefault="002E1045" w:rsidP="002E1045">
      <w:pPr>
        <w:pStyle w:val="Prrafodelista"/>
        <w:numPr>
          <w:ilvl w:val="0"/>
          <w:numId w:val="54"/>
        </w:numPr>
        <w:spacing w:after="120"/>
      </w:pPr>
      <w:r w:rsidRPr="00646C95">
        <w:rPr>
          <w:b/>
        </w:rPr>
        <w:t>Command</w:t>
      </w:r>
      <w:r>
        <w:t xml:space="preserve"> </w:t>
      </w:r>
      <w:r>
        <w:fldChar w:fldCharType="begin"/>
      </w:r>
      <w:r>
        <w:instrText xml:space="preserve"> ADDIN ZOTERO_ITEM CSL_CITATION {"citationID":"2qtpm9ap2l","properties":{"formattedCitation":"[3]","plainCitation":"[3]"},"citationItems":[{"id":111,"uris":["http://zotero.org/users/2345493/items/4D4V3QTA"],"uri":["http://zotero.org/users/2345493/items/4D4V3QTA"],"itemData":{"id":111,"type":"article","title":"Patrones de diseño orientado a objetos","publisher":"Universidad Complutense Madrid","URL":"http://www.fdi.ucm.es/profesor/jpavon/poo/2.14pdoo.pdf","author":[{"family":"Pavón","given":"Jose"}]}}],"schema":"https://github.com/citation-style-language/schema/raw/master/csl-citation.json"} </w:instrText>
      </w:r>
      <w:r>
        <w:fldChar w:fldCharType="separate"/>
      </w:r>
      <w:r w:rsidRPr="00DF440C">
        <w:rPr>
          <w:rFonts w:ascii="Calibri" w:hAnsi="Calibri"/>
        </w:rPr>
        <w:t>[3]</w:t>
      </w:r>
      <w:r>
        <w:fldChar w:fldCharType="end"/>
      </w:r>
      <w:r>
        <w:t>: Se crean clases como createUser que encapsulan peticiones como un objeto.</w:t>
      </w:r>
      <w:bookmarkStart w:id="348" w:name="_Toc289756634"/>
      <w:bookmarkStart w:id="349" w:name="_Toc289756635"/>
      <w:bookmarkEnd w:id="348"/>
      <w:bookmarkEnd w:id="349"/>
      <w:r>
        <w:t xml:space="preserve"> </w:t>
      </w:r>
    </w:p>
    <w:p w14:paraId="3C5E63A3" w14:textId="77777777" w:rsidR="002E1045" w:rsidRPr="00DB1407" w:rsidRDefault="002E1045" w:rsidP="002E1045">
      <w:pPr>
        <w:pStyle w:val="Ttulo2"/>
        <w:rPr>
          <w:rFonts w:asciiTheme="minorHAnsi" w:eastAsiaTheme="minorHAnsi" w:hAnsiTheme="minorHAnsi" w:cstheme="minorBidi"/>
          <w:caps/>
          <w:noProof/>
          <w:color w:val="auto"/>
          <w:sz w:val="22"/>
          <w:szCs w:val="22"/>
        </w:rPr>
      </w:pPr>
      <w:bookmarkStart w:id="350" w:name="_Toc289756637"/>
      <w:bookmarkStart w:id="351" w:name="_Toc289756638"/>
      <w:bookmarkStart w:id="352" w:name="_Toc294805293"/>
      <w:bookmarkStart w:id="353" w:name="_Toc417547058"/>
      <w:bookmarkEnd w:id="350"/>
      <w:r>
        <w:t>11.4 Requerimientos Implementados</w:t>
      </w:r>
      <w:bookmarkEnd w:id="351"/>
      <w:bookmarkEnd w:id="352"/>
      <w:bookmarkEnd w:id="353"/>
    </w:p>
    <w:p w14:paraId="3C5E63A4" w14:textId="77777777" w:rsidR="002E1045" w:rsidRDefault="002E1045" w:rsidP="002E1045">
      <w:bookmarkStart w:id="354" w:name="_Toc294805294"/>
      <w:r>
        <w:t>Los requerimientos implementados fueron los siguientes:</w:t>
      </w:r>
    </w:p>
    <w:p w14:paraId="3C5E63A5" w14:textId="77777777" w:rsidR="002E1045" w:rsidRDefault="002E1045" w:rsidP="002E1045">
      <w:pPr>
        <w:pStyle w:val="Prrafodelista"/>
        <w:numPr>
          <w:ilvl w:val="0"/>
          <w:numId w:val="53"/>
        </w:numPr>
        <w:spacing w:after="120"/>
      </w:pPr>
      <w:r>
        <w:lastRenderedPageBreak/>
        <w:t>REQ-001: Crear usuario dueño.</w:t>
      </w:r>
    </w:p>
    <w:p w14:paraId="3C5E63A6" w14:textId="77777777" w:rsidR="002E1045" w:rsidRDefault="002E1045" w:rsidP="002E1045">
      <w:pPr>
        <w:pStyle w:val="Prrafodelista"/>
        <w:numPr>
          <w:ilvl w:val="0"/>
          <w:numId w:val="53"/>
        </w:numPr>
        <w:spacing w:after="120"/>
      </w:pPr>
      <w:r>
        <w:t>REQ-008: Iniciar Sesión.</w:t>
      </w:r>
    </w:p>
    <w:p w14:paraId="3C5E63A7" w14:textId="77777777" w:rsidR="002E1045" w:rsidRDefault="002E1045" w:rsidP="002E1045">
      <w:pPr>
        <w:pStyle w:val="Prrafodelista"/>
        <w:numPr>
          <w:ilvl w:val="0"/>
          <w:numId w:val="53"/>
        </w:numPr>
        <w:spacing w:after="120"/>
      </w:pPr>
      <w:r>
        <w:t>REQ-009: Cerrar Sesión.</w:t>
      </w:r>
    </w:p>
    <w:p w14:paraId="3C5E63A8" w14:textId="77777777" w:rsidR="002E1045" w:rsidRPr="008D4CCD" w:rsidRDefault="002E1045" w:rsidP="002E1045">
      <w:pPr>
        <w:pStyle w:val="Prrafodelista"/>
        <w:numPr>
          <w:ilvl w:val="0"/>
          <w:numId w:val="53"/>
        </w:numPr>
        <w:spacing w:after="120"/>
      </w:pPr>
      <w:r>
        <w:t>REQ-014: Crear Mascota.</w:t>
      </w:r>
      <w:r w:rsidRPr="008D4CCD">
        <w:t xml:space="preserve"> </w:t>
      </w:r>
    </w:p>
    <w:p w14:paraId="3C5E63A9" w14:textId="77777777" w:rsidR="002E1045" w:rsidRDefault="002E1045" w:rsidP="002E1045">
      <w:r w:rsidRPr="00DB1407">
        <w:rPr>
          <w:b/>
        </w:rPr>
        <w:t xml:space="preserve">Nota: </w:t>
      </w:r>
      <w:r>
        <w:t xml:space="preserve">Para información detallada de avance de progreso de los requerimientos ver anexo </w:t>
      </w:r>
      <w:r w:rsidRPr="00E93366">
        <w:rPr>
          <w:highlight w:val="yellow"/>
        </w:rPr>
        <w:t>progreso_proyecto_requerimie</w:t>
      </w:r>
      <w:r>
        <w:rPr>
          <w:highlight w:val="yellow"/>
        </w:rPr>
        <w:t>n</w:t>
      </w:r>
      <w:r w:rsidRPr="00E93366">
        <w:rPr>
          <w:highlight w:val="yellow"/>
        </w:rPr>
        <w:t>tos</w:t>
      </w:r>
      <w:r>
        <w:t>.</w:t>
      </w:r>
    </w:p>
    <w:p w14:paraId="3C5E63AA" w14:textId="77777777" w:rsidR="002E1045" w:rsidRDefault="002E1045" w:rsidP="002E1045">
      <w:r w:rsidRPr="00DB1407">
        <w:rPr>
          <w:b/>
        </w:rPr>
        <w:t xml:space="preserve">Nota: </w:t>
      </w:r>
      <w:r>
        <w:t xml:space="preserve">Para información detallada de los requerimientos ver anexo </w:t>
      </w:r>
      <w:r w:rsidRPr="00DB1407">
        <w:rPr>
          <w:highlight w:val="yellow"/>
        </w:rPr>
        <w:t>especificación_requerimientos.</w:t>
      </w:r>
    </w:p>
    <w:p w14:paraId="3C5E63AB" w14:textId="77777777" w:rsidR="002E1045" w:rsidRDefault="002E1045" w:rsidP="002E1045">
      <w:pPr>
        <w:pStyle w:val="Ttulo2"/>
      </w:pPr>
      <w:bookmarkStart w:id="355" w:name="_Toc417547059"/>
      <w:r>
        <w:t>11.5 Manual de instalación</w:t>
      </w:r>
      <w:bookmarkEnd w:id="355"/>
    </w:p>
    <w:p w14:paraId="3C5E63AC" w14:textId="77777777" w:rsidR="002E1045" w:rsidRPr="005E68B5" w:rsidRDefault="002E1045" w:rsidP="002E1045">
      <w:pPr>
        <w:jc w:val="left"/>
      </w:pPr>
      <w:r>
        <w:t xml:space="preserve">Para poder ejecutar el prototipo1 se recomienda leer el manual de instalación el cual contiene los pasos necesarios para la instalación de la aplicación (Ver </w:t>
      </w:r>
      <w:r w:rsidRPr="00ED1F50">
        <w:rPr>
          <w:highlight w:val="yellow"/>
        </w:rPr>
        <w:t>manual).</w:t>
      </w:r>
    </w:p>
    <w:p w14:paraId="3C5E63AD" w14:textId="77777777" w:rsidR="002E1045" w:rsidRDefault="002E1045" w:rsidP="002E1045">
      <w:pPr>
        <w:pStyle w:val="Ttulo2"/>
      </w:pPr>
      <w:bookmarkStart w:id="356" w:name="_Toc417547060"/>
      <w:r>
        <w:t>11.6 Manual de usuario</w:t>
      </w:r>
      <w:bookmarkEnd w:id="354"/>
      <w:bookmarkEnd w:id="356"/>
    </w:p>
    <w:p w14:paraId="3C5E63AE" w14:textId="77777777" w:rsidR="002E1045" w:rsidRDefault="002E1045" w:rsidP="002E1045">
      <w:pPr>
        <w:jc w:val="left"/>
      </w:pPr>
      <w:r>
        <w:t xml:space="preserve">Para poder ejecutar el prototipo1 se recomienda leer el manual de usuario el cual contiene los pasos necesarios para la ejecución de la aplicación (Ver </w:t>
      </w:r>
      <w:r w:rsidRPr="00ED1F50">
        <w:rPr>
          <w:highlight w:val="yellow"/>
        </w:rPr>
        <w:t>manual).</w:t>
      </w:r>
    </w:p>
    <w:p w14:paraId="3C5E63AF" w14:textId="77777777" w:rsidR="002E1045" w:rsidRDefault="002E1045" w:rsidP="002E1045">
      <w:pPr>
        <w:pStyle w:val="Ttulo2"/>
      </w:pPr>
      <w:bookmarkStart w:id="357" w:name="_Toc417547061"/>
      <w:r>
        <w:t>11.7</w:t>
      </w:r>
      <w:r w:rsidRPr="001146C5">
        <w:t xml:space="preserve"> Manual de servidor</w:t>
      </w:r>
      <w:bookmarkEnd w:id="357"/>
    </w:p>
    <w:p w14:paraId="3C5E63B0" w14:textId="77777777" w:rsidR="002E1045" w:rsidRPr="00191FA9" w:rsidRDefault="002E1045" w:rsidP="002E1045">
      <w:r w:rsidRPr="001146C5">
        <w:t>Para poder ejecutar el prototipo1 se recom</w:t>
      </w:r>
      <w:r>
        <w:t xml:space="preserve">ienda leer el manual de servidor el cual </w:t>
      </w:r>
      <w:r w:rsidRPr="001146C5">
        <w:t xml:space="preserve"> contiene los pasos necesarios para la instalación y ejecución del </w:t>
      </w:r>
      <w:r>
        <w:t>servidor</w:t>
      </w:r>
      <w:r w:rsidRPr="001146C5">
        <w:t xml:space="preserve"> (Ver </w:t>
      </w:r>
      <w:r>
        <w:rPr>
          <w:highlight w:val="yellow"/>
        </w:rPr>
        <w:t>manual</w:t>
      </w:r>
      <w:r>
        <w:t>).</w:t>
      </w:r>
    </w:p>
    <w:p w14:paraId="3C5E63B1" w14:textId="77777777" w:rsidR="00D36447" w:rsidRPr="00DE53D1" w:rsidRDefault="00D36447" w:rsidP="00F23FA3">
      <w:pPr>
        <w:spacing w:line="360" w:lineRule="auto"/>
        <w:rPr>
          <w:rFonts w:asciiTheme="majorHAnsi" w:hAnsiTheme="majorHAnsi"/>
          <w:sz w:val="24"/>
          <w:szCs w:val="24"/>
        </w:rPr>
      </w:pPr>
    </w:p>
    <w:p w14:paraId="3C5E63B2" w14:textId="77777777" w:rsidR="003B033A" w:rsidRDefault="003B033A" w:rsidP="00F23FA3">
      <w:pPr>
        <w:spacing w:line="360" w:lineRule="auto"/>
        <w:rPr>
          <w:rFonts w:asciiTheme="majorHAnsi" w:hAnsiTheme="majorHAnsi"/>
          <w:sz w:val="24"/>
          <w:szCs w:val="24"/>
        </w:rPr>
      </w:pPr>
    </w:p>
    <w:p w14:paraId="3C5E63B3" w14:textId="77777777" w:rsidR="002E1045" w:rsidRDefault="002E1045" w:rsidP="00F23FA3">
      <w:pPr>
        <w:spacing w:line="360" w:lineRule="auto"/>
        <w:rPr>
          <w:rFonts w:asciiTheme="majorHAnsi" w:hAnsiTheme="majorHAnsi"/>
          <w:sz w:val="24"/>
          <w:szCs w:val="24"/>
        </w:rPr>
      </w:pPr>
    </w:p>
    <w:p w14:paraId="3C5E63B4" w14:textId="77777777" w:rsidR="002E1045" w:rsidRDefault="002E1045" w:rsidP="00F23FA3">
      <w:pPr>
        <w:spacing w:line="360" w:lineRule="auto"/>
        <w:rPr>
          <w:rFonts w:asciiTheme="majorHAnsi" w:hAnsiTheme="majorHAnsi"/>
          <w:sz w:val="24"/>
          <w:szCs w:val="24"/>
        </w:rPr>
      </w:pPr>
    </w:p>
    <w:p w14:paraId="3C5E63B5" w14:textId="77777777" w:rsidR="002E1045" w:rsidRDefault="002E1045" w:rsidP="00F23FA3">
      <w:pPr>
        <w:spacing w:line="360" w:lineRule="auto"/>
        <w:rPr>
          <w:rFonts w:asciiTheme="majorHAnsi" w:hAnsiTheme="majorHAnsi"/>
          <w:sz w:val="24"/>
          <w:szCs w:val="24"/>
        </w:rPr>
      </w:pPr>
    </w:p>
    <w:p w14:paraId="3C5E63B6" w14:textId="77777777" w:rsidR="002E1045" w:rsidRPr="00DE53D1" w:rsidRDefault="002E1045" w:rsidP="00F23FA3">
      <w:pPr>
        <w:spacing w:line="360" w:lineRule="auto"/>
        <w:rPr>
          <w:rFonts w:asciiTheme="majorHAnsi" w:hAnsiTheme="majorHAnsi"/>
          <w:sz w:val="24"/>
          <w:szCs w:val="24"/>
        </w:rPr>
      </w:pPr>
    </w:p>
    <w:p w14:paraId="3C5E63B7" w14:textId="77777777" w:rsidR="009C76DE" w:rsidRPr="00DE53D1" w:rsidRDefault="009C76DE" w:rsidP="00F23FA3">
      <w:pPr>
        <w:spacing w:line="360" w:lineRule="auto"/>
        <w:rPr>
          <w:rFonts w:asciiTheme="majorHAnsi" w:hAnsiTheme="majorHAnsi"/>
          <w:sz w:val="24"/>
          <w:szCs w:val="24"/>
        </w:rPr>
      </w:pPr>
    </w:p>
    <w:p w14:paraId="3C5E63B8" w14:textId="77777777" w:rsidR="008063FB" w:rsidRPr="00DE53D1" w:rsidRDefault="002456A9" w:rsidP="002456A9">
      <w:pPr>
        <w:pStyle w:val="Ttulo1"/>
        <w:numPr>
          <w:ilvl w:val="0"/>
          <w:numId w:val="55"/>
        </w:numPr>
      </w:pPr>
      <w:bookmarkStart w:id="358" w:name="_Toc417481966"/>
      <w:r>
        <w:lastRenderedPageBreak/>
        <w:t xml:space="preserve"> </w:t>
      </w:r>
      <w:bookmarkStart w:id="359" w:name="_Toc417547062"/>
      <w:r w:rsidR="008063FB" w:rsidRPr="00DE53D1">
        <w:t>Anexos</w:t>
      </w:r>
      <w:bookmarkEnd w:id="358"/>
      <w:bookmarkEnd w:id="359"/>
    </w:p>
    <w:p w14:paraId="3C5E63B9" w14:textId="77777777" w:rsidR="003B033A" w:rsidRPr="00DE53D1" w:rsidRDefault="003B033A" w:rsidP="00F23FA3">
      <w:pPr>
        <w:pStyle w:val="Ttulo2"/>
        <w:spacing w:line="360" w:lineRule="auto"/>
        <w:rPr>
          <w:sz w:val="28"/>
          <w:szCs w:val="28"/>
        </w:rPr>
      </w:pPr>
      <w:bookmarkStart w:id="360" w:name="_Toc417547063"/>
      <w:r w:rsidRPr="00DE53D1">
        <w:rPr>
          <w:sz w:val="28"/>
          <w:szCs w:val="28"/>
        </w:rPr>
        <w:t>12.1 Bibliografía Análisis de mercado</w:t>
      </w:r>
      <w:bookmarkEnd w:id="360"/>
    </w:p>
    <w:p w14:paraId="3C5E63BA" w14:textId="77777777" w:rsidR="003B033A" w:rsidRPr="00DE53D1" w:rsidRDefault="003B033A" w:rsidP="00F23FA3">
      <w:pPr>
        <w:pStyle w:val="Ttulo3"/>
        <w:spacing w:line="360" w:lineRule="auto"/>
      </w:pPr>
      <w:bookmarkStart w:id="361" w:name="_Toc417547064"/>
      <w:r w:rsidRPr="00DE53D1">
        <w:t>12.1.1 FacePets</w:t>
      </w:r>
      <w:bookmarkEnd w:id="361"/>
    </w:p>
    <w:tbl>
      <w:tblPr>
        <w:tblStyle w:val="Sombreadomedio1-nfasis1"/>
        <w:tblW w:w="0" w:type="auto"/>
        <w:tblLook w:val="04A0" w:firstRow="1" w:lastRow="0" w:firstColumn="1" w:lastColumn="0" w:noHBand="0" w:noVBand="1"/>
      </w:tblPr>
      <w:tblGrid>
        <w:gridCol w:w="4414"/>
        <w:gridCol w:w="4414"/>
      </w:tblGrid>
      <w:tr w:rsidR="003B033A" w:rsidRPr="00DE53D1" w14:paraId="3C5E63BD"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BB" w14:textId="77777777" w:rsidR="003B033A" w:rsidRPr="00DE53D1" w:rsidRDefault="003B033A" w:rsidP="002E1045">
            <w:pPr>
              <w:spacing w:line="360" w:lineRule="auto"/>
              <w:jc w:val="center"/>
            </w:pPr>
            <w:r w:rsidRPr="00DE53D1">
              <w:t>ITEM</w:t>
            </w:r>
          </w:p>
        </w:tc>
        <w:tc>
          <w:tcPr>
            <w:tcW w:w="4414" w:type="dxa"/>
          </w:tcPr>
          <w:p w14:paraId="3C5E63BC" w14:textId="77777777" w:rsidR="003B033A" w:rsidRPr="00DE53D1" w:rsidRDefault="003B033A" w:rsidP="002E1045">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3B033A" w:rsidRPr="00DE53D1" w14:paraId="3C5E63C0"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BE" w14:textId="77777777" w:rsidR="003B033A" w:rsidRPr="00DE53D1" w:rsidRDefault="003B033A" w:rsidP="002E1045">
            <w:pPr>
              <w:spacing w:line="360" w:lineRule="auto"/>
              <w:jc w:val="center"/>
              <w:rPr>
                <w:b w:val="0"/>
              </w:rPr>
            </w:pPr>
            <w:r w:rsidRPr="00DE53D1">
              <w:rPr>
                <w:b w:val="0"/>
              </w:rPr>
              <w:t>Nombre</w:t>
            </w:r>
          </w:p>
        </w:tc>
        <w:tc>
          <w:tcPr>
            <w:tcW w:w="4414" w:type="dxa"/>
          </w:tcPr>
          <w:p w14:paraId="3C5E63BF" w14:textId="77777777" w:rsidR="003B033A" w:rsidRPr="00DE53D1" w:rsidRDefault="003B033A" w:rsidP="002E104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Facepets</w:t>
            </w:r>
          </w:p>
        </w:tc>
      </w:tr>
      <w:tr w:rsidR="003B033A" w:rsidRPr="00DE53D1" w14:paraId="3C5E63C3"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C1" w14:textId="77777777" w:rsidR="003B033A" w:rsidRPr="00DE53D1" w:rsidRDefault="003B033A" w:rsidP="002E1045">
            <w:pPr>
              <w:spacing w:line="360" w:lineRule="auto"/>
              <w:jc w:val="center"/>
              <w:rPr>
                <w:b w:val="0"/>
              </w:rPr>
            </w:pPr>
            <w:r w:rsidRPr="00DE53D1">
              <w:rPr>
                <w:b w:val="0"/>
              </w:rPr>
              <w:t>Plataforma</w:t>
            </w:r>
          </w:p>
        </w:tc>
        <w:tc>
          <w:tcPr>
            <w:tcW w:w="4414" w:type="dxa"/>
          </w:tcPr>
          <w:p w14:paraId="3C5E63C2" w14:textId="77777777" w:rsidR="003B033A" w:rsidRPr="00DE53D1" w:rsidRDefault="003B033A" w:rsidP="002E1045">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Web</w:t>
            </w:r>
          </w:p>
        </w:tc>
      </w:tr>
      <w:tr w:rsidR="003B033A" w:rsidRPr="00DE53D1" w14:paraId="3C5E63C6"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C4" w14:textId="77777777" w:rsidR="003B033A" w:rsidRPr="00DE53D1" w:rsidRDefault="003B033A" w:rsidP="002E1045">
            <w:pPr>
              <w:spacing w:line="360" w:lineRule="auto"/>
              <w:jc w:val="center"/>
              <w:rPr>
                <w:b w:val="0"/>
              </w:rPr>
            </w:pPr>
            <w:r w:rsidRPr="00DE53D1">
              <w:rPr>
                <w:b w:val="0"/>
              </w:rPr>
              <w:t>URL</w:t>
            </w:r>
          </w:p>
        </w:tc>
        <w:tc>
          <w:tcPr>
            <w:tcW w:w="4414" w:type="dxa"/>
          </w:tcPr>
          <w:p w14:paraId="3C5E63C5" w14:textId="77777777" w:rsidR="003B033A" w:rsidRPr="00DE53D1" w:rsidRDefault="003B033A" w:rsidP="002E1045">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http://www.facepets.es/</w:t>
            </w:r>
          </w:p>
        </w:tc>
      </w:tr>
      <w:tr w:rsidR="003B033A" w:rsidRPr="00DE53D1" w14:paraId="3C5E63D6"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C7" w14:textId="77777777" w:rsidR="003B033A" w:rsidRPr="00DE53D1" w:rsidRDefault="003B033A" w:rsidP="002E1045">
            <w:pPr>
              <w:spacing w:line="360" w:lineRule="auto"/>
              <w:jc w:val="center"/>
              <w:rPr>
                <w:b w:val="0"/>
              </w:rPr>
            </w:pPr>
            <w:r w:rsidRPr="00DE53D1">
              <w:rPr>
                <w:b w:val="0"/>
              </w:rPr>
              <w:t>Funcionalidades</w:t>
            </w:r>
          </w:p>
        </w:tc>
        <w:tc>
          <w:tcPr>
            <w:tcW w:w="4414" w:type="dxa"/>
          </w:tcPr>
          <w:p w14:paraId="3C5E63C8"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gistrar mascota</w:t>
            </w:r>
          </w:p>
          <w:p w14:paraId="3C5E63C9"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noticias sobre mascotas</w:t>
            </w:r>
          </w:p>
          <w:p w14:paraId="3C5E63CA"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mascotas</w:t>
            </w:r>
          </w:p>
          <w:p w14:paraId="3C5E63CB"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accesorios para mascotas</w:t>
            </w:r>
          </w:p>
          <w:p w14:paraId="3C5E63CC"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Hogar para mascotas</w:t>
            </w:r>
          </w:p>
          <w:p w14:paraId="3C5E63CD"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pareja para las mascotas</w:t>
            </w:r>
          </w:p>
          <w:p w14:paraId="3C5E63CE"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rear publicaciones</w:t>
            </w:r>
          </w:p>
          <w:p w14:paraId="3C5E63CF"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mpartir fotos</w:t>
            </w:r>
          </w:p>
          <w:p w14:paraId="3C5E63D0"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mpartir videos</w:t>
            </w:r>
          </w:p>
          <w:p w14:paraId="3C5E63D1"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nocer amigos</w:t>
            </w:r>
          </w:p>
          <w:p w14:paraId="3C5E63D2"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articipar en un concurso</w:t>
            </w:r>
          </w:p>
          <w:p w14:paraId="3C5E63D3"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Vender artículos</w:t>
            </w:r>
          </w:p>
          <w:p w14:paraId="3C5E63D4"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mprar artículos</w:t>
            </w:r>
          </w:p>
          <w:p w14:paraId="3C5E63D5" w14:textId="77777777" w:rsidR="003B033A" w:rsidRPr="00DE53D1" w:rsidRDefault="003B033A" w:rsidP="002E1045">
            <w:pPr>
              <w:pStyle w:val="Prrafodelista"/>
              <w:numPr>
                <w:ilvl w:val="0"/>
                <w:numId w:val="22"/>
              </w:num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gistrar tienda</w:t>
            </w:r>
          </w:p>
        </w:tc>
      </w:tr>
      <w:tr w:rsidR="003B033A" w:rsidRPr="00DE53D1" w14:paraId="3C5E63E0"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D7" w14:textId="77777777" w:rsidR="003B033A" w:rsidRPr="00DE53D1" w:rsidRDefault="003B033A" w:rsidP="002E1045">
            <w:pPr>
              <w:spacing w:line="360" w:lineRule="auto"/>
              <w:jc w:val="center"/>
              <w:rPr>
                <w:b w:val="0"/>
              </w:rPr>
            </w:pPr>
            <w:r w:rsidRPr="00DE53D1">
              <w:rPr>
                <w:b w:val="0"/>
              </w:rPr>
              <w:t>Tipos de mascotas</w:t>
            </w:r>
          </w:p>
        </w:tc>
        <w:tc>
          <w:tcPr>
            <w:tcW w:w="4414" w:type="dxa"/>
          </w:tcPr>
          <w:p w14:paraId="3C5E63D8" w14:textId="77777777" w:rsidR="003B033A" w:rsidRPr="00DE53D1" w:rsidRDefault="003B033A" w:rsidP="002E1045">
            <w:pPr>
              <w:pStyle w:val="Prrafodelista"/>
              <w:numPr>
                <w:ilvl w:val="0"/>
                <w:numId w:val="23"/>
              </w:num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rro</w:t>
            </w:r>
          </w:p>
          <w:p w14:paraId="3C5E63D9" w14:textId="77777777" w:rsidR="003B033A" w:rsidRPr="00DE53D1" w:rsidRDefault="003B033A" w:rsidP="002E1045">
            <w:pPr>
              <w:pStyle w:val="Prrafodelista"/>
              <w:numPr>
                <w:ilvl w:val="0"/>
                <w:numId w:val="23"/>
              </w:num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Gato</w:t>
            </w:r>
          </w:p>
          <w:p w14:paraId="3C5E63DA" w14:textId="77777777" w:rsidR="003B033A" w:rsidRPr="00DE53D1" w:rsidRDefault="003B033A" w:rsidP="002E1045">
            <w:pPr>
              <w:pStyle w:val="Prrafodelista"/>
              <w:numPr>
                <w:ilvl w:val="0"/>
                <w:numId w:val="23"/>
              </w:num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ve</w:t>
            </w:r>
          </w:p>
          <w:p w14:paraId="3C5E63DB" w14:textId="77777777" w:rsidR="003B033A" w:rsidRPr="00DE53D1" w:rsidRDefault="003B033A" w:rsidP="002E1045">
            <w:pPr>
              <w:pStyle w:val="Prrafodelista"/>
              <w:numPr>
                <w:ilvl w:val="0"/>
                <w:numId w:val="23"/>
              </w:num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nfibio</w:t>
            </w:r>
          </w:p>
          <w:p w14:paraId="3C5E63DC" w14:textId="77777777" w:rsidR="003B033A" w:rsidRPr="00DE53D1" w:rsidRDefault="003B033A" w:rsidP="002E1045">
            <w:pPr>
              <w:pStyle w:val="Prrafodelista"/>
              <w:numPr>
                <w:ilvl w:val="0"/>
                <w:numId w:val="23"/>
              </w:num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z</w:t>
            </w:r>
          </w:p>
          <w:p w14:paraId="3C5E63DD" w14:textId="77777777" w:rsidR="003B033A" w:rsidRPr="00DE53D1" w:rsidRDefault="003B033A" w:rsidP="002E1045">
            <w:pPr>
              <w:pStyle w:val="Prrafodelista"/>
              <w:numPr>
                <w:ilvl w:val="0"/>
                <w:numId w:val="23"/>
              </w:num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oedor</w:t>
            </w:r>
          </w:p>
          <w:p w14:paraId="3C5E63DE" w14:textId="77777777" w:rsidR="003B033A" w:rsidRPr="00DE53D1" w:rsidRDefault="003B033A" w:rsidP="002E1045">
            <w:pPr>
              <w:pStyle w:val="Prrafodelista"/>
              <w:numPr>
                <w:ilvl w:val="0"/>
                <w:numId w:val="23"/>
              </w:num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eptil</w:t>
            </w:r>
          </w:p>
          <w:p w14:paraId="3C5E63DF" w14:textId="77777777" w:rsidR="003B033A" w:rsidRPr="00DE53D1" w:rsidRDefault="003B033A" w:rsidP="002E1045">
            <w:pPr>
              <w:pStyle w:val="Prrafodelista"/>
              <w:keepNext/>
              <w:numPr>
                <w:ilvl w:val="0"/>
                <w:numId w:val="23"/>
              </w:num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insectos</w:t>
            </w:r>
          </w:p>
        </w:tc>
      </w:tr>
    </w:tbl>
    <w:p w14:paraId="3C5E63E1" w14:textId="77777777" w:rsidR="001448F7" w:rsidRPr="00DE53D1" w:rsidRDefault="00296391" w:rsidP="00F23FA3">
      <w:pPr>
        <w:pStyle w:val="Descripcin"/>
        <w:spacing w:line="360" w:lineRule="auto"/>
        <w:jc w:val="center"/>
        <w:rPr>
          <w:rFonts w:asciiTheme="majorHAnsi" w:hAnsiTheme="majorHAnsi"/>
        </w:rPr>
      </w:pPr>
      <w:bookmarkStart w:id="362" w:name="_Toc417546187"/>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23</w:t>
      </w:r>
      <w:r w:rsidR="005C7733" w:rsidRPr="00DE53D1">
        <w:rPr>
          <w:rFonts w:asciiTheme="majorHAnsi" w:hAnsiTheme="majorHAnsi"/>
        </w:rPr>
        <w:fldChar w:fldCharType="end"/>
      </w:r>
      <w:r w:rsidRPr="00DE53D1">
        <w:rPr>
          <w:rFonts w:asciiTheme="majorHAnsi" w:hAnsiTheme="majorHAnsi"/>
        </w:rPr>
        <w:t>: FacePets</w:t>
      </w:r>
      <w:bookmarkEnd w:id="362"/>
    </w:p>
    <w:p w14:paraId="3C5E63E2" w14:textId="77777777" w:rsidR="001448F7" w:rsidRPr="00DE53D1" w:rsidRDefault="001448F7" w:rsidP="00F23FA3">
      <w:pPr>
        <w:spacing w:line="360" w:lineRule="auto"/>
        <w:jc w:val="center"/>
        <w:rPr>
          <w:rFonts w:asciiTheme="majorHAnsi" w:hAnsiTheme="majorHAnsi"/>
        </w:rPr>
      </w:pPr>
      <w:r w:rsidRPr="00DE53D1">
        <w:rPr>
          <w:rFonts w:asciiTheme="majorHAnsi" w:hAnsiTheme="majorHAnsi"/>
          <w:b/>
          <w:sz w:val="24"/>
          <w:szCs w:val="24"/>
        </w:rPr>
        <w:lastRenderedPageBreak/>
        <w:t xml:space="preserve">Nota: </w:t>
      </w:r>
      <w:r w:rsidRPr="00DE53D1">
        <w:rPr>
          <w:rFonts w:asciiTheme="majorHAnsi" w:hAnsiTheme="majorHAnsi"/>
          <w:sz w:val="24"/>
          <w:szCs w:val="24"/>
        </w:rPr>
        <w:t>Tabla realizada por RAWR</w:t>
      </w:r>
    </w:p>
    <w:p w14:paraId="3C5E63E3" w14:textId="77777777" w:rsidR="003B033A" w:rsidRPr="00DE53D1" w:rsidRDefault="00F47993" w:rsidP="00F23FA3">
      <w:pPr>
        <w:pStyle w:val="Ttulo3"/>
        <w:spacing w:line="360" w:lineRule="auto"/>
      </w:pPr>
      <w:bookmarkStart w:id="363" w:name="_Toc417547065"/>
      <w:r w:rsidRPr="00DE53D1">
        <w:t xml:space="preserve">12.1.2 </w:t>
      </w:r>
      <w:r w:rsidR="003B033A" w:rsidRPr="00DE53D1">
        <w:t>Mascota social</w:t>
      </w:r>
      <w:bookmarkEnd w:id="363"/>
    </w:p>
    <w:tbl>
      <w:tblPr>
        <w:tblStyle w:val="Sombreadomedio1-nfasis1"/>
        <w:tblW w:w="0" w:type="auto"/>
        <w:tblLook w:val="04A0" w:firstRow="1" w:lastRow="0" w:firstColumn="1" w:lastColumn="0" w:noHBand="0" w:noVBand="1"/>
      </w:tblPr>
      <w:tblGrid>
        <w:gridCol w:w="4414"/>
        <w:gridCol w:w="4414"/>
      </w:tblGrid>
      <w:tr w:rsidR="003B033A" w:rsidRPr="00DE53D1" w14:paraId="3C5E63E6"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E4" w14:textId="77777777" w:rsidR="003B033A" w:rsidRPr="00DE53D1" w:rsidRDefault="003B033A" w:rsidP="00F23FA3">
            <w:pPr>
              <w:spacing w:line="360" w:lineRule="auto"/>
              <w:jc w:val="center"/>
            </w:pPr>
            <w:r w:rsidRPr="00DE53D1">
              <w:t>ITEM</w:t>
            </w:r>
          </w:p>
        </w:tc>
        <w:tc>
          <w:tcPr>
            <w:tcW w:w="4414" w:type="dxa"/>
          </w:tcPr>
          <w:p w14:paraId="3C5E63E5" w14:textId="77777777" w:rsidR="003B033A" w:rsidRPr="00DE53D1" w:rsidRDefault="003B033A"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3B033A" w:rsidRPr="00DE53D1" w14:paraId="3C5E63E9"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E7" w14:textId="77777777" w:rsidR="003B033A" w:rsidRPr="00DE53D1" w:rsidRDefault="003B033A" w:rsidP="00F23FA3">
            <w:pPr>
              <w:spacing w:line="360" w:lineRule="auto"/>
              <w:jc w:val="center"/>
              <w:rPr>
                <w:b w:val="0"/>
              </w:rPr>
            </w:pPr>
            <w:r w:rsidRPr="00DE53D1">
              <w:rPr>
                <w:b w:val="0"/>
              </w:rPr>
              <w:t>Nombre</w:t>
            </w:r>
          </w:p>
        </w:tc>
        <w:tc>
          <w:tcPr>
            <w:tcW w:w="4414" w:type="dxa"/>
          </w:tcPr>
          <w:p w14:paraId="3C5E63E8" w14:textId="77777777" w:rsidR="003B033A" w:rsidRPr="00DE53D1" w:rsidRDefault="003B033A"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ascota social</w:t>
            </w:r>
          </w:p>
        </w:tc>
      </w:tr>
      <w:tr w:rsidR="003B033A" w:rsidRPr="00DE53D1" w14:paraId="3C5E63EC"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EA" w14:textId="77777777" w:rsidR="003B033A" w:rsidRPr="00DE53D1" w:rsidRDefault="003B033A" w:rsidP="00F23FA3">
            <w:pPr>
              <w:spacing w:line="360" w:lineRule="auto"/>
              <w:jc w:val="center"/>
              <w:rPr>
                <w:b w:val="0"/>
              </w:rPr>
            </w:pPr>
            <w:r w:rsidRPr="00DE53D1">
              <w:rPr>
                <w:b w:val="0"/>
              </w:rPr>
              <w:t>Plataforma</w:t>
            </w:r>
          </w:p>
        </w:tc>
        <w:tc>
          <w:tcPr>
            <w:tcW w:w="4414" w:type="dxa"/>
          </w:tcPr>
          <w:p w14:paraId="3C5E63EB" w14:textId="77777777" w:rsidR="003B033A" w:rsidRPr="00DE53D1" w:rsidRDefault="003B033A"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Web</w:t>
            </w:r>
          </w:p>
        </w:tc>
      </w:tr>
      <w:tr w:rsidR="003B033A" w:rsidRPr="00DE53D1" w14:paraId="3C5E63EF"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ED" w14:textId="77777777" w:rsidR="003B033A" w:rsidRPr="00DE53D1" w:rsidRDefault="003B033A" w:rsidP="00F23FA3">
            <w:pPr>
              <w:spacing w:line="360" w:lineRule="auto"/>
              <w:jc w:val="center"/>
              <w:rPr>
                <w:b w:val="0"/>
              </w:rPr>
            </w:pPr>
            <w:r w:rsidRPr="00DE53D1">
              <w:rPr>
                <w:b w:val="0"/>
              </w:rPr>
              <w:t>URL</w:t>
            </w:r>
          </w:p>
        </w:tc>
        <w:tc>
          <w:tcPr>
            <w:tcW w:w="4414" w:type="dxa"/>
          </w:tcPr>
          <w:p w14:paraId="3C5E63EE" w14:textId="77777777" w:rsidR="003B033A" w:rsidRPr="00DE53D1" w:rsidRDefault="003B033A"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http://www.mascotasocial.com/</w:t>
            </w:r>
          </w:p>
        </w:tc>
      </w:tr>
      <w:tr w:rsidR="003B033A" w:rsidRPr="00DE53D1" w14:paraId="3C5E6408"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3F0" w14:textId="77777777" w:rsidR="003B033A" w:rsidRPr="00DE53D1" w:rsidRDefault="003B033A" w:rsidP="00F23FA3">
            <w:pPr>
              <w:spacing w:line="360" w:lineRule="auto"/>
              <w:jc w:val="center"/>
              <w:rPr>
                <w:b w:val="0"/>
              </w:rPr>
            </w:pPr>
            <w:r w:rsidRPr="00DE53D1">
              <w:rPr>
                <w:b w:val="0"/>
              </w:rPr>
              <w:t>Funcionalidades</w:t>
            </w:r>
          </w:p>
        </w:tc>
        <w:tc>
          <w:tcPr>
            <w:tcW w:w="4414" w:type="dxa"/>
          </w:tcPr>
          <w:p w14:paraId="3C5E63F1"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gistrar mascota</w:t>
            </w:r>
          </w:p>
          <w:p w14:paraId="3C5E63F2"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mascotas perdidas</w:t>
            </w:r>
          </w:p>
          <w:p w14:paraId="3C5E63F3"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productos y servicios</w:t>
            </w:r>
          </w:p>
          <w:p w14:paraId="3C5E63F4"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amigos</w:t>
            </w:r>
          </w:p>
          <w:p w14:paraId="3C5E63F5"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ublicar servicios</w:t>
            </w:r>
          </w:p>
          <w:p w14:paraId="3C5E63F6"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mascotas en un directorio</w:t>
            </w:r>
          </w:p>
          <w:p w14:paraId="3C5E63F7"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mascotas en adopción</w:t>
            </w:r>
          </w:p>
          <w:p w14:paraId="3C5E63F8"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Actualizar información de la mascota</w:t>
            </w:r>
          </w:p>
          <w:p w14:paraId="3C5E63F9"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pareja para la mascota</w:t>
            </w:r>
          </w:p>
          <w:p w14:paraId="3C5E63FA"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Hacer búsqueda especifica (según algunos campos como raza, color, tamaño)</w:t>
            </w:r>
          </w:p>
          <w:p w14:paraId="3C5E63FB"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tirar cuenta de servicios</w:t>
            </w:r>
          </w:p>
          <w:p w14:paraId="3C5E63FC"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servicio (según campos como veterinaria, paseador, tienda)</w:t>
            </w:r>
          </w:p>
          <w:p w14:paraId="3C5E63FD"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establecimientos en un mapa</w:t>
            </w:r>
          </w:p>
          <w:p w14:paraId="3C5E63FE"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alificar servicios</w:t>
            </w:r>
          </w:p>
          <w:p w14:paraId="3C5E63FF"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Ordenar servicios según la calificación</w:t>
            </w:r>
          </w:p>
          <w:p w14:paraId="3C5E6400"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el top 5 de los mejores servicios según la calificación</w:t>
            </w:r>
          </w:p>
          <w:p w14:paraId="3C5E6401"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perfil de mascotas</w:t>
            </w:r>
          </w:p>
          <w:p w14:paraId="3C5E6402"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Dar me gusta a una mascota</w:t>
            </w:r>
          </w:p>
          <w:p w14:paraId="3C5E6403"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Llevar la lista de vacunas</w:t>
            </w:r>
          </w:p>
          <w:p w14:paraId="3C5E6404"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cordatorios sobre vacunas</w:t>
            </w:r>
          </w:p>
          <w:p w14:paraId="3C5E6405"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lastRenderedPageBreak/>
              <w:t>Mostrar mascotas perdidas</w:t>
            </w:r>
          </w:p>
          <w:p w14:paraId="3C5E6406"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mascotas encontradas</w:t>
            </w:r>
          </w:p>
          <w:p w14:paraId="3C5E6407" w14:textId="77777777" w:rsidR="003B033A" w:rsidRPr="00DE53D1" w:rsidRDefault="003B033A" w:rsidP="0049194F">
            <w:pPr>
              <w:pStyle w:val="Prrafodelista"/>
              <w:numPr>
                <w:ilvl w:val="0"/>
                <w:numId w:val="24"/>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mascotas en adopción</w:t>
            </w:r>
          </w:p>
        </w:tc>
      </w:tr>
      <w:tr w:rsidR="003B033A" w:rsidRPr="00DE53D1" w14:paraId="3C5E640C"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09" w14:textId="77777777" w:rsidR="003B033A" w:rsidRPr="00DE53D1" w:rsidRDefault="003B033A" w:rsidP="00F23FA3">
            <w:pPr>
              <w:spacing w:line="360" w:lineRule="auto"/>
              <w:jc w:val="center"/>
              <w:rPr>
                <w:b w:val="0"/>
              </w:rPr>
            </w:pPr>
            <w:r w:rsidRPr="00DE53D1">
              <w:rPr>
                <w:b w:val="0"/>
              </w:rPr>
              <w:lastRenderedPageBreak/>
              <w:t>Tipos de usuarios</w:t>
            </w:r>
          </w:p>
        </w:tc>
        <w:tc>
          <w:tcPr>
            <w:tcW w:w="4414" w:type="dxa"/>
          </w:tcPr>
          <w:p w14:paraId="3C5E640A" w14:textId="77777777" w:rsidR="003B033A" w:rsidRPr="00DE53D1" w:rsidRDefault="003B033A" w:rsidP="0049194F">
            <w:pPr>
              <w:pStyle w:val="Prrafodelista"/>
              <w:numPr>
                <w:ilvl w:val="0"/>
                <w:numId w:val="25"/>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Usuario Dueño</w:t>
            </w:r>
          </w:p>
          <w:p w14:paraId="3C5E640B" w14:textId="77777777" w:rsidR="003B033A" w:rsidRPr="00DE53D1" w:rsidRDefault="003B033A" w:rsidP="0049194F">
            <w:pPr>
              <w:pStyle w:val="Prrafodelista"/>
              <w:keepNext/>
              <w:numPr>
                <w:ilvl w:val="0"/>
                <w:numId w:val="25"/>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Usuario Servicio</w:t>
            </w:r>
          </w:p>
        </w:tc>
      </w:tr>
    </w:tbl>
    <w:p w14:paraId="3C5E640D" w14:textId="77777777" w:rsidR="003B033A" w:rsidRPr="00DE53D1" w:rsidRDefault="00296391" w:rsidP="00F23FA3">
      <w:pPr>
        <w:pStyle w:val="Descripcin"/>
        <w:spacing w:line="360" w:lineRule="auto"/>
        <w:jc w:val="center"/>
        <w:rPr>
          <w:rFonts w:asciiTheme="majorHAnsi" w:hAnsiTheme="majorHAnsi"/>
        </w:rPr>
      </w:pPr>
      <w:bookmarkStart w:id="364" w:name="_Toc417546188"/>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24</w:t>
      </w:r>
      <w:r w:rsidR="005C7733" w:rsidRPr="00DE53D1">
        <w:rPr>
          <w:rFonts w:asciiTheme="majorHAnsi" w:hAnsiTheme="majorHAnsi"/>
        </w:rPr>
        <w:fldChar w:fldCharType="end"/>
      </w:r>
      <w:r w:rsidRPr="00DE53D1">
        <w:rPr>
          <w:rFonts w:asciiTheme="majorHAnsi" w:hAnsiTheme="majorHAnsi"/>
        </w:rPr>
        <w:t>: Mascota Social</w:t>
      </w:r>
      <w:bookmarkEnd w:id="364"/>
    </w:p>
    <w:p w14:paraId="3C5E640E" w14:textId="77777777" w:rsidR="001448F7" w:rsidRPr="00DE53D1" w:rsidRDefault="001448F7" w:rsidP="00F23FA3">
      <w:pPr>
        <w:spacing w:line="360" w:lineRule="auto"/>
        <w:jc w:val="center"/>
        <w:rPr>
          <w:rFonts w:asciiTheme="majorHAnsi" w:hAnsiTheme="majorHAnsi"/>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40F" w14:textId="77777777" w:rsidR="003B033A" w:rsidRPr="00DE53D1" w:rsidRDefault="00F47993" w:rsidP="00F23FA3">
      <w:pPr>
        <w:pStyle w:val="Ttulo3"/>
        <w:spacing w:line="360" w:lineRule="auto"/>
      </w:pPr>
      <w:bookmarkStart w:id="365" w:name="_Toc417547066"/>
      <w:r w:rsidRPr="00DE53D1">
        <w:t xml:space="preserve">12.1.3 </w:t>
      </w:r>
      <w:r w:rsidR="003B033A" w:rsidRPr="00DE53D1">
        <w:t>Petmour</w:t>
      </w:r>
      <w:bookmarkEnd w:id="365"/>
    </w:p>
    <w:tbl>
      <w:tblPr>
        <w:tblStyle w:val="Sombreadomedio1-nfasis1"/>
        <w:tblW w:w="0" w:type="auto"/>
        <w:tblLook w:val="04A0" w:firstRow="1" w:lastRow="0" w:firstColumn="1" w:lastColumn="0" w:noHBand="0" w:noVBand="1"/>
      </w:tblPr>
      <w:tblGrid>
        <w:gridCol w:w="4414"/>
        <w:gridCol w:w="4484"/>
      </w:tblGrid>
      <w:tr w:rsidR="003B033A" w:rsidRPr="00DE53D1" w14:paraId="3C5E6412"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10" w14:textId="77777777" w:rsidR="003B033A" w:rsidRPr="00DE53D1" w:rsidRDefault="003B033A" w:rsidP="00F23FA3">
            <w:pPr>
              <w:spacing w:line="360" w:lineRule="auto"/>
              <w:jc w:val="center"/>
            </w:pPr>
            <w:r w:rsidRPr="00DE53D1">
              <w:t>ITEM</w:t>
            </w:r>
          </w:p>
        </w:tc>
        <w:tc>
          <w:tcPr>
            <w:tcW w:w="4414" w:type="dxa"/>
          </w:tcPr>
          <w:p w14:paraId="3C5E6411" w14:textId="77777777" w:rsidR="003B033A" w:rsidRPr="00DE53D1" w:rsidRDefault="003B033A"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3B033A" w:rsidRPr="00DE53D1" w14:paraId="3C5E6415"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13" w14:textId="77777777" w:rsidR="003B033A" w:rsidRPr="00DE53D1" w:rsidRDefault="003B033A" w:rsidP="00F23FA3">
            <w:pPr>
              <w:spacing w:line="360" w:lineRule="auto"/>
              <w:jc w:val="center"/>
              <w:rPr>
                <w:b w:val="0"/>
              </w:rPr>
            </w:pPr>
            <w:r w:rsidRPr="00DE53D1">
              <w:rPr>
                <w:b w:val="0"/>
              </w:rPr>
              <w:t>Nombre</w:t>
            </w:r>
          </w:p>
        </w:tc>
        <w:tc>
          <w:tcPr>
            <w:tcW w:w="4414" w:type="dxa"/>
          </w:tcPr>
          <w:p w14:paraId="3C5E6414" w14:textId="77777777" w:rsidR="003B033A" w:rsidRPr="00DE53D1" w:rsidRDefault="003B033A"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tmour</w:t>
            </w:r>
          </w:p>
        </w:tc>
      </w:tr>
      <w:tr w:rsidR="003B033A" w:rsidRPr="00DE53D1" w14:paraId="3C5E6418"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16" w14:textId="77777777" w:rsidR="003B033A" w:rsidRPr="00DE53D1" w:rsidRDefault="003B033A" w:rsidP="00F23FA3">
            <w:pPr>
              <w:spacing w:line="360" w:lineRule="auto"/>
              <w:jc w:val="center"/>
              <w:rPr>
                <w:b w:val="0"/>
              </w:rPr>
            </w:pPr>
            <w:r w:rsidRPr="00DE53D1">
              <w:rPr>
                <w:b w:val="0"/>
              </w:rPr>
              <w:t>Plataforma</w:t>
            </w:r>
          </w:p>
        </w:tc>
        <w:tc>
          <w:tcPr>
            <w:tcW w:w="4414" w:type="dxa"/>
          </w:tcPr>
          <w:p w14:paraId="3C5E6417" w14:textId="77777777" w:rsidR="003B033A" w:rsidRPr="00DE53D1" w:rsidRDefault="003B033A"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Web</w:t>
            </w:r>
          </w:p>
        </w:tc>
      </w:tr>
      <w:tr w:rsidR="003B033A" w:rsidRPr="00DE53D1" w14:paraId="3C5E641B"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19" w14:textId="77777777" w:rsidR="003B033A" w:rsidRPr="00DE53D1" w:rsidRDefault="003B033A" w:rsidP="00F23FA3">
            <w:pPr>
              <w:spacing w:line="360" w:lineRule="auto"/>
              <w:jc w:val="center"/>
              <w:rPr>
                <w:b w:val="0"/>
              </w:rPr>
            </w:pPr>
            <w:r w:rsidRPr="00DE53D1">
              <w:rPr>
                <w:b w:val="0"/>
              </w:rPr>
              <w:t>URL</w:t>
            </w:r>
          </w:p>
        </w:tc>
        <w:tc>
          <w:tcPr>
            <w:tcW w:w="4414" w:type="dxa"/>
          </w:tcPr>
          <w:p w14:paraId="3C5E641A" w14:textId="77777777" w:rsidR="003B033A" w:rsidRPr="00DE53D1" w:rsidRDefault="003B033A"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http://www.petmour.com/mascotas/perros-gatos.asp</w:t>
            </w:r>
          </w:p>
        </w:tc>
      </w:tr>
      <w:tr w:rsidR="003B033A" w:rsidRPr="00DE53D1" w14:paraId="3C5E6435"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1C" w14:textId="77777777" w:rsidR="003B033A" w:rsidRPr="00DE53D1" w:rsidRDefault="003B033A" w:rsidP="00F23FA3">
            <w:pPr>
              <w:spacing w:line="360" w:lineRule="auto"/>
              <w:jc w:val="center"/>
              <w:rPr>
                <w:b w:val="0"/>
              </w:rPr>
            </w:pPr>
            <w:r w:rsidRPr="00DE53D1">
              <w:rPr>
                <w:b w:val="0"/>
              </w:rPr>
              <w:t>Funcionalidades</w:t>
            </w:r>
          </w:p>
        </w:tc>
        <w:tc>
          <w:tcPr>
            <w:tcW w:w="4414" w:type="dxa"/>
          </w:tcPr>
          <w:p w14:paraId="3C5E641D"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gistrar mascota</w:t>
            </w:r>
          </w:p>
          <w:p w14:paraId="3C5E641E"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rear concurso de reinado</w:t>
            </w:r>
          </w:p>
          <w:p w14:paraId="3C5E641F"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ublicar videos</w:t>
            </w:r>
          </w:p>
          <w:p w14:paraId="3C5E6420"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ublicar fotos</w:t>
            </w:r>
          </w:p>
          <w:p w14:paraId="3C5E6421"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Acceder al blog</w:t>
            </w:r>
          </w:p>
          <w:p w14:paraId="3C5E6422"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articipar en concurso</w:t>
            </w:r>
          </w:p>
          <w:p w14:paraId="3C5E6423"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medallas</w:t>
            </w:r>
          </w:p>
          <w:p w14:paraId="3C5E6424"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edir cita a una mascota</w:t>
            </w:r>
          </w:p>
          <w:p w14:paraId="3C5E6425"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Parejas</w:t>
            </w:r>
          </w:p>
          <w:p w14:paraId="3C5E6426"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lista de nombres de mascotas</w:t>
            </w:r>
          </w:p>
          <w:p w14:paraId="3C5E6427"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lista de mascotas que cumplen años en el mes actual</w:t>
            </w:r>
          </w:p>
          <w:p w14:paraId="3C5E6428"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lista de mascotas que están en el cielo</w:t>
            </w:r>
          </w:p>
          <w:p w14:paraId="3C5E6429"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mascotas perdidas</w:t>
            </w:r>
          </w:p>
          <w:p w14:paraId="3C5E642A"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mascotas</w:t>
            </w:r>
          </w:p>
          <w:p w14:paraId="3C5E642B"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parques cercanos</w:t>
            </w:r>
          </w:p>
          <w:p w14:paraId="3C5E642C"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rear publicaciones</w:t>
            </w:r>
          </w:p>
          <w:p w14:paraId="3C5E642D"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lastRenderedPageBreak/>
              <w:t>Ver perfil de mascotas</w:t>
            </w:r>
          </w:p>
          <w:p w14:paraId="3C5E642E"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Felicitar a mascota por el cumpleaños</w:t>
            </w:r>
          </w:p>
          <w:p w14:paraId="3C5E642F"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un catálogo de mascotas (incluye características, nombre de la raza, imágenes)</w:t>
            </w:r>
          </w:p>
          <w:p w14:paraId="3C5E6430"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rear artículo sobre mascotas</w:t>
            </w:r>
          </w:p>
          <w:p w14:paraId="3C5E6431"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ublicar artículo sobre mascotas</w:t>
            </w:r>
          </w:p>
          <w:p w14:paraId="3C5E6432"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ver artículo sobre mascotas</w:t>
            </w:r>
          </w:p>
          <w:p w14:paraId="3C5E6433"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mentar artículo sobre mascotas</w:t>
            </w:r>
          </w:p>
          <w:p w14:paraId="3C5E6434" w14:textId="77777777" w:rsidR="003B033A" w:rsidRPr="00DE53D1" w:rsidRDefault="003B033A" w:rsidP="0049194F">
            <w:pPr>
              <w:pStyle w:val="Prrafodelista"/>
              <w:numPr>
                <w:ilvl w:val="0"/>
                <w:numId w:val="2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edir cita medica</w:t>
            </w:r>
          </w:p>
        </w:tc>
      </w:tr>
      <w:tr w:rsidR="003B033A" w:rsidRPr="00DE53D1" w14:paraId="3C5E6439"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36" w14:textId="77777777" w:rsidR="003B033A" w:rsidRPr="00DE53D1" w:rsidRDefault="003B033A" w:rsidP="00F23FA3">
            <w:pPr>
              <w:spacing w:line="360" w:lineRule="auto"/>
              <w:jc w:val="center"/>
              <w:rPr>
                <w:b w:val="0"/>
              </w:rPr>
            </w:pPr>
            <w:r w:rsidRPr="00DE53D1">
              <w:rPr>
                <w:b w:val="0"/>
              </w:rPr>
              <w:lastRenderedPageBreak/>
              <w:t>Mascotas</w:t>
            </w:r>
          </w:p>
        </w:tc>
        <w:tc>
          <w:tcPr>
            <w:tcW w:w="4414" w:type="dxa"/>
          </w:tcPr>
          <w:p w14:paraId="3C5E6437" w14:textId="77777777" w:rsidR="003B033A" w:rsidRPr="00DE53D1" w:rsidRDefault="003B033A" w:rsidP="0049194F">
            <w:pPr>
              <w:pStyle w:val="Prrafodelista"/>
              <w:numPr>
                <w:ilvl w:val="0"/>
                <w:numId w:val="2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rro</w:t>
            </w:r>
          </w:p>
          <w:p w14:paraId="3C5E6438" w14:textId="77777777" w:rsidR="003B033A" w:rsidRPr="00DE53D1" w:rsidRDefault="003B033A" w:rsidP="0049194F">
            <w:pPr>
              <w:pStyle w:val="Prrafodelista"/>
              <w:numPr>
                <w:ilvl w:val="0"/>
                <w:numId w:val="2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Gato</w:t>
            </w:r>
          </w:p>
        </w:tc>
      </w:tr>
      <w:tr w:rsidR="003B033A" w:rsidRPr="00DE53D1" w14:paraId="3C5E643D"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3A" w14:textId="77777777" w:rsidR="003B033A" w:rsidRPr="00DE53D1" w:rsidRDefault="003B033A" w:rsidP="00F23FA3">
            <w:pPr>
              <w:spacing w:line="360" w:lineRule="auto"/>
              <w:jc w:val="center"/>
              <w:rPr>
                <w:b w:val="0"/>
              </w:rPr>
            </w:pPr>
            <w:r w:rsidRPr="00DE53D1">
              <w:rPr>
                <w:b w:val="0"/>
              </w:rPr>
              <w:t>Idiomas</w:t>
            </w:r>
          </w:p>
        </w:tc>
        <w:tc>
          <w:tcPr>
            <w:tcW w:w="4414" w:type="dxa"/>
          </w:tcPr>
          <w:p w14:paraId="3C5E643B" w14:textId="77777777" w:rsidR="003B033A" w:rsidRPr="00DE53D1" w:rsidRDefault="003B033A" w:rsidP="0049194F">
            <w:pPr>
              <w:pStyle w:val="Prrafodelista"/>
              <w:numPr>
                <w:ilvl w:val="0"/>
                <w:numId w:val="2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Español</w:t>
            </w:r>
          </w:p>
          <w:p w14:paraId="3C5E643C" w14:textId="77777777" w:rsidR="003B033A" w:rsidRPr="00DE53D1" w:rsidRDefault="003B033A" w:rsidP="0049194F">
            <w:pPr>
              <w:pStyle w:val="Prrafodelista"/>
              <w:numPr>
                <w:ilvl w:val="0"/>
                <w:numId w:val="2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Ingles</w:t>
            </w:r>
          </w:p>
        </w:tc>
      </w:tr>
      <w:tr w:rsidR="003B033A" w:rsidRPr="00DE53D1" w14:paraId="3C5E6441"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3E" w14:textId="77777777" w:rsidR="003B033A" w:rsidRPr="00DE53D1" w:rsidRDefault="003B033A" w:rsidP="00F23FA3">
            <w:pPr>
              <w:spacing w:line="360" w:lineRule="auto"/>
              <w:jc w:val="center"/>
              <w:rPr>
                <w:b w:val="0"/>
              </w:rPr>
            </w:pPr>
            <w:r w:rsidRPr="00DE53D1">
              <w:rPr>
                <w:b w:val="0"/>
              </w:rPr>
              <w:t>Publicaciones</w:t>
            </w:r>
          </w:p>
        </w:tc>
        <w:tc>
          <w:tcPr>
            <w:tcW w:w="4414" w:type="dxa"/>
          </w:tcPr>
          <w:p w14:paraId="3C5E643F" w14:textId="77777777" w:rsidR="003B033A" w:rsidRPr="00DE53D1" w:rsidRDefault="003B033A" w:rsidP="0049194F">
            <w:pPr>
              <w:pStyle w:val="Prrafodelista"/>
              <w:numPr>
                <w:ilvl w:val="0"/>
                <w:numId w:val="2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rmiten fotos</w:t>
            </w:r>
          </w:p>
          <w:p w14:paraId="3C5E6440" w14:textId="77777777" w:rsidR="003B033A" w:rsidRPr="00DE53D1" w:rsidRDefault="003B033A" w:rsidP="0049194F">
            <w:pPr>
              <w:pStyle w:val="Prrafodelista"/>
              <w:keepNext/>
              <w:numPr>
                <w:ilvl w:val="0"/>
                <w:numId w:val="2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Descripción de menos de 780 caracteres</w:t>
            </w:r>
          </w:p>
        </w:tc>
      </w:tr>
    </w:tbl>
    <w:p w14:paraId="3C5E6442" w14:textId="77777777" w:rsidR="001448F7" w:rsidRPr="00DE53D1" w:rsidRDefault="00296391" w:rsidP="00F23FA3">
      <w:pPr>
        <w:pStyle w:val="Descripcin"/>
        <w:spacing w:line="360" w:lineRule="auto"/>
        <w:jc w:val="center"/>
        <w:rPr>
          <w:rFonts w:asciiTheme="majorHAnsi" w:hAnsiTheme="majorHAnsi"/>
        </w:rPr>
      </w:pPr>
      <w:bookmarkStart w:id="366" w:name="_Toc417546189"/>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25</w:t>
      </w:r>
      <w:r w:rsidR="005C7733" w:rsidRPr="00DE53D1">
        <w:rPr>
          <w:rFonts w:asciiTheme="majorHAnsi" w:hAnsiTheme="majorHAnsi"/>
        </w:rPr>
        <w:fldChar w:fldCharType="end"/>
      </w:r>
      <w:r w:rsidRPr="00DE53D1">
        <w:rPr>
          <w:rFonts w:asciiTheme="majorHAnsi" w:hAnsiTheme="majorHAnsi"/>
        </w:rPr>
        <w:t>: Petmour</w:t>
      </w:r>
      <w:bookmarkEnd w:id="366"/>
    </w:p>
    <w:p w14:paraId="3C5E6443" w14:textId="77777777" w:rsidR="001448F7" w:rsidRPr="00DE53D1" w:rsidRDefault="001448F7" w:rsidP="00F23FA3">
      <w:pPr>
        <w:spacing w:line="360" w:lineRule="auto"/>
        <w:jc w:val="center"/>
        <w:rPr>
          <w:rFonts w:asciiTheme="majorHAnsi" w:hAnsiTheme="majorHAnsi"/>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444" w14:textId="77777777" w:rsidR="003B033A" w:rsidRPr="00DE53D1" w:rsidRDefault="00F47993" w:rsidP="00F23FA3">
      <w:pPr>
        <w:pStyle w:val="Ttulo3"/>
        <w:spacing w:line="360" w:lineRule="auto"/>
      </w:pPr>
      <w:bookmarkStart w:id="367" w:name="_Toc417547067"/>
      <w:r w:rsidRPr="00DE53D1">
        <w:t xml:space="preserve">12.1.4 </w:t>
      </w:r>
      <w:r w:rsidR="003B033A" w:rsidRPr="00DE53D1">
        <w:t>Mascotea</w:t>
      </w:r>
      <w:bookmarkEnd w:id="367"/>
    </w:p>
    <w:tbl>
      <w:tblPr>
        <w:tblStyle w:val="Sombreadomedio1-nfasis1"/>
        <w:tblW w:w="0" w:type="auto"/>
        <w:tblLook w:val="04A0" w:firstRow="1" w:lastRow="0" w:firstColumn="1" w:lastColumn="0" w:noHBand="0" w:noVBand="1"/>
      </w:tblPr>
      <w:tblGrid>
        <w:gridCol w:w="4414"/>
        <w:gridCol w:w="4414"/>
      </w:tblGrid>
      <w:tr w:rsidR="003B033A" w:rsidRPr="00DE53D1" w14:paraId="3C5E6447"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45" w14:textId="77777777" w:rsidR="003B033A" w:rsidRPr="00DE53D1" w:rsidRDefault="003B033A" w:rsidP="00F23FA3">
            <w:pPr>
              <w:spacing w:line="360" w:lineRule="auto"/>
              <w:jc w:val="center"/>
            </w:pPr>
            <w:r w:rsidRPr="00DE53D1">
              <w:t>ITEM</w:t>
            </w:r>
          </w:p>
        </w:tc>
        <w:tc>
          <w:tcPr>
            <w:tcW w:w="4414" w:type="dxa"/>
          </w:tcPr>
          <w:p w14:paraId="3C5E6446" w14:textId="77777777" w:rsidR="003B033A" w:rsidRPr="00DE53D1" w:rsidRDefault="003B033A"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3B033A" w:rsidRPr="00DE53D1" w14:paraId="3C5E644A"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48" w14:textId="77777777" w:rsidR="003B033A" w:rsidRPr="00DE53D1" w:rsidRDefault="003B033A" w:rsidP="00F23FA3">
            <w:pPr>
              <w:spacing w:line="360" w:lineRule="auto"/>
              <w:jc w:val="center"/>
              <w:rPr>
                <w:b w:val="0"/>
              </w:rPr>
            </w:pPr>
            <w:r w:rsidRPr="00DE53D1">
              <w:rPr>
                <w:b w:val="0"/>
              </w:rPr>
              <w:t>Nombre</w:t>
            </w:r>
          </w:p>
        </w:tc>
        <w:tc>
          <w:tcPr>
            <w:tcW w:w="4414" w:type="dxa"/>
          </w:tcPr>
          <w:p w14:paraId="3C5E6449" w14:textId="77777777" w:rsidR="003B033A" w:rsidRPr="00DE53D1" w:rsidRDefault="003B033A"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ascotea</w:t>
            </w:r>
          </w:p>
        </w:tc>
      </w:tr>
      <w:tr w:rsidR="003B033A" w:rsidRPr="00DE53D1" w14:paraId="3C5E644D"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4B" w14:textId="77777777" w:rsidR="003B033A" w:rsidRPr="00DE53D1" w:rsidRDefault="003B033A" w:rsidP="00F23FA3">
            <w:pPr>
              <w:spacing w:line="360" w:lineRule="auto"/>
              <w:jc w:val="center"/>
              <w:rPr>
                <w:b w:val="0"/>
              </w:rPr>
            </w:pPr>
            <w:r w:rsidRPr="00DE53D1">
              <w:rPr>
                <w:b w:val="0"/>
              </w:rPr>
              <w:t>Plataforma</w:t>
            </w:r>
          </w:p>
        </w:tc>
        <w:tc>
          <w:tcPr>
            <w:tcW w:w="4414" w:type="dxa"/>
          </w:tcPr>
          <w:p w14:paraId="3C5E644C" w14:textId="77777777" w:rsidR="003B033A" w:rsidRPr="00DE53D1" w:rsidRDefault="003B033A"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Web</w:t>
            </w:r>
          </w:p>
        </w:tc>
      </w:tr>
      <w:tr w:rsidR="003B033A" w:rsidRPr="00DE53D1" w14:paraId="3C5E6450"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4E" w14:textId="77777777" w:rsidR="003B033A" w:rsidRPr="00DE53D1" w:rsidRDefault="003B033A" w:rsidP="00F23FA3">
            <w:pPr>
              <w:spacing w:line="360" w:lineRule="auto"/>
              <w:jc w:val="center"/>
              <w:rPr>
                <w:b w:val="0"/>
              </w:rPr>
            </w:pPr>
            <w:r w:rsidRPr="00DE53D1">
              <w:rPr>
                <w:b w:val="0"/>
              </w:rPr>
              <w:t>URL</w:t>
            </w:r>
          </w:p>
        </w:tc>
        <w:tc>
          <w:tcPr>
            <w:tcW w:w="4414" w:type="dxa"/>
          </w:tcPr>
          <w:p w14:paraId="3C5E644F" w14:textId="77777777" w:rsidR="003B033A" w:rsidRPr="00DE53D1" w:rsidRDefault="00812A1B"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hyperlink r:id="rId48" w:history="1">
              <w:r w:rsidR="003B033A" w:rsidRPr="00DE53D1">
                <w:rPr>
                  <w:rStyle w:val="Hipervnculo"/>
                  <w:rFonts w:asciiTheme="majorHAnsi" w:hAnsiTheme="majorHAnsi"/>
                </w:rPr>
                <w:t>http://www.mascotea.net/es</w:t>
              </w:r>
            </w:hyperlink>
          </w:p>
        </w:tc>
      </w:tr>
      <w:tr w:rsidR="003B033A" w:rsidRPr="00DE53D1" w14:paraId="3C5E6461"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51" w14:textId="77777777" w:rsidR="003B033A" w:rsidRPr="00DE53D1" w:rsidRDefault="003B033A" w:rsidP="00F23FA3">
            <w:pPr>
              <w:spacing w:line="360" w:lineRule="auto"/>
              <w:jc w:val="center"/>
              <w:rPr>
                <w:b w:val="0"/>
              </w:rPr>
            </w:pPr>
            <w:r w:rsidRPr="00DE53D1">
              <w:rPr>
                <w:b w:val="0"/>
              </w:rPr>
              <w:t>Funcionalidades</w:t>
            </w:r>
          </w:p>
        </w:tc>
        <w:tc>
          <w:tcPr>
            <w:tcW w:w="4414" w:type="dxa"/>
          </w:tcPr>
          <w:p w14:paraId="3C5E6452"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gistrar mascota</w:t>
            </w:r>
          </w:p>
          <w:p w14:paraId="3C5E6453"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Iniciar sesión</w:t>
            </w:r>
          </w:p>
          <w:p w14:paraId="3C5E6454"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Acceder al blog</w:t>
            </w:r>
          </w:p>
          <w:p w14:paraId="3C5E6455"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Ayudar a mascotas</w:t>
            </w:r>
          </w:p>
          <w:p w14:paraId="3C5E6456"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nocer amigos</w:t>
            </w:r>
          </w:p>
          <w:p w14:paraId="3C5E6457"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noticias</w:t>
            </w:r>
          </w:p>
          <w:p w14:paraId="3C5E6458"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clínicas veterinarias cercanas</w:t>
            </w:r>
          </w:p>
          <w:p w14:paraId="3C5E6459"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lastRenderedPageBreak/>
              <w:t>Buscar parques cercanos</w:t>
            </w:r>
          </w:p>
          <w:p w14:paraId="3C5E645A"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mprar productos (por medio de mascocenter)</w:t>
            </w:r>
          </w:p>
          <w:p w14:paraId="3C5E645B"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Vender productos</w:t>
            </w:r>
          </w:p>
          <w:p w14:paraId="3C5E645C"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Donar dinero a protectora de animales</w:t>
            </w:r>
          </w:p>
          <w:p w14:paraId="3C5E645D"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ublicar duda</w:t>
            </w:r>
          </w:p>
          <w:p w14:paraId="3C5E645E"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sponder duda</w:t>
            </w:r>
          </w:p>
          <w:p w14:paraId="3C5E645F"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plan para vacacionar (por medio de mascotour)</w:t>
            </w:r>
          </w:p>
          <w:p w14:paraId="3C5E6460" w14:textId="77777777" w:rsidR="003B033A" w:rsidRPr="00DE53D1" w:rsidRDefault="003B033A" w:rsidP="0049194F">
            <w:pPr>
              <w:pStyle w:val="Prrafodelista"/>
              <w:numPr>
                <w:ilvl w:val="0"/>
                <w:numId w:val="30"/>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Agregar evento al calendario</w:t>
            </w:r>
          </w:p>
        </w:tc>
      </w:tr>
      <w:tr w:rsidR="003B033A" w:rsidRPr="00DE53D1" w14:paraId="3C5E646E"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62" w14:textId="77777777" w:rsidR="003B033A" w:rsidRPr="00DE53D1" w:rsidRDefault="003B033A" w:rsidP="00F23FA3">
            <w:pPr>
              <w:spacing w:line="360" w:lineRule="auto"/>
              <w:jc w:val="center"/>
              <w:rPr>
                <w:b w:val="0"/>
              </w:rPr>
            </w:pPr>
            <w:r w:rsidRPr="00DE53D1">
              <w:rPr>
                <w:b w:val="0"/>
              </w:rPr>
              <w:lastRenderedPageBreak/>
              <w:t>Mascotas</w:t>
            </w:r>
          </w:p>
        </w:tc>
        <w:tc>
          <w:tcPr>
            <w:tcW w:w="4414" w:type="dxa"/>
          </w:tcPr>
          <w:p w14:paraId="3C5E6463"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rro</w:t>
            </w:r>
          </w:p>
          <w:p w14:paraId="3C5E6464"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Gato</w:t>
            </w:r>
          </w:p>
          <w:p w14:paraId="3C5E6465"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Conejo</w:t>
            </w:r>
          </w:p>
          <w:p w14:paraId="3C5E6466"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ve</w:t>
            </w:r>
          </w:p>
          <w:p w14:paraId="3C5E6467"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oedor</w:t>
            </w:r>
          </w:p>
          <w:p w14:paraId="3C5E6468"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Huron</w:t>
            </w:r>
          </w:p>
          <w:p w14:paraId="3C5E6469"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z</w:t>
            </w:r>
          </w:p>
          <w:p w14:paraId="3C5E646A"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Caballo</w:t>
            </w:r>
          </w:p>
          <w:p w14:paraId="3C5E646B"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nuro</w:t>
            </w:r>
          </w:p>
          <w:p w14:paraId="3C5E646C"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eptil</w:t>
            </w:r>
          </w:p>
          <w:p w14:paraId="3C5E646D" w14:textId="77777777" w:rsidR="003B033A" w:rsidRPr="00DE53D1" w:rsidRDefault="003B033A" w:rsidP="0049194F">
            <w:pPr>
              <w:pStyle w:val="Prrafodelista"/>
              <w:numPr>
                <w:ilvl w:val="0"/>
                <w:numId w:val="3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racnido</w:t>
            </w:r>
          </w:p>
        </w:tc>
      </w:tr>
      <w:tr w:rsidR="003B033A" w:rsidRPr="00DE53D1" w14:paraId="3C5E6472"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6F" w14:textId="77777777" w:rsidR="003B033A" w:rsidRPr="00DE53D1" w:rsidRDefault="003B033A" w:rsidP="00F23FA3">
            <w:pPr>
              <w:spacing w:line="360" w:lineRule="auto"/>
              <w:jc w:val="center"/>
              <w:rPr>
                <w:b w:val="0"/>
              </w:rPr>
            </w:pPr>
            <w:r w:rsidRPr="00DE53D1">
              <w:rPr>
                <w:b w:val="0"/>
              </w:rPr>
              <w:t>Idiomas</w:t>
            </w:r>
          </w:p>
        </w:tc>
        <w:tc>
          <w:tcPr>
            <w:tcW w:w="4414" w:type="dxa"/>
          </w:tcPr>
          <w:p w14:paraId="3C5E6470" w14:textId="77777777" w:rsidR="003B033A" w:rsidRPr="00DE53D1" w:rsidRDefault="003B033A" w:rsidP="0049194F">
            <w:pPr>
              <w:pStyle w:val="Prrafodelista"/>
              <w:numPr>
                <w:ilvl w:val="0"/>
                <w:numId w:val="32"/>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Español</w:t>
            </w:r>
          </w:p>
          <w:p w14:paraId="3C5E6471" w14:textId="77777777" w:rsidR="003B033A" w:rsidRPr="00DE53D1" w:rsidRDefault="003B033A" w:rsidP="0049194F">
            <w:pPr>
              <w:pStyle w:val="Prrafodelista"/>
              <w:keepNext/>
              <w:numPr>
                <w:ilvl w:val="0"/>
                <w:numId w:val="32"/>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Ingles</w:t>
            </w:r>
          </w:p>
        </w:tc>
      </w:tr>
    </w:tbl>
    <w:p w14:paraId="3C5E6473" w14:textId="77777777" w:rsidR="003B033A" w:rsidRPr="00DE53D1" w:rsidRDefault="00B171B5" w:rsidP="00F23FA3">
      <w:pPr>
        <w:pStyle w:val="Descripcin"/>
        <w:spacing w:line="360" w:lineRule="auto"/>
        <w:jc w:val="center"/>
        <w:rPr>
          <w:rFonts w:asciiTheme="majorHAnsi" w:hAnsiTheme="majorHAnsi"/>
        </w:rPr>
      </w:pPr>
      <w:bookmarkStart w:id="368" w:name="_Toc417546190"/>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26</w:t>
      </w:r>
      <w:r w:rsidR="005C7733" w:rsidRPr="00DE53D1">
        <w:rPr>
          <w:rFonts w:asciiTheme="majorHAnsi" w:hAnsiTheme="majorHAnsi"/>
        </w:rPr>
        <w:fldChar w:fldCharType="end"/>
      </w:r>
      <w:r w:rsidRPr="00DE53D1">
        <w:rPr>
          <w:rFonts w:asciiTheme="majorHAnsi" w:hAnsiTheme="majorHAnsi"/>
        </w:rPr>
        <w:t>: Mascotea</w:t>
      </w:r>
      <w:bookmarkEnd w:id="368"/>
    </w:p>
    <w:p w14:paraId="3C5E6474" w14:textId="77777777" w:rsidR="001448F7" w:rsidRPr="00DE53D1" w:rsidRDefault="001448F7" w:rsidP="00F23FA3">
      <w:pPr>
        <w:spacing w:line="360" w:lineRule="auto"/>
        <w:jc w:val="center"/>
        <w:rPr>
          <w:rFonts w:asciiTheme="majorHAnsi" w:hAnsiTheme="majorHAnsi"/>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475" w14:textId="77777777" w:rsidR="003B033A" w:rsidRPr="00DE53D1" w:rsidRDefault="00F47993" w:rsidP="00F23FA3">
      <w:pPr>
        <w:pStyle w:val="Ttulo3"/>
        <w:spacing w:line="360" w:lineRule="auto"/>
      </w:pPr>
      <w:bookmarkStart w:id="369" w:name="_Toc417547068"/>
      <w:r w:rsidRPr="00DE53D1">
        <w:t xml:space="preserve">12.1.5 </w:t>
      </w:r>
      <w:r w:rsidR="003B033A" w:rsidRPr="00DE53D1">
        <w:t>Uniteddogs</w:t>
      </w:r>
      <w:bookmarkEnd w:id="369"/>
    </w:p>
    <w:tbl>
      <w:tblPr>
        <w:tblStyle w:val="Sombreadomedio1-nfasis1"/>
        <w:tblW w:w="0" w:type="auto"/>
        <w:tblLook w:val="04A0" w:firstRow="1" w:lastRow="0" w:firstColumn="1" w:lastColumn="0" w:noHBand="0" w:noVBand="1"/>
      </w:tblPr>
      <w:tblGrid>
        <w:gridCol w:w="4414"/>
        <w:gridCol w:w="4414"/>
      </w:tblGrid>
      <w:tr w:rsidR="003B033A" w:rsidRPr="00DE53D1" w14:paraId="3C5E6478"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76" w14:textId="77777777" w:rsidR="003B033A" w:rsidRPr="00DE53D1" w:rsidRDefault="003B033A" w:rsidP="00F23FA3">
            <w:pPr>
              <w:spacing w:line="360" w:lineRule="auto"/>
              <w:jc w:val="center"/>
            </w:pPr>
            <w:r w:rsidRPr="00DE53D1">
              <w:t>ITEM</w:t>
            </w:r>
          </w:p>
        </w:tc>
        <w:tc>
          <w:tcPr>
            <w:tcW w:w="4414" w:type="dxa"/>
          </w:tcPr>
          <w:p w14:paraId="3C5E6477" w14:textId="77777777" w:rsidR="003B033A" w:rsidRPr="00DE53D1" w:rsidRDefault="003B033A"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3B033A" w:rsidRPr="00DE53D1" w14:paraId="3C5E647B"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79" w14:textId="77777777" w:rsidR="003B033A" w:rsidRPr="00DE53D1" w:rsidRDefault="003B033A" w:rsidP="00F23FA3">
            <w:pPr>
              <w:spacing w:line="360" w:lineRule="auto"/>
              <w:jc w:val="center"/>
              <w:rPr>
                <w:b w:val="0"/>
              </w:rPr>
            </w:pPr>
            <w:r w:rsidRPr="00DE53D1">
              <w:rPr>
                <w:b w:val="0"/>
              </w:rPr>
              <w:t>Nombre</w:t>
            </w:r>
          </w:p>
        </w:tc>
        <w:tc>
          <w:tcPr>
            <w:tcW w:w="4414" w:type="dxa"/>
          </w:tcPr>
          <w:p w14:paraId="3C5E647A" w14:textId="77777777" w:rsidR="003B033A" w:rsidRPr="00DE53D1" w:rsidRDefault="003B033A"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Uniteddogs</w:t>
            </w:r>
          </w:p>
        </w:tc>
      </w:tr>
      <w:tr w:rsidR="003B033A" w:rsidRPr="00DE53D1" w14:paraId="3C5E647E"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7C" w14:textId="77777777" w:rsidR="003B033A" w:rsidRPr="00DE53D1" w:rsidRDefault="003B033A" w:rsidP="00F23FA3">
            <w:pPr>
              <w:spacing w:line="360" w:lineRule="auto"/>
              <w:jc w:val="center"/>
              <w:rPr>
                <w:b w:val="0"/>
              </w:rPr>
            </w:pPr>
            <w:r w:rsidRPr="00DE53D1">
              <w:rPr>
                <w:b w:val="0"/>
              </w:rPr>
              <w:t>Plataforma</w:t>
            </w:r>
          </w:p>
        </w:tc>
        <w:tc>
          <w:tcPr>
            <w:tcW w:w="4414" w:type="dxa"/>
          </w:tcPr>
          <w:p w14:paraId="3C5E647D" w14:textId="77777777" w:rsidR="003B033A" w:rsidRPr="00DE53D1" w:rsidRDefault="003B033A"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Web</w:t>
            </w:r>
          </w:p>
        </w:tc>
      </w:tr>
      <w:tr w:rsidR="003B033A" w:rsidRPr="00DE53D1" w14:paraId="3C5E6481"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7F" w14:textId="77777777" w:rsidR="003B033A" w:rsidRPr="00DE53D1" w:rsidRDefault="003B033A" w:rsidP="00F23FA3">
            <w:pPr>
              <w:spacing w:line="360" w:lineRule="auto"/>
              <w:jc w:val="center"/>
              <w:rPr>
                <w:b w:val="0"/>
              </w:rPr>
            </w:pPr>
            <w:r w:rsidRPr="00DE53D1">
              <w:rPr>
                <w:b w:val="0"/>
              </w:rPr>
              <w:t>URL</w:t>
            </w:r>
          </w:p>
        </w:tc>
        <w:tc>
          <w:tcPr>
            <w:tcW w:w="4414" w:type="dxa"/>
          </w:tcPr>
          <w:p w14:paraId="3C5E6480" w14:textId="77777777" w:rsidR="003B033A" w:rsidRPr="00DE53D1" w:rsidRDefault="003B033A"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http://uniteddogs.com/es/</w:t>
            </w:r>
          </w:p>
        </w:tc>
      </w:tr>
      <w:tr w:rsidR="003B033A" w:rsidRPr="00DE53D1" w14:paraId="3C5E6497"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82" w14:textId="77777777" w:rsidR="003B033A" w:rsidRPr="00DE53D1" w:rsidRDefault="003B033A" w:rsidP="00F23FA3">
            <w:pPr>
              <w:spacing w:line="360" w:lineRule="auto"/>
              <w:jc w:val="center"/>
              <w:rPr>
                <w:b w:val="0"/>
              </w:rPr>
            </w:pPr>
            <w:r w:rsidRPr="00DE53D1">
              <w:rPr>
                <w:b w:val="0"/>
              </w:rPr>
              <w:lastRenderedPageBreak/>
              <w:t>Funcionalidades</w:t>
            </w:r>
          </w:p>
        </w:tc>
        <w:tc>
          <w:tcPr>
            <w:tcW w:w="4414" w:type="dxa"/>
          </w:tcPr>
          <w:p w14:paraId="3C5E6483"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gistrar mascota</w:t>
            </w:r>
          </w:p>
          <w:p w14:paraId="3C5E6484"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Ingresar al sistema</w:t>
            </w:r>
          </w:p>
          <w:p w14:paraId="3C5E6485"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egistrar mascota con Facebook</w:t>
            </w:r>
          </w:p>
          <w:p w14:paraId="3C5E6486"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rear perfil para perro</w:t>
            </w:r>
          </w:p>
          <w:p w14:paraId="3C5E6487"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Subir fotos</w:t>
            </w:r>
          </w:p>
          <w:p w14:paraId="3C5E6488"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articipar en concurso(el perro de la semana)</w:t>
            </w:r>
          </w:p>
          <w:p w14:paraId="3C5E6489"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Enviar regalos a amigos</w:t>
            </w:r>
          </w:p>
          <w:p w14:paraId="3C5E648A"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Participar en fotos</w:t>
            </w:r>
          </w:p>
          <w:p w14:paraId="3C5E648B"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Ganar insignias</w:t>
            </w:r>
          </w:p>
          <w:p w14:paraId="3C5E648C"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rear club</w:t>
            </w:r>
          </w:p>
          <w:p w14:paraId="3C5E648D"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Top 100 perros más vistos</w:t>
            </w:r>
          </w:p>
          <w:p w14:paraId="3C5E648E"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Dar me gusta a perfiles(en lugar de me gusta es acariciar)</w:t>
            </w:r>
          </w:p>
          <w:p w14:paraId="3C5E648F"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Ver las ultimas fotografías</w:t>
            </w:r>
          </w:p>
          <w:p w14:paraId="3C5E6490"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Ver los últimos videos</w:t>
            </w:r>
          </w:p>
          <w:p w14:paraId="3C5E6491"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el perro de la semana</w:t>
            </w:r>
          </w:p>
          <w:p w14:paraId="3C5E6492"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perros que cumplen años en el día actual.</w:t>
            </w:r>
          </w:p>
          <w:p w14:paraId="3C5E6493"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mprar regalos</w:t>
            </w:r>
          </w:p>
          <w:p w14:paraId="3C5E6494"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mprar premios</w:t>
            </w:r>
          </w:p>
          <w:p w14:paraId="3C5E6495"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mprar golosinas</w:t>
            </w:r>
          </w:p>
          <w:p w14:paraId="3C5E6496" w14:textId="77777777" w:rsidR="003B033A" w:rsidRPr="00DE53D1" w:rsidRDefault="003B033A" w:rsidP="0049194F">
            <w:pPr>
              <w:pStyle w:val="Prrafodelista"/>
              <w:numPr>
                <w:ilvl w:val="0"/>
                <w:numId w:val="33"/>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mprar juegos</w:t>
            </w:r>
          </w:p>
        </w:tc>
      </w:tr>
      <w:tr w:rsidR="003B033A" w:rsidRPr="00DE53D1" w14:paraId="3C5E649A"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98" w14:textId="77777777" w:rsidR="003B033A" w:rsidRPr="00DE53D1" w:rsidRDefault="003B033A" w:rsidP="00F23FA3">
            <w:pPr>
              <w:spacing w:line="360" w:lineRule="auto"/>
              <w:jc w:val="center"/>
              <w:rPr>
                <w:b w:val="0"/>
              </w:rPr>
            </w:pPr>
            <w:r w:rsidRPr="00DE53D1">
              <w:rPr>
                <w:b w:val="0"/>
              </w:rPr>
              <w:t>Mascotas</w:t>
            </w:r>
          </w:p>
        </w:tc>
        <w:tc>
          <w:tcPr>
            <w:tcW w:w="4414" w:type="dxa"/>
          </w:tcPr>
          <w:p w14:paraId="3C5E6499" w14:textId="77777777" w:rsidR="003B033A" w:rsidRPr="00DE53D1" w:rsidRDefault="003B033A" w:rsidP="0049194F">
            <w:pPr>
              <w:pStyle w:val="Prrafodelista"/>
              <w:numPr>
                <w:ilvl w:val="0"/>
                <w:numId w:val="34"/>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rro</w:t>
            </w:r>
          </w:p>
        </w:tc>
      </w:tr>
      <w:tr w:rsidR="003B033A" w:rsidRPr="00DE53D1" w14:paraId="3C5E649F"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9B" w14:textId="77777777" w:rsidR="003B033A" w:rsidRPr="00DE53D1" w:rsidRDefault="003B033A" w:rsidP="00F23FA3">
            <w:pPr>
              <w:spacing w:line="360" w:lineRule="auto"/>
              <w:jc w:val="center"/>
              <w:rPr>
                <w:b w:val="0"/>
              </w:rPr>
            </w:pPr>
            <w:r w:rsidRPr="00DE53D1">
              <w:rPr>
                <w:b w:val="0"/>
              </w:rPr>
              <w:t>Idiomas</w:t>
            </w:r>
          </w:p>
        </w:tc>
        <w:tc>
          <w:tcPr>
            <w:tcW w:w="4414" w:type="dxa"/>
          </w:tcPr>
          <w:p w14:paraId="3C5E649C" w14:textId="77777777" w:rsidR="003B033A" w:rsidRPr="00DE53D1" w:rsidRDefault="003B033A" w:rsidP="0049194F">
            <w:pPr>
              <w:pStyle w:val="Prrafodelista"/>
              <w:numPr>
                <w:ilvl w:val="0"/>
                <w:numId w:val="35"/>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Ingles</w:t>
            </w:r>
          </w:p>
          <w:p w14:paraId="3C5E649D" w14:textId="77777777" w:rsidR="003B033A" w:rsidRPr="00DE53D1" w:rsidRDefault="003B033A" w:rsidP="0049194F">
            <w:pPr>
              <w:pStyle w:val="Prrafodelista"/>
              <w:numPr>
                <w:ilvl w:val="0"/>
                <w:numId w:val="35"/>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Español</w:t>
            </w:r>
          </w:p>
          <w:p w14:paraId="3C5E649E" w14:textId="77777777" w:rsidR="003B033A" w:rsidRPr="00DE53D1" w:rsidRDefault="003B033A" w:rsidP="0049194F">
            <w:pPr>
              <w:pStyle w:val="Prrafodelista"/>
              <w:keepNext/>
              <w:numPr>
                <w:ilvl w:val="0"/>
                <w:numId w:val="35"/>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Otros 13</w:t>
            </w:r>
          </w:p>
        </w:tc>
      </w:tr>
    </w:tbl>
    <w:p w14:paraId="3C5E64A0" w14:textId="77777777" w:rsidR="003B033A" w:rsidRPr="00DE53D1" w:rsidRDefault="00B171B5" w:rsidP="00F23FA3">
      <w:pPr>
        <w:pStyle w:val="Descripcin"/>
        <w:spacing w:line="360" w:lineRule="auto"/>
        <w:jc w:val="center"/>
        <w:rPr>
          <w:rFonts w:asciiTheme="majorHAnsi" w:hAnsiTheme="majorHAnsi"/>
        </w:rPr>
      </w:pPr>
      <w:bookmarkStart w:id="370" w:name="_Toc417546191"/>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27</w:t>
      </w:r>
      <w:r w:rsidR="005C7733" w:rsidRPr="00DE53D1">
        <w:rPr>
          <w:rFonts w:asciiTheme="majorHAnsi" w:hAnsiTheme="majorHAnsi"/>
        </w:rPr>
        <w:fldChar w:fldCharType="end"/>
      </w:r>
      <w:r w:rsidRPr="00DE53D1">
        <w:rPr>
          <w:rFonts w:asciiTheme="majorHAnsi" w:hAnsiTheme="majorHAnsi"/>
        </w:rPr>
        <w:t>: Unitedddogs</w:t>
      </w:r>
      <w:bookmarkEnd w:id="370"/>
    </w:p>
    <w:p w14:paraId="3C5E64A1" w14:textId="77777777" w:rsidR="001448F7" w:rsidRPr="00DE53D1" w:rsidRDefault="001448F7" w:rsidP="00F23FA3">
      <w:pPr>
        <w:spacing w:line="360" w:lineRule="auto"/>
        <w:jc w:val="center"/>
        <w:rPr>
          <w:rFonts w:asciiTheme="majorHAnsi" w:hAnsiTheme="majorHAnsi"/>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4A2" w14:textId="77777777" w:rsidR="003B033A" w:rsidRPr="00DE53D1" w:rsidRDefault="00F47993" w:rsidP="00F23FA3">
      <w:pPr>
        <w:pStyle w:val="Ttulo3"/>
        <w:spacing w:line="360" w:lineRule="auto"/>
      </w:pPr>
      <w:bookmarkStart w:id="371" w:name="_Toc417547069"/>
      <w:r w:rsidRPr="00DE53D1">
        <w:t xml:space="preserve">12.1.6 </w:t>
      </w:r>
      <w:r w:rsidR="003B033A" w:rsidRPr="00DE53D1">
        <w:t>Youpet</w:t>
      </w:r>
      <w:bookmarkEnd w:id="371"/>
    </w:p>
    <w:tbl>
      <w:tblPr>
        <w:tblStyle w:val="Sombreadomedio1-nfasis1"/>
        <w:tblW w:w="0" w:type="auto"/>
        <w:tblLook w:val="04A0" w:firstRow="1" w:lastRow="0" w:firstColumn="1" w:lastColumn="0" w:noHBand="0" w:noVBand="1"/>
      </w:tblPr>
      <w:tblGrid>
        <w:gridCol w:w="4414"/>
        <w:gridCol w:w="4414"/>
      </w:tblGrid>
      <w:tr w:rsidR="003B033A" w:rsidRPr="00DE53D1" w14:paraId="3C5E64A5"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A3" w14:textId="77777777" w:rsidR="003B033A" w:rsidRPr="00DE53D1" w:rsidRDefault="003B033A" w:rsidP="00F23FA3">
            <w:pPr>
              <w:spacing w:line="360" w:lineRule="auto"/>
              <w:jc w:val="center"/>
            </w:pPr>
            <w:r w:rsidRPr="00DE53D1">
              <w:t>ITEM</w:t>
            </w:r>
          </w:p>
        </w:tc>
        <w:tc>
          <w:tcPr>
            <w:tcW w:w="4414" w:type="dxa"/>
          </w:tcPr>
          <w:p w14:paraId="3C5E64A4" w14:textId="77777777" w:rsidR="003B033A" w:rsidRPr="00DE53D1" w:rsidRDefault="003B033A"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3B033A" w:rsidRPr="00DE53D1" w14:paraId="3C5E64A8"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A6" w14:textId="77777777" w:rsidR="003B033A" w:rsidRPr="00DE53D1" w:rsidRDefault="003B033A" w:rsidP="00F23FA3">
            <w:pPr>
              <w:spacing w:line="360" w:lineRule="auto"/>
              <w:jc w:val="center"/>
              <w:rPr>
                <w:b w:val="0"/>
              </w:rPr>
            </w:pPr>
            <w:r w:rsidRPr="00DE53D1">
              <w:rPr>
                <w:b w:val="0"/>
              </w:rPr>
              <w:t>Nombre</w:t>
            </w:r>
          </w:p>
        </w:tc>
        <w:tc>
          <w:tcPr>
            <w:tcW w:w="4414" w:type="dxa"/>
          </w:tcPr>
          <w:p w14:paraId="3C5E64A7" w14:textId="77777777" w:rsidR="003B033A" w:rsidRPr="00DE53D1" w:rsidRDefault="003B033A"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Youpet</w:t>
            </w:r>
          </w:p>
        </w:tc>
      </w:tr>
      <w:tr w:rsidR="003B033A" w:rsidRPr="00DE53D1" w14:paraId="3C5E64AB"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A9" w14:textId="77777777" w:rsidR="003B033A" w:rsidRPr="00DE53D1" w:rsidRDefault="003B033A" w:rsidP="00F23FA3">
            <w:pPr>
              <w:spacing w:line="360" w:lineRule="auto"/>
              <w:jc w:val="center"/>
              <w:rPr>
                <w:b w:val="0"/>
              </w:rPr>
            </w:pPr>
            <w:r w:rsidRPr="00DE53D1">
              <w:rPr>
                <w:b w:val="0"/>
              </w:rPr>
              <w:lastRenderedPageBreak/>
              <w:t>Plataforma</w:t>
            </w:r>
          </w:p>
        </w:tc>
        <w:tc>
          <w:tcPr>
            <w:tcW w:w="4414" w:type="dxa"/>
          </w:tcPr>
          <w:p w14:paraId="3C5E64AA" w14:textId="77777777" w:rsidR="003B033A" w:rsidRPr="00DE53D1" w:rsidRDefault="003B033A"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Web</w:t>
            </w:r>
          </w:p>
        </w:tc>
      </w:tr>
      <w:tr w:rsidR="003B033A" w:rsidRPr="00DE53D1" w14:paraId="3C5E64AE"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AC" w14:textId="77777777" w:rsidR="003B033A" w:rsidRPr="00DE53D1" w:rsidRDefault="003B033A" w:rsidP="00F23FA3">
            <w:pPr>
              <w:spacing w:line="360" w:lineRule="auto"/>
              <w:jc w:val="center"/>
              <w:rPr>
                <w:b w:val="0"/>
              </w:rPr>
            </w:pPr>
            <w:r w:rsidRPr="00DE53D1">
              <w:rPr>
                <w:b w:val="0"/>
              </w:rPr>
              <w:t>URL</w:t>
            </w:r>
          </w:p>
        </w:tc>
        <w:tc>
          <w:tcPr>
            <w:tcW w:w="4414" w:type="dxa"/>
          </w:tcPr>
          <w:p w14:paraId="3C5E64AD" w14:textId="77777777" w:rsidR="003B033A" w:rsidRPr="00DE53D1" w:rsidRDefault="003B033A"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http://www.youpet.com/</w:t>
            </w:r>
          </w:p>
        </w:tc>
      </w:tr>
      <w:tr w:rsidR="003B033A" w:rsidRPr="00DE53D1" w14:paraId="3C5E64C0"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AF" w14:textId="77777777" w:rsidR="003B033A" w:rsidRPr="00DE53D1" w:rsidRDefault="003B033A" w:rsidP="00F23FA3">
            <w:pPr>
              <w:spacing w:line="360" w:lineRule="auto"/>
              <w:jc w:val="center"/>
              <w:rPr>
                <w:b w:val="0"/>
              </w:rPr>
            </w:pPr>
            <w:r w:rsidRPr="00DE53D1">
              <w:rPr>
                <w:b w:val="0"/>
              </w:rPr>
              <w:t>Funcionalidades</w:t>
            </w:r>
          </w:p>
        </w:tc>
        <w:tc>
          <w:tcPr>
            <w:tcW w:w="4414" w:type="dxa"/>
          </w:tcPr>
          <w:p w14:paraId="3C5E64B0"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rear perfil</w:t>
            </w:r>
          </w:p>
          <w:p w14:paraId="3C5E64B1"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Ingresar a la red social</w:t>
            </w:r>
          </w:p>
          <w:p w14:paraId="3C5E64B2"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las ultimas noticias</w:t>
            </w:r>
          </w:p>
          <w:p w14:paraId="3C5E64B3"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mascotas según un código postal</w:t>
            </w:r>
          </w:p>
          <w:p w14:paraId="3C5E64B4"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mascotas según una distancia</w:t>
            </w:r>
          </w:p>
          <w:p w14:paraId="3C5E64B5"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uscar según otros criterios (búsqueda avanzada)</w:t>
            </w:r>
          </w:p>
          <w:p w14:paraId="3C5E64B6"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Adoptar mascotas</w:t>
            </w:r>
          </w:p>
          <w:p w14:paraId="3C5E64B7"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lista de razas por cada mascota</w:t>
            </w:r>
          </w:p>
          <w:p w14:paraId="3C5E64B8"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Top 8 de las mascotas más populares</w:t>
            </w:r>
          </w:p>
          <w:p w14:paraId="3C5E64B9"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el estado de animo de las mascotas</w:t>
            </w:r>
          </w:p>
          <w:p w14:paraId="3C5E64BA"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Consultar perfil de mascotas</w:t>
            </w:r>
          </w:p>
          <w:p w14:paraId="3C5E64BB"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perfil de propietarios</w:t>
            </w:r>
          </w:p>
          <w:p w14:paraId="3C5E64BC"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Top 30 de nombres populares</w:t>
            </w:r>
          </w:p>
          <w:p w14:paraId="3C5E64BD"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Leer artículos sobre cuidado y nutrición</w:t>
            </w:r>
          </w:p>
          <w:p w14:paraId="3C5E64BE"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Jugar juegos.</w:t>
            </w:r>
          </w:p>
          <w:p w14:paraId="3C5E64BF" w14:textId="77777777" w:rsidR="003B033A" w:rsidRPr="00DE53D1" w:rsidRDefault="003B033A" w:rsidP="0049194F">
            <w:pPr>
              <w:pStyle w:val="Prrafodelista"/>
              <w:numPr>
                <w:ilvl w:val="0"/>
                <w:numId w:val="38"/>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Mostrar lista de mascotas que cumplen años.</w:t>
            </w:r>
          </w:p>
        </w:tc>
      </w:tr>
      <w:tr w:rsidR="003B033A" w:rsidRPr="00DE53D1" w14:paraId="3C5E64C6"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C1" w14:textId="77777777" w:rsidR="003B033A" w:rsidRPr="00DE53D1" w:rsidRDefault="003B033A" w:rsidP="00F23FA3">
            <w:pPr>
              <w:spacing w:line="360" w:lineRule="auto"/>
              <w:jc w:val="center"/>
              <w:rPr>
                <w:b w:val="0"/>
              </w:rPr>
            </w:pPr>
            <w:r w:rsidRPr="00DE53D1">
              <w:rPr>
                <w:b w:val="0"/>
              </w:rPr>
              <w:t>Mascotas</w:t>
            </w:r>
          </w:p>
        </w:tc>
        <w:tc>
          <w:tcPr>
            <w:tcW w:w="4414" w:type="dxa"/>
          </w:tcPr>
          <w:p w14:paraId="3C5E64C2" w14:textId="77777777" w:rsidR="003B033A" w:rsidRPr="00DE53D1" w:rsidRDefault="003B033A" w:rsidP="0049194F">
            <w:pPr>
              <w:pStyle w:val="Prrafodelista"/>
              <w:numPr>
                <w:ilvl w:val="0"/>
                <w:numId w:val="3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rros</w:t>
            </w:r>
          </w:p>
          <w:p w14:paraId="3C5E64C3" w14:textId="77777777" w:rsidR="003B033A" w:rsidRPr="00DE53D1" w:rsidRDefault="003B033A" w:rsidP="0049194F">
            <w:pPr>
              <w:pStyle w:val="Prrafodelista"/>
              <w:numPr>
                <w:ilvl w:val="0"/>
                <w:numId w:val="3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Gatos caballos</w:t>
            </w:r>
          </w:p>
          <w:p w14:paraId="3C5E64C4" w14:textId="77777777" w:rsidR="003B033A" w:rsidRPr="00DE53D1" w:rsidRDefault="003B033A" w:rsidP="0049194F">
            <w:pPr>
              <w:pStyle w:val="Prrafodelista"/>
              <w:numPr>
                <w:ilvl w:val="0"/>
                <w:numId w:val="3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scados</w:t>
            </w:r>
          </w:p>
          <w:p w14:paraId="3C5E64C5" w14:textId="77777777" w:rsidR="003B033A" w:rsidRPr="00DE53D1" w:rsidRDefault="003B033A" w:rsidP="0049194F">
            <w:pPr>
              <w:pStyle w:val="Prrafodelista"/>
              <w:numPr>
                <w:ilvl w:val="0"/>
                <w:numId w:val="3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ves</w:t>
            </w:r>
          </w:p>
        </w:tc>
      </w:tr>
      <w:tr w:rsidR="003B033A" w:rsidRPr="00DE53D1" w14:paraId="3C5E64C9"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C5E64C7" w14:textId="77777777" w:rsidR="003B033A" w:rsidRPr="00DE53D1" w:rsidRDefault="003B033A" w:rsidP="00F23FA3">
            <w:pPr>
              <w:spacing w:line="360" w:lineRule="auto"/>
              <w:jc w:val="center"/>
              <w:rPr>
                <w:b w:val="0"/>
              </w:rPr>
            </w:pPr>
            <w:r w:rsidRPr="00DE53D1">
              <w:rPr>
                <w:b w:val="0"/>
              </w:rPr>
              <w:t>Idiomas</w:t>
            </w:r>
          </w:p>
        </w:tc>
        <w:tc>
          <w:tcPr>
            <w:tcW w:w="4414" w:type="dxa"/>
          </w:tcPr>
          <w:p w14:paraId="3C5E64C8" w14:textId="77777777" w:rsidR="003B033A" w:rsidRPr="00DE53D1" w:rsidRDefault="003B033A" w:rsidP="0049194F">
            <w:pPr>
              <w:pStyle w:val="Prrafodelista"/>
              <w:keepNext/>
              <w:numPr>
                <w:ilvl w:val="0"/>
                <w:numId w:val="36"/>
              </w:numPr>
              <w:spacing w:line="360" w:lineRule="auto"/>
              <w:jc w:val="left"/>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Ingles</w:t>
            </w:r>
          </w:p>
        </w:tc>
      </w:tr>
    </w:tbl>
    <w:p w14:paraId="3C5E64CA" w14:textId="77777777" w:rsidR="003B033A" w:rsidRPr="00DE53D1" w:rsidRDefault="00B171B5" w:rsidP="00F23FA3">
      <w:pPr>
        <w:pStyle w:val="Descripcin"/>
        <w:spacing w:line="360" w:lineRule="auto"/>
        <w:jc w:val="center"/>
        <w:rPr>
          <w:rFonts w:asciiTheme="majorHAnsi" w:hAnsiTheme="majorHAnsi"/>
        </w:rPr>
      </w:pPr>
      <w:bookmarkStart w:id="372" w:name="_Toc417546192"/>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28</w:t>
      </w:r>
      <w:r w:rsidR="005C7733" w:rsidRPr="00DE53D1">
        <w:rPr>
          <w:rFonts w:asciiTheme="majorHAnsi" w:hAnsiTheme="majorHAnsi"/>
        </w:rPr>
        <w:fldChar w:fldCharType="end"/>
      </w:r>
      <w:r w:rsidRPr="00DE53D1">
        <w:rPr>
          <w:rFonts w:asciiTheme="majorHAnsi" w:hAnsiTheme="majorHAnsi"/>
        </w:rPr>
        <w:t>: Youpet</w:t>
      </w:r>
      <w:bookmarkEnd w:id="372"/>
    </w:p>
    <w:p w14:paraId="3C5E64CB" w14:textId="77777777" w:rsidR="00FF26F2" w:rsidRPr="00DE53D1" w:rsidRDefault="001448F7"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4CC" w14:textId="77777777" w:rsidR="00FF26F2" w:rsidRPr="00DE53D1" w:rsidRDefault="00FF26F2" w:rsidP="00F23FA3">
      <w:pPr>
        <w:spacing w:line="360" w:lineRule="auto"/>
        <w:jc w:val="center"/>
        <w:rPr>
          <w:rFonts w:asciiTheme="majorHAnsi" w:hAnsiTheme="majorHAnsi"/>
          <w:sz w:val="24"/>
          <w:szCs w:val="24"/>
        </w:rPr>
      </w:pPr>
    </w:p>
    <w:p w14:paraId="3C5E64CD" w14:textId="77777777" w:rsidR="00FF26F2" w:rsidRPr="00DE53D1" w:rsidRDefault="00FF26F2" w:rsidP="00F23FA3">
      <w:pPr>
        <w:pStyle w:val="Ttulo2"/>
        <w:spacing w:line="360" w:lineRule="auto"/>
        <w:rPr>
          <w:sz w:val="28"/>
          <w:szCs w:val="28"/>
        </w:rPr>
      </w:pPr>
      <w:bookmarkStart w:id="373" w:name="_Toc417547070"/>
      <w:r w:rsidRPr="00DE53D1">
        <w:rPr>
          <w:sz w:val="28"/>
          <w:szCs w:val="28"/>
        </w:rPr>
        <w:t>12.2 Bibliografía sobre requerimientos</w:t>
      </w:r>
      <w:bookmarkEnd w:id="373"/>
    </w:p>
    <w:p w14:paraId="3C5E64CE" w14:textId="77777777" w:rsidR="00FF26F2" w:rsidRPr="00072D7E" w:rsidRDefault="00FF26F2" w:rsidP="00F23FA3">
      <w:pPr>
        <w:pStyle w:val="Ttulo3"/>
        <w:spacing w:line="360" w:lineRule="auto"/>
        <w:rPr>
          <w:lang w:val="en-US"/>
        </w:rPr>
      </w:pPr>
      <w:bookmarkStart w:id="374" w:name="_Toc417547071"/>
      <w:r w:rsidRPr="00072D7E">
        <w:rPr>
          <w:lang w:val="en-US"/>
        </w:rPr>
        <w:t xml:space="preserve">12.2.1 </w:t>
      </w:r>
      <w:r w:rsidRPr="00DE53D1">
        <w:rPr>
          <w:lang w:val="en-US"/>
        </w:rPr>
        <w:t>CRM RFP Pro Forma Requirements Template for Sales</w:t>
      </w:r>
      <w:bookmarkEnd w:id="374"/>
    </w:p>
    <w:tbl>
      <w:tblPr>
        <w:tblStyle w:val="Sombreadomedio1-nfasis1"/>
        <w:tblW w:w="0" w:type="auto"/>
        <w:tblLook w:val="04A0" w:firstRow="1" w:lastRow="0" w:firstColumn="1" w:lastColumn="0" w:noHBand="0" w:noVBand="1"/>
      </w:tblPr>
      <w:tblGrid>
        <w:gridCol w:w="1809"/>
        <w:gridCol w:w="7019"/>
      </w:tblGrid>
      <w:tr w:rsidR="00FF26F2" w:rsidRPr="00DE53D1" w14:paraId="3C5E64D1"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CF" w14:textId="77777777" w:rsidR="00FF26F2" w:rsidRPr="00DE53D1" w:rsidRDefault="00FF26F2" w:rsidP="00F23FA3">
            <w:pPr>
              <w:spacing w:line="360" w:lineRule="auto"/>
              <w:jc w:val="center"/>
            </w:pPr>
            <w:r w:rsidRPr="00DE53D1">
              <w:t>ITEM</w:t>
            </w:r>
          </w:p>
        </w:tc>
        <w:tc>
          <w:tcPr>
            <w:tcW w:w="7019" w:type="dxa"/>
          </w:tcPr>
          <w:p w14:paraId="3C5E64D0" w14:textId="77777777" w:rsidR="00FF26F2" w:rsidRPr="00DE53D1" w:rsidRDefault="00FF26F2"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FF26F2" w:rsidRPr="002E1045" w14:paraId="3C5E64D4"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D2" w14:textId="77777777" w:rsidR="00FF26F2" w:rsidRPr="00DE53D1" w:rsidRDefault="00FF26F2" w:rsidP="00F23FA3">
            <w:pPr>
              <w:spacing w:line="360" w:lineRule="auto"/>
              <w:jc w:val="center"/>
              <w:rPr>
                <w:b w:val="0"/>
              </w:rPr>
            </w:pPr>
            <w:r w:rsidRPr="00DE53D1">
              <w:rPr>
                <w:b w:val="0"/>
              </w:rPr>
              <w:t>Nombre</w:t>
            </w:r>
          </w:p>
        </w:tc>
        <w:tc>
          <w:tcPr>
            <w:tcW w:w="7019" w:type="dxa"/>
          </w:tcPr>
          <w:p w14:paraId="3C5E64D3"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US"/>
              </w:rPr>
            </w:pPr>
            <w:r w:rsidRPr="00DE53D1">
              <w:rPr>
                <w:rFonts w:asciiTheme="majorHAnsi" w:hAnsiTheme="majorHAnsi"/>
                <w:lang w:val="en-US"/>
              </w:rPr>
              <w:t>CRM RFP Pro Forma Requirements Template for Sales</w:t>
            </w:r>
          </w:p>
        </w:tc>
      </w:tr>
      <w:tr w:rsidR="00FF26F2" w:rsidRPr="00DE53D1" w14:paraId="3C5E64D7"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D5" w14:textId="77777777" w:rsidR="00FF26F2" w:rsidRPr="00DE53D1" w:rsidRDefault="00FF26F2" w:rsidP="00F23FA3">
            <w:pPr>
              <w:spacing w:line="360" w:lineRule="auto"/>
              <w:jc w:val="center"/>
              <w:rPr>
                <w:b w:val="0"/>
              </w:rPr>
            </w:pPr>
            <w:r w:rsidRPr="00DE53D1">
              <w:rPr>
                <w:b w:val="0"/>
              </w:rPr>
              <w:t>Plataforma</w:t>
            </w:r>
          </w:p>
        </w:tc>
        <w:tc>
          <w:tcPr>
            <w:tcW w:w="7019" w:type="dxa"/>
          </w:tcPr>
          <w:p w14:paraId="3C5E64D6" w14:textId="77777777" w:rsidR="00FF26F2" w:rsidRPr="00DE53D1" w:rsidRDefault="00FF26F2"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Libro Miguel Plantilla</w:t>
            </w:r>
          </w:p>
        </w:tc>
      </w:tr>
      <w:tr w:rsidR="00FF26F2" w:rsidRPr="00DE53D1" w14:paraId="3C5E64DA"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D8" w14:textId="77777777" w:rsidR="00FF26F2" w:rsidRPr="00DE53D1" w:rsidRDefault="00FF26F2" w:rsidP="00F23FA3">
            <w:pPr>
              <w:spacing w:line="360" w:lineRule="auto"/>
              <w:jc w:val="center"/>
              <w:rPr>
                <w:b w:val="0"/>
              </w:rPr>
            </w:pPr>
            <w:r w:rsidRPr="00DE53D1">
              <w:rPr>
                <w:b w:val="0"/>
              </w:rPr>
              <w:t>ISBN</w:t>
            </w:r>
          </w:p>
        </w:tc>
        <w:tc>
          <w:tcPr>
            <w:tcW w:w="7019" w:type="dxa"/>
          </w:tcPr>
          <w:p w14:paraId="3C5E64D9"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N/A</w:t>
            </w:r>
          </w:p>
        </w:tc>
      </w:tr>
      <w:tr w:rsidR="00FF26F2" w:rsidRPr="00DE53D1" w14:paraId="3C5E64DD"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DB" w14:textId="77777777" w:rsidR="00FF26F2" w:rsidRPr="00DE53D1" w:rsidRDefault="00FF26F2" w:rsidP="00F23FA3">
            <w:pPr>
              <w:spacing w:line="360" w:lineRule="auto"/>
              <w:jc w:val="center"/>
              <w:rPr>
                <w:b w:val="0"/>
              </w:rPr>
            </w:pPr>
            <w:r w:rsidRPr="00DE53D1">
              <w:rPr>
                <w:b w:val="0"/>
              </w:rPr>
              <w:t>Autores</w:t>
            </w:r>
          </w:p>
        </w:tc>
        <w:tc>
          <w:tcPr>
            <w:tcW w:w="7019" w:type="dxa"/>
          </w:tcPr>
          <w:p w14:paraId="3C5E64DC" w14:textId="77777777" w:rsidR="00FF26F2" w:rsidRPr="00DE53D1" w:rsidRDefault="00FF26F2" w:rsidP="00F23FA3">
            <w:pPr>
              <w:pStyle w:val="Prrafodelista"/>
              <w:spacing w:line="360" w:lineRule="auto"/>
              <w:ind w:left="0"/>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B. Eisenfeld, C. Amuso, W. Close, E.Thompson, M. Nitzan, G. Herschel, T. Ver</w:t>
            </w:r>
          </w:p>
        </w:tc>
      </w:tr>
      <w:tr w:rsidR="00FF26F2" w:rsidRPr="00DE53D1" w14:paraId="3C5E64EC"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DE" w14:textId="77777777" w:rsidR="00FF26F2" w:rsidRPr="00DE53D1" w:rsidRDefault="00FF26F2" w:rsidP="00F23FA3">
            <w:pPr>
              <w:spacing w:line="360" w:lineRule="auto"/>
              <w:jc w:val="center"/>
              <w:rPr>
                <w:b w:val="0"/>
              </w:rPr>
            </w:pPr>
            <w:r w:rsidRPr="00DE53D1">
              <w:rPr>
                <w:b w:val="0"/>
              </w:rPr>
              <w:t>Datos importantes</w:t>
            </w:r>
          </w:p>
        </w:tc>
        <w:tc>
          <w:tcPr>
            <w:tcW w:w="7019" w:type="dxa"/>
          </w:tcPr>
          <w:p w14:paraId="3C5E64DF" w14:textId="77777777" w:rsidR="00FF26F2" w:rsidRPr="00DE53D1" w:rsidRDefault="00FF26F2" w:rsidP="00F23FA3">
            <w:pPr>
              <w:pStyle w:val="Prrafodelista"/>
              <w:spacing w:line="360" w:lineRule="auto"/>
              <w:ind w:left="-19"/>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lantilla para el flujo de trabajo pagina 58, esta muestra cómo se soporta y provee lo siguiente</w:t>
            </w:r>
          </w:p>
          <w:p w14:paraId="3C5E64E0" w14:textId="77777777" w:rsidR="00FF26F2" w:rsidRPr="00DE53D1" w:rsidRDefault="00FF26F2" w:rsidP="0049194F">
            <w:pPr>
              <w:pStyle w:val="Prrafodelista"/>
              <w:numPr>
                <w:ilvl w:val="0"/>
                <w:numId w:val="3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cceso se seguridad</w:t>
            </w:r>
          </w:p>
          <w:p w14:paraId="3C5E64E1" w14:textId="77777777" w:rsidR="00FF26F2" w:rsidRPr="00DE53D1" w:rsidRDefault="00FF26F2" w:rsidP="0049194F">
            <w:pPr>
              <w:pStyle w:val="Prrafodelista"/>
              <w:numPr>
                <w:ilvl w:val="0"/>
                <w:numId w:val="3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Definición del proceso y reglas</w:t>
            </w:r>
          </w:p>
          <w:p w14:paraId="3C5E64E2" w14:textId="77777777" w:rsidR="00FF26F2" w:rsidRPr="00DE53D1" w:rsidRDefault="00FF26F2" w:rsidP="0049194F">
            <w:pPr>
              <w:pStyle w:val="Prrafodelista"/>
              <w:numPr>
                <w:ilvl w:val="0"/>
                <w:numId w:val="3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Historial del proceso de negocio y eventos de monitoreo</w:t>
            </w:r>
          </w:p>
          <w:p w14:paraId="3C5E64E3" w14:textId="77777777" w:rsidR="00FF26F2" w:rsidRPr="00DE53D1" w:rsidRDefault="00FF26F2" w:rsidP="0049194F">
            <w:pPr>
              <w:pStyle w:val="Prrafodelista"/>
              <w:numPr>
                <w:ilvl w:val="0"/>
                <w:numId w:val="3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Ver status del proceso</w:t>
            </w:r>
          </w:p>
          <w:p w14:paraId="3C5E64E4" w14:textId="77777777" w:rsidR="00FF26F2" w:rsidRPr="00DE53D1" w:rsidRDefault="00FF26F2" w:rsidP="0049194F">
            <w:pPr>
              <w:pStyle w:val="Prrafodelista"/>
              <w:numPr>
                <w:ilvl w:val="0"/>
                <w:numId w:val="3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odificar o parar proceso durante la ejecución</w:t>
            </w:r>
          </w:p>
          <w:p w14:paraId="3C5E64E5" w14:textId="77777777" w:rsidR="00FF26F2" w:rsidRPr="00DE53D1" w:rsidRDefault="00FF26F2" w:rsidP="0049194F">
            <w:pPr>
              <w:pStyle w:val="Prrafodelista"/>
              <w:numPr>
                <w:ilvl w:val="0"/>
                <w:numId w:val="3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odificar la cola de subordinación</w:t>
            </w:r>
          </w:p>
          <w:p w14:paraId="3C5E64E6" w14:textId="77777777" w:rsidR="00FF26F2" w:rsidRPr="00DE53D1" w:rsidRDefault="00FF26F2" w:rsidP="0049194F">
            <w:pPr>
              <w:pStyle w:val="Prrafodelista"/>
              <w:numPr>
                <w:ilvl w:val="0"/>
                <w:numId w:val="3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Ver cumplimiento de fechas</w:t>
            </w:r>
          </w:p>
          <w:p w14:paraId="3C5E64E7" w14:textId="77777777" w:rsidR="00FF26F2" w:rsidRPr="00DE53D1" w:rsidRDefault="00FF26F2"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Evalúa preguntas como:</w:t>
            </w:r>
          </w:p>
          <w:p w14:paraId="3C5E64E8" w14:textId="77777777" w:rsidR="00FF26F2" w:rsidRPr="00DE53D1" w:rsidRDefault="00FF26F2" w:rsidP="0049194F">
            <w:pPr>
              <w:pStyle w:val="Prrafodelista"/>
              <w:numPr>
                <w:ilvl w:val="0"/>
                <w:numId w:val="4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 xml:space="preserve">Pueden los usuarios especificar la fecha horaria </w:t>
            </w:r>
          </w:p>
          <w:p w14:paraId="3C5E64E9" w14:textId="77777777" w:rsidR="00FF26F2" w:rsidRPr="00DE53D1" w:rsidRDefault="00FF26F2" w:rsidP="0049194F">
            <w:pPr>
              <w:pStyle w:val="Prrafodelista"/>
              <w:numPr>
                <w:ilvl w:val="0"/>
                <w:numId w:val="4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ueden ver los usuarios una lista de tareas</w:t>
            </w:r>
          </w:p>
          <w:p w14:paraId="3C5E64EA" w14:textId="77777777" w:rsidR="00FF26F2" w:rsidRPr="00DE53D1" w:rsidRDefault="00FF26F2" w:rsidP="0049194F">
            <w:pPr>
              <w:pStyle w:val="Prrafodelista"/>
              <w:numPr>
                <w:ilvl w:val="0"/>
                <w:numId w:val="4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ueden estar en varios usuarios simultáneamente</w:t>
            </w:r>
          </w:p>
          <w:p w14:paraId="3C5E64EB" w14:textId="77777777" w:rsidR="00FF26F2" w:rsidRPr="00DE53D1" w:rsidRDefault="00FF26F2" w:rsidP="0049194F">
            <w:pPr>
              <w:pStyle w:val="Prrafodelista"/>
              <w:keepNext/>
              <w:numPr>
                <w:ilvl w:val="0"/>
                <w:numId w:val="4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Se pueden ver los datos, semanal, diario, mensual, anual</w:t>
            </w:r>
          </w:p>
        </w:tc>
      </w:tr>
    </w:tbl>
    <w:p w14:paraId="3C5E64ED" w14:textId="77777777" w:rsidR="00FF26F2" w:rsidRPr="00072D7E" w:rsidRDefault="00FF26F2" w:rsidP="00F23FA3">
      <w:pPr>
        <w:pStyle w:val="Descripcin"/>
        <w:spacing w:line="360" w:lineRule="auto"/>
        <w:jc w:val="center"/>
        <w:rPr>
          <w:rFonts w:asciiTheme="majorHAnsi" w:hAnsiTheme="majorHAnsi"/>
          <w:lang w:val="en-US"/>
        </w:rPr>
      </w:pPr>
      <w:bookmarkStart w:id="375" w:name="_Toc417546193"/>
      <w:r w:rsidRPr="00072D7E">
        <w:rPr>
          <w:rFonts w:asciiTheme="majorHAnsi" w:hAnsiTheme="majorHAnsi"/>
          <w:lang w:val="en-US"/>
        </w:rPr>
        <w:t xml:space="preserve">Tabla </w:t>
      </w:r>
      <w:r w:rsidR="005C7733" w:rsidRPr="00DE53D1">
        <w:rPr>
          <w:rFonts w:asciiTheme="majorHAnsi" w:hAnsiTheme="majorHAnsi"/>
        </w:rPr>
        <w:fldChar w:fldCharType="begin"/>
      </w:r>
      <w:r w:rsidRPr="00072D7E">
        <w:rPr>
          <w:rFonts w:asciiTheme="majorHAnsi" w:hAnsiTheme="majorHAnsi"/>
          <w:lang w:val="en-US"/>
        </w:rPr>
        <w:instrText xml:space="preserve"> SEQ Tabla \* ARABIC </w:instrText>
      </w:r>
      <w:r w:rsidR="005C7733" w:rsidRPr="00DE53D1">
        <w:rPr>
          <w:rFonts w:asciiTheme="majorHAnsi" w:hAnsiTheme="majorHAnsi"/>
        </w:rPr>
        <w:fldChar w:fldCharType="separate"/>
      </w:r>
      <w:r w:rsidR="000D294A" w:rsidRPr="00072D7E">
        <w:rPr>
          <w:rFonts w:asciiTheme="majorHAnsi" w:hAnsiTheme="majorHAnsi"/>
          <w:noProof/>
          <w:lang w:val="en-US"/>
        </w:rPr>
        <w:t>29</w:t>
      </w:r>
      <w:r w:rsidR="005C7733" w:rsidRPr="00DE53D1">
        <w:rPr>
          <w:rFonts w:asciiTheme="majorHAnsi" w:hAnsiTheme="majorHAnsi"/>
        </w:rPr>
        <w:fldChar w:fldCharType="end"/>
      </w:r>
      <w:r w:rsidRPr="00072D7E">
        <w:rPr>
          <w:rFonts w:asciiTheme="majorHAnsi" w:hAnsiTheme="majorHAnsi"/>
          <w:lang w:val="en-US"/>
        </w:rPr>
        <w:t>: CRM RFP Pro Forma Requirements Template for Sales</w:t>
      </w:r>
      <w:bookmarkEnd w:id="375"/>
    </w:p>
    <w:p w14:paraId="3C5E64EE" w14:textId="77777777" w:rsidR="00FF26F2" w:rsidRPr="00072D7E" w:rsidRDefault="00FF26F2" w:rsidP="00F23FA3">
      <w:pPr>
        <w:spacing w:line="360" w:lineRule="auto"/>
        <w:jc w:val="center"/>
        <w:rPr>
          <w:rFonts w:asciiTheme="majorHAnsi" w:hAnsiTheme="majorHAnsi"/>
          <w:sz w:val="24"/>
          <w:szCs w:val="24"/>
          <w:lang w:val="en-US"/>
        </w:rPr>
      </w:pPr>
      <w:r w:rsidRPr="00072D7E">
        <w:rPr>
          <w:rFonts w:asciiTheme="majorHAnsi" w:hAnsiTheme="majorHAnsi"/>
          <w:b/>
          <w:sz w:val="24"/>
          <w:szCs w:val="24"/>
          <w:lang w:val="en-US"/>
        </w:rPr>
        <w:t xml:space="preserve">Nota: </w:t>
      </w:r>
      <w:r w:rsidRPr="00072D7E">
        <w:rPr>
          <w:rFonts w:asciiTheme="majorHAnsi" w:hAnsiTheme="majorHAnsi"/>
          <w:sz w:val="24"/>
          <w:szCs w:val="24"/>
          <w:lang w:val="en-US"/>
        </w:rPr>
        <w:t>Tabla realizada por RAWR</w:t>
      </w:r>
    </w:p>
    <w:p w14:paraId="3C5E64EF" w14:textId="77777777" w:rsidR="000361A4" w:rsidRPr="00072D7E" w:rsidRDefault="000361A4" w:rsidP="00F23FA3">
      <w:pPr>
        <w:pStyle w:val="Ttulo3"/>
        <w:spacing w:line="360" w:lineRule="auto"/>
        <w:rPr>
          <w:lang w:val="en-US"/>
        </w:rPr>
      </w:pPr>
      <w:bookmarkStart w:id="376" w:name="_Toc417547072"/>
      <w:r w:rsidRPr="00072D7E">
        <w:rPr>
          <w:lang w:val="en-US"/>
        </w:rPr>
        <w:t xml:space="preserve">12.2.2 </w:t>
      </w:r>
      <w:r w:rsidRPr="00DE53D1">
        <w:rPr>
          <w:lang w:val="en-US"/>
        </w:rPr>
        <w:t>IBM Software Group_Practical Guide to Requirements Management</w:t>
      </w:r>
      <w:bookmarkEnd w:id="376"/>
    </w:p>
    <w:tbl>
      <w:tblPr>
        <w:tblStyle w:val="Sombreadomedio1-nfasis1"/>
        <w:tblW w:w="0" w:type="auto"/>
        <w:tblLook w:val="04A0" w:firstRow="1" w:lastRow="0" w:firstColumn="1" w:lastColumn="0" w:noHBand="0" w:noVBand="1"/>
      </w:tblPr>
      <w:tblGrid>
        <w:gridCol w:w="1809"/>
        <w:gridCol w:w="7019"/>
      </w:tblGrid>
      <w:tr w:rsidR="00FF26F2" w:rsidRPr="00DE53D1" w14:paraId="3C5E64F2"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F0" w14:textId="77777777" w:rsidR="00FF26F2" w:rsidRPr="00DE53D1" w:rsidRDefault="00FF26F2" w:rsidP="00F23FA3">
            <w:pPr>
              <w:spacing w:line="360" w:lineRule="auto"/>
              <w:jc w:val="center"/>
            </w:pPr>
            <w:r w:rsidRPr="00DE53D1">
              <w:t>ITEM</w:t>
            </w:r>
          </w:p>
        </w:tc>
        <w:tc>
          <w:tcPr>
            <w:tcW w:w="7019" w:type="dxa"/>
          </w:tcPr>
          <w:p w14:paraId="3C5E64F1" w14:textId="77777777" w:rsidR="00FF26F2" w:rsidRPr="00DE53D1" w:rsidRDefault="00FF26F2"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FF26F2" w:rsidRPr="002E1045" w14:paraId="3C5E64F5" w14:textId="77777777" w:rsidTr="002E1045">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809" w:type="dxa"/>
          </w:tcPr>
          <w:p w14:paraId="3C5E64F3" w14:textId="77777777" w:rsidR="00FF26F2" w:rsidRPr="00DE53D1" w:rsidRDefault="00FF26F2" w:rsidP="00F23FA3">
            <w:pPr>
              <w:spacing w:line="360" w:lineRule="auto"/>
              <w:jc w:val="center"/>
              <w:rPr>
                <w:b w:val="0"/>
              </w:rPr>
            </w:pPr>
            <w:r w:rsidRPr="00DE53D1">
              <w:rPr>
                <w:b w:val="0"/>
              </w:rPr>
              <w:t>Nombre</w:t>
            </w:r>
          </w:p>
        </w:tc>
        <w:tc>
          <w:tcPr>
            <w:tcW w:w="7019" w:type="dxa"/>
          </w:tcPr>
          <w:p w14:paraId="3C5E64F4"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lang w:val="en-US"/>
              </w:rPr>
            </w:pPr>
            <w:r w:rsidRPr="00DE53D1">
              <w:rPr>
                <w:rFonts w:asciiTheme="majorHAnsi" w:hAnsiTheme="majorHAnsi"/>
                <w:lang w:val="en-US"/>
              </w:rPr>
              <w:t>2003_IBM Software Group_Practical Guide to Requirements Management</w:t>
            </w:r>
          </w:p>
        </w:tc>
      </w:tr>
      <w:tr w:rsidR="00FF26F2" w:rsidRPr="00DE53D1" w14:paraId="3C5E64F8"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F6" w14:textId="77777777" w:rsidR="00FF26F2" w:rsidRPr="00DE53D1" w:rsidRDefault="00FF26F2" w:rsidP="00F23FA3">
            <w:pPr>
              <w:spacing w:line="360" w:lineRule="auto"/>
              <w:jc w:val="center"/>
              <w:rPr>
                <w:b w:val="0"/>
              </w:rPr>
            </w:pPr>
            <w:r w:rsidRPr="00DE53D1">
              <w:rPr>
                <w:b w:val="0"/>
              </w:rPr>
              <w:t>Plataforma</w:t>
            </w:r>
          </w:p>
        </w:tc>
        <w:tc>
          <w:tcPr>
            <w:tcW w:w="7019" w:type="dxa"/>
          </w:tcPr>
          <w:p w14:paraId="3C5E64F7" w14:textId="77777777" w:rsidR="00FF26F2" w:rsidRPr="00DE53D1" w:rsidRDefault="00FF26F2"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Libro Miguel Presentación</w:t>
            </w:r>
          </w:p>
        </w:tc>
      </w:tr>
      <w:tr w:rsidR="00FF26F2" w:rsidRPr="00DE53D1" w14:paraId="3C5E64FB"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F9" w14:textId="77777777" w:rsidR="00FF26F2" w:rsidRPr="00DE53D1" w:rsidRDefault="00FF26F2" w:rsidP="00F23FA3">
            <w:pPr>
              <w:spacing w:line="360" w:lineRule="auto"/>
              <w:jc w:val="center"/>
              <w:rPr>
                <w:b w:val="0"/>
              </w:rPr>
            </w:pPr>
            <w:r w:rsidRPr="00DE53D1">
              <w:rPr>
                <w:b w:val="0"/>
              </w:rPr>
              <w:lastRenderedPageBreak/>
              <w:t>ISBN</w:t>
            </w:r>
          </w:p>
        </w:tc>
        <w:tc>
          <w:tcPr>
            <w:tcW w:w="7019" w:type="dxa"/>
          </w:tcPr>
          <w:p w14:paraId="3C5E64FA"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N/A</w:t>
            </w:r>
          </w:p>
        </w:tc>
      </w:tr>
      <w:tr w:rsidR="00FF26F2" w:rsidRPr="00DE53D1" w14:paraId="3C5E64FE"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FC" w14:textId="77777777" w:rsidR="00FF26F2" w:rsidRPr="00DE53D1" w:rsidRDefault="00FF26F2" w:rsidP="00F23FA3">
            <w:pPr>
              <w:spacing w:line="360" w:lineRule="auto"/>
              <w:jc w:val="center"/>
              <w:rPr>
                <w:b w:val="0"/>
              </w:rPr>
            </w:pPr>
            <w:r w:rsidRPr="00DE53D1">
              <w:rPr>
                <w:b w:val="0"/>
              </w:rPr>
              <w:t>Autores</w:t>
            </w:r>
          </w:p>
        </w:tc>
        <w:tc>
          <w:tcPr>
            <w:tcW w:w="7019" w:type="dxa"/>
          </w:tcPr>
          <w:p w14:paraId="3C5E64FD" w14:textId="77777777" w:rsidR="00FF26F2" w:rsidRPr="00DE53D1" w:rsidRDefault="00FF26F2" w:rsidP="00F23FA3">
            <w:pPr>
              <w:pStyle w:val="Prrafodelista"/>
              <w:spacing w:line="360" w:lineRule="auto"/>
              <w:ind w:left="0"/>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Frank Derfler</w:t>
            </w:r>
          </w:p>
        </w:tc>
      </w:tr>
      <w:tr w:rsidR="00FF26F2" w:rsidRPr="00DE53D1" w14:paraId="3C5E6518"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4FF" w14:textId="77777777" w:rsidR="00FF26F2" w:rsidRPr="00DE53D1" w:rsidRDefault="00FF26F2" w:rsidP="00F23FA3">
            <w:pPr>
              <w:spacing w:line="360" w:lineRule="auto"/>
              <w:jc w:val="center"/>
              <w:rPr>
                <w:b w:val="0"/>
              </w:rPr>
            </w:pPr>
            <w:r w:rsidRPr="00DE53D1">
              <w:rPr>
                <w:b w:val="0"/>
              </w:rPr>
              <w:t>Datos importantes</w:t>
            </w:r>
          </w:p>
        </w:tc>
        <w:tc>
          <w:tcPr>
            <w:tcW w:w="7019" w:type="dxa"/>
          </w:tcPr>
          <w:p w14:paraId="3C5E6500" w14:textId="77777777" w:rsidR="00FF26F2" w:rsidRPr="00DE53D1" w:rsidRDefault="00FF26F2" w:rsidP="0049194F">
            <w:pPr>
              <w:pStyle w:val="Prrafodelista"/>
              <w:numPr>
                <w:ilvl w:val="0"/>
                <w:numId w:val="4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Un requerimiento es la condición o capacidad que un usuario necesita para resolver un problema o alcanzar una meta.</w:t>
            </w:r>
          </w:p>
          <w:p w14:paraId="3C5E6501" w14:textId="77777777" w:rsidR="00FF26F2" w:rsidRPr="00DE53D1" w:rsidRDefault="00FF26F2"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Buenas practicas</w:t>
            </w:r>
          </w:p>
          <w:p w14:paraId="3C5E6502" w14:textId="77777777" w:rsidR="00FF26F2" w:rsidRPr="00DE53D1" w:rsidRDefault="00FF26F2" w:rsidP="0049194F">
            <w:pPr>
              <w:pStyle w:val="Prrafodelista"/>
              <w:numPr>
                <w:ilvl w:val="0"/>
                <w:numId w:val="42"/>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Elicitacion</w:t>
            </w:r>
          </w:p>
          <w:p w14:paraId="3C5E6503" w14:textId="77777777" w:rsidR="00FF26F2" w:rsidRPr="00DE53D1" w:rsidRDefault="00FF26F2" w:rsidP="0049194F">
            <w:pPr>
              <w:pStyle w:val="Prrafodelista"/>
              <w:numPr>
                <w:ilvl w:val="0"/>
                <w:numId w:val="42"/>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Colaboración en equipos, se realiza verificación continua de requerimientos</w:t>
            </w:r>
          </w:p>
          <w:p w14:paraId="3C5E6504" w14:textId="77777777" w:rsidR="00FF26F2" w:rsidRPr="00DE53D1" w:rsidRDefault="00FF26F2" w:rsidP="0049194F">
            <w:pPr>
              <w:pStyle w:val="Prrafodelista"/>
              <w:numPr>
                <w:ilvl w:val="0"/>
                <w:numId w:val="42"/>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astreo, se asegura jerarquía entre información, tiene matriz de trazabilidad y de responsabilidades</w:t>
            </w:r>
          </w:p>
          <w:p w14:paraId="3C5E6505" w14:textId="77777777" w:rsidR="00FF26F2" w:rsidRPr="00DE53D1" w:rsidRDefault="00FF26F2" w:rsidP="0049194F">
            <w:pPr>
              <w:pStyle w:val="Prrafodelista"/>
              <w:numPr>
                <w:ilvl w:val="0"/>
                <w:numId w:val="42"/>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eportes</w:t>
            </w:r>
          </w:p>
          <w:p w14:paraId="3C5E6506" w14:textId="77777777" w:rsidR="00FF26F2" w:rsidRPr="00DE53D1" w:rsidRDefault="00FF26F2"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Herramientas</w:t>
            </w:r>
          </w:p>
          <w:p w14:paraId="3C5E6507" w14:textId="77777777" w:rsidR="00FF26F2" w:rsidRPr="00DE53D1" w:rsidRDefault="00FF26F2" w:rsidP="0049194F">
            <w:pPr>
              <w:pStyle w:val="Prrafodelista"/>
              <w:numPr>
                <w:ilvl w:val="0"/>
                <w:numId w:val="43"/>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Bases de datos</w:t>
            </w:r>
          </w:p>
          <w:p w14:paraId="3C5E6508" w14:textId="77777777" w:rsidR="00FF26F2" w:rsidRPr="00DE53D1" w:rsidRDefault="00FF26F2" w:rsidP="0049194F">
            <w:pPr>
              <w:pStyle w:val="Prrafodelista"/>
              <w:numPr>
                <w:ilvl w:val="0"/>
                <w:numId w:val="43"/>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Excel</w:t>
            </w:r>
          </w:p>
          <w:p w14:paraId="3C5E6509" w14:textId="77777777" w:rsidR="00FF26F2" w:rsidRPr="00DE53D1" w:rsidRDefault="00FF26F2" w:rsidP="0049194F">
            <w:pPr>
              <w:pStyle w:val="Prrafodelista"/>
              <w:numPr>
                <w:ilvl w:val="0"/>
                <w:numId w:val="43"/>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Word</w:t>
            </w:r>
          </w:p>
          <w:p w14:paraId="3C5E650A" w14:textId="77777777" w:rsidR="00FF26F2" w:rsidRPr="00DE53D1" w:rsidRDefault="00FF26F2" w:rsidP="00F23FA3">
            <w:pPr>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lataforma Unificada de equipo</w:t>
            </w:r>
          </w:p>
          <w:p w14:paraId="3C5E650B" w14:textId="77777777" w:rsidR="00FF26F2" w:rsidRPr="00DE53D1" w:rsidRDefault="00FF26F2" w:rsidP="0049194F">
            <w:pPr>
              <w:pStyle w:val="Prrafodelista"/>
              <w:numPr>
                <w:ilvl w:val="0"/>
                <w:numId w:val="44"/>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nálisis y requerimientos</w:t>
            </w:r>
          </w:p>
          <w:p w14:paraId="3C5E650C" w14:textId="77777777" w:rsidR="00FF26F2" w:rsidRPr="00DE53D1" w:rsidRDefault="00FF26F2" w:rsidP="0049194F">
            <w:pPr>
              <w:pStyle w:val="Prrafodelista"/>
              <w:numPr>
                <w:ilvl w:val="0"/>
                <w:numId w:val="45"/>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odelo de casos de uso</w:t>
            </w:r>
          </w:p>
          <w:p w14:paraId="3C5E650D" w14:textId="77777777" w:rsidR="00FF26F2" w:rsidRPr="00DE53D1" w:rsidRDefault="00FF26F2" w:rsidP="0049194F">
            <w:pPr>
              <w:pStyle w:val="Prrafodelista"/>
              <w:numPr>
                <w:ilvl w:val="0"/>
                <w:numId w:val="45"/>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odelo de negocio</w:t>
            </w:r>
          </w:p>
          <w:p w14:paraId="3C5E650E" w14:textId="77777777" w:rsidR="00FF26F2" w:rsidRPr="00DE53D1" w:rsidRDefault="00FF26F2" w:rsidP="0049194F">
            <w:pPr>
              <w:pStyle w:val="Prrafodelista"/>
              <w:numPr>
                <w:ilvl w:val="0"/>
                <w:numId w:val="45"/>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odelo de datos</w:t>
            </w:r>
          </w:p>
          <w:p w14:paraId="3C5E650F" w14:textId="77777777" w:rsidR="00FF26F2" w:rsidRPr="00DE53D1" w:rsidRDefault="00FF26F2" w:rsidP="0049194F">
            <w:pPr>
              <w:pStyle w:val="Prrafodelista"/>
              <w:numPr>
                <w:ilvl w:val="0"/>
                <w:numId w:val="44"/>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odelamiento visual</w:t>
            </w:r>
          </w:p>
          <w:p w14:paraId="3C5E6510" w14:textId="77777777" w:rsidR="00FF26F2" w:rsidRPr="00DE53D1" w:rsidRDefault="00FF26F2" w:rsidP="0049194F">
            <w:pPr>
              <w:pStyle w:val="Prrafodelista"/>
              <w:numPr>
                <w:ilvl w:val="0"/>
                <w:numId w:val="46"/>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IDE</w:t>
            </w:r>
          </w:p>
          <w:p w14:paraId="3C5E6511" w14:textId="77777777" w:rsidR="00FF26F2" w:rsidRPr="00DE53D1" w:rsidRDefault="00FF26F2" w:rsidP="0049194F">
            <w:pPr>
              <w:pStyle w:val="Prrafodelista"/>
              <w:numPr>
                <w:ilvl w:val="0"/>
                <w:numId w:val="46"/>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Test de componentes</w:t>
            </w:r>
          </w:p>
          <w:p w14:paraId="3C5E6512" w14:textId="77777777" w:rsidR="00FF26F2" w:rsidRPr="00DE53D1" w:rsidRDefault="00FF26F2" w:rsidP="0049194F">
            <w:pPr>
              <w:pStyle w:val="Prrafodelista"/>
              <w:numPr>
                <w:ilvl w:val="0"/>
                <w:numId w:val="46"/>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nálisis en tiempo real</w:t>
            </w:r>
          </w:p>
          <w:p w14:paraId="3C5E6513" w14:textId="77777777" w:rsidR="00FF26F2" w:rsidRPr="00DE53D1" w:rsidRDefault="00FF26F2" w:rsidP="0049194F">
            <w:pPr>
              <w:pStyle w:val="Prrafodelista"/>
              <w:numPr>
                <w:ilvl w:val="0"/>
                <w:numId w:val="44"/>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Test automáticos</w:t>
            </w:r>
          </w:p>
          <w:p w14:paraId="3C5E6514" w14:textId="77777777" w:rsidR="00FF26F2" w:rsidRPr="00DE53D1" w:rsidRDefault="00FF26F2" w:rsidP="0049194F">
            <w:pPr>
              <w:pStyle w:val="Prrafodelista"/>
              <w:numPr>
                <w:ilvl w:val="0"/>
                <w:numId w:val="4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Functionality</w:t>
            </w:r>
          </w:p>
          <w:p w14:paraId="3C5E6515" w14:textId="77777777" w:rsidR="00FF26F2" w:rsidRPr="00DE53D1" w:rsidRDefault="00FF26F2" w:rsidP="0049194F">
            <w:pPr>
              <w:pStyle w:val="Prrafodelista"/>
              <w:numPr>
                <w:ilvl w:val="0"/>
                <w:numId w:val="4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eliability</w:t>
            </w:r>
          </w:p>
          <w:p w14:paraId="3C5E6516" w14:textId="77777777" w:rsidR="00FF26F2" w:rsidRPr="00DE53D1" w:rsidRDefault="00FF26F2" w:rsidP="0049194F">
            <w:pPr>
              <w:pStyle w:val="Prrafodelista"/>
              <w:numPr>
                <w:ilvl w:val="0"/>
                <w:numId w:val="4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Performance</w:t>
            </w:r>
          </w:p>
          <w:p w14:paraId="3C5E6517" w14:textId="77777777" w:rsidR="00FF26F2" w:rsidRPr="00DE53D1" w:rsidRDefault="00FF26F2" w:rsidP="0049194F">
            <w:pPr>
              <w:pStyle w:val="Prrafodelista"/>
              <w:keepNext/>
              <w:numPr>
                <w:ilvl w:val="0"/>
                <w:numId w:val="47"/>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anejo de pruebas</w:t>
            </w:r>
          </w:p>
        </w:tc>
      </w:tr>
    </w:tbl>
    <w:p w14:paraId="3C5E6519" w14:textId="77777777" w:rsidR="00FF26F2" w:rsidRPr="00072D7E" w:rsidRDefault="000361A4" w:rsidP="00F23FA3">
      <w:pPr>
        <w:pStyle w:val="Descripcin"/>
        <w:spacing w:line="360" w:lineRule="auto"/>
        <w:jc w:val="center"/>
        <w:rPr>
          <w:rFonts w:asciiTheme="majorHAnsi" w:hAnsiTheme="majorHAnsi"/>
          <w:lang w:val="en-US"/>
        </w:rPr>
      </w:pPr>
      <w:bookmarkStart w:id="377" w:name="_Toc417546194"/>
      <w:r w:rsidRPr="00072D7E">
        <w:rPr>
          <w:rFonts w:asciiTheme="majorHAnsi" w:hAnsiTheme="majorHAnsi"/>
          <w:lang w:val="en-US"/>
        </w:rPr>
        <w:t xml:space="preserve">Tabla </w:t>
      </w:r>
      <w:r w:rsidR="005C7733" w:rsidRPr="00DE53D1">
        <w:rPr>
          <w:rFonts w:asciiTheme="majorHAnsi" w:hAnsiTheme="majorHAnsi"/>
        </w:rPr>
        <w:fldChar w:fldCharType="begin"/>
      </w:r>
      <w:r w:rsidRPr="00072D7E">
        <w:rPr>
          <w:rFonts w:asciiTheme="majorHAnsi" w:hAnsiTheme="majorHAnsi"/>
          <w:lang w:val="en-US"/>
        </w:rPr>
        <w:instrText xml:space="preserve"> SEQ Tabla \* ARABIC </w:instrText>
      </w:r>
      <w:r w:rsidR="005C7733" w:rsidRPr="00DE53D1">
        <w:rPr>
          <w:rFonts w:asciiTheme="majorHAnsi" w:hAnsiTheme="majorHAnsi"/>
        </w:rPr>
        <w:fldChar w:fldCharType="separate"/>
      </w:r>
      <w:r w:rsidR="000D294A" w:rsidRPr="00072D7E">
        <w:rPr>
          <w:rFonts w:asciiTheme="majorHAnsi" w:hAnsiTheme="majorHAnsi"/>
          <w:noProof/>
          <w:lang w:val="en-US"/>
        </w:rPr>
        <w:t>30</w:t>
      </w:r>
      <w:r w:rsidR="005C7733" w:rsidRPr="00DE53D1">
        <w:rPr>
          <w:rFonts w:asciiTheme="majorHAnsi" w:hAnsiTheme="majorHAnsi"/>
        </w:rPr>
        <w:fldChar w:fldCharType="end"/>
      </w:r>
      <w:r w:rsidRPr="00072D7E">
        <w:rPr>
          <w:rFonts w:asciiTheme="majorHAnsi" w:hAnsiTheme="majorHAnsi"/>
          <w:lang w:val="en-US"/>
        </w:rPr>
        <w:t>: IBM Software Group_Practical Guide to Requirements Management</w:t>
      </w:r>
      <w:bookmarkEnd w:id="377"/>
    </w:p>
    <w:p w14:paraId="3C5E651A" w14:textId="77777777" w:rsidR="000E463A" w:rsidRPr="00DE53D1" w:rsidRDefault="000E463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51B" w14:textId="77777777" w:rsidR="000361A4" w:rsidRPr="00DE53D1" w:rsidRDefault="000361A4" w:rsidP="00F23FA3">
      <w:pPr>
        <w:pStyle w:val="Ttulo3"/>
        <w:spacing w:line="360" w:lineRule="auto"/>
      </w:pPr>
      <w:bookmarkStart w:id="378" w:name="_Toc417547073"/>
      <w:r w:rsidRPr="00DE53D1">
        <w:lastRenderedPageBreak/>
        <w:t xml:space="preserve">12.2.3 </w:t>
      </w:r>
      <w:r w:rsidRPr="00072D7E">
        <w:t>Rational Unified Process</w:t>
      </w:r>
      <w:bookmarkEnd w:id="378"/>
    </w:p>
    <w:tbl>
      <w:tblPr>
        <w:tblStyle w:val="Sombreadomedio1-nfasis1"/>
        <w:tblW w:w="0" w:type="auto"/>
        <w:tblLook w:val="04A0" w:firstRow="1" w:lastRow="0" w:firstColumn="1" w:lastColumn="0" w:noHBand="0" w:noVBand="1"/>
      </w:tblPr>
      <w:tblGrid>
        <w:gridCol w:w="1809"/>
        <w:gridCol w:w="7019"/>
      </w:tblGrid>
      <w:tr w:rsidR="00FF26F2" w:rsidRPr="00DE53D1" w14:paraId="3C5E651E"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1C" w14:textId="77777777" w:rsidR="00FF26F2" w:rsidRPr="00DE53D1" w:rsidRDefault="00FF26F2" w:rsidP="00F23FA3">
            <w:pPr>
              <w:spacing w:line="360" w:lineRule="auto"/>
              <w:jc w:val="center"/>
            </w:pPr>
            <w:r w:rsidRPr="00DE53D1">
              <w:t>ITEM</w:t>
            </w:r>
          </w:p>
        </w:tc>
        <w:tc>
          <w:tcPr>
            <w:tcW w:w="7019" w:type="dxa"/>
          </w:tcPr>
          <w:p w14:paraId="3C5E651D" w14:textId="77777777" w:rsidR="00FF26F2" w:rsidRPr="00DE53D1" w:rsidRDefault="00FF26F2"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FF26F2" w:rsidRPr="002E1045" w14:paraId="3C5E6521"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1F" w14:textId="77777777" w:rsidR="00FF26F2" w:rsidRPr="00DE53D1" w:rsidRDefault="00FF26F2" w:rsidP="00F23FA3">
            <w:pPr>
              <w:spacing w:line="360" w:lineRule="auto"/>
              <w:jc w:val="center"/>
              <w:rPr>
                <w:b w:val="0"/>
              </w:rPr>
            </w:pPr>
            <w:r w:rsidRPr="00DE53D1">
              <w:rPr>
                <w:b w:val="0"/>
              </w:rPr>
              <w:t>Nombre</w:t>
            </w:r>
          </w:p>
        </w:tc>
        <w:tc>
          <w:tcPr>
            <w:tcW w:w="7019" w:type="dxa"/>
          </w:tcPr>
          <w:p w14:paraId="3C5E6520"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0"/>
                <w:szCs w:val="20"/>
                <w:lang w:val="en-US"/>
              </w:rPr>
            </w:pPr>
            <w:r w:rsidRPr="00DE53D1">
              <w:rPr>
                <w:rFonts w:asciiTheme="majorHAnsi" w:hAnsiTheme="majorHAnsi" w:cs="Arial"/>
                <w:color w:val="000000"/>
                <w:sz w:val="20"/>
                <w:szCs w:val="20"/>
                <w:lang w:val="en-US"/>
              </w:rPr>
              <w:t>2002_Rational Software_The Rational Unified Process for Systems Engineering</w:t>
            </w:r>
          </w:p>
        </w:tc>
      </w:tr>
      <w:tr w:rsidR="00FF26F2" w:rsidRPr="00DE53D1" w14:paraId="3C5E6524"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22" w14:textId="77777777" w:rsidR="00FF26F2" w:rsidRPr="00DE53D1" w:rsidRDefault="00FF26F2" w:rsidP="00F23FA3">
            <w:pPr>
              <w:spacing w:line="360" w:lineRule="auto"/>
              <w:jc w:val="center"/>
              <w:rPr>
                <w:b w:val="0"/>
              </w:rPr>
            </w:pPr>
            <w:r w:rsidRPr="00DE53D1">
              <w:rPr>
                <w:b w:val="0"/>
              </w:rPr>
              <w:t>Plataforma</w:t>
            </w:r>
          </w:p>
        </w:tc>
        <w:tc>
          <w:tcPr>
            <w:tcW w:w="7019" w:type="dxa"/>
          </w:tcPr>
          <w:p w14:paraId="3C5E6523" w14:textId="77777777" w:rsidR="00FF26F2" w:rsidRPr="00DE53D1" w:rsidRDefault="00FF26F2"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 xml:space="preserve">Libro Miguel </w:t>
            </w:r>
          </w:p>
        </w:tc>
      </w:tr>
      <w:tr w:rsidR="00FF26F2" w:rsidRPr="00DE53D1" w14:paraId="3C5E6527"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25" w14:textId="77777777" w:rsidR="00FF26F2" w:rsidRPr="00DE53D1" w:rsidRDefault="00FF26F2" w:rsidP="00F23FA3">
            <w:pPr>
              <w:spacing w:line="360" w:lineRule="auto"/>
              <w:jc w:val="center"/>
              <w:rPr>
                <w:b w:val="0"/>
              </w:rPr>
            </w:pPr>
            <w:r w:rsidRPr="00DE53D1">
              <w:rPr>
                <w:b w:val="0"/>
              </w:rPr>
              <w:t>ISBN</w:t>
            </w:r>
          </w:p>
        </w:tc>
        <w:tc>
          <w:tcPr>
            <w:tcW w:w="7019" w:type="dxa"/>
          </w:tcPr>
          <w:p w14:paraId="3C5E6526"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N/A</w:t>
            </w:r>
          </w:p>
        </w:tc>
      </w:tr>
      <w:tr w:rsidR="00FF26F2" w:rsidRPr="00DE53D1" w14:paraId="3C5E652A"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28" w14:textId="77777777" w:rsidR="00FF26F2" w:rsidRPr="00DE53D1" w:rsidRDefault="00FF26F2" w:rsidP="00F23FA3">
            <w:pPr>
              <w:spacing w:line="360" w:lineRule="auto"/>
              <w:jc w:val="center"/>
              <w:rPr>
                <w:b w:val="0"/>
              </w:rPr>
            </w:pPr>
            <w:r w:rsidRPr="00DE53D1">
              <w:rPr>
                <w:b w:val="0"/>
              </w:rPr>
              <w:t>Editorial</w:t>
            </w:r>
          </w:p>
        </w:tc>
        <w:tc>
          <w:tcPr>
            <w:tcW w:w="7019" w:type="dxa"/>
          </w:tcPr>
          <w:p w14:paraId="3C5E6529" w14:textId="77777777" w:rsidR="00FF26F2" w:rsidRPr="00DE53D1" w:rsidRDefault="00FF26F2" w:rsidP="002E1045">
            <w:pPr>
              <w:pStyle w:val="Prrafodelista"/>
              <w:spacing w:line="360" w:lineRule="auto"/>
              <w:ind w:left="0"/>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Rational Software</w:t>
            </w:r>
          </w:p>
        </w:tc>
      </w:tr>
      <w:tr w:rsidR="00FF26F2" w:rsidRPr="00DE53D1" w14:paraId="3C5E6531"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2B" w14:textId="77777777" w:rsidR="00FF26F2" w:rsidRPr="00DE53D1" w:rsidRDefault="00FF26F2" w:rsidP="00F23FA3">
            <w:pPr>
              <w:spacing w:line="360" w:lineRule="auto"/>
              <w:jc w:val="center"/>
              <w:rPr>
                <w:b w:val="0"/>
              </w:rPr>
            </w:pPr>
            <w:r w:rsidRPr="00DE53D1">
              <w:rPr>
                <w:b w:val="0"/>
              </w:rPr>
              <w:t>Datos importantes</w:t>
            </w:r>
          </w:p>
        </w:tc>
        <w:tc>
          <w:tcPr>
            <w:tcW w:w="7019" w:type="dxa"/>
          </w:tcPr>
          <w:p w14:paraId="3C5E652C" w14:textId="77777777" w:rsidR="00FF26F2" w:rsidRPr="00DE53D1" w:rsidRDefault="00FF26F2" w:rsidP="00F23FA3">
            <w:pPr>
              <w:pStyle w:val="Prrafodelista"/>
              <w:spacing w:line="360" w:lineRule="auto"/>
              <w:ind w:left="0"/>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Hay dos tipos de requerimientos de sistema en RUP SE</w:t>
            </w:r>
          </w:p>
          <w:p w14:paraId="3C5E652D" w14:textId="77777777" w:rsidR="00FF26F2" w:rsidRPr="00DE53D1" w:rsidRDefault="00FF26F2" w:rsidP="0049194F">
            <w:pPr>
              <w:pStyle w:val="Prrafodelista"/>
              <w:numPr>
                <w:ilvl w:val="0"/>
                <w:numId w:val="48"/>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Casos de uso, servicios del sistema a los actores. Un actor es una entidad externa que interactúa con el sistema.</w:t>
            </w:r>
          </w:p>
          <w:p w14:paraId="3C5E652E" w14:textId="77777777" w:rsidR="00FF26F2" w:rsidRPr="00DE53D1" w:rsidRDefault="00FF26F2" w:rsidP="0049194F">
            <w:pPr>
              <w:pStyle w:val="Prrafodelista"/>
              <w:numPr>
                <w:ilvl w:val="0"/>
                <w:numId w:val="48"/>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Suplementarios, requerimientos no funcionales como reliability y capacidad.</w:t>
            </w:r>
          </w:p>
          <w:p w14:paraId="3C5E652F" w14:textId="77777777" w:rsidR="00FF26F2" w:rsidRPr="00DE53D1" w:rsidRDefault="00FF26F2" w:rsidP="0049194F">
            <w:pPr>
              <w:pStyle w:val="Prrafodelista"/>
              <w:numPr>
                <w:ilvl w:val="0"/>
                <w:numId w:val="48"/>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llocated, si el requerimiento se asigna a un elemento estructural</w:t>
            </w:r>
          </w:p>
          <w:p w14:paraId="3C5E6530" w14:textId="77777777" w:rsidR="00FF26F2" w:rsidRPr="00DE53D1" w:rsidRDefault="00FF26F2" w:rsidP="0049194F">
            <w:pPr>
              <w:pStyle w:val="Prrafodelista"/>
              <w:keepNext/>
              <w:numPr>
                <w:ilvl w:val="0"/>
                <w:numId w:val="48"/>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Derivado, como los elementos colaboran con otros.</w:t>
            </w:r>
          </w:p>
        </w:tc>
      </w:tr>
    </w:tbl>
    <w:p w14:paraId="3C5E6532" w14:textId="77777777" w:rsidR="00FF26F2" w:rsidRPr="00DE53D1" w:rsidRDefault="003C529C" w:rsidP="00F23FA3">
      <w:pPr>
        <w:pStyle w:val="Descripcin"/>
        <w:spacing w:line="360" w:lineRule="auto"/>
        <w:jc w:val="center"/>
        <w:rPr>
          <w:rFonts w:asciiTheme="majorHAnsi" w:hAnsiTheme="majorHAnsi"/>
        </w:rPr>
      </w:pPr>
      <w:bookmarkStart w:id="379" w:name="_Toc417546195"/>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31</w:t>
      </w:r>
      <w:r w:rsidR="005C7733" w:rsidRPr="00DE53D1">
        <w:rPr>
          <w:rFonts w:asciiTheme="majorHAnsi" w:hAnsiTheme="majorHAnsi"/>
        </w:rPr>
        <w:fldChar w:fldCharType="end"/>
      </w:r>
      <w:r w:rsidRPr="00DE53D1">
        <w:rPr>
          <w:rFonts w:asciiTheme="majorHAnsi" w:hAnsiTheme="majorHAnsi"/>
        </w:rPr>
        <w:t>: Rational Unified Process</w:t>
      </w:r>
      <w:bookmarkEnd w:id="379"/>
    </w:p>
    <w:p w14:paraId="3C5E6533" w14:textId="77777777" w:rsidR="000E463A" w:rsidRPr="00DE53D1" w:rsidRDefault="000E463A"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534" w14:textId="77777777" w:rsidR="000E463A" w:rsidRPr="00DE53D1" w:rsidRDefault="000E463A" w:rsidP="00F23FA3">
      <w:pPr>
        <w:pStyle w:val="Ttulo3"/>
        <w:spacing w:line="360" w:lineRule="auto"/>
        <w:rPr>
          <w:sz w:val="24"/>
          <w:szCs w:val="24"/>
        </w:rPr>
      </w:pPr>
      <w:bookmarkStart w:id="380" w:name="_Toc417547074"/>
      <w:r w:rsidRPr="00DE53D1">
        <w:t xml:space="preserve">12.2.4 </w:t>
      </w:r>
      <w:r w:rsidRPr="00DE53D1">
        <w:rPr>
          <w:lang w:val="en-US"/>
        </w:rPr>
        <w:t>Rational software</w:t>
      </w:r>
      <w:bookmarkEnd w:id="380"/>
    </w:p>
    <w:tbl>
      <w:tblPr>
        <w:tblStyle w:val="Sombreadomedio1-nfasis1"/>
        <w:tblW w:w="0" w:type="auto"/>
        <w:tblLook w:val="04A0" w:firstRow="1" w:lastRow="0" w:firstColumn="1" w:lastColumn="0" w:noHBand="0" w:noVBand="1"/>
      </w:tblPr>
      <w:tblGrid>
        <w:gridCol w:w="1809"/>
        <w:gridCol w:w="7019"/>
      </w:tblGrid>
      <w:tr w:rsidR="00FF26F2" w:rsidRPr="00DE53D1" w14:paraId="3C5E6537"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35" w14:textId="77777777" w:rsidR="00FF26F2" w:rsidRPr="00DE53D1" w:rsidRDefault="00FF26F2" w:rsidP="00F23FA3">
            <w:pPr>
              <w:spacing w:line="360" w:lineRule="auto"/>
              <w:jc w:val="center"/>
            </w:pPr>
            <w:r w:rsidRPr="00DE53D1">
              <w:t>ITEM</w:t>
            </w:r>
          </w:p>
        </w:tc>
        <w:tc>
          <w:tcPr>
            <w:tcW w:w="7019" w:type="dxa"/>
          </w:tcPr>
          <w:p w14:paraId="3C5E6536" w14:textId="77777777" w:rsidR="00FF26F2" w:rsidRPr="00DE53D1" w:rsidRDefault="00FF26F2"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FF26F2" w:rsidRPr="002E1045" w14:paraId="3C5E653A"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38" w14:textId="77777777" w:rsidR="00FF26F2" w:rsidRPr="00DE53D1" w:rsidRDefault="00FF26F2" w:rsidP="00F23FA3">
            <w:pPr>
              <w:spacing w:line="360" w:lineRule="auto"/>
              <w:jc w:val="center"/>
              <w:rPr>
                <w:b w:val="0"/>
              </w:rPr>
            </w:pPr>
            <w:r w:rsidRPr="00DE53D1">
              <w:rPr>
                <w:b w:val="0"/>
              </w:rPr>
              <w:t>Nombre</w:t>
            </w:r>
          </w:p>
        </w:tc>
        <w:tc>
          <w:tcPr>
            <w:tcW w:w="7019" w:type="dxa"/>
          </w:tcPr>
          <w:p w14:paraId="3C5E6539"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0"/>
                <w:szCs w:val="20"/>
                <w:lang w:val="en-US"/>
              </w:rPr>
            </w:pPr>
            <w:r w:rsidRPr="00DE53D1">
              <w:rPr>
                <w:rFonts w:asciiTheme="majorHAnsi" w:hAnsiTheme="majorHAnsi" w:cs="Arial"/>
                <w:color w:val="000000"/>
                <w:sz w:val="20"/>
                <w:szCs w:val="20"/>
                <w:lang w:val="en-US"/>
              </w:rPr>
              <w:t>2003_Rational Software_Five Levels Of Requirement Management</w:t>
            </w:r>
          </w:p>
        </w:tc>
      </w:tr>
      <w:tr w:rsidR="00FF26F2" w:rsidRPr="00DE53D1" w14:paraId="3C5E653D"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3B" w14:textId="77777777" w:rsidR="00FF26F2" w:rsidRPr="00DE53D1" w:rsidRDefault="00FF26F2" w:rsidP="00F23FA3">
            <w:pPr>
              <w:spacing w:line="360" w:lineRule="auto"/>
              <w:jc w:val="center"/>
              <w:rPr>
                <w:b w:val="0"/>
              </w:rPr>
            </w:pPr>
            <w:r w:rsidRPr="00DE53D1">
              <w:rPr>
                <w:b w:val="0"/>
              </w:rPr>
              <w:t>Plataforma</w:t>
            </w:r>
          </w:p>
        </w:tc>
        <w:tc>
          <w:tcPr>
            <w:tcW w:w="7019" w:type="dxa"/>
          </w:tcPr>
          <w:p w14:paraId="3C5E653C" w14:textId="77777777" w:rsidR="00FF26F2" w:rsidRPr="00DE53D1" w:rsidRDefault="00FF26F2"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 xml:space="preserve">Libro Miguel </w:t>
            </w:r>
          </w:p>
        </w:tc>
      </w:tr>
      <w:tr w:rsidR="00FF26F2" w:rsidRPr="00DE53D1" w14:paraId="3C5E6540"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3E" w14:textId="77777777" w:rsidR="00FF26F2" w:rsidRPr="00DE53D1" w:rsidRDefault="00FF26F2" w:rsidP="00F23FA3">
            <w:pPr>
              <w:spacing w:line="360" w:lineRule="auto"/>
              <w:jc w:val="center"/>
              <w:rPr>
                <w:b w:val="0"/>
              </w:rPr>
            </w:pPr>
            <w:r w:rsidRPr="00DE53D1">
              <w:rPr>
                <w:b w:val="0"/>
              </w:rPr>
              <w:t>ISBN</w:t>
            </w:r>
          </w:p>
        </w:tc>
        <w:tc>
          <w:tcPr>
            <w:tcW w:w="7019" w:type="dxa"/>
          </w:tcPr>
          <w:p w14:paraId="3C5E653F"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N/A</w:t>
            </w:r>
          </w:p>
        </w:tc>
      </w:tr>
      <w:tr w:rsidR="00FF26F2" w:rsidRPr="00DE53D1" w14:paraId="3C5E6543"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41" w14:textId="77777777" w:rsidR="00FF26F2" w:rsidRPr="00DE53D1" w:rsidRDefault="00FF26F2" w:rsidP="00F23FA3">
            <w:pPr>
              <w:spacing w:line="360" w:lineRule="auto"/>
              <w:jc w:val="center"/>
              <w:rPr>
                <w:b w:val="0"/>
              </w:rPr>
            </w:pPr>
            <w:r w:rsidRPr="00DE53D1">
              <w:rPr>
                <w:b w:val="0"/>
              </w:rPr>
              <w:t>Editorial</w:t>
            </w:r>
          </w:p>
        </w:tc>
        <w:tc>
          <w:tcPr>
            <w:tcW w:w="7019" w:type="dxa"/>
          </w:tcPr>
          <w:p w14:paraId="3C5E6542" w14:textId="77777777" w:rsidR="00FF26F2" w:rsidRPr="00DE53D1" w:rsidRDefault="00FF26F2" w:rsidP="002E1045">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cs="Arial"/>
                <w:color w:val="000000"/>
                <w:sz w:val="20"/>
                <w:szCs w:val="20"/>
              </w:rPr>
            </w:pPr>
            <w:r w:rsidRPr="00DE53D1">
              <w:rPr>
                <w:rFonts w:asciiTheme="majorHAnsi" w:hAnsiTheme="majorHAnsi" w:cs="Arial"/>
                <w:color w:val="000000"/>
                <w:sz w:val="20"/>
                <w:szCs w:val="20"/>
              </w:rPr>
              <w:t>Rational Software</w:t>
            </w:r>
          </w:p>
        </w:tc>
      </w:tr>
      <w:tr w:rsidR="00FF26F2" w:rsidRPr="00DE53D1" w14:paraId="3C5E654D"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44" w14:textId="77777777" w:rsidR="00FF26F2" w:rsidRPr="00DE53D1" w:rsidRDefault="00FF26F2" w:rsidP="00F23FA3">
            <w:pPr>
              <w:spacing w:line="360" w:lineRule="auto"/>
              <w:jc w:val="center"/>
              <w:rPr>
                <w:b w:val="0"/>
              </w:rPr>
            </w:pPr>
            <w:r w:rsidRPr="00DE53D1">
              <w:rPr>
                <w:b w:val="0"/>
              </w:rPr>
              <w:t>Datos importantes</w:t>
            </w:r>
          </w:p>
        </w:tc>
        <w:tc>
          <w:tcPr>
            <w:tcW w:w="7019" w:type="dxa"/>
          </w:tcPr>
          <w:p w14:paraId="3C5E6545" w14:textId="77777777" w:rsidR="00FF26F2" w:rsidRPr="00DE53D1" w:rsidRDefault="00FF26F2" w:rsidP="00F23FA3">
            <w:pPr>
              <w:pStyle w:val="Prrafodelista"/>
              <w:spacing w:line="360" w:lineRule="auto"/>
              <w:ind w:left="0"/>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Los requerimientos presentan cinco niveles de madurez</w:t>
            </w:r>
          </w:p>
          <w:p w14:paraId="3C5E6546" w14:textId="77777777" w:rsidR="00FF26F2" w:rsidRPr="00DE53D1" w:rsidRDefault="00FF26F2" w:rsidP="0049194F">
            <w:pPr>
              <w:pStyle w:val="Prrafodelista"/>
              <w:numPr>
                <w:ilvl w:val="0"/>
                <w:numId w:val="4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Caos, no hay requerimientos claros, faltan funcionalidades, tienen baja calidad.</w:t>
            </w:r>
          </w:p>
          <w:p w14:paraId="3C5E6547" w14:textId="77777777" w:rsidR="00FF26F2" w:rsidRPr="00DE53D1" w:rsidRDefault="00FF26F2" w:rsidP="0049194F">
            <w:pPr>
              <w:pStyle w:val="Prrafodelista"/>
              <w:numPr>
                <w:ilvl w:val="0"/>
                <w:numId w:val="4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Nivel 1, requerimientos escritos, primer contacto con el cliente y conocer lo que quiere</w:t>
            </w:r>
          </w:p>
          <w:p w14:paraId="3C5E6548" w14:textId="77777777" w:rsidR="00FF26F2" w:rsidRPr="00DE53D1" w:rsidRDefault="00FF26F2" w:rsidP="0049194F">
            <w:pPr>
              <w:pStyle w:val="Prrafodelista"/>
              <w:numPr>
                <w:ilvl w:val="0"/>
                <w:numId w:val="4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Nivel 2 Organizado, calidad de los requerimientos, manejo del formato, seguridad de donde están almacenados y el manejo de versiones.</w:t>
            </w:r>
          </w:p>
          <w:p w14:paraId="3C5E6549" w14:textId="77777777" w:rsidR="00FF26F2" w:rsidRPr="00DE53D1" w:rsidRDefault="00FF26F2" w:rsidP="00F23FA3">
            <w:pPr>
              <w:pStyle w:val="Prrafodelista"/>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ccesibilidad, seguridad y control de versión</w:t>
            </w:r>
          </w:p>
          <w:p w14:paraId="3C5E654A" w14:textId="77777777" w:rsidR="00FF26F2" w:rsidRPr="00DE53D1" w:rsidRDefault="00FF26F2" w:rsidP="0049194F">
            <w:pPr>
              <w:pStyle w:val="Prrafodelista"/>
              <w:numPr>
                <w:ilvl w:val="0"/>
                <w:numId w:val="4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lastRenderedPageBreak/>
              <w:t>Nivel 3, estructurado. Tipos de requerimientos, funcionales o no funcionales, del negocio o del sistema. Categorizar.</w:t>
            </w:r>
          </w:p>
          <w:p w14:paraId="3C5E654B" w14:textId="77777777" w:rsidR="00FF26F2" w:rsidRPr="00DE53D1" w:rsidRDefault="00FF26F2" w:rsidP="0049194F">
            <w:pPr>
              <w:pStyle w:val="Prrafodelista"/>
              <w:numPr>
                <w:ilvl w:val="0"/>
                <w:numId w:val="4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Nivel 4 Trazabilidad, habiendo implementado los niveles anteriores se puede conocer las relaciones entre requerimientos y de donde vienen jerárquicamente</w:t>
            </w:r>
          </w:p>
          <w:p w14:paraId="3C5E654C" w14:textId="77777777" w:rsidR="00FF26F2" w:rsidRPr="00DE53D1" w:rsidRDefault="00FF26F2" w:rsidP="0049194F">
            <w:pPr>
              <w:pStyle w:val="Prrafodelista"/>
              <w:keepNext/>
              <w:numPr>
                <w:ilvl w:val="0"/>
                <w:numId w:val="49"/>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Nivel 5, integrado, que el cliente este de acuerdo con estos. Tests de cumplimiento de requerimientos, que los cambios se hagan con revisiones y aprobaciones.</w:t>
            </w:r>
          </w:p>
        </w:tc>
      </w:tr>
    </w:tbl>
    <w:p w14:paraId="3C5E654E" w14:textId="77777777" w:rsidR="00FF26F2" w:rsidRPr="00DE53D1" w:rsidRDefault="000E463A" w:rsidP="00F23FA3">
      <w:pPr>
        <w:pStyle w:val="Descripcin"/>
        <w:spacing w:line="360" w:lineRule="auto"/>
        <w:jc w:val="center"/>
        <w:rPr>
          <w:rFonts w:asciiTheme="majorHAnsi" w:hAnsiTheme="majorHAnsi"/>
        </w:rPr>
      </w:pPr>
      <w:bookmarkStart w:id="381" w:name="_Toc417546196"/>
      <w:r w:rsidRPr="00DE53D1">
        <w:rPr>
          <w:rFonts w:asciiTheme="majorHAnsi" w:hAnsiTheme="majorHAnsi"/>
        </w:rPr>
        <w:lastRenderedPageBreak/>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32</w:t>
      </w:r>
      <w:r w:rsidR="005C7733" w:rsidRPr="00DE53D1">
        <w:rPr>
          <w:rFonts w:asciiTheme="majorHAnsi" w:hAnsiTheme="majorHAnsi"/>
        </w:rPr>
        <w:fldChar w:fldCharType="end"/>
      </w:r>
      <w:r w:rsidRPr="00DE53D1">
        <w:rPr>
          <w:rFonts w:asciiTheme="majorHAnsi" w:hAnsiTheme="majorHAnsi"/>
        </w:rPr>
        <w:t>: Rational Software</w:t>
      </w:r>
      <w:bookmarkEnd w:id="381"/>
    </w:p>
    <w:p w14:paraId="3C5E654F" w14:textId="77777777" w:rsidR="004C31BF" w:rsidRPr="00DE53D1" w:rsidRDefault="004C31BF"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550" w14:textId="77777777" w:rsidR="004C31BF" w:rsidRPr="00DE53D1" w:rsidRDefault="004C31BF" w:rsidP="00F23FA3">
      <w:pPr>
        <w:pStyle w:val="Ttulo3"/>
        <w:spacing w:line="360" w:lineRule="auto"/>
        <w:rPr>
          <w:sz w:val="24"/>
          <w:szCs w:val="24"/>
        </w:rPr>
      </w:pPr>
      <w:bookmarkStart w:id="382" w:name="_Toc417547075"/>
      <w:r w:rsidRPr="00DE53D1">
        <w:t>12.2.5 Agile Software Requirements</w:t>
      </w:r>
      <w:bookmarkEnd w:id="382"/>
    </w:p>
    <w:tbl>
      <w:tblPr>
        <w:tblStyle w:val="Sombreadomedio1-nfasis1"/>
        <w:tblW w:w="0" w:type="auto"/>
        <w:tblLook w:val="04A0" w:firstRow="1" w:lastRow="0" w:firstColumn="1" w:lastColumn="0" w:noHBand="0" w:noVBand="1"/>
      </w:tblPr>
      <w:tblGrid>
        <w:gridCol w:w="1809"/>
        <w:gridCol w:w="7019"/>
      </w:tblGrid>
      <w:tr w:rsidR="00FF26F2" w:rsidRPr="00DE53D1" w14:paraId="3C5E6553"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51" w14:textId="77777777" w:rsidR="00FF26F2" w:rsidRPr="00DE53D1" w:rsidRDefault="00FF26F2" w:rsidP="00F23FA3">
            <w:pPr>
              <w:spacing w:line="360" w:lineRule="auto"/>
              <w:jc w:val="center"/>
            </w:pPr>
            <w:r w:rsidRPr="00DE53D1">
              <w:t>ITEM</w:t>
            </w:r>
          </w:p>
        </w:tc>
        <w:tc>
          <w:tcPr>
            <w:tcW w:w="7019" w:type="dxa"/>
          </w:tcPr>
          <w:p w14:paraId="3C5E6552" w14:textId="77777777" w:rsidR="00FF26F2" w:rsidRPr="00DE53D1" w:rsidRDefault="00FF26F2"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FF26F2" w:rsidRPr="00DE53D1" w14:paraId="3C5E6556"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54" w14:textId="77777777" w:rsidR="00FF26F2" w:rsidRPr="00DE53D1" w:rsidRDefault="00FF26F2" w:rsidP="00F23FA3">
            <w:pPr>
              <w:spacing w:line="360" w:lineRule="auto"/>
              <w:jc w:val="center"/>
              <w:rPr>
                <w:b w:val="0"/>
              </w:rPr>
            </w:pPr>
            <w:r w:rsidRPr="00DE53D1">
              <w:rPr>
                <w:b w:val="0"/>
              </w:rPr>
              <w:t>Nombre</w:t>
            </w:r>
          </w:p>
        </w:tc>
        <w:tc>
          <w:tcPr>
            <w:tcW w:w="7019" w:type="dxa"/>
          </w:tcPr>
          <w:p w14:paraId="3C5E6555"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0"/>
                <w:szCs w:val="20"/>
                <w:lang w:val="en-US"/>
              </w:rPr>
            </w:pPr>
            <w:r w:rsidRPr="00DE53D1">
              <w:rPr>
                <w:rFonts w:asciiTheme="majorHAnsi" w:hAnsiTheme="majorHAnsi" w:cs="Arial"/>
                <w:color w:val="000000"/>
                <w:sz w:val="20"/>
                <w:szCs w:val="20"/>
                <w:lang w:val="en-US"/>
              </w:rPr>
              <w:t>Agile Software Requirements</w:t>
            </w:r>
          </w:p>
        </w:tc>
      </w:tr>
      <w:tr w:rsidR="00FF26F2" w:rsidRPr="00DE53D1" w14:paraId="3C5E6559"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57" w14:textId="77777777" w:rsidR="00FF26F2" w:rsidRPr="00DE53D1" w:rsidRDefault="00FF26F2" w:rsidP="00F23FA3">
            <w:pPr>
              <w:spacing w:line="360" w:lineRule="auto"/>
              <w:jc w:val="center"/>
              <w:rPr>
                <w:b w:val="0"/>
              </w:rPr>
            </w:pPr>
            <w:r w:rsidRPr="00DE53D1">
              <w:rPr>
                <w:b w:val="0"/>
              </w:rPr>
              <w:t>Plataforma</w:t>
            </w:r>
          </w:p>
        </w:tc>
        <w:tc>
          <w:tcPr>
            <w:tcW w:w="7019" w:type="dxa"/>
          </w:tcPr>
          <w:p w14:paraId="3C5E6558" w14:textId="77777777" w:rsidR="00FF26F2" w:rsidRPr="00DE53D1" w:rsidRDefault="00FF26F2"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 xml:space="preserve">Libro Miguel </w:t>
            </w:r>
          </w:p>
        </w:tc>
      </w:tr>
      <w:tr w:rsidR="00FF26F2" w:rsidRPr="00DE53D1" w14:paraId="3C5E655C"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5A" w14:textId="77777777" w:rsidR="00FF26F2" w:rsidRPr="00DE53D1" w:rsidRDefault="00FF26F2" w:rsidP="00F23FA3">
            <w:pPr>
              <w:spacing w:line="360" w:lineRule="auto"/>
              <w:jc w:val="center"/>
              <w:rPr>
                <w:b w:val="0"/>
              </w:rPr>
            </w:pPr>
            <w:r w:rsidRPr="00DE53D1">
              <w:rPr>
                <w:b w:val="0"/>
              </w:rPr>
              <w:t>ISBN</w:t>
            </w:r>
          </w:p>
        </w:tc>
        <w:tc>
          <w:tcPr>
            <w:tcW w:w="7019" w:type="dxa"/>
          </w:tcPr>
          <w:p w14:paraId="3C5E655B"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978-0-321-63584-6</w:t>
            </w:r>
          </w:p>
        </w:tc>
      </w:tr>
      <w:tr w:rsidR="00FF26F2" w:rsidRPr="00DE53D1" w14:paraId="3C5E655F"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5D" w14:textId="77777777" w:rsidR="00FF26F2" w:rsidRPr="00DE53D1" w:rsidRDefault="00FF26F2" w:rsidP="00F23FA3">
            <w:pPr>
              <w:spacing w:line="360" w:lineRule="auto"/>
              <w:jc w:val="center"/>
              <w:rPr>
                <w:b w:val="0"/>
              </w:rPr>
            </w:pPr>
            <w:r w:rsidRPr="00DE53D1">
              <w:rPr>
                <w:b w:val="0"/>
              </w:rPr>
              <w:t>Autores</w:t>
            </w:r>
          </w:p>
        </w:tc>
        <w:tc>
          <w:tcPr>
            <w:tcW w:w="7019" w:type="dxa"/>
          </w:tcPr>
          <w:p w14:paraId="3C5E655E" w14:textId="77777777" w:rsidR="00FF26F2" w:rsidRPr="00DE53D1" w:rsidRDefault="00FF26F2"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cs="Arial"/>
                <w:color w:val="000000"/>
                <w:sz w:val="20"/>
                <w:szCs w:val="20"/>
              </w:rPr>
            </w:pPr>
          </w:p>
        </w:tc>
      </w:tr>
      <w:tr w:rsidR="00FF26F2" w:rsidRPr="00DE53D1" w14:paraId="3C5E6569" w14:textId="77777777" w:rsidTr="002E1045">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809" w:type="dxa"/>
          </w:tcPr>
          <w:p w14:paraId="3C5E6560" w14:textId="77777777" w:rsidR="00FF26F2" w:rsidRPr="00DE53D1" w:rsidRDefault="00FF26F2" w:rsidP="00F23FA3">
            <w:pPr>
              <w:spacing w:line="360" w:lineRule="auto"/>
              <w:jc w:val="center"/>
              <w:rPr>
                <w:b w:val="0"/>
              </w:rPr>
            </w:pPr>
            <w:r w:rsidRPr="00DE53D1">
              <w:rPr>
                <w:b w:val="0"/>
              </w:rPr>
              <w:t>Datos importantes</w:t>
            </w:r>
          </w:p>
        </w:tc>
        <w:tc>
          <w:tcPr>
            <w:tcW w:w="7019" w:type="dxa"/>
          </w:tcPr>
          <w:p w14:paraId="3C5E6561" w14:textId="77777777" w:rsidR="00FF26F2" w:rsidRPr="00DE53D1" w:rsidRDefault="00FF26F2" w:rsidP="0049194F">
            <w:pPr>
              <w:pStyle w:val="Prrafodelista"/>
              <w:numPr>
                <w:ilvl w:val="0"/>
                <w:numId w:val="5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oles que deben desempeñar los miembros en métodos agiles (pág. 47)</w:t>
            </w:r>
          </w:p>
          <w:p w14:paraId="3C5E6562" w14:textId="77777777" w:rsidR="00FF26F2" w:rsidRPr="00DE53D1" w:rsidRDefault="00FF26F2" w:rsidP="0049194F">
            <w:pPr>
              <w:pStyle w:val="Prrafodelista"/>
              <w:numPr>
                <w:ilvl w:val="0"/>
                <w:numId w:val="5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estricciones de requerimientos no funcionales (pág. 77)</w:t>
            </w:r>
          </w:p>
          <w:p w14:paraId="3C5E6563" w14:textId="77777777" w:rsidR="00FF26F2" w:rsidRPr="00DE53D1" w:rsidRDefault="00FF26F2" w:rsidP="0049194F">
            <w:pPr>
              <w:pStyle w:val="Prrafodelista"/>
              <w:numPr>
                <w:ilvl w:val="0"/>
                <w:numId w:val="5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Como se relacionan los StakeHolders (pág. 119)</w:t>
            </w:r>
          </w:p>
          <w:p w14:paraId="3C5E6564" w14:textId="77777777" w:rsidR="00FF26F2" w:rsidRPr="00DE53D1" w:rsidRDefault="00FF26F2" w:rsidP="0049194F">
            <w:pPr>
              <w:pStyle w:val="Prrafodelista"/>
              <w:numPr>
                <w:ilvl w:val="0"/>
                <w:numId w:val="5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Identificar tipos de usuarios (pág. 126)</w:t>
            </w:r>
          </w:p>
          <w:p w14:paraId="3C5E6565" w14:textId="77777777" w:rsidR="00FF26F2" w:rsidRPr="00DE53D1" w:rsidRDefault="00FF26F2" w:rsidP="0049194F">
            <w:pPr>
              <w:pStyle w:val="Prrafodelista"/>
              <w:numPr>
                <w:ilvl w:val="0"/>
                <w:numId w:val="5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equerimientos sobre testeo (pág. 183)</w:t>
            </w:r>
          </w:p>
          <w:p w14:paraId="3C5E6566" w14:textId="77777777" w:rsidR="00FF26F2" w:rsidRPr="00DE53D1" w:rsidRDefault="00FF26F2" w:rsidP="0049194F">
            <w:pPr>
              <w:pStyle w:val="Prrafodelista"/>
              <w:numPr>
                <w:ilvl w:val="0"/>
                <w:numId w:val="5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Utilizar un Excel para representar requerimientos (pág. 253)</w:t>
            </w:r>
          </w:p>
          <w:p w14:paraId="3C5E6567" w14:textId="77777777" w:rsidR="00FF26F2" w:rsidRPr="00DE53D1" w:rsidRDefault="00FF26F2" w:rsidP="0049194F">
            <w:pPr>
              <w:pStyle w:val="Prrafodelista"/>
              <w:numPr>
                <w:ilvl w:val="0"/>
                <w:numId w:val="5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Tipos de priorización (pág. 261)</w:t>
            </w:r>
          </w:p>
          <w:p w14:paraId="3C5E6568" w14:textId="77777777" w:rsidR="00FF26F2" w:rsidRPr="00DE53D1" w:rsidRDefault="00FF26F2" w:rsidP="0049194F">
            <w:pPr>
              <w:pStyle w:val="Prrafodelista"/>
              <w:keepNext/>
              <w:numPr>
                <w:ilvl w:val="0"/>
                <w:numId w:val="50"/>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Expresar requerimientos no funcionales como casos de uso(pág. 342)</w:t>
            </w:r>
          </w:p>
        </w:tc>
      </w:tr>
    </w:tbl>
    <w:p w14:paraId="3C5E656A" w14:textId="77777777" w:rsidR="00FF26F2" w:rsidRPr="00DE53D1" w:rsidRDefault="004C31BF" w:rsidP="00F23FA3">
      <w:pPr>
        <w:pStyle w:val="Descripcin"/>
        <w:spacing w:line="360" w:lineRule="auto"/>
        <w:jc w:val="center"/>
        <w:rPr>
          <w:rFonts w:asciiTheme="majorHAnsi" w:hAnsiTheme="majorHAnsi"/>
        </w:rPr>
      </w:pPr>
      <w:bookmarkStart w:id="383" w:name="_Toc417546197"/>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33</w:t>
      </w:r>
      <w:r w:rsidR="005C7733" w:rsidRPr="00DE53D1">
        <w:rPr>
          <w:rFonts w:asciiTheme="majorHAnsi" w:hAnsiTheme="majorHAnsi"/>
        </w:rPr>
        <w:fldChar w:fldCharType="end"/>
      </w:r>
      <w:r w:rsidRPr="00DE53D1">
        <w:rPr>
          <w:rFonts w:asciiTheme="majorHAnsi" w:hAnsiTheme="majorHAnsi"/>
        </w:rPr>
        <w:t>: Agile Software Requirements</w:t>
      </w:r>
      <w:bookmarkEnd w:id="383"/>
    </w:p>
    <w:p w14:paraId="3C5E656B" w14:textId="77777777" w:rsidR="00F740DF" w:rsidRPr="00DE53D1" w:rsidRDefault="00F740DF"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56C" w14:textId="77777777" w:rsidR="00F740DF" w:rsidRPr="00DE53D1" w:rsidRDefault="00F740DF" w:rsidP="00F23FA3">
      <w:pPr>
        <w:pStyle w:val="Ttulo3"/>
        <w:spacing w:line="360" w:lineRule="auto"/>
        <w:rPr>
          <w:sz w:val="24"/>
          <w:szCs w:val="24"/>
        </w:rPr>
      </w:pPr>
      <w:bookmarkStart w:id="384" w:name="_Toc417547076"/>
      <w:r w:rsidRPr="00DE53D1">
        <w:t>12.2.5 Software amp Systems Requirements</w:t>
      </w:r>
      <w:bookmarkEnd w:id="384"/>
    </w:p>
    <w:tbl>
      <w:tblPr>
        <w:tblStyle w:val="Sombreadomedio1-nfasis1"/>
        <w:tblW w:w="0" w:type="auto"/>
        <w:tblLook w:val="04A0" w:firstRow="1" w:lastRow="0" w:firstColumn="1" w:lastColumn="0" w:noHBand="0" w:noVBand="1"/>
      </w:tblPr>
      <w:tblGrid>
        <w:gridCol w:w="1809"/>
        <w:gridCol w:w="7245"/>
      </w:tblGrid>
      <w:tr w:rsidR="00FF26F2" w:rsidRPr="00DE53D1" w14:paraId="3C5E656F"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6D" w14:textId="77777777" w:rsidR="00FF26F2" w:rsidRPr="00DE53D1" w:rsidRDefault="00FF26F2" w:rsidP="00F23FA3">
            <w:pPr>
              <w:spacing w:line="360" w:lineRule="auto"/>
              <w:jc w:val="center"/>
            </w:pPr>
            <w:r w:rsidRPr="00DE53D1">
              <w:t>ITEM</w:t>
            </w:r>
          </w:p>
        </w:tc>
        <w:tc>
          <w:tcPr>
            <w:tcW w:w="7245" w:type="dxa"/>
          </w:tcPr>
          <w:p w14:paraId="3C5E656E" w14:textId="77777777" w:rsidR="00FF26F2" w:rsidRPr="00DE53D1" w:rsidRDefault="00FF26F2"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FF26F2" w:rsidRPr="002E1045" w14:paraId="3C5E6572"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70" w14:textId="77777777" w:rsidR="00FF26F2" w:rsidRPr="00DE53D1" w:rsidRDefault="00FF26F2" w:rsidP="00F23FA3">
            <w:pPr>
              <w:spacing w:line="360" w:lineRule="auto"/>
              <w:jc w:val="center"/>
              <w:rPr>
                <w:b w:val="0"/>
              </w:rPr>
            </w:pPr>
            <w:r w:rsidRPr="00DE53D1">
              <w:rPr>
                <w:b w:val="0"/>
              </w:rPr>
              <w:lastRenderedPageBreak/>
              <w:t>Nombre</w:t>
            </w:r>
          </w:p>
        </w:tc>
        <w:tc>
          <w:tcPr>
            <w:tcW w:w="7245" w:type="dxa"/>
          </w:tcPr>
          <w:p w14:paraId="3C5E6571"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0"/>
                <w:szCs w:val="20"/>
                <w:lang w:val="en-US"/>
              </w:rPr>
            </w:pPr>
            <w:r w:rsidRPr="00DE53D1">
              <w:rPr>
                <w:rFonts w:asciiTheme="majorHAnsi" w:hAnsiTheme="majorHAnsi" w:cs="Arial"/>
                <w:color w:val="000000"/>
                <w:sz w:val="20"/>
                <w:szCs w:val="20"/>
                <w:lang w:val="en-US"/>
              </w:rPr>
              <w:t>2009__Software__amp__Systems_Requirements_Engineering__In_Practice</w:t>
            </w:r>
          </w:p>
        </w:tc>
      </w:tr>
      <w:tr w:rsidR="00FF26F2" w:rsidRPr="00DE53D1" w14:paraId="3C5E6575"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73" w14:textId="77777777" w:rsidR="00FF26F2" w:rsidRPr="00DE53D1" w:rsidRDefault="00FF26F2" w:rsidP="00F23FA3">
            <w:pPr>
              <w:spacing w:line="360" w:lineRule="auto"/>
              <w:jc w:val="center"/>
              <w:rPr>
                <w:b w:val="0"/>
              </w:rPr>
            </w:pPr>
            <w:r w:rsidRPr="00DE53D1">
              <w:rPr>
                <w:b w:val="0"/>
              </w:rPr>
              <w:t>Plataforma</w:t>
            </w:r>
          </w:p>
        </w:tc>
        <w:tc>
          <w:tcPr>
            <w:tcW w:w="7245" w:type="dxa"/>
          </w:tcPr>
          <w:p w14:paraId="3C5E6574" w14:textId="77777777" w:rsidR="00FF26F2" w:rsidRPr="00DE53D1" w:rsidRDefault="00FF26F2"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 xml:space="preserve">Libro Miguel </w:t>
            </w:r>
          </w:p>
        </w:tc>
      </w:tr>
      <w:tr w:rsidR="00FF26F2" w:rsidRPr="00DE53D1" w14:paraId="3C5E6578"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76" w14:textId="77777777" w:rsidR="00FF26F2" w:rsidRPr="00DE53D1" w:rsidRDefault="00FF26F2" w:rsidP="00F23FA3">
            <w:pPr>
              <w:spacing w:line="360" w:lineRule="auto"/>
              <w:jc w:val="center"/>
              <w:rPr>
                <w:b w:val="0"/>
              </w:rPr>
            </w:pPr>
            <w:r w:rsidRPr="00DE53D1">
              <w:rPr>
                <w:b w:val="0"/>
              </w:rPr>
              <w:t>ISBN</w:t>
            </w:r>
          </w:p>
        </w:tc>
        <w:tc>
          <w:tcPr>
            <w:tcW w:w="7245" w:type="dxa"/>
          </w:tcPr>
          <w:p w14:paraId="3C5E6577"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978-0-07-160548-9</w:t>
            </w:r>
          </w:p>
        </w:tc>
      </w:tr>
      <w:tr w:rsidR="00FF26F2" w:rsidRPr="00DE53D1" w14:paraId="3C5E657B"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79" w14:textId="77777777" w:rsidR="00FF26F2" w:rsidRPr="00DE53D1" w:rsidRDefault="00FF26F2" w:rsidP="00F23FA3">
            <w:pPr>
              <w:spacing w:line="360" w:lineRule="auto"/>
              <w:jc w:val="center"/>
              <w:rPr>
                <w:b w:val="0"/>
              </w:rPr>
            </w:pPr>
            <w:r w:rsidRPr="00DE53D1">
              <w:rPr>
                <w:b w:val="0"/>
              </w:rPr>
              <w:t>Autores</w:t>
            </w:r>
          </w:p>
        </w:tc>
        <w:tc>
          <w:tcPr>
            <w:tcW w:w="7245" w:type="dxa"/>
          </w:tcPr>
          <w:p w14:paraId="3C5E657A" w14:textId="77777777" w:rsidR="00FF26F2" w:rsidRPr="00DE53D1" w:rsidRDefault="00FF26F2"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cs="Arial"/>
                <w:color w:val="000000"/>
                <w:sz w:val="20"/>
                <w:szCs w:val="20"/>
              </w:rPr>
            </w:pPr>
          </w:p>
        </w:tc>
      </w:tr>
      <w:tr w:rsidR="00FF26F2" w:rsidRPr="00DE53D1" w14:paraId="3C5E6580" w14:textId="77777777" w:rsidTr="002E1045">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809" w:type="dxa"/>
          </w:tcPr>
          <w:p w14:paraId="3C5E657C" w14:textId="77777777" w:rsidR="00FF26F2" w:rsidRPr="00DE53D1" w:rsidRDefault="00FF26F2" w:rsidP="00F23FA3">
            <w:pPr>
              <w:spacing w:line="360" w:lineRule="auto"/>
              <w:jc w:val="center"/>
              <w:rPr>
                <w:b w:val="0"/>
              </w:rPr>
            </w:pPr>
            <w:r w:rsidRPr="00DE53D1">
              <w:rPr>
                <w:b w:val="0"/>
              </w:rPr>
              <w:t>Datos importantes</w:t>
            </w:r>
          </w:p>
        </w:tc>
        <w:tc>
          <w:tcPr>
            <w:tcW w:w="7245" w:type="dxa"/>
          </w:tcPr>
          <w:p w14:paraId="3C5E657D" w14:textId="77777777" w:rsidR="00FF26F2" w:rsidRPr="00DE53D1" w:rsidRDefault="00FF26F2" w:rsidP="0049194F">
            <w:pPr>
              <w:pStyle w:val="Prrafodelista"/>
              <w:numPr>
                <w:ilvl w:val="0"/>
                <w:numId w:val="5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étodos de elicitación de requerimientos (pág. 48)</w:t>
            </w:r>
          </w:p>
          <w:p w14:paraId="3C5E657E" w14:textId="77777777" w:rsidR="00FF26F2" w:rsidRPr="00DE53D1" w:rsidRDefault="00FF26F2" w:rsidP="0049194F">
            <w:pPr>
              <w:pStyle w:val="Prrafodelista"/>
              <w:numPr>
                <w:ilvl w:val="0"/>
                <w:numId w:val="5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Atributos de calidad de requerimientos (pág. 132)</w:t>
            </w:r>
          </w:p>
          <w:p w14:paraId="3C5E657F" w14:textId="77777777" w:rsidR="00FF26F2" w:rsidRPr="00DE53D1" w:rsidRDefault="00FF26F2" w:rsidP="0049194F">
            <w:pPr>
              <w:pStyle w:val="Prrafodelista"/>
              <w:keepNext/>
              <w:numPr>
                <w:ilvl w:val="0"/>
                <w:numId w:val="51"/>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Medidas y métricas (pág. 204)</w:t>
            </w:r>
          </w:p>
        </w:tc>
      </w:tr>
    </w:tbl>
    <w:p w14:paraId="3C5E6581" w14:textId="77777777" w:rsidR="00FF26F2" w:rsidRPr="00DE53D1" w:rsidRDefault="00F740DF" w:rsidP="00F23FA3">
      <w:pPr>
        <w:pStyle w:val="Descripcin"/>
        <w:spacing w:line="360" w:lineRule="auto"/>
        <w:jc w:val="center"/>
        <w:rPr>
          <w:rFonts w:asciiTheme="majorHAnsi" w:hAnsiTheme="majorHAnsi"/>
        </w:rPr>
      </w:pPr>
      <w:bookmarkStart w:id="385" w:name="_Toc417546198"/>
      <w:r w:rsidRPr="00DE53D1">
        <w:rPr>
          <w:rFonts w:asciiTheme="majorHAnsi" w:hAnsiTheme="majorHAnsi"/>
        </w:rPr>
        <w:t xml:space="preserve">Tabla </w:t>
      </w:r>
      <w:r w:rsidR="005C7733" w:rsidRPr="00DE53D1">
        <w:rPr>
          <w:rFonts w:asciiTheme="majorHAnsi" w:hAnsiTheme="majorHAnsi"/>
        </w:rPr>
        <w:fldChar w:fldCharType="begin"/>
      </w:r>
      <w:r w:rsidRPr="00DE53D1">
        <w:rPr>
          <w:rFonts w:asciiTheme="majorHAnsi" w:hAnsiTheme="majorHAnsi"/>
        </w:rPr>
        <w:instrText xml:space="preserve"> SEQ Tabla \* ARABIC </w:instrText>
      </w:r>
      <w:r w:rsidR="005C7733" w:rsidRPr="00DE53D1">
        <w:rPr>
          <w:rFonts w:asciiTheme="majorHAnsi" w:hAnsiTheme="majorHAnsi"/>
        </w:rPr>
        <w:fldChar w:fldCharType="separate"/>
      </w:r>
      <w:r w:rsidR="000D294A" w:rsidRPr="00DE53D1">
        <w:rPr>
          <w:rFonts w:asciiTheme="majorHAnsi" w:hAnsiTheme="majorHAnsi"/>
          <w:noProof/>
        </w:rPr>
        <w:t>34</w:t>
      </w:r>
      <w:r w:rsidR="005C7733" w:rsidRPr="00DE53D1">
        <w:rPr>
          <w:rFonts w:asciiTheme="majorHAnsi" w:hAnsiTheme="majorHAnsi"/>
        </w:rPr>
        <w:fldChar w:fldCharType="end"/>
      </w:r>
      <w:r w:rsidRPr="00DE53D1">
        <w:rPr>
          <w:rFonts w:asciiTheme="majorHAnsi" w:hAnsiTheme="majorHAnsi"/>
        </w:rPr>
        <w:t>: Software amp Systems Requirements</w:t>
      </w:r>
      <w:bookmarkEnd w:id="385"/>
    </w:p>
    <w:p w14:paraId="3C5E6582" w14:textId="77777777" w:rsidR="00F740DF" w:rsidRPr="00DE53D1" w:rsidRDefault="00F740DF" w:rsidP="00F23FA3">
      <w:pPr>
        <w:spacing w:line="360" w:lineRule="auto"/>
        <w:jc w:val="center"/>
        <w:rPr>
          <w:rFonts w:asciiTheme="majorHAnsi" w:hAnsiTheme="majorHAnsi"/>
          <w:sz w:val="24"/>
          <w:szCs w:val="24"/>
        </w:rPr>
      </w:pPr>
      <w:r w:rsidRPr="00DE53D1">
        <w:rPr>
          <w:rFonts w:asciiTheme="majorHAnsi" w:hAnsiTheme="majorHAnsi"/>
          <w:b/>
          <w:sz w:val="24"/>
          <w:szCs w:val="24"/>
        </w:rPr>
        <w:t xml:space="preserve">Nota: </w:t>
      </w:r>
      <w:r w:rsidRPr="00DE53D1">
        <w:rPr>
          <w:rFonts w:asciiTheme="majorHAnsi" w:hAnsiTheme="majorHAnsi"/>
          <w:sz w:val="24"/>
          <w:szCs w:val="24"/>
        </w:rPr>
        <w:t>Tabla realizada por RAWR</w:t>
      </w:r>
    </w:p>
    <w:p w14:paraId="3C5E6583" w14:textId="77777777" w:rsidR="00D5090C" w:rsidRPr="00DE53D1" w:rsidRDefault="00D5090C" w:rsidP="00F23FA3">
      <w:pPr>
        <w:pStyle w:val="Ttulo3"/>
        <w:spacing w:line="360" w:lineRule="auto"/>
        <w:rPr>
          <w:sz w:val="24"/>
          <w:szCs w:val="24"/>
        </w:rPr>
      </w:pPr>
      <w:bookmarkStart w:id="386" w:name="_Toc417547077"/>
      <w:r w:rsidRPr="00DE53D1">
        <w:t>12.2.6 Springer Requirements Engineering</w:t>
      </w:r>
      <w:bookmarkEnd w:id="386"/>
    </w:p>
    <w:tbl>
      <w:tblPr>
        <w:tblStyle w:val="Sombreadomedio1-nfasis1"/>
        <w:tblW w:w="0" w:type="auto"/>
        <w:tblLook w:val="04A0" w:firstRow="1" w:lastRow="0" w:firstColumn="1" w:lastColumn="0" w:noHBand="0" w:noVBand="1"/>
      </w:tblPr>
      <w:tblGrid>
        <w:gridCol w:w="1809"/>
        <w:gridCol w:w="7245"/>
      </w:tblGrid>
      <w:tr w:rsidR="00FF26F2" w:rsidRPr="00DE53D1" w14:paraId="3C5E6586" w14:textId="77777777" w:rsidTr="002E1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84" w14:textId="77777777" w:rsidR="00FF26F2" w:rsidRPr="00DE53D1" w:rsidRDefault="00FF26F2" w:rsidP="00F23FA3">
            <w:pPr>
              <w:spacing w:line="360" w:lineRule="auto"/>
              <w:jc w:val="center"/>
            </w:pPr>
            <w:r w:rsidRPr="00DE53D1">
              <w:t>ITEM</w:t>
            </w:r>
          </w:p>
        </w:tc>
        <w:tc>
          <w:tcPr>
            <w:tcW w:w="7245" w:type="dxa"/>
          </w:tcPr>
          <w:p w14:paraId="3C5E6585" w14:textId="77777777" w:rsidR="00FF26F2" w:rsidRPr="00DE53D1" w:rsidRDefault="00FF26F2" w:rsidP="00F23FA3">
            <w:pPr>
              <w:spacing w:line="360" w:lineRule="auto"/>
              <w:jc w:val="center"/>
              <w:cnfStyle w:val="100000000000" w:firstRow="1" w:lastRow="0" w:firstColumn="0" w:lastColumn="0" w:oddVBand="0" w:evenVBand="0" w:oddHBand="0" w:evenHBand="0" w:firstRowFirstColumn="0" w:firstRowLastColumn="0" w:lastRowFirstColumn="0" w:lastRowLastColumn="0"/>
            </w:pPr>
            <w:r w:rsidRPr="00DE53D1">
              <w:t>DESCRIPCIÓN</w:t>
            </w:r>
          </w:p>
        </w:tc>
      </w:tr>
      <w:tr w:rsidR="00FF26F2" w:rsidRPr="00DE53D1" w14:paraId="3C5E6589"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87" w14:textId="77777777" w:rsidR="00FF26F2" w:rsidRPr="00DE53D1" w:rsidRDefault="00FF26F2" w:rsidP="00F23FA3">
            <w:pPr>
              <w:spacing w:line="360" w:lineRule="auto"/>
              <w:jc w:val="center"/>
              <w:rPr>
                <w:b w:val="0"/>
              </w:rPr>
            </w:pPr>
            <w:r w:rsidRPr="00DE53D1">
              <w:rPr>
                <w:b w:val="0"/>
              </w:rPr>
              <w:t>Nombre</w:t>
            </w:r>
          </w:p>
        </w:tc>
        <w:tc>
          <w:tcPr>
            <w:tcW w:w="7245" w:type="dxa"/>
          </w:tcPr>
          <w:p w14:paraId="3C5E6588"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0"/>
                <w:szCs w:val="20"/>
              </w:rPr>
            </w:pPr>
            <w:r w:rsidRPr="00DE53D1">
              <w:rPr>
                <w:rFonts w:asciiTheme="majorHAnsi" w:hAnsiTheme="majorHAnsi" w:cs="Arial"/>
                <w:color w:val="000000"/>
                <w:sz w:val="20"/>
                <w:szCs w:val="20"/>
              </w:rPr>
              <w:t>2005_Springer_Requirements Engineering</w:t>
            </w:r>
          </w:p>
        </w:tc>
      </w:tr>
      <w:tr w:rsidR="00FF26F2" w:rsidRPr="00DE53D1" w14:paraId="3C5E658C"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8A" w14:textId="77777777" w:rsidR="00FF26F2" w:rsidRPr="00DE53D1" w:rsidRDefault="00FF26F2" w:rsidP="00F23FA3">
            <w:pPr>
              <w:spacing w:line="360" w:lineRule="auto"/>
              <w:jc w:val="center"/>
              <w:rPr>
                <w:b w:val="0"/>
              </w:rPr>
            </w:pPr>
            <w:r w:rsidRPr="00DE53D1">
              <w:rPr>
                <w:b w:val="0"/>
              </w:rPr>
              <w:t>Plataforma</w:t>
            </w:r>
          </w:p>
        </w:tc>
        <w:tc>
          <w:tcPr>
            <w:tcW w:w="7245" w:type="dxa"/>
          </w:tcPr>
          <w:p w14:paraId="3C5E658B" w14:textId="77777777" w:rsidR="00FF26F2" w:rsidRPr="00DE53D1" w:rsidRDefault="00FF26F2" w:rsidP="00F23FA3">
            <w:pPr>
              <w:spacing w:line="360" w:lineRule="auto"/>
              <w:jc w:val="center"/>
              <w:cnfStyle w:val="000000010000" w:firstRow="0" w:lastRow="0" w:firstColumn="0" w:lastColumn="0" w:oddVBand="0" w:evenVBand="0" w:oddHBand="0" w:evenHBand="1" w:firstRowFirstColumn="0" w:firstRowLastColumn="0" w:lastRowFirstColumn="0" w:lastRowLastColumn="0"/>
              <w:rPr>
                <w:rFonts w:asciiTheme="majorHAnsi" w:hAnsiTheme="majorHAnsi"/>
              </w:rPr>
            </w:pPr>
            <w:r w:rsidRPr="00DE53D1">
              <w:rPr>
                <w:rFonts w:asciiTheme="majorHAnsi" w:hAnsiTheme="majorHAnsi"/>
              </w:rPr>
              <w:t xml:space="preserve">Libro Miguel </w:t>
            </w:r>
          </w:p>
        </w:tc>
      </w:tr>
      <w:tr w:rsidR="00FF26F2" w:rsidRPr="00DE53D1" w14:paraId="3C5E658F" w14:textId="77777777" w:rsidTr="002E1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8D" w14:textId="77777777" w:rsidR="00FF26F2" w:rsidRPr="00DE53D1" w:rsidRDefault="00FF26F2" w:rsidP="00F23FA3">
            <w:pPr>
              <w:spacing w:line="360" w:lineRule="auto"/>
              <w:jc w:val="center"/>
              <w:rPr>
                <w:b w:val="0"/>
              </w:rPr>
            </w:pPr>
            <w:r w:rsidRPr="00DE53D1">
              <w:rPr>
                <w:b w:val="0"/>
              </w:rPr>
              <w:t>ISBN</w:t>
            </w:r>
          </w:p>
        </w:tc>
        <w:tc>
          <w:tcPr>
            <w:tcW w:w="7245" w:type="dxa"/>
          </w:tcPr>
          <w:p w14:paraId="3C5E658E" w14:textId="77777777" w:rsidR="00FF26F2" w:rsidRPr="00DE53D1" w:rsidRDefault="00FF26F2" w:rsidP="00F23FA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000000"/>
                <w:sz w:val="20"/>
                <w:szCs w:val="20"/>
              </w:rPr>
            </w:pPr>
            <w:r w:rsidRPr="00DE53D1">
              <w:rPr>
                <w:rFonts w:asciiTheme="majorHAnsi" w:hAnsiTheme="majorHAnsi" w:cs="Arial"/>
                <w:color w:val="000000"/>
                <w:sz w:val="20"/>
                <w:szCs w:val="20"/>
              </w:rPr>
              <w:t>978-1852338792</w:t>
            </w:r>
          </w:p>
        </w:tc>
      </w:tr>
      <w:tr w:rsidR="00FF26F2" w:rsidRPr="00DE53D1" w14:paraId="3C5E6592" w14:textId="77777777" w:rsidTr="002E1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C5E6590" w14:textId="77777777" w:rsidR="00FF26F2" w:rsidRPr="00DE53D1" w:rsidRDefault="00FF26F2" w:rsidP="00F23FA3">
            <w:pPr>
              <w:spacing w:line="360" w:lineRule="auto"/>
              <w:jc w:val="center"/>
              <w:rPr>
                <w:b w:val="0"/>
              </w:rPr>
            </w:pPr>
            <w:r w:rsidRPr="00DE53D1">
              <w:rPr>
                <w:b w:val="0"/>
              </w:rPr>
              <w:t>Autores</w:t>
            </w:r>
          </w:p>
        </w:tc>
        <w:tc>
          <w:tcPr>
            <w:tcW w:w="7245" w:type="dxa"/>
          </w:tcPr>
          <w:p w14:paraId="3C5E6591" w14:textId="77777777" w:rsidR="00FF26F2" w:rsidRPr="00DE53D1" w:rsidRDefault="00FF26F2" w:rsidP="00F23FA3">
            <w:pPr>
              <w:spacing w:line="360" w:lineRule="auto"/>
              <w:cnfStyle w:val="000000010000" w:firstRow="0" w:lastRow="0" w:firstColumn="0" w:lastColumn="0" w:oddVBand="0" w:evenVBand="0" w:oddHBand="0" w:evenHBand="1" w:firstRowFirstColumn="0" w:firstRowLastColumn="0" w:lastRowFirstColumn="0" w:lastRowLastColumn="0"/>
              <w:rPr>
                <w:rFonts w:asciiTheme="majorHAnsi" w:hAnsiTheme="majorHAnsi" w:cs="Arial"/>
                <w:color w:val="000000"/>
                <w:sz w:val="20"/>
                <w:szCs w:val="20"/>
              </w:rPr>
            </w:pPr>
          </w:p>
        </w:tc>
      </w:tr>
      <w:tr w:rsidR="00FF26F2" w:rsidRPr="00DE53D1" w14:paraId="3C5E6597" w14:textId="77777777" w:rsidTr="002E1045">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809" w:type="dxa"/>
          </w:tcPr>
          <w:p w14:paraId="3C5E6593" w14:textId="77777777" w:rsidR="00FF26F2" w:rsidRPr="00DE53D1" w:rsidRDefault="00FF26F2" w:rsidP="00F23FA3">
            <w:pPr>
              <w:spacing w:line="360" w:lineRule="auto"/>
              <w:jc w:val="center"/>
              <w:rPr>
                <w:b w:val="0"/>
              </w:rPr>
            </w:pPr>
            <w:r w:rsidRPr="00DE53D1">
              <w:rPr>
                <w:b w:val="0"/>
              </w:rPr>
              <w:t>Datos importantes</w:t>
            </w:r>
          </w:p>
        </w:tc>
        <w:tc>
          <w:tcPr>
            <w:tcW w:w="7245" w:type="dxa"/>
          </w:tcPr>
          <w:p w14:paraId="3C5E6594" w14:textId="77777777" w:rsidR="00FF26F2" w:rsidRPr="00DE53D1" w:rsidRDefault="00FF26F2" w:rsidP="0049194F">
            <w:pPr>
              <w:pStyle w:val="Prrafodelista"/>
              <w:numPr>
                <w:ilvl w:val="0"/>
                <w:numId w:val="52"/>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Requerimientos y calidad (pág. 6)</w:t>
            </w:r>
          </w:p>
          <w:p w14:paraId="3C5E6595" w14:textId="77777777" w:rsidR="00FF26F2" w:rsidRPr="00DE53D1" w:rsidRDefault="00FF26F2" w:rsidP="0049194F">
            <w:pPr>
              <w:pStyle w:val="Prrafodelista"/>
              <w:numPr>
                <w:ilvl w:val="0"/>
                <w:numId w:val="52"/>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Granularidad de los requerimientos (pág. 83)</w:t>
            </w:r>
          </w:p>
          <w:p w14:paraId="3C5E6596" w14:textId="77777777" w:rsidR="00FF26F2" w:rsidRPr="00DE53D1" w:rsidRDefault="00FF26F2" w:rsidP="0049194F">
            <w:pPr>
              <w:pStyle w:val="Prrafodelista"/>
              <w:keepNext/>
              <w:numPr>
                <w:ilvl w:val="0"/>
                <w:numId w:val="52"/>
              </w:numPr>
              <w:spacing w:line="360" w:lineRule="auto"/>
              <w:jc w:val="left"/>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E53D1">
              <w:rPr>
                <w:rFonts w:asciiTheme="majorHAnsi" w:hAnsiTheme="majorHAnsi"/>
              </w:rPr>
              <w:t>Criterios para escribir enunciados de requerimientos (pág. 85)</w:t>
            </w:r>
          </w:p>
        </w:tc>
      </w:tr>
    </w:tbl>
    <w:p w14:paraId="3C5E6598" w14:textId="77777777" w:rsidR="00FF26F2" w:rsidRPr="00E85105" w:rsidRDefault="00D5090C" w:rsidP="00F23FA3">
      <w:pPr>
        <w:pStyle w:val="Descripcin"/>
        <w:spacing w:line="360" w:lineRule="auto"/>
        <w:jc w:val="center"/>
        <w:rPr>
          <w:rFonts w:asciiTheme="majorHAnsi" w:hAnsiTheme="majorHAnsi"/>
          <w:lang w:val="en-US"/>
        </w:rPr>
      </w:pPr>
      <w:bookmarkStart w:id="387" w:name="_Toc417546199"/>
      <w:r w:rsidRPr="00E85105">
        <w:rPr>
          <w:rFonts w:asciiTheme="majorHAnsi" w:hAnsiTheme="majorHAnsi"/>
          <w:lang w:val="en-US"/>
        </w:rPr>
        <w:t xml:space="preserve">Tabla </w:t>
      </w:r>
      <w:r w:rsidR="005C7733" w:rsidRPr="00DE53D1">
        <w:rPr>
          <w:rFonts w:asciiTheme="majorHAnsi" w:hAnsiTheme="majorHAnsi"/>
        </w:rPr>
        <w:fldChar w:fldCharType="begin"/>
      </w:r>
      <w:r w:rsidRPr="00E85105">
        <w:rPr>
          <w:rFonts w:asciiTheme="majorHAnsi" w:hAnsiTheme="majorHAnsi"/>
          <w:lang w:val="en-US"/>
        </w:rPr>
        <w:instrText xml:space="preserve"> SEQ Tabla \* ARABIC </w:instrText>
      </w:r>
      <w:r w:rsidR="005C7733" w:rsidRPr="00DE53D1">
        <w:rPr>
          <w:rFonts w:asciiTheme="majorHAnsi" w:hAnsiTheme="majorHAnsi"/>
        </w:rPr>
        <w:fldChar w:fldCharType="separate"/>
      </w:r>
      <w:r w:rsidR="000D294A" w:rsidRPr="00E85105">
        <w:rPr>
          <w:rFonts w:asciiTheme="majorHAnsi" w:hAnsiTheme="majorHAnsi"/>
          <w:noProof/>
          <w:lang w:val="en-US"/>
        </w:rPr>
        <w:t>35</w:t>
      </w:r>
      <w:r w:rsidR="005C7733" w:rsidRPr="00DE53D1">
        <w:rPr>
          <w:rFonts w:asciiTheme="majorHAnsi" w:hAnsiTheme="majorHAnsi"/>
        </w:rPr>
        <w:fldChar w:fldCharType="end"/>
      </w:r>
      <w:r w:rsidRPr="00E85105">
        <w:rPr>
          <w:rFonts w:asciiTheme="majorHAnsi" w:hAnsiTheme="majorHAnsi"/>
          <w:lang w:val="en-US"/>
        </w:rPr>
        <w:t>: Springer Requirements Engineering</w:t>
      </w:r>
      <w:bookmarkEnd w:id="387"/>
    </w:p>
    <w:p w14:paraId="3C5E6599" w14:textId="77777777" w:rsidR="00D5090C" w:rsidRPr="00E85105" w:rsidRDefault="00D5090C" w:rsidP="00F23FA3">
      <w:pPr>
        <w:spacing w:line="360" w:lineRule="auto"/>
        <w:jc w:val="center"/>
        <w:rPr>
          <w:rFonts w:asciiTheme="majorHAnsi" w:hAnsiTheme="majorHAnsi"/>
          <w:sz w:val="24"/>
          <w:szCs w:val="24"/>
          <w:lang w:val="en-US"/>
        </w:rPr>
      </w:pPr>
      <w:r w:rsidRPr="00E85105">
        <w:rPr>
          <w:rFonts w:asciiTheme="majorHAnsi" w:hAnsiTheme="majorHAnsi"/>
          <w:b/>
          <w:sz w:val="24"/>
          <w:szCs w:val="24"/>
          <w:lang w:val="en-US"/>
        </w:rPr>
        <w:t xml:space="preserve">Nota: </w:t>
      </w:r>
      <w:r w:rsidRPr="00E85105">
        <w:rPr>
          <w:rFonts w:asciiTheme="majorHAnsi" w:hAnsiTheme="majorHAnsi"/>
          <w:sz w:val="24"/>
          <w:szCs w:val="24"/>
          <w:lang w:val="en-US"/>
        </w:rPr>
        <w:t>Tabla realizada por RAWR</w:t>
      </w:r>
    </w:p>
    <w:p w14:paraId="3C5E659A" w14:textId="77777777" w:rsidR="008B3F59" w:rsidRPr="00E85105" w:rsidRDefault="008B3F59" w:rsidP="00F23FA3">
      <w:pPr>
        <w:spacing w:line="360" w:lineRule="auto"/>
        <w:jc w:val="center"/>
        <w:rPr>
          <w:rFonts w:asciiTheme="majorHAnsi" w:hAnsiTheme="majorHAnsi"/>
          <w:sz w:val="24"/>
          <w:szCs w:val="24"/>
          <w:lang w:val="en-US"/>
        </w:rPr>
      </w:pPr>
    </w:p>
    <w:p w14:paraId="3C5E659B" w14:textId="77777777" w:rsidR="008B3F59" w:rsidRPr="00E85105" w:rsidRDefault="008B3F59" w:rsidP="00F23FA3">
      <w:pPr>
        <w:spacing w:line="360" w:lineRule="auto"/>
        <w:jc w:val="center"/>
        <w:rPr>
          <w:rFonts w:asciiTheme="majorHAnsi" w:hAnsiTheme="majorHAnsi"/>
          <w:sz w:val="24"/>
          <w:szCs w:val="24"/>
          <w:lang w:val="en-US"/>
        </w:rPr>
      </w:pPr>
    </w:p>
    <w:p w14:paraId="3C5E659C" w14:textId="77777777" w:rsidR="008B3F59" w:rsidRPr="00E85105" w:rsidRDefault="008B3F59" w:rsidP="00F23FA3">
      <w:pPr>
        <w:spacing w:line="360" w:lineRule="auto"/>
        <w:jc w:val="center"/>
        <w:rPr>
          <w:rFonts w:asciiTheme="majorHAnsi" w:hAnsiTheme="majorHAnsi"/>
          <w:sz w:val="24"/>
          <w:szCs w:val="24"/>
          <w:lang w:val="en-US"/>
        </w:rPr>
      </w:pPr>
    </w:p>
    <w:p w14:paraId="3C5E659D" w14:textId="77777777" w:rsidR="008B3F59" w:rsidRPr="00E85105" w:rsidRDefault="008B3F59" w:rsidP="00F23FA3">
      <w:pPr>
        <w:spacing w:line="360" w:lineRule="auto"/>
        <w:jc w:val="center"/>
        <w:rPr>
          <w:rFonts w:asciiTheme="majorHAnsi" w:hAnsiTheme="majorHAnsi"/>
          <w:sz w:val="24"/>
          <w:szCs w:val="24"/>
          <w:lang w:val="en-US"/>
        </w:rPr>
      </w:pPr>
    </w:p>
    <w:p w14:paraId="3C5E659E" w14:textId="77777777" w:rsidR="008B3F59" w:rsidRPr="00E85105" w:rsidRDefault="008B3F59" w:rsidP="00F23FA3">
      <w:pPr>
        <w:spacing w:line="360" w:lineRule="auto"/>
        <w:jc w:val="center"/>
        <w:rPr>
          <w:rFonts w:asciiTheme="majorHAnsi" w:hAnsiTheme="majorHAnsi"/>
          <w:sz w:val="24"/>
          <w:szCs w:val="24"/>
          <w:lang w:val="en-US"/>
        </w:rPr>
      </w:pPr>
    </w:p>
    <w:p w14:paraId="3C5E659F" w14:textId="77777777" w:rsidR="008B3F59" w:rsidRPr="00E85105" w:rsidRDefault="008B3F59" w:rsidP="00F23FA3">
      <w:pPr>
        <w:spacing w:line="360" w:lineRule="auto"/>
        <w:jc w:val="center"/>
        <w:rPr>
          <w:rFonts w:asciiTheme="majorHAnsi" w:hAnsiTheme="majorHAnsi"/>
          <w:sz w:val="24"/>
          <w:szCs w:val="24"/>
          <w:lang w:val="en-US"/>
        </w:rPr>
      </w:pPr>
    </w:p>
    <w:p w14:paraId="3C5E65A0" w14:textId="77777777" w:rsidR="00FF26F2" w:rsidRPr="008B3F59" w:rsidRDefault="008B3F59" w:rsidP="00827C20">
      <w:pPr>
        <w:pStyle w:val="Ttulo1"/>
        <w:rPr>
          <w:lang w:val="en-US"/>
        </w:rPr>
      </w:pPr>
      <w:bookmarkStart w:id="388" w:name="_Toc417547078"/>
      <w:r w:rsidRPr="00E85105">
        <w:rPr>
          <w:lang w:val="en-US"/>
        </w:rPr>
        <w:lastRenderedPageBreak/>
        <w:t>Bibliografía</w:t>
      </w:r>
      <w:bookmarkEnd w:id="388"/>
    </w:p>
    <w:p w14:paraId="3C5E65A1" w14:textId="77777777" w:rsidR="008B3F59" w:rsidRPr="008B3F59" w:rsidRDefault="008B3F59" w:rsidP="008B3F59">
      <w:pPr>
        <w:pStyle w:val="Bibliografa"/>
        <w:rPr>
          <w:rFonts w:ascii="Calibri" w:hAnsi="Calibri"/>
          <w:lang w:val="en-US"/>
        </w:rPr>
      </w:pPr>
      <w:r>
        <w:fldChar w:fldCharType="begin"/>
      </w:r>
      <w:r w:rsidRPr="008B3F59">
        <w:rPr>
          <w:lang w:val="en-US"/>
        </w:rPr>
        <w:instrText xml:space="preserve"> ADDIN ZOTERO_BIBL {"custom":[]} CSL_BIBLIOGRAPHY </w:instrText>
      </w:r>
      <w:r>
        <w:fldChar w:fldCharType="separate"/>
      </w:r>
      <w:r w:rsidRPr="008B3F59">
        <w:rPr>
          <w:rFonts w:ascii="Calibri" w:hAnsi="Calibri"/>
          <w:lang w:val="en-US"/>
        </w:rPr>
        <w:t>[1]</w:t>
      </w:r>
      <w:r w:rsidRPr="008B3F59">
        <w:rPr>
          <w:rFonts w:ascii="Calibri" w:hAnsi="Calibri"/>
          <w:lang w:val="en-US"/>
        </w:rPr>
        <w:tab/>
        <w:t xml:space="preserve">International Organization for Standardization, International Electrotechnical Commission, Institute of Electrical and Electronics Engineers, and IEEE-SA Standards Board, </w:t>
      </w:r>
      <w:r w:rsidRPr="008B3F59">
        <w:rPr>
          <w:rFonts w:ascii="Calibri" w:hAnsi="Calibri"/>
          <w:i/>
          <w:iCs/>
          <w:lang w:val="en-US"/>
        </w:rPr>
        <w:t>Systems and software engineering life cycle processes: requirements engineering = Ingénierie des systèmes et du logiciel : processus de cycle de vie : ingénierie des exigences.</w:t>
      </w:r>
      <w:r w:rsidRPr="008B3F59">
        <w:rPr>
          <w:rFonts w:ascii="Calibri" w:hAnsi="Calibri"/>
          <w:lang w:val="en-US"/>
        </w:rPr>
        <w:t xml:space="preserve"> Geneva; New York: ISO : IEC ; Institute of Electrical and Electronics Engineers, 2011.</w:t>
      </w:r>
    </w:p>
    <w:p w14:paraId="3C5E65A2" w14:textId="77777777" w:rsidR="008B3F59" w:rsidRPr="008B3F59" w:rsidRDefault="008B3F59" w:rsidP="008B3F59">
      <w:pPr>
        <w:pStyle w:val="Bibliografa"/>
        <w:rPr>
          <w:rFonts w:ascii="Calibri" w:hAnsi="Calibri"/>
          <w:lang w:val="en-US"/>
        </w:rPr>
      </w:pPr>
      <w:r w:rsidRPr="008B3F59">
        <w:rPr>
          <w:rFonts w:ascii="Calibri" w:hAnsi="Calibri"/>
          <w:lang w:val="en-US"/>
        </w:rPr>
        <w:t>[2]</w:t>
      </w:r>
      <w:r w:rsidRPr="008B3F59">
        <w:rPr>
          <w:rFonts w:ascii="Calibri" w:hAnsi="Calibri"/>
          <w:lang w:val="en-US"/>
        </w:rPr>
        <w:tab/>
        <w:t xml:space="preserve">Karl E. Wiegers, “Describes 10 Requirements Traps to Avoid,” </w:t>
      </w:r>
      <w:r w:rsidRPr="008B3F59">
        <w:rPr>
          <w:rFonts w:ascii="Calibri" w:hAnsi="Calibri"/>
          <w:i/>
          <w:iCs/>
          <w:lang w:val="en-US"/>
        </w:rPr>
        <w:t>Software Development</w:t>
      </w:r>
      <w:r w:rsidRPr="008B3F59">
        <w:rPr>
          <w:rFonts w:ascii="Calibri" w:hAnsi="Calibri"/>
          <w:lang w:val="en-US"/>
        </w:rPr>
        <w:t>, p. 8, Feb-2000.</w:t>
      </w:r>
    </w:p>
    <w:p w14:paraId="3C5E65A3" w14:textId="77777777" w:rsidR="008B3F59" w:rsidRPr="008B3F59" w:rsidRDefault="008B3F59" w:rsidP="008B3F59">
      <w:pPr>
        <w:pStyle w:val="Bibliografa"/>
        <w:rPr>
          <w:rFonts w:ascii="Calibri" w:hAnsi="Calibri"/>
          <w:lang w:val="en-US"/>
        </w:rPr>
      </w:pPr>
      <w:r w:rsidRPr="008B3F59">
        <w:rPr>
          <w:rFonts w:ascii="Calibri" w:hAnsi="Calibri"/>
          <w:lang w:val="en-US"/>
        </w:rPr>
        <w:t>[3]</w:t>
      </w:r>
      <w:r w:rsidRPr="008B3F59">
        <w:rPr>
          <w:rFonts w:ascii="Calibri" w:hAnsi="Calibri"/>
          <w:lang w:val="en-US"/>
        </w:rPr>
        <w:tab/>
        <w:t xml:space="preserve">Construx Software, Inc, </w:t>
      </w:r>
      <w:r w:rsidRPr="008B3F59">
        <w:rPr>
          <w:rFonts w:ascii="Calibri" w:hAnsi="Calibri"/>
          <w:i/>
          <w:iCs/>
          <w:lang w:val="en-US"/>
        </w:rPr>
        <w:t>Construx Software Presents Requirements Toolbox</w:t>
      </w:r>
      <w:r w:rsidRPr="008B3F59">
        <w:rPr>
          <w:rFonts w:ascii="Calibri" w:hAnsi="Calibri"/>
          <w:lang w:val="en-US"/>
        </w:rPr>
        <w:t>, Version 6. 2007.</w:t>
      </w:r>
    </w:p>
    <w:p w14:paraId="3C5E65A4" w14:textId="77777777" w:rsidR="008B3F59" w:rsidRPr="008B3F59" w:rsidRDefault="008B3F59" w:rsidP="008B3F59">
      <w:pPr>
        <w:pStyle w:val="Bibliografa"/>
        <w:rPr>
          <w:rFonts w:ascii="Calibri" w:hAnsi="Calibri"/>
          <w:lang w:val="en-US"/>
        </w:rPr>
      </w:pPr>
      <w:r w:rsidRPr="008B3F59">
        <w:rPr>
          <w:rFonts w:ascii="Calibri" w:hAnsi="Calibri"/>
          <w:lang w:val="en-US"/>
        </w:rPr>
        <w:t>[4]</w:t>
      </w:r>
      <w:r w:rsidRPr="008B3F59">
        <w:rPr>
          <w:rFonts w:ascii="Calibri" w:hAnsi="Calibri"/>
          <w:lang w:val="en-US"/>
        </w:rPr>
        <w:tab/>
        <w:t xml:space="preserve">Karl E. Wiegers, “Customer Rights and Responsibilities,” </w:t>
      </w:r>
      <w:r w:rsidRPr="008B3F59">
        <w:rPr>
          <w:rFonts w:ascii="Calibri" w:hAnsi="Calibri"/>
          <w:i/>
          <w:iCs/>
          <w:lang w:val="en-US"/>
        </w:rPr>
        <w:t>Software Development</w:t>
      </w:r>
      <w:r w:rsidRPr="008B3F59">
        <w:rPr>
          <w:rFonts w:ascii="Calibri" w:hAnsi="Calibri"/>
          <w:lang w:val="en-US"/>
        </w:rPr>
        <w:t>, p. 6, Dec-1999.</w:t>
      </w:r>
    </w:p>
    <w:p w14:paraId="3C5E65A5" w14:textId="77777777" w:rsidR="008B3F59" w:rsidRPr="008B3F59" w:rsidRDefault="008B3F59" w:rsidP="008B3F59">
      <w:pPr>
        <w:pStyle w:val="Bibliografa"/>
        <w:rPr>
          <w:rFonts w:ascii="Calibri" w:hAnsi="Calibri"/>
          <w:lang w:val="en-US"/>
        </w:rPr>
      </w:pPr>
      <w:r w:rsidRPr="008B3F59">
        <w:rPr>
          <w:rFonts w:ascii="Calibri" w:hAnsi="Calibri"/>
          <w:lang w:val="en-US"/>
        </w:rPr>
        <w:t>[5]</w:t>
      </w:r>
      <w:r w:rsidRPr="008B3F59">
        <w:rPr>
          <w:rFonts w:ascii="Calibri" w:hAnsi="Calibri"/>
          <w:lang w:val="en-US"/>
        </w:rPr>
        <w:tab/>
        <w:t xml:space="preserve">Karl E. Wiegers, “Writing Quality Requirements,” </w:t>
      </w:r>
      <w:r w:rsidRPr="008B3F59">
        <w:rPr>
          <w:rFonts w:ascii="Calibri" w:hAnsi="Calibri"/>
          <w:i/>
          <w:iCs/>
          <w:lang w:val="en-US"/>
        </w:rPr>
        <w:t>Software Development</w:t>
      </w:r>
      <w:r w:rsidRPr="008B3F59">
        <w:rPr>
          <w:rFonts w:ascii="Calibri" w:hAnsi="Calibri"/>
          <w:lang w:val="en-US"/>
        </w:rPr>
        <w:t>, p. 6, May-1999.</w:t>
      </w:r>
    </w:p>
    <w:p w14:paraId="3C5E65A6" w14:textId="77777777" w:rsidR="008B3F59" w:rsidRPr="008B3F59" w:rsidRDefault="008B3F59" w:rsidP="008B3F59">
      <w:pPr>
        <w:pStyle w:val="Bibliografa"/>
        <w:rPr>
          <w:rFonts w:ascii="Calibri" w:hAnsi="Calibri"/>
        </w:rPr>
      </w:pPr>
      <w:r w:rsidRPr="008B3F59">
        <w:rPr>
          <w:rFonts w:ascii="Calibri" w:hAnsi="Calibri"/>
        </w:rPr>
        <w:t>[6]</w:t>
      </w:r>
      <w:r w:rsidRPr="008B3F59">
        <w:rPr>
          <w:rFonts w:ascii="Calibri" w:hAnsi="Calibri"/>
        </w:rPr>
        <w:tab/>
        <w:t xml:space="preserve">“Departamento de Ingeniería de Sistemas | Pontificia Universidad Javeriana.” </w:t>
      </w:r>
      <w:r w:rsidRPr="008B3F59">
        <w:rPr>
          <w:rFonts w:ascii="Calibri" w:hAnsi="Calibri"/>
          <w:lang w:val="en-US"/>
        </w:rPr>
        <w:t xml:space="preserve">[Online]. Available: http://ingenieria.javeriana.edu.co/facultad/departamentos/profesores/ingenieria-sistemas. </w:t>
      </w:r>
      <w:r w:rsidRPr="008B3F59">
        <w:rPr>
          <w:rFonts w:ascii="Calibri" w:hAnsi="Calibri"/>
        </w:rPr>
        <w:t>[Accessed: 07-Mar-2015].</w:t>
      </w:r>
    </w:p>
    <w:p w14:paraId="3C5E65A7" w14:textId="77777777" w:rsidR="008B3F59" w:rsidRPr="008B3F59" w:rsidRDefault="008B3F59" w:rsidP="008B3F59">
      <w:pPr>
        <w:pStyle w:val="Bibliografa"/>
        <w:rPr>
          <w:rFonts w:ascii="Calibri" w:hAnsi="Calibri"/>
        </w:rPr>
      </w:pPr>
      <w:r w:rsidRPr="008B3F59">
        <w:rPr>
          <w:rFonts w:ascii="Calibri" w:hAnsi="Calibri"/>
        </w:rPr>
        <w:t>[7]</w:t>
      </w:r>
      <w:r w:rsidRPr="008B3F59">
        <w:rPr>
          <w:rFonts w:ascii="Calibri" w:hAnsi="Calibri"/>
        </w:rPr>
        <w:tab/>
        <w:t>Murp, “Contratar gente joven,” 14-Apr-2015. .</w:t>
      </w:r>
    </w:p>
    <w:p w14:paraId="3C5E65A8" w14:textId="77777777" w:rsidR="008B3F59" w:rsidRPr="008B3F59" w:rsidRDefault="008B3F59" w:rsidP="008B3F59">
      <w:pPr>
        <w:pStyle w:val="Bibliografa"/>
        <w:rPr>
          <w:rFonts w:ascii="Calibri" w:hAnsi="Calibri"/>
        </w:rPr>
      </w:pPr>
      <w:r w:rsidRPr="008B3F59">
        <w:rPr>
          <w:rFonts w:ascii="Calibri" w:hAnsi="Calibri"/>
        </w:rPr>
        <w:t>[8]</w:t>
      </w:r>
      <w:r w:rsidRPr="008B3F59">
        <w:rPr>
          <w:rFonts w:ascii="Calibri" w:hAnsi="Calibri"/>
        </w:rPr>
        <w:tab/>
        <w:t>Hector Mesa, “Bucket List SMART,” 14-Apr-2015. .</w:t>
      </w:r>
    </w:p>
    <w:p w14:paraId="3C5E65A9" w14:textId="77777777" w:rsidR="008B3F59" w:rsidRPr="008B3F59" w:rsidRDefault="008B3F59" w:rsidP="008B3F59">
      <w:pPr>
        <w:pStyle w:val="Bibliografa"/>
        <w:rPr>
          <w:rFonts w:ascii="Calibri" w:hAnsi="Calibri"/>
        </w:rPr>
      </w:pPr>
      <w:r w:rsidRPr="008B3F59">
        <w:rPr>
          <w:rFonts w:ascii="Calibri" w:hAnsi="Calibri"/>
        </w:rPr>
        <w:t>[9]</w:t>
      </w:r>
      <w:r w:rsidRPr="008B3F59">
        <w:rPr>
          <w:rFonts w:ascii="Calibri" w:hAnsi="Calibri"/>
        </w:rPr>
        <w:tab/>
        <w:t>conocer, “Beneficios De La Certificación y Como Lograrla.” .</w:t>
      </w:r>
    </w:p>
    <w:p w14:paraId="3C5E65AA" w14:textId="77777777" w:rsidR="008B3F59" w:rsidRPr="008B3F59" w:rsidRDefault="008B3F59" w:rsidP="008B3F59">
      <w:pPr>
        <w:pStyle w:val="Bibliografa"/>
        <w:rPr>
          <w:rFonts w:ascii="Calibri" w:hAnsi="Calibri"/>
        </w:rPr>
      </w:pPr>
      <w:r w:rsidRPr="008B3F59">
        <w:rPr>
          <w:rFonts w:ascii="Calibri" w:hAnsi="Calibri"/>
        </w:rPr>
        <w:t>[10]</w:t>
      </w:r>
      <w:r w:rsidRPr="008B3F59">
        <w:rPr>
          <w:rFonts w:ascii="Calibri" w:hAnsi="Calibri"/>
        </w:rPr>
        <w:tab/>
        <w:t>Saavedra, “Las 10 redes sociales más utilizadas en el mundo,” 14-Apr-2015. .</w:t>
      </w:r>
    </w:p>
    <w:p w14:paraId="3C5E65AB" w14:textId="77777777" w:rsidR="008B3F59" w:rsidRPr="008B3F59" w:rsidRDefault="008B3F59" w:rsidP="008B3F59">
      <w:pPr>
        <w:pStyle w:val="Bibliografa"/>
        <w:rPr>
          <w:rFonts w:ascii="Calibri" w:hAnsi="Calibri"/>
          <w:lang w:val="en-US"/>
        </w:rPr>
      </w:pPr>
      <w:r w:rsidRPr="008B3F59">
        <w:rPr>
          <w:rFonts w:ascii="Calibri" w:hAnsi="Calibri"/>
          <w:lang w:val="en-US"/>
        </w:rPr>
        <w:t>[11]</w:t>
      </w:r>
      <w:r w:rsidRPr="008B3F59">
        <w:rPr>
          <w:rFonts w:ascii="Calibri" w:hAnsi="Calibri"/>
          <w:lang w:val="en-US"/>
        </w:rPr>
        <w:tab/>
        <w:t>Ingenieria de Software, “SRS[INGESOFT]_V2.0(LineaBase)(2).” .</w:t>
      </w:r>
    </w:p>
    <w:p w14:paraId="3C5E65AC" w14:textId="77777777" w:rsidR="008B3F59" w:rsidRPr="008B3F59" w:rsidRDefault="008B3F59" w:rsidP="008B3F59">
      <w:pPr>
        <w:pStyle w:val="Bibliografa"/>
        <w:rPr>
          <w:rFonts w:ascii="Calibri" w:hAnsi="Calibri"/>
        </w:rPr>
      </w:pPr>
      <w:r w:rsidRPr="008B3F59">
        <w:rPr>
          <w:rFonts w:ascii="Calibri" w:hAnsi="Calibri"/>
          <w:lang w:val="en-US"/>
        </w:rPr>
        <w:t>[12]</w:t>
      </w:r>
      <w:r w:rsidRPr="008B3F59">
        <w:rPr>
          <w:rFonts w:ascii="Calibri" w:hAnsi="Calibri"/>
          <w:lang w:val="en-US"/>
        </w:rPr>
        <w:tab/>
        <w:t xml:space="preserve">Terasoft, “Software Project Management Plan (SPMP) for Nirvana National Bank ATM Software Project.” </w:t>
      </w:r>
      <w:r w:rsidRPr="008B3F59">
        <w:rPr>
          <w:rFonts w:ascii="Calibri" w:hAnsi="Calibri"/>
        </w:rPr>
        <w:t>.</w:t>
      </w:r>
    </w:p>
    <w:p w14:paraId="3C5E65AD" w14:textId="77777777" w:rsidR="008B3F59" w:rsidRPr="008B3F59" w:rsidRDefault="008B3F59" w:rsidP="008B3F59">
      <w:pPr>
        <w:pStyle w:val="Bibliografa"/>
        <w:rPr>
          <w:rFonts w:ascii="Calibri" w:hAnsi="Calibri"/>
          <w:lang w:val="en-US"/>
        </w:rPr>
      </w:pPr>
      <w:r w:rsidRPr="008B3F59">
        <w:rPr>
          <w:rFonts w:ascii="Calibri" w:hAnsi="Calibri"/>
        </w:rPr>
        <w:t>[13]</w:t>
      </w:r>
      <w:r w:rsidRPr="008B3F59">
        <w:rPr>
          <w:rFonts w:ascii="Calibri" w:hAnsi="Calibri"/>
        </w:rPr>
        <w:tab/>
        <w:t xml:space="preserve">B. Bruegge and A. H. Dutoit, </w:t>
      </w:r>
      <w:r w:rsidRPr="008B3F59">
        <w:rPr>
          <w:rFonts w:ascii="Calibri" w:hAnsi="Calibri"/>
          <w:i/>
          <w:iCs/>
        </w:rPr>
        <w:t>Ingeniería de software orientado a objetos</w:t>
      </w:r>
      <w:r w:rsidRPr="008B3F59">
        <w:rPr>
          <w:rFonts w:ascii="Calibri" w:hAnsi="Calibri"/>
        </w:rPr>
        <w:t xml:space="preserve">. </w:t>
      </w:r>
      <w:r w:rsidRPr="008B3F59">
        <w:rPr>
          <w:rFonts w:ascii="Calibri" w:hAnsi="Calibri"/>
          <w:lang w:val="en-US"/>
        </w:rPr>
        <w:t>México: Pearson Educación, 2002.</w:t>
      </w:r>
    </w:p>
    <w:p w14:paraId="3C5E65AE" w14:textId="77777777" w:rsidR="008B3F59" w:rsidRPr="008B3F59" w:rsidRDefault="008B3F59" w:rsidP="008B3F59">
      <w:pPr>
        <w:pStyle w:val="Bibliografa"/>
        <w:rPr>
          <w:rFonts w:ascii="Calibri" w:hAnsi="Calibri"/>
          <w:lang w:val="en-US"/>
        </w:rPr>
      </w:pPr>
      <w:r w:rsidRPr="008B3F59">
        <w:rPr>
          <w:rFonts w:ascii="Calibri" w:hAnsi="Calibri"/>
          <w:lang w:val="en-US"/>
        </w:rPr>
        <w:t>[14]</w:t>
      </w:r>
      <w:r w:rsidRPr="008B3F59">
        <w:rPr>
          <w:rFonts w:ascii="Calibri" w:hAnsi="Calibri"/>
          <w:lang w:val="en-US"/>
        </w:rPr>
        <w:tab/>
      </w:r>
      <w:r w:rsidRPr="008B3F59">
        <w:rPr>
          <w:rFonts w:ascii="Calibri" w:hAnsi="Calibri"/>
          <w:i/>
          <w:iCs/>
          <w:lang w:val="en-US"/>
        </w:rPr>
        <w:t>McGraw-Hill dictionary of engineering</w:t>
      </w:r>
      <w:r w:rsidRPr="008B3F59">
        <w:rPr>
          <w:rFonts w:ascii="Calibri" w:hAnsi="Calibri"/>
          <w:lang w:val="en-US"/>
        </w:rPr>
        <w:t>. New York: McGraw-Hill, 2003.</w:t>
      </w:r>
    </w:p>
    <w:p w14:paraId="3C5E65AF" w14:textId="77777777" w:rsidR="008B3F59" w:rsidRPr="008B3F59" w:rsidRDefault="008B3F59" w:rsidP="008B3F59">
      <w:pPr>
        <w:pStyle w:val="Bibliografa"/>
        <w:rPr>
          <w:rFonts w:ascii="Calibri" w:hAnsi="Calibri"/>
        </w:rPr>
      </w:pPr>
      <w:r w:rsidRPr="008B3F59">
        <w:rPr>
          <w:rFonts w:ascii="Calibri" w:hAnsi="Calibri"/>
          <w:lang w:val="en-US"/>
        </w:rPr>
        <w:t>[15]</w:t>
      </w:r>
      <w:r w:rsidRPr="008B3F59">
        <w:rPr>
          <w:rFonts w:ascii="Calibri" w:hAnsi="Calibri"/>
          <w:lang w:val="en-US"/>
        </w:rPr>
        <w:tab/>
        <w:t xml:space="preserve">D. Leffingwell, </w:t>
      </w:r>
      <w:r w:rsidRPr="008B3F59">
        <w:rPr>
          <w:rFonts w:ascii="Calibri" w:hAnsi="Calibri"/>
          <w:i/>
          <w:iCs/>
          <w:lang w:val="en-US"/>
        </w:rPr>
        <w:t>Agile software requirements: lean requirements practices for teams, programs, and the enterprise</w:t>
      </w:r>
      <w:r w:rsidRPr="008B3F59">
        <w:rPr>
          <w:rFonts w:ascii="Calibri" w:hAnsi="Calibri"/>
          <w:lang w:val="en-US"/>
        </w:rPr>
        <w:t xml:space="preserve">. </w:t>
      </w:r>
      <w:r w:rsidRPr="008B3F59">
        <w:rPr>
          <w:rFonts w:ascii="Calibri" w:hAnsi="Calibri"/>
        </w:rPr>
        <w:t>Upper Saddle River, NJ: Addison-Wesley, 2011.</w:t>
      </w:r>
    </w:p>
    <w:p w14:paraId="3C5E65B0" w14:textId="77777777" w:rsidR="008B3F59" w:rsidRPr="008B3F59" w:rsidRDefault="008B3F59" w:rsidP="008B3F59">
      <w:pPr>
        <w:pStyle w:val="Bibliografa"/>
        <w:rPr>
          <w:rFonts w:ascii="Calibri" w:hAnsi="Calibri"/>
        </w:rPr>
      </w:pPr>
      <w:r w:rsidRPr="008B3F59">
        <w:rPr>
          <w:rFonts w:ascii="Calibri" w:hAnsi="Calibri"/>
        </w:rPr>
        <w:t>[16]</w:t>
      </w:r>
      <w:r w:rsidRPr="008B3F59">
        <w:rPr>
          <w:rFonts w:ascii="Calibri" w:hAnsi="Calibri"/>
        </w:rPr>
        <w:tab/>
        <w:t>N. Martinez, “Priorización de Requerimientos de software utilizando una estrategia cognitiva.” Departamento de Ciencias de la Computación - Universidad Nacional del Comahue.</w:t>
      </w:r>
    </w:p>
    <w:p w14:paraId="3C5E65B1" w14:textId="77777777" w:rsidR="008B3F59" w:rsidRPr="008B3F59" w:rsidRDefault="008B3F59" w:rsidP="008B3F59">
      <w:pPr>
        <w:pStyle w:val="Bibliografa"/>
        <w:rPr>
          <w:rFonts w:ascii="Calibri" w:hAnsi="Calibri"/>
          <w:lang w:val="en-US"/>
        </w:rPr>
      </w:pPr>
      <w:r w:rsidRPr="008B3F59">
        <w:rPr>
          <w:rFonts w:ascii="Calibri" w:hAnsi="Calibri"/>
          <w:lang w:val="en-US"/>
        </w:rPr>
        <w:t>[17]</w:t>
      </w:r>
      <w:r w:rsidRPr="008B3F59">
        <w:rPr>
          <w:rFonts w:ascii="Calibri" w:hAnsi="Calibri"/>
          <w:lang w:val="en-US"/>
        </w:rPr>
        <w:tab/>
        <w:t>J. Postel and J. E. White, “Procedure call documents.” [Online]. Available: http://tools.ietf.org/html/rfc674. [Accessed: 22-Apr-2015].</w:t>
      </w:r>
    </w:p>
    <w:p w14:paraId="3C5E65B2" w14:textId="77777777" w:rsidR="008B3F59" w:rsidRPr="008B3F59" w:rsidRDefault="008B3F59" w:rsidP="008B3F59">
      <w:pPr>
        <w:pStyle w:val="Bibliografa"/>
        <w:rPr>
          <w:rFonts w:ascii="Calibri" w:hAnsi="Calibri"/>
          <w:lang w:val="en-US"/>
        </w:rPr>
      </w:pPr>
      <w:r w:rsidRPr="008B3F59">
        <w:rPr>
          <w:rFonts w:ascii="Calibri" w:hAnsi="Calibri"/>
          <w:lang w:val="en-US"/>
        </w:rPr>
        <w:t>[18]</w:t>
      </w:r>
      <w:r w:rsidRPr="008B3F59">
        <w:rPr>
          <w:rFonts w:ascii="Calibri" w:hAnsi="Calibri"/>
          <w:lang w:val="en-US"/>
        </w:rPr>
        <w:tab/>
        <w:t>MySQL, “MySQL Workbench.” [Online]. Available: https://www.mysql.com/products/workbench/. [Accessed: 22-Apr-2015].</w:t>
      </w:r>
    </w:p>
    <w:p w14:paraId="3C5E65B3" w14:textId="77777777" w:rsidR="008B3F59" w:rsidRPr="008B3F59" w:rsidRDefault="008B3F59" w:rsidP="008B3F59">
      <w:pPr>
        <w:pStyle w:val="Bibliografa"/>
        <w:rPr>
          <w:rFonts w:ascii="Calibri" w:hAnsi="Calibri"/>
          <w:lang w:val="en-US"/>
        </w:rPr>
      </w:pPr>
      <w:r w:rsidRPr="008B3F59">
        <w:rPr>
          <w:rFonts w:ascii="Calibri" w:hAnsi="Calibri"/>
          <w:lang w:val="en-US"/>
        </w:rPr>
        <w:t>[19]</w:t>
      </w:r>
      <w:r w:rsidRPr="008B3F59">
        <w:rPr>
          <w:rFonts w:ascii="Calibri" w:hAnsi="Calibri"/>
          <w:lang w:val="en-US"/>
        </w:rPr>
        <w:tab/>
        <w:t>MySQL, “MySQL Downloads.” [Online]. Available: http://www.mysql.com/downloads/. [Accessed: 22-Apr-2015].</w:t>
      </w:r>
    </w:p>
    <w:p w14:paraId="3C5E65B4" w14:textId="77777777" w:rsidR="008B3F59" w:rsidRPr="008B3F59" w:rsidRDefault="008B3F59" w:rsidP="008B3F59">
      <w:pPr>
        <w:pStyle w:val="Bibliografa"/>
        <w:rPr>
          <w:rFonts w:ascii="Calibri" w:hAnsi="Calibri"/>
          <w:lang w:val="en-US"/>
        </w:rPr>
      </w:pPr>
      <w:r w:rsidRPr="008B3F59">
        <w:rPr>
          <w:rFonts w:ascii="Calibri" w:hAnsi="Calibri"/>
          <w:lang w:val="en-US"/>
        </w:rPr>
        <w:t>[20]</w:t>
      </w:r>
      <w:r w:rsidRPr="008B3F59">
        <w:rPr>
          <w:rFonts w:ascii="Calibri" w:hAnsi="Calibri"/>
          <w:lang w:val="en-US"/>
        </w:rPr>
        <w:tab/>
        <w:t>Ubuntu, “New Ubuntu OpenStack Fundamentals training courses.” [Online]. Available: http://www.ubuntu.com/. [Accessed: 22-Apr-2015].</w:t>
      </w:r>
    </w:p>
    <w:p w14:paraId="3C5E65B5" w14:textId="77777777" w:rsidR="008B3F59" w:rsidRPr="008B3F59" w:rsidRDefault="008B3F59" w:rsidP="008B3F59">
      <w:pPr>
        <w:pStyle w:val="Bibliografa"/>
        <w:rPr>
          <w:rFonts w:ascii="Calibri" w:hAnsi="Calibri"/>
          <w:lang w:val="en-US"/>
        </w:rPr>
      </w:pPr>
      <w:r w:rsidRPr="008B3F59">
        <w:rPr>
          <w:rFonts w:ascii="Calibri" w:hAnsi="Calibri"/>
          <w:lang w:val="en-US"/>
        </w:rPr>
        <w:t>[21]</w:t>
      </w:r>
      <w:r w:rsidRPr="008B3F59">
        <w:rPr>
          <w:rFonts w:ascii="Calibri" w:hAnsi="Calibri"/>
          <w:lang w:val="en-US"/>
        </w:rPr>
        <w:tab/>
        <w:t>“Android Developers.” [Online]. Available: http://developer.android.com/index.html. [Accessed: 08-Mar-2015].</w:t>
      </w:r>
    </w:p>
    <w:p w14:paraId="3C5E65B6" w14:textId="77777777" w:rsidR="008B3F59" w:rsidRPr="008B3F59" w:rsidRDefault="008B3F59" w:rsidP="008B3F59">
      <w:pPr>
        <w:pStyle w:val="Bibliografa"/>
        <w:rPr>
          <w:rFonts w:ascii="Calibri" w:hAnsi="Calibri"/>
          <w:lang w:val="en-US"/>
        </w:rPr>
      </w:pPr>
      <w:r w:rsidRPr="008B3F59">
        <w:rPr>
          <w:rFonts w:ascii="Calibri" w:hAnsi="Calibri"/>
          <w:lang w:val="en-US"/>
        </w:rPr>
        <w:t>[22]</w:t>
      </w:r>
      <w:r w:rsidRPr="008B3F59">
        <w:rPr>
          <w:rFonts w:ascii="Calibri" w:hAnsi="Calibri"/>
          <w:lang w:val="en-US"/>
        </w:rPr>
        <w:tab/>
        <w:t>php, “The MySQLI class.” [Online]. Available: http://php.net/manual/en/class.mysqli.php. [Accessed: 22-Apr-2015].</w:t>
      </w:r>
    </w:p>
    <w:p w14:paraId="3C5E65B7" w14:textId="77777777" w:rsidR="008B3F59" w:rsidRPr="008B3F59" w:rsidRDefault="008B3F59" w:rsidP="008B3F59">
      <w:pPr>
        <w:pStyle w:val="Bibliografa"/>
        <w:rPr>
          <w:rFonts w:ascii="Calibri" w:hAnsi="Calibri"/>
          <w:lang w:val="en-US"/>
        </w:rPr>
      </w:pPr>
      <w:r w:rsidRPr="008B3F59">
        <w:rPr>
          <w:rFonts w:ascii="Calibri" w:hAnsi="Calibri"/>
          <w:lang w:val="en-US"/>
        </w:rPr>
        <w:t>[23]</w:t>
      </w:r>
      <w:r w:rsidRPr="008B3F59">
        <w:rPr>
          <w:rFonts w:ascii="Calibri" w:hAnsi="Calibri"/>
          <w:lang w:val="en-US"/>
        </w:rPr>
        <w:tab/>
        <w:t>php, “PHP my Admin.” [Online]. Available: http://www.phpmyadmin.net/home_page/index.php. [Accessed: 22-Apr-2015].</w:t>
      </w:r>
    </w:p>
    <w:p w14:paraId="3C5E65B8" w14:textId="77777777" w:rsidR="008B3F59" w:rsidRPr="008B3F59" w:rsidRDefault="008B3F59" w:rsidP="008B3F59">
      <w:pPr>
        <w:pStyle w:val="Bibliografa"/>
        <w:rPr>
          <w:rFonts w:ascii="Calibri" w:hAnsi="Calibri"/>
          <w:lang w:val="en-US"/>
        </w:rPr>
      </w:pPr>
      <w:r w:rsidRPr="008B3F59">
        <w:rPr>
          <w:rFonts w:ascii="Calibri" w:hAnsi="Calibri"/>
          <w:lang w:val="en-US"/>
        </w:rPr>
        <w:t>[24]</w:t>
      </w:r>
      <w:r w:rsidRPr="008B3F59">
        <w:rPr>
          <w:rFonts w:ascii="Calibri" w:hAnsi="Calibri"/>
          <w:lang w:val="en-US"/>
        </w:rPr>
        <w:tab/>
        <w:t>Apache, “Apache HTTP Server Project.” [Online]. Available: http://httpd.apache.org/. [Accessed: 22-Apr-2015].</w:t>
      </w:r>
    </w:p>
    <w:p w14:paraId="3C5E65B9" w14:textId="77777777" w:rsidR="008B3F59" w:rsidRPr="008B3F59" w:rsidRDefault="008B3F59" w:rsidP="008B3F59">
      <w:pPr>
        <w:pStyle w:val="Bibliografa"/>
        <w:rPr>
          <w:rFonts w:ascii="Calibri" w:hAnsi="Calibri"/>
          <w:lang w:val="en-US"/>
        </w:rPr>
      </w:pPr>
      <w:r w:rsidRPr="008B3F59">
        <w:rPr>
          <w:rFonts w:ascii="Calibri" w:hAnsi="Calibri"/>
          <w:lang w:val="en-US"/>
        </w:rPr>
        <w:lastRenderedPageBreak/>
        <w:t>[25]</w:t>
      </w:r>
      <w:r w:rsidRPr="008B3F59">
        <w:rPr>
          <w:rFonts w:ascii="Calibri" w:hAnsi="Calibri"/>
          <w:lang w:val="en-US"/>
        </w:rPr>
        <w:tab/>
        <w:t xml:space="preserve">“How To Install Linux, Apache, MySQL, PHP (LAMP) stack on Ubuntu,” </w:t>
      </w:r>
      <w:r w:rsidRPr="008B3F59">
        <w:rPr>
          <w:rFonts w:ascii="Calibri" w:hAnsi="Calibri"/>
          <w:i/>
          <w:iCs/>
          <w:lang w:val="en-US"/>
        </w:rPr>
        <w:t>DigitalOcean</w:t>
      </w:r>
      <w:r w:rsidRPr="008B3F59">
        <w:rPr>
          <w:rFonts w:ascii="Calibri" w:hAnsi="Calibri"/>
          <w:lang w:val="en-US"/>
        </w:rPr>
        <w:t>. [Online]. Available: https://www.digitalocean.com/community/tutorials/how-to-install-linux-apache-mysql-php-lamp-stack-on-ubuntu. [Accessed: 22-Apr-2015].</w:t>
      </w:r>
    </w:p>
    <w:p w14:paraId="3C5E65BA" w14:textId="77777777" w:rsidR="008B3F59" w:rsidRPr="008B3F59" w:rsidRDefault="008B3F59" w:rsidP="008B3F59">
      <w:pPr>
        <w:pStyle w:val="Bibliografa"/>
        <w:rPr>
          <w:rFonts w:ascii="Calibri" w:hAnsi="Calibri"/>
        </w:rPr>
      </w:pPr>
      <w:r w:rsidRPr="008B3F59">
        <w:rPr>
          <w:rFonts w:ascii="Calibri" w:hAnsi="Calibri"/>
          <w:lang w:val="en-US"/>
        </w:rPr>
        <w:t>[26]</w:t>
      </w:r>
      <w:r w:rsidRPr="008B3F59">
        <w:rPr>
          <w:rFonts w:ascii="Calibri" w:hAnsi="Calibri"/>
          <w:lang w:val="en-US"/>
        </w:rPr>
        <w:tab/>
        <w:t xml:space="preserve">“Droplet with Ubuntu and added the LAMP stack,” </w:t>
      </w:r>
      <w:r w:rsidRPr="008B3F59">
        <w:rPr>
          <w:rFonts w:ascii="Calibri" w:hAnsi="Calibri"/>
          <w:i/>
          <w:iCs/>
          <w:lang w:val="en-US"/>
        </w:rPr>
        <w:t>DigitalOcean</w:t>
      </w:r>
      <w:r w:rsidRPr="008B3F59">
        <w:rPr>
          <w:rFonts w:ascii="Calibri" w:hAnsi="Calibri"/>
          <w:lang w:val="en-US"/>
        </w:rPr>
        <w:t xml:space="preserve">. [Online]. Available: https://www.digitalocean.com/community/questions/droplet-with-ubuntu-and-added-the-lamp-stack. </w:t>
      </w:r>
      <w:r w:rsidRPr="008B3F59">
        <w:rPr>
          <w:rFonts w:ascii="Calibri" w:hAnsi="Calibri"/>
        </w:rPr>
        <w:t>[Accessed: 22-Apr-2015].</w:t>
      </w:r>
    </w:p>
    <w:p w14:paraId="3C5E65BB" w14:textId="77777777" w:rsidR="008B3F59" w:rsidRPr="008B3F59" w:rsidRDefault="008B3F59" w:rsidP="008B3F59">
      <w:pPr>
        <w:pStyle w:val="Bibliografa"/>
        <w:rPr>
          <w:rFonts w:ascii="Calibri" w:hAnsi="Calibri"/>
        </w:rPr>
      </w:pPr>
      <w:r w:rsidRPr="008B3F59">
        <w:rPr>
          <w:rFonts w:ascii="Calibri" w:hAnsi="Calibri"/>
        </w:rPr>
        <w:t>[27]</w:t>
      </w:r>
      <w:r w:rsidRPr="008B3F59">
        <w:rPr>
          <w:rFonts w:ascii="Calibri" w:hAnsi="Calibri"/>
        </w:rPr>
        <w:tab/>
        <w:t xml:space="preserve">“Nexus 4,” </w:t>
      </w:r>
      <w:r w:rsidRPr="008B3F59">
        <w:rPr>
          <w:rFonts w:ascii="Calibri" w:hAnsi="Calibri"/>
          <w:i/>
          <w:iCs/>
        </w:rPr>
        <w:t>Wikipedia, la enciclopedia libre</w:t>
      </w:r>
      <w:r w:rsidRPr="008B3F59">
        <w:rPr>
          <w:rFonts w:ascii="Calibri" w:hAnsi="Calibri"/>
        </w:rPr>
        <w:t>. 19-Apr-2015.</w:t>
      </w:r>
    </w:p>
    <w:p w14:paraId="3C5E65BC" w14:textId="77777777" w:rsidR="008B3F59" w:rsidRPr="008B3F59" w:rsidRDefault="008B3F59" w:rsidP="008B3F59">
      <w:pPr>
        <w:pStyle w:val="Bibliografa"/>
        <w:rPr>
          <w:rFonts w:ascii="Calibri" w:hAnsi="Calibri"/>
          <w:lang w:val="en-US"/>
        </w:rPr>
      </w:pPr>
      <w:r w:rsidRPr="008B3F59">
        <w:rPr>
          <w:rFonts w:ascii="Calibri" w:hAnsi="Calibri"/>
        </w:rPr>
        <w:t>[28]</w:t>
      </w:r>
      <w:r w:rsidRPr="008B3F59">
        <w:rPr>
          <w:rFonts w:ascii="Calibri" w:hAnsi="Calibri"/>
        </w:rPr>
        <w:tab/>
        <w:t xml:space="preserve">B. Bruegge and A. H. Dutoit, </w:t>
      </w:r>
      <w:r w:rsidRPr="008B3F59">
        <w:rPr>
          <w:rFonts w:ascii="Calibri" w:hAnsi="Calibri"/>
          <w:i/>
          <w:iCs/>
        </w:rPr>
        <w:t>Ingeniería de Software Orientado a Objetos</w:t>
      </w:r>
      <w:r w:rsidRPr="008B3F59">
        <w:rPr>
          <w:rFonts w:ascii="Calibri" w:hAnsi="Calibri"/>
        </w:rPr>
        <w:t xml:space="preserve">, 1st ed. </w:t>
      </w:r>
      <w:r w:rsidRPr="008B3F59">
        <w:rPr>
          <w:rFonts w:ascii="Calibri" w:hAnsi="Calibri"/>
          <w:lang w:val="en-US"/>
        </w:rPr>
        <w:t>Pearson Education, 2003.</w:t>
      </w:r>
    </w:p>
    <w:p w14:paraId="3C5E65BD" w14:textId="77777777" w:rsidR="008B3F59" w:rsidRPr="008B3F59" w:rsidRDefault="008B3F59" w:rsidP="008B3F59">
      <w:pPr>
        <w:pStyle w:val="Bibliografa"/>
        <w:rPr>
          <w:rFonts w:ascii="Calibri" w:hAnsi="Calibri"/>
          <w:lang w:val="en-US"/>
        </w:rPr>
      </w:pPr>
      <w:r w:rsidRPr="008B3F59">
        <w:rPr>
          <w:rFonts w:ascii="Calibri" w:hAnsi="Calibri"/>
          <w:lang w:val="en-US"/>
        </w:rPr>
        <w:t>[29]</w:t>
      </w:r>
      <w:r w:rsidRPr="008B3F59">
        <w:rPr>
          <w:rFonts w:ascii="Calibri" w:hAnsi="Calibri"/>
          <w:lang w:val="en-US"/>
        </w:rPr>
        <w:tab/>
        <w:t>Bizagi, “Bizagi BPMN 2.0.” 2014.</w:t>
      </w:r>
    </w:p>
    <w:p w14:paraId="3C5E65BE" w14:textId="77777777" w:rsidR="008B3F59" w:rsidRPr="008B3F59" w:rsidRDefault="008B3F59" w:rsidP="008B3F59">
      <w:pPr>
        <w:pStyle w:val="Bibliografa"/>
        <w:rPr>
          <w:rFonts w:ascii="Calibri" w:hAnsi="Calibri"/>
        </w:rPr>
      </w:pPr>
      <w:r w:rsidRPr="008B3F59">
        <w:rPr>
          <w:rFonts w:ascii="Calibri" w:hAnsi="Calibri"/>
          <w:lang w:val="en-US"/>
        </w:rPr>
        <w:t>[30]</w:t>
      </w:r>
      <w:r w:rsidRPr="008B3F59">
        <w:rPr>
          <w:rFonts w:ascii="Calibri" w:hAnsi="Calibri"/>
          <w:lang w:val="en-US"/>
        </w:rPr>
        <w:tab/>
        <w:t xml:space="preserve">I. Sommervile, </w:t>
      </w:r>
      <w:r w:rsidRPr="008B3F59">
        <w:rPr>
          <w:rFonts w:ascii="Calibri" w:hAnsi="Calibri"/>
          <w:i/>
          <w:iCs/>
          <w:lang w:val="en-US"/>
        </w:rPr>
        <w:t>Software Engineering</w:t>
      </w:r>
      <w:r w:rsidRPr="008B3F59">
        <w:rPr>
          <w:rFonts w:ascii="Calibri" w:hAnsi="Calibri"/>
          <w:lang w:val="en-US"/>
        </w:rPr>
        <w:t xml:space="preserve">, 9th ed. </w:t>
      </w:r>
      <w:r w:rsidRPr="008B3F59">
        <w:rPr>
          <w:rFonts w:ascii="Calibri" w:hAnsi="Calibri"/>
        </w:rPr>
        <w:t>Pearson Addison-Wesley, 2011.</w:t>
      </w:r>
    </w:p>
    <w:p w14:paraId="3C5E65BF" w14:textId="77777777" w:rsidR="008B3F59" w:rsidRPr="008B3F59" w:rsidRDefault="008B3F59" w:rsidP="008B3F59">
      <w:pPr>
        <w:pStyle w:val="Bibliografa"/>
        <w:rPr>
          <w:rFonts w:ascii="Calibri" w:hAnsi="Calibri"/>
        </w:rPr>
      </w:pPr>
      <w:r w:rsidRPr="008B3F59">
        <w:rPr>
          <w:rFonts w:ascii="Calibri" w:hAnsi="Calibri"/>
        </w:rPr>
        <w:t>[31]</w:t>
      </w:r>
      <w:r w:rsidRPr="008B3F59">
        <w:rPr>
          <w:rFonts w:ascii="Calibri" w:hAnsi="Calibri"/>
        </w:rPr>
        <w:tab/>
        <w:t>UNAD, “Leccion 1: Modelo cliente servidor.” .</w:t>
      </w:r>
    </w:p>
    <w:p w14:paraId="3C5E65C0" w14:textId="77777777" w:rsidR="008B3F59" w:rsidRPr="008B3F59" w:rsidRDefault="008B3F59" w:rsidP="008B3F59">
      <w:pPr>
        <w:pStyle w:val="Bibliografa"/>
        <w:rPr>
          <w:rFonts w:ascii="Calibri" w:hAnsi="Calibri"/>
        </w:rPr>
      </w:pPr>
      <w:r w:rsidRPr="008B3F59">
        <w:rPr>
          <w:rFonts w:ascii="Calibri" w:hAnsi="Calibri"/>
        </w:rPr>
        <w:t>[32]</w:t>
      </w:r>
      <w:r w:rsidRPr="008B3F59">
        <w:rPr>
          <w:rFonts w:ascii="Calibri" w:hAnsi="Calibri"/>
        </w:rPr>
        <w:tab/>
        <w:t>J. Pavón, “El patrón Modelo-Vista-Controlador (MVC).” Universidad Complutense Madrid.</w:t>
      </w:r>
    </w:p>
    <w:p w14:paraId="3C5E65C1" w14:textId="77777777" w:rsidR="008B3F59" w:rsidRPr="008B3F59" w:rsidRDefault="008B3F59" w:rsidP="008B3F59">
      <w:pPr>
        <w:pStyle w:val="Bibliografa"/>
        <w:rPr>
          <w:rFonts w:ascii="Calibri" w:hAnsi="Calibri"/>
        </w:rPr>
      </w:pPr>
      <w:r w:rsidRPr="008B3F59">
        <w:rPr>
          <w:rFonts w:ascii="Calibri" w:hAnsi="Calibri"/>
        </w:rPr>
        <w:t>[33]</w:t>
      </w:r>
      <w:r w:rsidRPr="008B3F59">
        <w:rPr>
          <w:rFonts w:ascii="Calibri" w:hAnsi="Calibri"/>
        </w:rPr>
        <w:tab/>
        <w:t>J. Pavón, “Patrones de diseño orientado a objetos.” Universidad Complutense Madrid.</w:t>
      </w:r>
    </w:p>
    <w:p w14:paraId="3C5E65C2" w14:textId="77777777" w:rsidR="008B3F59" w:rsidRPr="008B3F59" w:rsidRDefault="008B3F59" w:rsidP="008B3F59">
      <w:r>
        <w:fldChar w:fldCharType="end"/>
      </w:r>
    </w:p>
    <w:sectPr w:rsidR="008B3F59" w:rsidRPr="008B3F59" w:rsidSect="00BB642A">
      <w:type w:val="continuous"/>
      <w:pgSz w:w="12240" w:h="15840" w:code="1"/>
      <w:pgMar w:top="1417" w:right="1418" w:bottom="1417"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B010FB" w14:textId="77777777" w:rsidR="00812A1B" w:rsidRDefault="00812A1B" w:rsidP="00DE0038">
      <w:pPr>
        <w:spacing w:after="0" w:line="240" w:lineRule="auto"/>
      </w:pPr>
      <w:r>
        <w:separator/>
      </w:r>
    </w:p>
  </w:endnote>
  <w:endnote w:type="continuationSeparator" w:id="0">
    <w:p w14:paraId="43ABC53C" w14:textId="77777777" w:rsidR="00812A1B" w:rsidRDefault="00812A1B" w:rsidP="00DE0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65942"/>
      <w:docPartObj>
        <w:docPartGallery w:val="Page Numbers (Bottom of Page)"/>
        <w:docPartUnique/>
      </w:docPartObj>
    </w:sdtPr>
    <w:sdtEndPr/>
    <w:sdtContent>
      <w:p w14:paraId="3C5E65E3" w14:textId="77777777" w:rsidR="00072D7E" w:rsidRDefault="007F7C25">
        <w:pPr>
          <w:pStyle w:val="Piedepgina"/>
        </w:pPr>
        <w:r>
          <w:rPr>
            <w:rFonts w:asciiTheme="majorHAnsi" w:eastAsiaTheme="majorEastAsia" w:hAnsiTheme="majorHAnsi" w:cstheme="majorBidi"/>
            <w:noProof/>
            <w:color w:val="768D00" w:themeColor="text2" w:themeShade="80"/>
            <w:sz w:val="28"/>
            <w:szCs w:val="28"/>
            <w:lang w:eastAsia="es-CO"/>
          </w:rPr>
          <mc:AlternateContent>
            <mc:Choice Requires="wps">
              <w:drawing>
                <wp:anchor distT="0" distB="0" distL="114300" distR="114300" simplePos="0" relativeHeight="251662336" behindDoc="0" locked="0" layoutInCell="1" allowOverlap="1" wp14:anchorId="3C5E65E7" wp14:editId="3C5E65E8">
                  <wp:simplePos x="0" y="0"/>
                  <wp:positionH relativeFrom="rightMargin">
                    <wp:align>center</wp:align>
                  </wp:positionH>
                  <wp:positionV relativeFrom="bottomMargin">
                    <wp:align>center</wp:align>
                  </wp:positionV>
                  <wp:extent cx="512445" cy="441325"/>
                  <wp:effectExtent l="0" t="0" r="0" b="0"/>
                  <wp:wrapNone/>
                  <wp:docPr id="522" name="Autoforma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1600000">
                            <a:off x="0" y="0"/>
                            <a:ext cx="512445" cy="441325"/>
                          </a:xfrm>
                          <a:prstGeom prst="flowChartAlternateProcess">
                            <a:avLst/>
                          </a:prstGeom>
                          <a:noFill/>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3C5E65EA" w14:textId="6742687B" w:rsidR="00072D7E" w:rsidRDefault="00072D7E">
                              <w:pPr>
                                <w:pStyle w:val="Piedepgina"/>
                                <w:pBdr>
                                  <w:top w:val="single" w:sz="12" w:space="1" w:color="DAFF1B" w:themeColor="accent3"/>
                                  <w:bottom w:val="single" w:sz="48" w:space="1" w:color="DAFF1B" w:themeColor="accent3"/>
                                </w:pBdr>
                                <w:jc w:val="center"/>
                                <w:rPr>
                                  <w:sz w:val="28"/>
                                  <w:szCs w:val="28"/>
                                </w:rPr>
                              </w:pPr>
                              <w:r>
                                <w:rPr>
                                  <w:szCs w:val="21"/>
                                </w:rPr>
                                <w:fldChar w:fldCharType="begin"/>
                              </w:r>
                              <w:r>
                                <w:instrText>PAGE    \* MERGEFORMAT</w:instrText>
                              </w:r>
                              <w:r>
                                <w:rPr>
                                  <w:szCs w:val="21"/>
                                </w:rPr>
                                <w:fldChar w:fldCharType="separate"/>
                              </w:r>
                              <w:r w:rsidR="00E472C9" w:rsidRPr="00E472C9">
                                <w:rPr>
                                  <w:noProof/>
                                  <w:sz w:val="28"/>
                                  <w:szCs w:val="28"/>
                                  <w:lang w:val="es-ES"/>
                                </w:rPr>
                                <w:t>1</w:t>
                              </w:r>
                              <w:r>
                                <w:rPr>
                                  <w:sz w:val="28"/>
                                  <w:szCs w:val="2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5E65E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forma 13" o:spid="_x0000_s1026" type="#_x0000_t176" style="position:absolute;left:0;text-align:left;margin-left:0;margin-top:0;width:40.35pt;height:34.75pt;z-index:25166233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" filled="f" fillcolor="#5c83b4" stroked="f" strokecolor="#737373">
                  <v:textbox>
                    <w:txbxContent>
                      <w:p w14:paraId="3C5E65EA" w14:textId="6742687B" w:rsidR="00072D7E" w:rsidRDefault="00072D7E">
                        <w:pPr>
                          <w:pStyle w:val="Piedepgina"/>
                          <w:pBdr>
                            <w:top w:val="single" w:sz="12" w:space="1" w:color="DAFF1B" w:themeColor="accent3"/>
                            <w:bottom w:val="single" w:sz="48" w:space="1" w:color="DAFF1B" w:themeColor="accent3"/>
                          </w:pBdr>
                          <w:jc w:val="center"/>
                          <w:rPr>
                            <w:sz w:val="28"/>
                            <w:szCs w:val="28"/>
                          </w:rPr>
                        </w:pPr>
                        <w:r>
                          <w:rPr>
                            <w:szCs w:val="21"/>
                          </w:rPr>
                          <w:fldChar w:fldCharType="begin"/>
                        </w:r>
                        <w:r>
                          <w:instrText>PAGE    \* MERGEFORMAT</w:instrText>
                        </w:r>
                        <w:r>
                          <w:rPr>
                            <w:szCs w:val="21"/>
                          </w:rPr>
                          <w:fldChar w:fldCharType="separate"/>
                        </w:r>
                        <w:r w:rsidR="00E472C9" w:rsidRPr="00E472C9">
                          <w:rPr>
                            <w:noProof/>
                            <w:sz w:val="28"/>
                            <w:szCs w:val="28"/>
                            <w:lang w:val="es-ES"/>
                          </w:rPr>
                          <w:t>1</w:t>
                        </w:r>
                        <w:r>
                          <w:rPr>
                            <w:sz w:val="28"/>
                            <w:szCs w:val="28"/>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B2A66E" w14:textId="77777777" w:rsidR="00812A1B" w:rsidRDefault="00812A1B" w:rsidP="00DE0038">
      <w:pPr>
        <w:spacing w:after="0" w:line="240" w:lineRule="auto"/>
      </w:pPr>
      <w:r>
        <w:separator/>
      </w:r>
    </w:p>
  </w:footnote>
  <w:footnote w:type="continuationSeparator" w:id="0">
    <w:p w14:paraId="1D9C861E" w14:textId="77777777" w:rsidR="00812A1B" w:rsidRDefault="00812A1B" w:rsidP="00DE00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5E65E1" w14:textId="77777777" w:rsidR="00072D7E" w:rsidRDefault="00812A1B">
    <w:pPr>
      <w:pStyle w:val="Encabezado"/>
    </w:pPr>
    <w:r>
      <w:rPr>
        <w:noProof/>
        <w:lang w:eastAsia="es-CO"/>
      </w:rPr>
      <w:pict w14:anchorId="3C5E65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548958" o:spid="_x0000_s2053" type="#_x0000_t75" style="position:absolute;left:0;text-align:left;margin-left:0;margin-top:0;width:470.15pt;height:154.7pt;z-index:-251657216;mso-position-horizontal:center;mso-position-horizontal-relative:margin;mso-position-vertical:center;mso-position-vertical-relative:margin" o:allowincell="f">
          <v:imagedata r:id="rId1" o:title="name"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5E65E2" w14:textId="77777777" w:rsidR="00072D7E" w:rsidRDefault="00812A1B">
    <w:pPr>
      <w:pStyle w:val="Encabezado"/>
    </w:pPr>
    <w:r>
      <w:rPr>
        <w:noProof/>
        <w:lang w:eastAsia="es-CO"/>
      </w:rPr>
      <w:pict w14:anchorId="3C5E65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548959" o:spid="_x0000_s2054" type="#_x0000_t75" style="position:absolute;left:0;text-align:left;margin-left:0;margin-top:0;width:470.15pt;height:154.7pt;z-index:-251656192;mso-position-horizontal:center;mso-position-horizontal-relative:margin;mso-position-vertical:center;mso-position-vertical-relative:margin" o:allowincell="f">
          <v:imagedata r:id="rId1" o:title="name"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5E65E4" w14:textId="77777777" w:rsidR="00072D7E" w:rsidRDefault="00812A1B">
    <w:pPr>
      <w:pStyle w:val="Encabezado"/>
    </w:pPr>
    <w:r>
      <w:rPr>
        <w:noProof/>
        <w:lang w:eastAsia="es-CO"/>
      </w:rPr>
      <w:pict w14:anchorId="3C5E65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548957" o:spid="_x0000_s2052" type="#_x0000_t75" style="position:absolute;left:0;text-align:left;margin-left:0;margin-top:0;width:470.15pt;height:154.7pt;z-index:-251658240;mso-position-horizontal:center;mso-position-horizontal-relative:margin;mso-position-vertical:center;mso-position-vertical-relative:margin" o:allowincell="f">
          <v:imagedata r:id="rId1" o:title="name"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804E6"/>
    <w:multiLevelType w:val="hybridMultilevel"/>
    <w:tmpl w:val="2C7256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1D04130"/>
    <w:multiLevelType w:val="hybridMultilevel"/>
    <w:tmpl w:val="23C818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7271D3B"/>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AC60494"/>
    <w:multiLevelType w:val="hybridMultilevel"/>
    <w:tmpl w:val="65828E3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0AD4188F"/>
    <w:multiLevelType w:val="hybridMultilevel"/>
    <w:tmpl w:val="F3267AF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0D7D160F"/>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0E4F1E85"/>
    <w:multiLevelType w:val="hybridMultilevel"/>
    <w:tmpl w:val="C804CB54"/>
    <w:lvl w:ilvl="0" w:tplc="240A000F">
      <w:start w:val="1"/>
      <w:numFmt w:val="decimal"/>
      <w:lvlText w:val="%1."/>
      <w:lvlJc w:val="left"/>
      <w:pPr>
        <w:ind w:left="701" w:hanging="360"/>
      </w:pPr>
    </w:lvl>
    <w:lvl w:ilvl="1" w:tplc="240A0019" w:tentative="1">
      <w:start w:val="1"/>
      <w:numFmt w:val="lowerLetter"/>
      <w:lvlText w:val="%2."/>
      <w:lvlJc w:val="left"/>
      <w:pPr>
        <w:ind w:left="1421" w:hanging="360"/>
      </w:pPr>
    </w:lvl>
    <w:lvl w:ilvl="2" w:tplc="240A001B" w:tentative="1">
      <w:start w:val="1"/>
      <w:numFmt w:val="lowerRoman"/>
      <w:lvlText w:val="%3."/>
      <w:lvlJc w:val="right"/>
      <w:pPr>
        <w:ind w:left="2141" w:hanging="180"/>
      </w:pPr>
    </w:lvl>
    <w:lvl w:ilvl="3" w:tplc="240A000F" w:tentative="1">
      <w:start w:val="1"/>
      <w:numFmt w:val="decimal"/>
      <w:lvlText w:val="%4."/>
      <w:lvlJc w:val="left"/>
      <w:pPr>
        <w:ind w:left="2861" w:hanging="360"/>
      </w:pPr>
    </w:lvl>
    <w:lvl w:ilvl="4" w:tplc="240A0019" w:tentative="1">
      <w:start w:val="1"/>
      <w:numFmt w:val="lowerLetter"/>
      <w:lvlText w:val="%5."/>
      <w:lvlJc w:val="left"/>
      <w:pPr>
        <w:ind w:left="3581" w:hanging="360"/>
      </w:pPr>
    </w:lvl>
    <w:lvl w:ilvl="5" w:tplc="240A001B" w:tentative="1">
      <w:start w:val="1"/>
      <w:numFmt w:val="lowerRoman"/>
      <w:lvlText w:val="%6."/>
      <w:lvlJc w:val="right"/>
      <w:pPr>
        <w:ind w:left="4301" w:hanging="180"/>
      </w:pPr>
    </w:lvl>
    <w:lvl w:ilvl="6" w:tplc="240A000F" w:tentative="1">
      <w:start w:val="1"/>
      <w:numFmt w:val="decimal"/>
      <w:lvlText w:val="%7."/>
      <w:lvlJc w:val="left"/>
      <w:pPr>
        <w:ind w:left="5021" w:hanging="360"/>
      </w:pPr>
    </w:lvl>
    <w:lvl w:ilvl="7" w:tplc="240A0019" w:tentative="1">
      <w:start w:val="1"/>
      <w:numFmt w:val="lowerLetter"/>
      <w:lvlText w:val="%8."/>
      <w:lvlJc w:val="left"/>
      <w:pPr>
        <w:ind w:left="5741" w:hanging="360"/>
      </w:pPr>
    </w:lvl>
    <w:lvl w:ilvl="8" w:tplc="240A001B" w:tentative="1">
      <w:start w:val="1"/>
      <w:numFmt w:val="lowerRoman"/>
      <w:lvlText w:val="%9."/>
      <w:lvlJc w:val="right"/>
      <w:pPr>
        <w:ind w:left="6461" w:hanging="180"/>
      </w:pPr>
    </w:lvl>
  </w:abstractNum>
  <w:abstractNum w:abstractNumId="7" w15:restartNumberingAfterBreak="0">
    <w:nsid w:val="17137940"/>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1991739C"/>
    <w:multiLevelType w:val="hybridMultilevel"/>
    <w:tmpl w:val="533232A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1AD46C1E"/>
    <w:multiLevelType w:val="hybridMultilevel"/>
    <w:tmpl w:val="44F619CC"/>
    <w:lvl w:ilvl="0" w:tplc="F89AD1E4">
      <w:start w:val="1"/>
      <w:numFmt w:val="decimal"/>
      <w:lvlText w:val="%1."/>
      <w:lvlJc w:val="left"/>
      <w:pPr>
        <w:ind w:left="720" w:hanging="360"/>
      </w:pPr>
      <w:rPr>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1C2201C4"/>
    <w:multiLevelType w:val="hybridMultilevel"/>
    <w:tmpl w:val="65828E3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1E8C21A8"/>
    <w:multiLevelType w:val="hybridMultilevel"/>
    <w:tmpl w:val="3FFC39C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1E931A6F"/>
    <w:multiLevelType w:val="hybridMultilevel"/>
    <w:tmpl w:val="7C2AF298"/>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3" w15:restartNumberingAfterBreak="0">
    <w:nsid w:val="2540521A"/>
    <w:multiLevelType w:val="hybridMultilevel"/>
    <w:tmpl w:val="072214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5EB6C86"/>
    <w:multiLevelType w:val="hybridMultilevel"/>
    <w:tmpl w:val="3FFC39C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6F82B10"/>
    <w:multiLevelType w:val="hybridMultilevel"/>
    <w:tmpl w:val="7898FA22"/>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6" w15:restartNumberingAfterBreak="0">
    <w:nsid w:val="28562B6A"/>
    <w:multiLevelType w:val="multilevel"/>
    <w:tmpl w:val="2C60B2DE"/>
    <w:lvl w:ilvl="0">
      <w:start w:val="1"/>
      <w:numFmt w:val="decimal"/>
      <w:lvlText w:val="%1."/>
      <w:lvlJc w:val="left"/>
      <w:pPr>
        <w:ind w:left="72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9CF19F0"/>
    <w:multiLevelType w:val="hybridMultilevel"/>
    <w:tmpl w:val="7320058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2C8A57A6"/>
    <w:multiLevelType w:val="hybridMultilevel"/>
    <w:tmpl w:val="EA8C9074"/>
    <w:lvl w:ilvl="0" w:tplc="60B6A73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9E539F"/>
    <w:multiLevelType w:val="hybridMultilevel"/>
    <w:tmpl w:val="C804CB54"/>
    <w:lvl w:ilvl="0" w:tplc="240A000F">
      <w:start w:val="1"/>
      <w:numFmt w:val="decimal"/>
      <w:lvlText w:val="%1."/>
      <w:lvlJc w:val="left"/>
      <w:pPr>
        <w:ind w:left="701" w:hanging="360"/>
      </w:pPr>
    </w:lvl>
    <w:lvl w:ilvl="1" w:tplc="240A0019" w:tentative="1">
      <w:start w:val="1"/>
      <w:numFmt w:val="lowerLetter"/>
      <w:lvlText w:val="%2."/>
      <w:lvlJc w:val="left"/>
      <w:pPr>
        <w:ind w:left="1421" w:hanging="360"/>
      </w:pPr>
    </w:lvl>
    <w:lvl w:ilvl="2" w:tplc="240A001B" w:tentative="1">
      <w:start w:val="1"/>
      <w:numFmt w:val="lowerRoman"/>
      <w:lvlText w:val="%3."/>
      <w:lvlJc w:val="right"/>
      <w:pPr>
        <w:ind w:left="2141" w:hanging="180"/>
      </w:pPr>
    </w:lvl>
    <w:lvl w:ilvl="3" w:tplc="240A000F" w:tentative="1">
      <w:start w:val="1"/>
      <w:numFmt w:val="decimal"/>
      <w:lvlText w:val="%4."/>
      <w:lvlJc w:val="left"/>
      <w:pPr>
        <w:ind w:left="2861" w:hanging="360"/>
      </w:pPr>
    </w:lvl>
    <w:lvl w:ilvl="4" w:tplc="240A0019" w:tentative="1">
      <w:start w:val="1"/>
      <w:numFmt w:val="lowerLetter"/>
      <w:lvlText w:val="%5."/>
      <w:lvlJc w:val="left"/>
      <w:pPr>
        <w:ind w:left="3581" w:hanging="360"/>
      </w:pPr>
    </w:lvl>
    <w:lvl w:ilvl="5" w:tplc="240A001B" w:tentative="1">
      <w:start w:val="1"/>
      <w:numFmt w:val="lowerRoman"/>
      <w:lvlText w:val="%6."/>
      <w:lvlJc w:val="right"/>
      <w:pPr>
        <w:ind w:left="4301" w:hanging="180"/>
      </w:pPr>
    </w:lvl>
    <w:lvl w:ilvl="6" w:tplc="240A000F" w:tentative="1">
      <w:start w:val="1"/>
      <w:numFmt w:val="decimal"/>
      <w:lvlText w:val="%7."/>
      <w:lvlJc w:val="left"/>
      <w:pPr>
        <w:ind w:left="5021" w:hanging="360"/>
      </w:pPr>
    </w:lvl>
    <w:lvl w:ilvl="7" w:tplc="240A0019" w:tentative="1">
      <w:start w:val="1"/>
      <w:numFmt w:val="lowerLetter"/>
      <w:lvlText w:val="%8."/>
      <w:lvlJc w:val="left"/>
      <w:pPr>
        <w:ind w:left="5741" w:hanging="360"/>
      </w:pPr>
    </w:lvl>
    <w:lvl w:ilvl="8" w:tplc="240A001B" w:tentative="1">
      <w:start w:val="1"/>
      <w:numFmt w:val="lowerRoman"/>
      <w:lvlText w:val="%9."/>
      <w:lvlJc w:val="right"/>
      <w:pPr>
        <w:ind w:left="6461" w:hanging="180"/>
      </w:pPr>
    </w:lvl>
  </w:abstractNum>
  <w:abstractNum w:abstractNumId="20" w15:restartNumberingAfterBreak="0">
    <w:nsid w:val="2DD20FCC"/>
    <w:multiLevelType w:val="hybridMultilevel"/>
    <w:tmpl w:val="676AED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35506CE1"/>
    <w:multiLevelType w:val="hybridMultilevel"/>
    <w:tmpl w:val="3FFC39C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3A767BB3"/>
    <w:multiLevelType w:val="multilevel"/>
    <w:tmpl w:val="2C60B2DE"/>
    <w:lvl w:ilvl="0">
      <w:start w:val="1"/>
      <w:numFmt w:val="decimal"/>
      <w:lvlText w:val="%1."/>
      <w:lvlJc w:val="left"/>
      <w:pPr>
        <w:ind w:left="1800" w:hanging="360"/>
      </w:pPr>
      <w:rPr>
        <w:rFonts w:hint="default"/>
      </w:rPr>
    </w:lvl>
    <w:lvl w:ilvl="1">
      <w:start w:val="2"/>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b/>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600" w:hanging="2160"/>
      </w:pPr>
      <w:rPr>
        <w:rFonts w:hint="default"/>
      </w:rPr>
    </w:lvl>
  </w:abstractNum>
  <w:abstractNum w:abstractNumId="23" w15:restartNumberingAfterBreak="0">
    <w:nsid w:val="417568BB"/>
    <w:multiLevelType w:val="hybridMultilevel"/>
    <w:tmpl w:val="7E54DAB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419F2CFB"/>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428113B2"/>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436D7141"/>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44BA5D25"/>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4728166D"/>
    <w:multiLevelType w:val="hybridMultilevel"/>
    <w:tmpl w:val="53E627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48121DA6"/>
    <w:multiLevelType w:val="hybridMultilevel"/>
    <w:tmpl w:val="3634EC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49FD2C72"/>
    <w:multiLevelType w:val="hybridMultilevel"/>
    <w:tmpl w:val="78EC56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4B6F2678"/>
    <w:multiLevelType w:val="multilevel"/>
    <w:tmpl w:val="2C60B2DE"/>
    <w:lvl w:ilvl="0">
      <w:start w:val="1"/>
      <w:numFmt w:val="decimal"/>
      <w:lvlText w:val="%1."/>
      <w:lvlJc w:val="left"/>
      <w:pPr>
        <w:ind w:left="72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4D8D5121"/>
    <w:multiLevelType w:val="multilevel"/>
    <w:tmpl w:val="D526B8B6"/>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4DE80BAD"/>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4E75345C"/>
    <w:multiLevelType w:val="hybridMultilevel"/>
    <w:tmpl w:val="0E3EB72E"/>
    <w:lvl w:ilvl="0" w:tplc="D8F278A8">
      <w:start w:val="1"/>
      <w:numFmt w:val="decimal"/>
      <w:lvlText w:val="%1."/>
      <w:lvlJc w:val="left"/>
      <w:pPr>
        <w:ind w:left="786" w:hanging="360"/>
      </w:pPr>
      <w:rPr>
        <w:b w:val="0"/>
      </w:rPr>
    </w:lvl>
    <w:lvl w:ilvl="1" w:tplc="240A0019" w:tentative="1">
      <w:start w:val="1"/>
      <w:numFmt w:val="lowerLetter"/>
      <w:lvlText w:val="%2."/>
      <w:lvlJc w:val="left"/>
      <w:pPr>
        <w:ind w:left="1506" w:hanging="360"/>
      </w:pPr>
    </w:lvl>
    <w:lvl w:ilvl="2" w:tplc="240A001B" w:tentative="1">
      <w:start w:val="1"/>
      <w:numFmt w:val="lowerRoman"/>
      <w:lvlText w:val="%3."/>
      <w:lvlJc w:val="right"/>
      <w:pPr>
        <w:ind w:left="2226" w:hanging="180"/>
      </w:pPr>
    </w:lvl>
    <w:lvl w:ilvl="3" w:tplc="240A000F" w:tentative="1">
      <w:start w:val="1"/>
      <w:numFmt w:val="decimal"/>
      <w:lvlText w:val="%4."/>
      <w:lvlJc w:val="left"/>
      <w:pPr>
        <w:ind w:left="2946" w:hanging="360"/>
      </w:pPr>
    </w:lvl>
    <w:lvl w:ilvl="4" w:tplc="240A0019" w:tentative="1">
      <w:start w:val="1"/>
      <w:numFmt w:val="lowerLetter"/>
      <w:lvlText w:val="%5."/>
      <w:lvlJc w:val="left"/>
      <w:pPr>
        <w:ind w:left="3666" w:hanging="360"/>
      </w:pPr>
    </w:lvl>
    <w:lvl w:ilvl="5" w:tplc="240A001B" w:tentative="1">
      <w:start w:val="1"/>
      <w:numFmt w:val="lowerRoman"/>
      <w:lvlText w:val="%6."/>
      <w:lvlJc w:val="right"/>
      <w:pPr>
        <w:ind w:left="4386" w:hanging="180"/>
      </w:pPr>
    </w:lvl>
    <w:lvl w:ilvl="6" w:tplc="240A000F" w:tentative="1">
      <w:start w:val="1"/>
      <w:numFmt w:val="decimal"/>
      <w:lvlText w:val="%7."/>
      <w:lvlJc w:val="left"/>
      <w:pPr>
        <w:ind w:left="5106" w:hanging="360"/>
      </w:pPr>
    </w:lvl>
    <w:lvl w:ilvl="7" w:tplc="240A0019" w:tentative="1">
      <w:start w:val="1"/>
      <w:numFmt w:val="lowerLetter"/>
      <w:lvlText w:val="%8."/>
      <w:lvlJc w:val="left"/>
      <w:pPr>
        <w:ind w:left="5826" w:hanging="360"/>
      </w:pPr>
    </w:lvl>
    <w:lvl w:ilvl="8" w:tplc="240A001B" w:tentative="1">
      <w:start w:val="1"/>
      <w:numFmt w:val="lowerRoman"/>
      <w:lvlText w:val="%9."/>
      <w:lvlJc w:val="right"/>
      <w:pPr>
        <w:ind w:left="6546" w:hanging="180"/>
      </w:pPr>
    </w:lvl>
  </w:abstractNum>
  <w:abstractNum w:abstractNumId="35" w15:restartNumberingAfterBreak="0">
    <w:nsid w:val="50121183"/>
    <w:multiLevelType w:val="hybridMultilevel"/>
    <w:tmpl w:val="533232A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6" w15:restartNumberingAfterBreak="0">
    <w:nsid w:val="554D2FDE"/>
    <w:multiLevelType w:val="hybridMultilevel"/>
    <w:tmpl w:val="65828E3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7" w15:restartNumberingAfterBreak="0">
    <w:nsid w:val="569D0703"/>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15:restartNumberingAfterBreak="0">
    <w:nsid w:val="5940235A"/>
    <w:multiLevelType w:val="hybridMultilevel"/>
    <w:tmpl w:val="CFF474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9" w15:restartNumberingAfterBreak="0">
    <w:nsid w:val="5AAA7A70"/>
    <w:multiLevelType w:val="hybridMultilevel"/>
    <w:tmpl w:val="CEECF1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15:restartNumberingAfterBreak="0">
    <w:nsid w:val="5E2E4F26"/>
    <w:multiLevelType w:val="hybridMultilevel"/>
    <w:tmpl w:val="5E902E74"/>
    <w:lvl w:ilvl="0" w:tplc="240A000F">
      <w:start w:val="1"/>
      <w:numFmt w:val="decimal"/>
      <w:lvlText w:val="%1."/>
      <w:lvlJc w:val="left"/>
      <w:pPr>
        <w:ind w:left="701" w:hanging="360"/>
      </w:pPr>
    </w:lvl>
    <w:lvl w:ilvl="1" w:tplc="240A0019" w:tentative="1">
      <w:start w:val="1"/>
      <w:numFmt w:val="lowerLetter"/>
      <w:lvlText w:val="%2."/>
      <w:lvlJc w:val="left"/>
      <w:pPr>
        <w:ind w:left="1421" w:hanging="360"/>
      </w:pPr>
    </w:lvl>
    <w:lvl w:ilvl="2" w:tplc="240A001B" w:tentative="1">
      <w:start w:val="1"/>
      <w:numFmt w:val="lowerRoman"/>
      <w:lvlText w:val="%3."/>
      <w:lvlJc w:val="right"/>
      <w:pPr>
        <w:ind w:left="2141" w:hanging="180"/>
      </w:pPr>
    </w:lvl>
    <w:lvl w:ilvl="3" w:tplc="240A000F" w:tentative="1">
      <w:start w:val="1"/>
      <w:numFmt w:val="decimal"/>
      <w:lvlText w:val="%4."/>
      <w:lvlJc w:val="left"/>
      <w:pPr>
        <w:ind w:left="2861" w:hanging="360"/>
      </w:pPr>
    </w:lvl>
    <w:lvl w:ilvl="4" w:tplc="240A0019" w:tentative="1">
      <w:start w:val="1"/>
      <w:numFmt w:val="lowerLetter"/>
      <w:lvlText w:val="%5."/>
      <w:lvlJc w:val="left"/>
      <w:pPr>
        <w:ind w:left="3581" w:hanging="360"/>
      </w:pPr>
    </w:lvl>
    <w:lvl w:ilvl="5" w:tplc="240A001B" w:tentative="1">
      <w:start w:val="1"/>
      <w:numFmt w:val="lowerRoman"/>
      <w:lvlText w:val="%6."/>
      <w:lvlJc w:val="right"/>
      <w:pPr>
        <w:ind w:left="4301" w:hanging="180"/>
      </w:pPr>
    </w:lvl>
    <w:lvl w:ilvl="6" w:tplc="240A000F" w:tentative="1">
      <w:start w:val="1"/>
      <w:numFmt w:val="decimal"/>
      <w:lvlText w:val="%7."/>
      <w:lvlJc w:val="left"/>
      <w:pPr>
        <w:ind w:left="5021" w:hanging="360"/>
      </w:pPr>
    </w:lvl>
    <w:lvl w:ilvl="7" w:tplc="240A0019" w:tentative="1">
      <w:start w:val="1"/>
      <w:numFmt w:val="lowerLetter"/>
      <w:lvlText w:val="%8."/>
      <w:lvlJc w:val="left"/>
      <w:pPr>
        <w:ind w:left="5741" w:hanging="360"/>
      </w:pPr>
    </w:lvl>
    <w:lvl w:ilvl="8" w:tplc="240A001B" w:tentative="1">
      <w:start w:val="1"/>
      <w:numFmt w:val="lowerRoman"/>
      <w:lvlText w:val="%9."/>
      <w:lvlJc w:val="right"/>
      <w:pPr>
        <w:ind w:left="6461" w:hanging="180"/>
      </w:pPr>
    </w:lvl>
  </w:abstractNum>
  <w:abstractNum w:abstractNumId="41" w15:restartNumberingAfterBreak="0">
    <w:nsid w:val="5EE95314"/>
    <w:multiLevelType w:val="hybridMultilevel"/>
    <w:tmpl w:val="D81E7FDA"/>
    <w:lvl w:ilvl="0" w:tplc="D8F278A8">
      <w:start w:val="1"/>
      <w:numFmt w:val="decimal"/>
      <w:lvlText w:val="%1."/>
      <w:lvlJc w:val="left"/>
      <w:pPr>
        <w:ind w:left="786" w:hanging="360"/>
      </w:pPr>
      <w:rPr>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2" w15:restartNumberingAfterBreak="0">
    <w:nsid w:val="5F0F055D"/>
    <w:multiLevelType w:val="hybridMultilevel"/>
    <w:tmpl w:val="6A966F58"/>
    <w:lvl w:ilvl="0" w:tplc="96EC470C">
      <w:start w:val="1"/>
      <w:numFmt w:val="decimal"/>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3" w15:restartNumberingAfterBreak="0">
    <w:nsid w:val="62192595"/>
    <w:multiLevelType w:val="hybridMultilevel"/>
    <w:tmpl w:val="08CCE87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4" w15:restartNumberingAfterBreak="0">
    <w:nsid w:val="65CF73EF"/>
    <w:multiLevelType w:val="hybridMultilevel"/>
    <w:tmpl w:val="CEC62C1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5" w15:restartNumberingAfterBreak="0">
    <w:nsid w:val="6AA471FD"/>
    <w:multiLevelType w:val="multilevel"/>
    <w:tmpl w:val="2C60B2DE"/>
    <w:lvl w:ilvl="0">
      <w:start w:val="1"/>
      <w:numFmt w:val="decimal"/>
      <w:lvlText w:val="%1."/>
      <w:lvlJc w:val="left"/>
      <w:pPr>
        <w:ind w:left="72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6CA23F42"/>
    <w:multiLevelType w:val="hybridMultilevel"/>
    <w:tmpl w:val="65828E3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7" w15:restartNumberingAfterBreak="0">
    <w:nsid w:val="712D0D54"/>
    <w:multiLevelType w:val="hybridMultilevel"/>
    <w:tmpl w:val="F3267AF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8" w15:restartNumberingAfterBreak="0">
    <w:nsid w:val="73310234"/>
    <w:multiLevelType w:val="hybridMultilevel"/>
    <w:tmpl w:val="65828E3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9" w15:restartNumberingAfterBreak="0">
    <w:nsid w:val="738A5103"/>
    <w:multiLevelType w:val="hybridMultilevel"/>
    <w:tmpl w:val="13E6D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0" w15:restartNumberingAfterBreak="0">
    <w:nsid w:val="73AA234D"/>
    <w:multiLevelType w:val="multilevel"/>
    <w:tmpl w:val="2C60B2DE"/>
    <w:lvl w:ilvl="0">
      <w:start w:val="1"/>
      <w:numFmt w:val="decimal"/>
      <w:lvlText w:val="%1."/>
      <w:lvlJc w:val="left"/>
      <w:pPr>
        <w:ind w:left="72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1" w15:restartNumberingAfterBreak="0">
    <w:nsid w:val="7AE730F4"/>
    <w:multiLevelType w:val="hybridMultilevel"/>
    <w:tmpl w:val="5EF8A4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2" w15:restartNumberingAfterBreak="0">
    <w:nsid w:val="7C93586D"/>
    <w:multiLevelType w:val="hybridMultilevel"/>
    <w:tmpl w:val="0E7C1D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3" w15:restartNumberingAfterBreak="0">
    <w:nsid w:val="7CA92B5D"/>
    <w:multiLevelType w:val="hybridMultilevel"/>
    <w:tmpl w:val="ACCEF7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4" w15:restartNumberingAfterBreak="0">
    <w:nsid w:val="7D59192D"/>
    <w:multiLevelType w:val="hybridMultilevel"/>
    <w:tmpl w:val="245897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2"/>
  </w:num>
  <w:num w:numId="2">
    <w:abstractNumId w:val="9"/>
  </w:num>
  <w:num w:numId="3">
    <w:abstractNumId w:val="16"/>
  </w:num>
  <w:num w:numId="4">
    <w:abstractNumId w:val="31"/>
  </w:num>
  <w:num w:numId="5">
    <w:abstractNumId w:val="50"/>
  </w:num>
  <w:num w:numId="6">
    <w:abstractNumId w:val="45"/>
  </w:num>
  <w:num w:numId="7">
    <w:abstractNumId w:val="22"/>
  </w:num>
  <w:num w:numId="8">
    <w:abstractNumId w:val="34"/>
  </w:num>
  <w:num w:numId="9">
    <w:abstractNumId w:val="41"/>
  </w:num>
  <w:num w:numId="10">
    <w:abstractNumId w:val="18"/>
  </w:num>
  <w:num w:numId="11">
    <w:abstractNumId w:val="28"/>
  </w:num>
  <w:num w:numId="12">
    <w:abstractNumId w:val="29"/>
  </w:num>
  <w:num w:numId="13">
    <w:abstractNumId w:val="30"/>
  </w:num>
  <w:num w:numId="14">
    <w:abstractNumId w:val="39"/>
  </w:num>
  <w:num w:numId="15">
    <w:abstractNumId w:val="13"/>
  </w:num>
  <w:num w:numId="16">
    <w:abstractNumId w:val="53"/>
  </w:num>
  <w:num w:numId="17">
    <w:abstractNumId w:val="44"/>
  </w:num>
  <w:num w:numId="18">
    <w:abstractNumId w:val="20"/>
  </w:num>
  <w:num w:numId="19">
    <w:abstractNumId w:val="0"/>
  </w:num>
  <w:num w:numId="20">
    <w:abstractNumId w:val="52"/>
  </w:num>
  <w:num w:numId="21">
    <w:abstractNumId w:val="51"/>
  </w:num>
  <w:num w:numId="22">
    <w:abstractNumId w:val="8"/>
  </w:num>
  <w:num w:numId="23">
    <w:abstractNumId w:val="35"/>
  </w:num>
  <w:num w:numId="24">
    <w:abstractNumId w:val="10"/>
  </w:num>
  <w:num w:numId="25">
    <w:abstractNumId w:val="2"/>
  </w:num>
  <w:num w:numId="26">
    <w:abstractNumId w:val="46"/>
  </w:num>
  <w:num w:numId="27">
    <w:abstractNumId w:val="25"/>
  </w:num>
  <w:num w:numId="28">
    <w:abstractNumId w:val="33"/>
  </w:num>
  <w:num w:numId="29">
    <w:abstractNumId w:val="26"/>
  </w:num>
  <w:num w:numId="30">
    <w:abstractNumId w:val="48"/>
  </w:num>
  <w:num w:numId="31">
    <w:abstractNumId w:val="5"/>
  </w:num>
  <w:num w:numId="32">
    <w:abstractNumId w:val="49"/>
  </w:num>
  <w:num w:numId="33">
    <w:abstractNumId w:val="3"/>
  </w:num>
  <w:num w:numId="34">
    <w:abstractNumId w:val="24"/>
  </w:num>
  <w:num w:numId="35">
    <w:abstractNumId w:val="37"/>
  </w:num>
  <w:num w:numId="36">
    <w:abstractNumId w:val="27"/>
  </w:num>
  <w:num w:numId="37">
    <w:abstractNumId w:val="7"/>
  </w:num>
  <w:num w:numId="38">
    <w:abstractNumId w:val="36"/>
  </w:num>
  <w:num w:numId="39">
    <w:abstractNumId w:val="40"/>
  </w:num>
  <w:num w:numId="40">
    <w:abstractNumId w:val="38"/>
  </w:num>
  <w:num w:numId="41">
    <w:abstractNumId w:val="6"/>
  </w:num>
  <w:num w:numId="42">
    <w:abstractNumId w:val="19"/>
  </w:num>
  <w:num w:numId="43">
    <w:abstractNumId w:val="43"/>
  </w:num>
  <w:num w:numId="44">
    <w:abstractNumId w:val="4"/>
  </w:num>
  <w:num w:numId="45">
    <w:abstractNumId w:val="15"/>
  </w:num>
  <w:num w:numId="46">
    <w:abstractNumId w:val="12"/>
  </w:num>
  <w:num w:numId="47">
    <w:abstractNumId w:val="17"/>
  </w:num>
  <w:num w:numId="48">
    <w:abstractNumId w:val="47"/>
  </w:num>
  <w:num w:numId="49">
    <w:abstractNumId w:val="23"/>
  </w:num>
  <w:num w:numId="50">
    <w:abstractNumId w:val="14"/>
  </w:num>
  <w:num w:numId="51">
    <w:abstractNumId w:val="21"/>
  </w:num>
  <w:num w:numId="52">
    <w:abstractNumId w:val="11"/>
  </w:num>
  <w:num w:numId="53">
    <w:abstractNumId w:val="54"/>
  </w:num>
  <w:num w:numId="54">
    <w:abstractNumId w:val="1"/>
  </w:num>
  <w:num w:numId="55">
    <w:abstractNumId w:val="42"/>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08"/>
  <w:hyphenationZone w:val="425"/>
  <w:drawingGridHorizontalSpacing w:val="110"/>
  <w:displayHorizontalDrawingGridEvery w:val="2"/>
  <w:displayVertic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AB2"/>
    <w:rsid w:val="000006A3"/>
    <w:rsid w:val="00000B29"/>
    <w:rsid w:val="000072B9"/>
    <w:rsid w:val="00014782"/>
    <w:rsid w:val="00014C34"/>
    <w:rsid w:val="00015E2F"/>
    <w:rsid w:val="00017357"/>
    <w:rsid w:val="00017EE1"/>
    <w:rsid w:val="00020581"/>
    <w:rsid w:val="00022E6A"/>
    <w:rsid w:val="00027708"/>
    <w:rsid w:val="00031447"/>
    <w:rsid w:val="000345D9"/>
    <w:rsid w:val="000361A4"/>
    <w:rsid w:val="00037E32"/>
    <w:rsid w:val="00043A67"/>
    <w:rsid w:val="00044E07"/>
    <w:rsid w:val="000467D4"/>
    <w:rsid w:val="00051A54"/>
    <w:rsid w:val="00052ABF"/>
    <w:rsid w:val="00053AC7"/>
    <w:rsid w:val="00053FE4"/>
    <w:rsid w:val="0005442A"/>
    <w:rsid w:val="00054D49"/>
    <w:rsid w:val="00056963"/>
    <w:rsid w:val="00063EB5"/>
    <w:rsid w:val="0006503F"/>
    <w:rsid w:val="0006592F"/>
    <w:rsid w:val="00071880"/>
    <w:rsid w:val="00072D7E"/>
    <w:rsid w:val="00080282"/>
    <w:rsid w:val="0009039D"/>
    <w:rsid w:val="00093C11"/>
    <w:rsid w:val="00095600"/>
    <w:rsid w:val="000A27CF"/>
    <w:rsid w:val="000A700C"/>
    <w:rsid w:val="000A744F"/>
    <w:rsid w:val="000A7651"/>
    <w:rsid w:val="000B389C"/>
    <w:rsid w:val="000B7B9D"/>
    <w:rsid w:val="000C2157"/>
    <w:rsid w:val="000C326D"/>
    <w:rsid w:val="000C682F"/>
    <w:rsid w:val="000D294A"/>
    <w:rsid w:val="000D3EB9"/>
    <w:rsid w:val="000E25CD"/>
    <w:rsid w:val="000E2BAB"/>
    <w:rsid w:val="000E463A"/>
    <w:rsid w:val="000E7666"/>
    <w:rsid w:val="000F09E0"/>
    <w:rsid w:val="000F4C49"/>
    <w:rsid w:val="000F4FE9"/>
    <w:rsid w:val="00100EF6"/>
    <w:rsid w:val="001036AB"/>
    <w:rsid w:val="00104C43"/>
    <w:rsid w:val="001142FE"/>
    <w:rsid w:val="00120A8C"/>
    <w:rsid w:val="0012389C"/>
    <w:rsid w:val="00124A0D"/>
    <w:rsid w:val="0012616B"/>
    <w:rsid w:val="00127198"/>
    <w:rsid w:val="00127216"/>
    <w:rsid w:val="001278BC"/>
    <w:rsid w:val="00132D5A"/>
    <w:rsid w:val="00135148"/>
    <w:rsid w:val="00135916"/>
    <w:rsid w:val="001448F7"/>
    <w:rsid w:val="00145C39"/>
    <w:rsid w:val="001504D9"/>
    <w:rsid w:val="00162A23"/>
    <w:rsid w:val="001643D7"/>
    <w:rsid w:val="00173A2B"/>
    <w:rsid w:val="00191B50"/>
    <w:rsid w:val="00194823"/>
    <w:rsid w:val="001A0EC6"/>
    <w:rsid w:val="001A4EA8"/>
    <w:rsid w:val="001C2B9F"/>
    <w:rsid w:val="001C3844"/>
    <w:rsid w:val="001C44DC"/>
    <w:rsid w:val="001C5C44"/>
    <w:rsid w:val="001C6FC3"/>
    <w:rsid w:val="001D00FD"/>
    <w:rsid w:val="001D67A3"/>
    <w:rsid w:val="001E2D4E"/>
    <w:rsid w:val="001E310E"/>
    <w:rsid w:val="001E4B45"/>
    <w:rsid w:val="001E77EA"/>
    <w:rsid w:val="001F4C3A"/>
    <w:rsid w:val="001F5B2F"/>
    <w:rsid w:val="001F7971"/>
    <w:rsid w:val="00203E91"/>
    <w:rsid w:val="00204613"/>
    <w:rsid w:val="00212861"/>
    <w:rsid w:val="00214309"/>
    <w:rsid w:val="00222DD4"/>
    <w:rsid w:val="002263A0"/>
    <w:rsid w:val="00231D8E"/>
    <w:rsid w:val="00233278"/>
    <w:rsid w:val="00236BF5"/>
    <w:rsid w:val="00242CD6"/>
    <w:rsid w:val="0024353A"/>
    <w:rsid w:val="00243D0A"/>
    <w:rsid w:val="002456A9"/>
    <w:rsid w:val="00245C41"/>
    <w:rsid w:val="002469A1"/>
    <w:rsid w:val="002471DF"/>
    <w:rsid w:val="002476F1"/>
    <w:rsid w:val="002502AD"/>
    <w:rsid w:val="0025468D"/>
    <w:rsid w:val="002608F5"/>
    <w:rsid w:val="00261E69"/>
    <w:rsid w:val="00262E93"/>
    <w:rsid w:val="00267776"/>
    <w:rsid w:val="00272D71"/>
    <w:rsid w:val="002746B3"/>
    <w:rsid w:val="002747B3"/>
    <w:rsid w:val="00276F14"/>
    <w:rsid w:val="0027725E"/>
    <w:rsid w:val="00285CD9"/>
    <w:rsid w:val="002862BC"/>
    <w:rsid w:val="00287DFF"/>
    <w:rsid w:val="00296391"/>
    <w:rsid w:val="002A10C6"/>
    <w:rsid w:val="002B018F"/>
    <w:rsid w:val="002B3AB7"/>
    <w:rsid w:val="002C1CB6"/>
    <w:rsid w:val="002C2962"/>
    <w:rsid w:val="002C2B85"/>
    <w:rsid w:val="002C3142"/>
    <w:rsid w:val="002C5EF2"/>
    <w:rsid w:val="002C5F61"/>
    <w:rsid w:val="002D527B"/>
    <w:rsid w:val="002D6530"/>
    <w:rsid w:val="002D78E7"/>
    <w:rsid w:val="002E1045"/>
    <w:rsid w:val="002E4832"/>
    <w:rsid w:val="002F4AA6"/>
    <w:rsid w:val="00302EC6"/>
    <w:rsid w:val="003043FE"/>
    <w:rsid w:val="00305386"/>
    <w:rsid w:val="00313F63"/>
    <w:rsid w:val="00314119"/>
    <w:rsid w:val="00321C9E"/>
    <w:rsid w:val="0032486F"/>
    <w:rsid w:val="00326900"/>
    <w:rsid w:val="00330CE1"/>
    <w:rsid w:val="00331B10"/>
    <w:rsid w:val="003354E5"/>
    <w:rsid w:val="003355FA"/>
    <w:rsid w:val="003454FE"/>
    <w:rsid w:val="003545E6"/>
    <w:rsid w:val="0036228E"/>
    <w:rsid w:val="003668D9"/>
    <w:rsid w:val="00381C6F"/>
    <w:rsid w:val="0038241A"/>
    <w:rsid w:val="003857B9"/>
    <w:rsid w:val="0039137C"/>
    <w:rsid w:val="00394E72"/>
    <w:rsid w:val="00395ADB"/>
    <w:rsid w:val="003A4A16"/>
    <w:rsid w:val="003A5E11"/>
    <w:rsid w:val="003B033A"/>
    <w:rsid w:val="003C0D66"/>
    <w:rsid w:val="003C313B"/>
    <w:rsid w:val="003C529C"/>
    <w:rsid w:val="003D3D49"/>
    <w:rsid w:val="003D5680"/>
    <w:rsid w:val="003E0B50"/>
    <w:rsid w:val="003E305E"/>
    <w:rsid w:val="003E3489"/>
    <w:rsid w:val="003E3B37"/>
    <w:rsid w:val="003E48B1"/>
    <w:rsid w:val="003F0BE8"/>
    <w:rsid w:val="003F1F19"/>
    <w:rsid w:val="003F28F5"/>
    <w:rsid w:val="003F5903"/>
    <w:rsid w:val="00404493"/>
    <w:rsid w:val="00404842"/>
    <w:rsid w:val="00412C62"/>
    <w:rsid w:val="00413C32"/>
    <w:rsid w:val="00414E07"/>
    <w:rsid w:val="00434B93"/>
    <w:rsid w:val="00435915"/>
    <w:rsid w:val="004530A3"/>
    <w:rsid w:val="00453702"/>
    <w:rsid w:val="004541FB"/>
    <w:rsid w:val="00454DD3"/>
    <w:rsid w:val="00457EEF"/>
    <w:rsid w:val="00463092"/>
    <w:rsid w:val="00474B1B"/>
    <w:rsid w:val="00477F69"/>
    <w:rsid w:val="00482C70"/>
    <w:rsid w:val="004846D2"/>
    <w:rsid w:val="0049194F"/>
    <w:rsid w:val="004926C9"/>
    <w:rsid w:val="00493167"/>
    <w:rsid w:val="00493F16"/>
    <w:rsid w:val="004A4320"/>
    <w:rsid w:val="004A6564"/>
    <w:rsid w:val="004A7B6C"/>
    <w:rsid w:val="004B65E0"/>
    <w:rsid w:val="004C2933"/>
    <w:rsid w:val="004C31BF"/>
    <w:rsid w:val="004D2E06"/>
    <w:rsid w:val="004D4034"/>
    <w:rsid w:val="004D58B3"/>
    <w:rsid w:val="004D5F9A"/>
    <w:rsid w:val="004D77F3"/>
    <w:rsid w:val="004D788F"/>
    <w:rsid w:val="004E3936"/>
    <w:rsid w:val="004E425F"/>
    <w:rsid w:val="004E51E9"/>
    <w:rsid w:val="004F0D0E"/>
    <w:rsid w:val="004F1873"/>
    <w:rsid w:val="004F5CE2"/>
    <w:rsid w:val="00505615"/>
    <w:rsid w:val="0051691D"/>
    <w:rsid w:val="00536846"/>
    <w:rsid w:val="00551F9A"/>
    <w:rsid w:val="00556F2C"/>
    <w:rsid w:val="005572D3"/>
    <w:rsid w:val="00563653"/>
    <w:rsid w:val="00571751"/>
    <w:rsid w:val="00572CB1"/>
    <w:rsid w:val="00573A3D"/>
    <w:rsid w:val="00574AFD"/>
    <w:rsid w:val="00584AE6"/>
    <w:rsid w:val="0059258C"/>
    <w:rsid w:val="00597FC7"/>
    <w:rsid w:val="005A23D6"/>
    <w:rsid w:val="005A3E7E"/>
    <w:rsid w:val="005A6F61"/>
    <w:rsid w:val="005B4F26"/>
    <w:rsid w:val="005B69BC"/>
    <w:rsid w:val="005C11A1"/>
    <w:rsid w:val="005C5AD1"/>
    <w:rsid w:val="005C7733"/>
    <w:rsid w:val="005D2B59"/>
    <w:rsid w:val="005D2CEA"/>
    <w:rsid w:val="005D303F"/>
    <w:rsid w:val="005D3A1B"/>
    <w:rsid w:val="005D3DF1"/>
    <w:rsid w:val="005D4831"/>
    <w:rsid w:val="005E056A"/>
    <w:rsid w:val="005E46D8"/>
    <w:rsid w:val="005F59CF"/>
    <w:rsid w:val="006018B5"/>
    <w:rsid w:val="00601CB5"/>
    <w:rsid w:val="006044C7"/>
    <w:rsid w:val="00620B0F"/>
    <w:rsid w:val="006215D7"/>
    <w:rsid w:val="00623632"/>
    <w:rsid w:val="00630E3C"/>
    <w:rsid w:val="00634D2E"/>
    <w:rsid w:val="00640074"/>
    <w:rsid w:val="00641DC6"/>
    <w:rsid w:val="00647A3C"/>
    <w:rsid w:val="00647AD5"/>
    <w:rsid w:val="00661EEF"/>
    <w:rsid w:val="00667B55"/>
    <w:rsid w:val="0067078B"/>
    <w:rsid w:val="006740F6"/>
    <w:rsid w:val="00674173"/>
    <w:rsid w:val="006801FF"/>
    <w:rsid w:val="00682CCE"/>
    <w:rsid w:val="0068735F"/>
    <w:rsid w:val="00695D79"/>
    <w:rsid w:val="006A1108"/>
    <w:rsid w:val="006B65B2"/>
    <w:rsid w:val="006C09E9"/>
    <w:rsid w:val="006C5AC0"/>
    <w:rsid w:val="006C5BA6"/>
    <w:rsid w:val="006D10AA"/>
    <w:rsid w:val="006D3E5D"/>
    <w:rsid w:val="006F6009"/>
    <w:rsid w:val="006F773F"/>
    <w:rsid w:val="00702389"/>
    <w:rsid w:val="00705E35"/>
    <w:rsid w:val="00705E63"/>
    <w:rsid w:val="007111FF"/>
    <w:rsid w:val="007114F1"/>
    <w:rsid w:val="0071244E"/>
    <w:rsid w:val="00712D41"/>
    <w:rsid w:val="00715DA1"/>
    <w:rsid w:val="007178BF"/>
    <w:rsid w:val="0072254D"/>
    <w:rsid w:val="00730F57"/>
    <w:rsid w:val="00744D43"/>
    <w:rsid w:val="0075018B"/>
    <w:rsid w:val="007510E4"/>
    <w:rsid w:val="0077468A"/>
    <w:rsid w:val="00774DF9"/>
    <w:rsid w:val="00775115"/>
    <w:rsid w:val="0078011B"/>
    <w:rsid w:val="007831C1"/>
    <w:rsid w:val="0078366D"/>
    <w:rsid w:val="0079143C"/>
    <w:rsid w:val="00792CB5"/>
    <w:rsid w:val="0079404E"/>
    <w:rsid w:val="007A094C"/>
    <w:rsid w:val="007A1490"/>
    <w:rsid w:val="007A3009"/>
    <w:rsid w:val="007B75FE"/>
    <w:rsid w:val="007C13D3"/>
    <w:rsid w:val="007C37F8"/>
    <w:rsid w:val="007F03F8"/>
    <w:rsid w:val="007F13B8"/>
    <w:rsid w:val="007F14D9"/>
    <w:rsid w:val="007F180E"/>
    <w:rsid w:val="007F2FD2"/>
    <w:rsid w:val="007F3D67"/>
    <w:rsid w:val="007F7C25"/>
    <w:rsid w:val="008045E9"/>
    <w:rsid w:val="008063FB"/>
    <w:rsid w:val="008106BC"/>
    <w:rsid w:val="00811372"/>
    <w:rsid w:val="00812A1B"/>
    <w:rsid w:val="008139A5"/>
    <w:rsid w:val="00824E01"/>
    <w:rsid w:val="00825384"/>
    <w:rsid w:val="00825D7E"/>
    <w:rsid w:val="008260AD"/>
    <w:rsid w:val="00827C20"/>
    <w:rsid w:val="00831402"/>
    <w:rsid w:val="00835551"/>
    <w:rsid w:val="008437C7"/>
    <w:rsid w:val="00843817"/>
    <w:rsid w:val="00851171"/>
    <w:rsid w:val="008652B2"/>
    <w:rsid w:val="00870647"/>
    <w:rsid w:val="0087343E"/>
    <w:rsid w:val="0087582F"/>
    <w:rsid w:val="008827AB"/>
    <w:rsid w:val="008879FC"/>
    <w:rsid w:val="00890F8A"/>
    <w:rsid w:val="00895CD4"/>
    <w:rsid w:val="008B0989"/>
    <w:rsid w:val="008B228D"/>
    <w:rsid w:val="008B3F59"/>
    <w:rsid w:val="008C1588"/>
    <w:rsid w:val="008C2F7D"/>
    <w:rsid w:val="008C3397"/>
    <w:rsid w:val="008D5404"/>
    <w:rsid w:val="008D64DB"/>
    <w:rsid w:val="008E4FAC"/>
    <w:rsid w:val="008E52FE"/>
    <w:rsid w:val="008E755B"/>
    <w:rsid w:val="008F185A"/>
    <w:rsid w:val="008F340A"/>
    <w:rsid w:val="008F7184"/>
    <w:rsid w:val="009006AD"/>
    <w:rsid w:val="00900800"/>
    <w:rsid w:val="00900D6E"/>
    <w:rsid w:val="009021B1"/>
    <w:rsid w:val="00903C4B"/>
    <w:rsid w:val="009046D1"/>
    <w:rsid w:val="00912088"/>
    <w:rsid w:val="0092078F"/>
    <w:rsid w:val="009263B9"/>
    <w:rsid w:val="00940C79"/>
    <w:rsid w:val="00943D8F"/>
    <w:rsid w:val="009444C0"/>
    <w:rsid w:val="00947EE1"/>
    <w:rsid w:val="0095088F"/>
    <w:rsid w:val="00950BC5"/>
    <w:rsid w:val="00954432"/>
    <w:rsid w:val="009557A2"/>
    <w:rsid w:val="009605E5"/>
    <w:rsid w:val="0096125B"/>
    <w:rsid w:val="00961E12"/>
    <w:rsid w:val="00980BC6"/>
    <w:rsid w:val="00981427"/>
    <w:rsid w:val="00990D54"/>
    <w:rsid w:val="00996540"/>
    <w:rsid w:val="00996AB1"/>
    <w:rsid w:val="009975AB"/>
    <w:rsid w:val="009A2C53"/>
    <w:rsid w:val="009A310F"/>
    <w:rsid w:val="009A3F6F"/>
    <w:rsid w:val="009A4C64"/>
    <w:rsid w:val="009A65F3"/>
    <w:rsid w:val="009A7D49"/>
    <w:rsid w:val="009B4B25"/>
    <w:rsid w:val="009C0DB6"/>
    <w:rsid w:val="009C2329"/>
    <w:rsid w:val="009C76DE"/>
    <w:rsid w:val="009D1A52"/>
    <w:rsid w:val="009E2B1C"/>
    <w:rsid w:val="009E3327"/>
    <w:rsid w:val="009E47A2"/>
    <w:rsid w:val="009F1554"/>
    <w:rsid w:val="009F171D"/>
    <w:rsid w:val="00A00DAD"/>
    <w:rsid w:val="00A03D9A"/>
    <w:rsid w:val="00A060AA"/>
    <w:rsid w:val="00A16F82"/>
    <w:rsid w:val="00A17656"/>
    <w:rsid w:val="00A23ECF"/>
    <w:rsid w:val="00A240A5"/>
    <w:rsid w:val="00A25105"/>
    <w:rsid w:val="00A2537C"/>
    <w:rsid w:val="00A27398"/>
    <w:rsid w:val="00A306A8"/>
    <w:rsid w:val="00A3267B"/>
    <w:rsid w:val="00A35B23"/>
    <w:rsid w:val="00A368D9"/>
    <w:rsid w:val="00A501CB"/>
    <w:rsid w:val="00A50333"/>
    <w:rsid w:val="00A505D9"/>
    <w:rsid w:val="00A5112D"/>
    <w:rsid w:val="00A532E5"/>
    <w:rsid w:val="00A56FC1"/>
    <w:rsid w:val="00A6169F"/>
    <w:rsid w:val="00A650A6"/>
    <w:rsid w:val="00A67598"/>
    <w:rsid w:val="00A67DE6"/>
    <w:rsid w:val="00A76613"/>
    <w:rsid w:val="00A80AA5"/>
    <w:rsid w:val="00A90AFD"/>
    <w:rsid w:val="00AA7781"/>
    <w:rsid w:val="00AB01FD"/>
    <w:rsid w:val="00AB0BC9"/>
    <w:rsid w:val="00AB3B3E"/>
    <w:rsid w:val="00AB5518"/>
    <w:rsid w:val="00AC153E"/>
    <w:rsid w:val="00AE07AB"/>
    <w:rsid w:val="00AF4CA3"/>
    <w:rsid w:val="00AF66AD"/>
    <w:rsid w:val="00B013F8"/>
    <w:rsid w:val="00B11214"/>
    <w:rsid w:val="00B171B5"/>
    <w:rsid w:val="00B30A90"/>
    <w:rsid w:val="00B31620"/>
    <w:rsid w:val="00B36326"/>
    <w:rsid w:val="00B42A68"/>
    <w:rsid w:val="00B458B8"/>
    <w:rsid w:val="00B4598A"/>
    <w:rsid w:val="00B511E9"/>
    <w:rsid w:val="00B7243D"/>
    <w:rsid w:val="00B759B0"/>
    <w:rsid w:val="00B75EDC"/>
    <w:rsid w:val="00B81FC7"/>
    <w:rsid w:val="00B910FB"/>
    <w:rsid w:val="00B92525"/>
    <w:rsid w:val="00B9284B"/>
    <w:rsid w:val="00B945B6"/>
    <w:rsid w:val="00B94ED3"/>
    <w:rsid w:val="00B950D5"/>
    <w:rsid w:val="00BA00ED"/>
    <w:rsid w:val="00BA2BA2"/>
    <w:rsid w:val="00BB642A"/>
    <w:rsid w:val="00BB76F7"/>
    <w:rsid w:val="00BC3319"/>
    <w:rsid w:val="00BD36BE"/>
    <w:rsid w:val="00BD4D79"/>
    <w:rsid w:val="00BE06F2"/>
    <w:rsid w:val="00BE3197"/>
    <w:rsid w:val="00BF17D7"/>
    <w:rsid w:val="00C009A4"/>
    <w:rsid w:val="00C03B85"/>
    <w:rsid w:val="00C05714"/>
    <w:rsid w:val="00C062AD"/>
    <w:rsid w:val="00C1213E"/>
    <w:rsid w:val="00C1292A"/>
    <w:rsid w:val="00C1307E"/>
    <w:rsid w:val="00C13C19"/>
    <w:rsid w:val="00C16DDA"/>
    <w:rsid w:val="00C343FB"/>
    <w:rsid w:val="00C369BF"/>
    <w:rsid w:val="00C3771D"/>
    <w:rsid w:val="00C44C2D"/>
    <w:rsid w:val="00C5050B"/>
    <w:rsid w:val="00C50B15"/>
    <w:rsid w:val="00C61C7E"/>
    <w:rsid w:val="00C623DD"/>
    <w:rsid w:val="00C62660"/>
    <w:rsid w:val="00C62BB4"/>
    <w:rsid w:val="00C632DA"/>
    <w:rsid w:val="00C64ECD"/>
    <w:rsid w:val="00C677A6"/>
    <w:rsid w:val="00C67F39"/>
    <w:rsid w:val="00C806B8"/>
    <w:rsid w:val="00C80D79"/>
    <w:rsid w:val="00C84B3B"/>
    <w:rsid w:val="00C85864"/>
    <w:rsid w:val="00C860A3"/>
    <w:rsid w:val="00C8744C"/>
    <w:rsid w:val="00C92CDA"/>
    <w:rsid w:val="00CA2A26"/>
    <w:rsid w:val="00CB1D9E"/>
    <w:rsid w:val="00CC66F6"/>
    <w:rsid w:val="00CD4803"/>
    <w:rsid w:val="00CD4F58"/>
    <w:rsid w:val="00CE4B8B"/>
    <w:rsid w:val="00CF183D"/>
    <w:rsid w:val="00CF2328"/>
    <w:rsid w:val="00CF6D4E"/>
    <w:rsid w:val="00D00B98"/>
    <w:rsid w:val="00D015E4"/>
    <w:rsid w:val="00D03E13"/>
    <w:rsid w:val="00D10369"/>
    <w:rsid w:val="00D156E7"/>
    <w:rsid w:val="00D17944"/>
    <w:rsid w:val="00D27CAC"/>
    <w:rsid w:val="00D32A96"/>
    <w:rsid w:val="00D3333E"/>
    <w:rsid w:val="00D33AE9"/>
    <w:rsid w:val="00D33D6E"/>
    <w:rsid w:val="00D33F11"/>
    <w:rsid w:val="00D3508A"/>
    <w:rsid w:val="00D3540B"/>
    <w:rsid w:val="00D36447"/>
    <w:rsid w:val="00D421E0"/>
    <w:rsid w:val="00D455B1"/>
    <w:rsid w:val="00D461D2"/>
    <w:rsid w:val="00D50546"/>
    <w:rsid w:val="00D5090C"/>
    <w:rsid w:val="00D50E5D"/>
    <w:rsid w:val="00D51922"/>
    <w:rsid w:val="00D51B3F"/>
    <w:rsid w:val="00D60879"/>
    <w:rsid w:val="00D7056F"/>
    <w:rsid w:val="00D72619"/>
    <w:rsid w:val="00D732F4"/>
    <w:rsid w:val="00D82A74"/>
    <w:rsid w:val="00D833AF"/>
    <w:rsid w:val="00D83B1C"/>
    <w:rsid w:val="00D8740C"/>
    <w:rsid w:val="00D87687"/>
    <w:rsid w:val="00D91281"/>
    <w:rsid w:val="00DA0ED8"/>
    <w:rsid w:val="00DA36A4"/>
    <w:rsid w:val="00DA6794"/>
    <w:rsid w:val="00DB2548"/>
    <w:rsid w:val="00DB3C6E"/>
    <w:rsid w:val="00DB4556"/>
    <w:rsid w:val="00DB7F74"/>
    <w:rsid w:val="00DD46FA"/>
    <w:rsid w:val="00DE0038"/>
    <w:rsid w:val="00DE3221"/>
    <w:rsid w:val="00DE53D1"/>
    <w:rsid w:val="00DF6444"/>
    <w:rsid w:val="00E009F7"/>
    <w:rsid w:val="00E037BE"/>
    <w:rsid w:val="00E14FA6"/>
    <w:rsid w:val="00E235C2"/>
    <w:rsid w:val="00E258DF"/>
    <w:rsid w:val="00E409DC"/>
    <w:rsid w:val="00E42E66"/>
    <w:rsid w:val="00E472C9"/>
    <w:rsid w:val="00E551B0"/>
    <w:rsid w:val="00E56AFF"/>
    <w:rsid w:val="00E57122"/>
    <w:rsid w:val="00E57AA0"/>
    <w:rsid w:val="00E61EE7"/>
    <w:rsid w:val="00E62648"/>
    <w:rsid w:val="00E67A3F"/>
    <w:rsid w:val="00E720D3"/>
    <w:rsid w:val="00E73AFD"/>
    <w:rsid w:val="00E75DD1"/>
    <w:rsid w:val="00E85105"/>
    <w:rsid w:val="00E85676"/>
    <w:rsid w:val="00E85BBB"/>
    <w:rsid w:val="00EB1E43"/>
    <w:rsid w:val="00EB7D63"/>
    <w:rsid w:val="00EC206A"/>
    <w:rsid w:val="00EC3FDE"/>
    <w:rsid w:val="00ED30A8"/>
    <w:rsid w:val="00ED3BE2"/>
    <w:rsid w:val="00ED7756"/>
    <w:rsid w:val="00EE1083"/>
    <w:rsid w:val="00EE173B"/>
    <w:rsid w:val="00EE198B"/>
    <w:rsid w:val="00EE2BF2"/>
    <w:rsid w:val="00EF01E9"/>
    <w:rsid w:val="00EF6B5C"/>
    <w:rsid w:val="00EF799C"/>
    <w:rsid w:val="00F03C82"/>
    <w:rsid w:val="00F05393"/>
    <w:rsid w:val="00F10A19"/>
    <w:rsid w:val="00F13C6B"/>
    <w:rsid w:val="00F153F8"/>
    <w:rsid w:val="00F22CB5"/>
    <w:rsid w:val="00F23FA3"/>
    <w:rsid w:val="00F30D52"/>
    <w:rsid w:val="00F47825"/>
    <w:rsid w:val="00F47993"/>
    <w:rsid w:val="00F51BE7"/>
    <w:rsid w:val="00F55462"/>
    <w:rsid w:val="00F56044"/>
    <w:rsid w:val="00F56AB2"/>
    <w:rsid w:val="00F607E2"/>
    <w:rsid w:val="00F61276"/>
    <w:rsid w:val="00F635A1"/>
    <w:rsid w:val="00F65807"/>
    <w:rsid w:val="00F70480"/>
    <w:rsid w:val="00F70529"/>
    <w:rsid w:val="00F740DF"/>
    <w:rsid w:val="00F75ABA"/>
    <w:rsid w:val="00F85F02"/>
    <w:rsid w:val="00F9046C"/>
    <w:rsid w:val="00F94EB7"/>
    <w:rsid w:val="00FA2B65"/>
    <w:rsid w:val="00FA37A4"/>
    <w:rsid w:val="00FA7EC4"/>
    <w:rsid w:val="00FB2F61"/>
    <w:rsid w:val="00FB3D8C"/>
    <w:rsid w:val="00FB796F"/>
    <w:rsid w:val="00FC5FC3"/>
    <w:rsid w:val="00FC6341"/>
    <w:rsid w:val="00FC70AF"/>
    <w:rsid w:val="00FD04F3"/>
    <w:rsid w:val="00FD244D"/>
    <w:rsid w:val="00FD2744"/>
    <w:rsid w:val="00FD6700"/>
    <w:rsid w:val="00FE1145"/>
    <w:rsid w:val="00FE1992"/>
    <w:rsid w:val="00FE62D6"/>
    <w:rsid w:val="00FE6AD6"/>
    <w:rsid w:val="00FF23DA"/>
    <w:rsid w:val="00FF26F2"/>
    <w:rsid w:val="00FF4AF1"/>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C5E5E50"/>
  <w15:docId w15:val="{88DF0E4A-5A0D-4175-94B0-61DE9D09A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0B29"/>
    <w:pPr>
      <w:jc w:val="both"/>
    </w:pPr>
  </w:style>
  <w:style w:type="paragraph" w:styleId="Ttulo1">
    <w:name w:val="heading 1"/>
    <w:basedOn w:val="Normal"/>
    <w:next w:val="Normal"/>
    <w:link w:val="Ttulo1Car"/>
    <w:uiPriority w:val="9"/>
    <w:qFormat/>
    <w:rsid w:val="00FF4AF1"/>
    <w:pPr>
      <w:keepNext/>
      <w:keepLines/>
      <w:pBdr>
        <w:bottom w:val="single" w:sz="8" w:space="1" w:color="3B9C14" w:themeColor="accent1"/>
      </w:pBdr>
      <w:spacing w:before="480" w:after="240" w:line="240" w:lineRule="auto"/>
      <w:jc w:val="center"/>
      <w:outlineLvl w:val="0"/>
    </w:pPr>
    <w:rPr>
      <w:rFonts w:asciiTheme="majorHAnsi" w:eastAsiaTheme="majorEastAsia" w:hAnsiTheme="majorHAnsi" w:cstheme="majorBidi"/>
      <w:bCs/>
      <w:color w:val="B0D300" w:themeColor="accent3" w:themeShade="BF"/>
      <w:sz w:val="52"/>
      <w:szCs w:val="28"/>
    </w:rPr>
  </w:style>
  <w:style w:type="paragraph" w:styleId="Ttulo2">
    <w:name w:val="heading 2"/>
    <w:basedOn w:val="Normal"/>
    <w:next w:val="Normal"/>
    <w:link w:val="Ttulo2Car"/>
    <w:uiPriority w:val="9"/>
    <w:unhideWhenUsed/>
    <w:qFormat/>
    <w:rsid w:val="00712D41"/>
    <w:pPr>
      <w:keepNext/>
      <w:keepLines/>
      <w:spacing w:before="200" w:after="0"/>
      <w:outlineLvl w:val="1"/>
    </w:pPr>
    <w:rPr>
      <w:rFonts w:asciiTheme="majorHAnsi" w:eastAsiaTheme="majorEastAsia" w:hAnsiTheme="majorHAnsi" w:cstheme="majorBidi"/>
      <w:b/>
      <w:bCs/>
      <w:color w:val="3B9C14" w:themeColor="accent1"/>
      <w:sz w:val="26"/>
      <w:szCs w:val="26"/>
    </w:rPr>
  </w:style>
  <w:style w:type="paragraph" w:styleId="Ttulo3">
    <w:name w:val="heading 3"/>
    <w:basedOn w:val="Normal"/>
    <w:next w:val="Normal"/>
    <w:link w:val="Ttulo3Car"/>
    <w:uiPriority w:val="9"/>
    <w:unhideWhenUsed/>
    <w:qFormat/>
    <w:rsid w:val="00712D41"/>
    <w:pPr>
      <w:keepNext/>
      <w:keepLines/>
      <w:spacing w:before="200" w:after="0"/>
      <w:outlineLvl w:val="2"/>
    </w:pPr>
    <w:rPr>
      <w:rFonts w:asciiTheme="majorHAnsi" w:eastAsiaTheme="majorEastAsia" w:hAnsiTheme="majorHAnsi" w:cstheme="majorBidi"/>
      <w:b/>
      <w:bCs/>
      <w:color w:val="3B9C14" w:themeColor="accent1"/>
    </w:rPr>
  </w:style>
  <w:style w:type="paragraph" w:styleId="Ttulo4">
    <w:name w:val="heading 4"/>
    <w:basedOn w:val="Normal"/>
    <w:next w:val="Normal"/>
    <w:link w:val="Ttulo4Car"/>
    <w:uiPriority w:val="9"/>
    <w:unhideWhenUsed/>
    <w:qFormat/>
    <w:rsid w:val="00712D41"/>
    <w:pPr>
      <w:keepNext/>
      <w:keepLines/>
      <w:spacing w:before="200" w:after="0"/>
      <w:outlineLvl w:val="3"/>
    </w:pPr>
    <w:rPr>
      <w:rFonts w:asciiTheme="majorHAnsi" w:eastAsiaTheme="majorEastAsia" w:hAnsiTheme="majorHAnsi" w:cstheme="majorBidi"/>
      <w:b/>
      <w:bCs/>
      <w:i/>
      <w:iCs/>
      <w:color w:val="3B9C14" w:themeColor="accent1"/>
    </w:rPr>
  </w:style>
  <w:style w:type="paragraph" w:styleId="Ttulo5">
    <w:name w:val="heading 5"/>
    <w:basedOn w:val="Normal"/>
    <w:next w:val="Normal"/>
    <w:link w:val="Ttulo5Car"/>
    <w:uiPriority w:val="9"/>
    <w:unhideWhenUsed/>
    <w:qFormat/>
    <w:rsid w:val="00D015E4"/>
    <w:pPr>
      <w:keepNext/>
      <w:keepLines/>
      <w:spacing w:before="40" w:after="0"/>
      <w:outlineLvl w:val="4"/>
    </w:pPr>
    <w:rPr>
      <w:rFonts w:asciiTheme="majorHAnsi" w:eastAsiaTheme="majorEastAsia" w:hAnsiTheme="majorHAnsi" w:cstheme="majorBidi"/>
      <w:color w:val="2C740F"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4AF1"/>
    <w:rPr>
      <w:rFonts w:asciiTheme="majorHAnsi" w:eastAsiaTheme="majorEastAsia" w:hAnsiTheme="majorHAnsi" w:cstheme="majorBidi"/>
      <w:bCs/>
      <w:color w:val="B0D300" w:themeColor="accent3" w:themeShade="BF"/>
      <w:sz w:val="52"/>
      <w:szCs w:val="28"/>
    </w:rPr>
  </w:style>
  <w:style w:type="character" w:customStyle="1" w:styleId="Ttulo2Car">
    <w:name w:val="Título 2 Car"/>
    <w:basedOn w:val="Fuentedeprrafopredeter"/>
    <w:link w:val="Ttulo2"/>
    <w:uiPriority w:val="9"/>
    <w:rsid w:val="00712D41"/>
    <w:rPr>
      <w:rFonts w:asciiTheme="majorHAnsi" w:eastAsiaTheme="majorEastAsia" w:hAnsiTheme="majorHAnsi" w:cstheme="majorBidi"/>
      <w:b/>
      <w:bCs/>
      <w:color w:val="3B9C14" w:themeColor="accent1"/>
      <w:sz w:val="26"/>
      <w:szCs w:val="26"/>
    </w:rPr>
  </w:style>
  <w:style w:type="character" w:customStyle="1" w:styleId="Ttulo3Car">
    <w:name w:val="Título 3 Car"/>
    <w:basedOn w:val="Fuentedeprrafopredeter"/>
    <w:link w:val="Ttulo3"/>
    <w:uiPriority w:val="9"/>
    <w:rsid w:val="00712D41"/>
    <w:rPr>
      <w:rFonts w:asciiTheme="majorHAnsi" w:eastAsiaTheme="majorEastAsia" w:hAnsiTheme="majorHAnsi" w:cstheme="majorBidi"/>
      <w:b/>
      <w:bCs/>
      <w:color w:val="3B9C14" w:themeColor="accent1"/>
    </w:rPr>
  </w:style>
  <w:style w:type="character" w:customStyle="1" w:styleId="Ttulo4Car">
    <w:name w:val="Título 4 Car"/>
    <w:basedOn w:val="Fuentedeprrafopredeter"/>
    <w:link w:val="Ttulo4"/>
    <w:uiPriority w:val="9"/>
    <w:rsid w:val="00712D41"/>
    <w:rPr>
      <w:rFonts w:asciiTheme="majorHAnsi" w:eastAsiaTheme="majorEastAsia" w:hAnsiTheme="majorHAnsi" w:cstheme="majorBidi"/>
      <w:b/>
      <w:bCs/>
      <w:i/>
      <w:iCs/>
      <w:color w:val="3B9C14" w:themeColor="accent1"/>
    </w:rPr>
  </w:style>
  <w:style w:type="character" w:customStyle="1" w:styleId="Ttulo5Car">
    <w:name w:val="Título 5 Car"/>
    <w:basedOn w:val="Fuentedeprrafopredeter"/>
    <w:link w:val="Ttulo5"/>
    <w:uiPriority w:val="9"/>
    <w:rsid w:val="00D015E4"/>
    <w:rPr>
      <w:rFonts w:asciiTheme="majorHAnsi" w:eastAsiaTheme="majorEastAsia" w:hAnsiTheme="majorHAnsi" w:cstheme="majorBidi"/>
      <w:color w:val="2C740F" w:themeColor="accent1" w:themeShade="BF"/>
    </w:rPr>
  </w:style>
  <w:style w:type="table" w:styleId="Cuadrculamedia1-nfasis3">
    <w:name w:val="Medium Grid 1 Accent 3"/>
    <w:basedOn w:val="Tablanormal"/>
    <w:uiPriority w:val="67"/>
    <w:rsid w:val="00212861"/>
    <w:pPr>
      <w:spacing w:after="0" w:line="240" w:lineRule="auto"/>
    </w:pPr>
    <w:tblPr>
      <w:tblStyleRowBandSize w:val="1"/>
      <w:tblStyleColBandSize w:val="1"/>
      <w:tblBorders>
        <w:top w:val="single" w:sz="8" w:space="0" w:color="E2FF54" w:themeColor="accent3" w:themeTint="BF"/>
        <w:left w:val="single" w:sz="8" w:space="0" w:color="E2FF54" w:themeColor="accent3" w:themeTint="BF"/>
        <w:bottom w:val="single" w:sz="8" w:space="0" w:color="E2FF54" w:themeColor="accent3" w:themeTint="BF"/>
        <w:right w:val="single" w:sz="8" w:space="0" w:color="E2FF54" w:themeColor="accent3" w:themeTint="BF"/>
        <w:insideH w:val="single" w:sz="8" w:space="0" w:color="E2FF54" w:themeColor="accent3" w:themeTint="BF"/>
        <w:insideV w:val="single" w:sz="8" w:space="0" w:color="E2FF54" w:themeColor="accent3" w:themeTint="BF"/>
      </w:tblBorders>
    </w:tblPr>
    <w:tcPr>
      <w:shd w:val="clear" w:color="auto" w:fill="F5FFC6" w:themeFill="accent3" w:themeFillTint="3F"/>
    </w:tcPr>
    <w:tblStylePr w:type="firstRow">
      <w:rPr>
        <w:b/>
        <w:bCs/>
      </w:rPr>
    </w:tblStylePr>
    <w:tblStylePr w:type="lastRow">
      <w:rPr>
        <w:b/>
        <w:bCs/>
      </w:rPr>
      <w:tblPr/>
      <w:tcPr>
        <w:tcBorders>
          <w:top w:val="single" w:sz="18" w:space="0" w:color="E2FF54" w:themeColor="accent3" w:themeTint="BF"/>
        </w:tcBorders>
      </w:tcPr>
    </w:tblStylePr>
    <w:tblStylePr w:type="firstCol">
      <w:rPr>
        <w:b/>
        <w:bCs/>
      </w:rPr>
    </w:tblStylePr>
    <w:tblStylePr w:type="lastCol">
      <w:rPr>
        <w:b/>
        <w:bCs/>
      </w:rPr>
    </w:tblStylePr>
    <w:tblStylePr w:type="band1Vert">
      <w:tblPr/>
      <w:tcPr>
        <w:shd w:val="clear" w:color="auto" w:fill="ECFF8D" w:themeFill="accent3" w:themeFillTint="7F"/>
      </w:tcPr>
    </w:tblStylePr>
    <w:tblStylePr w:type="band1Horz">
      <w:tblPr/>
      <w:tcPr>
        <w:shd w:val="clear" w:color="auto" w:fill="ECFF8D" w:themeFill="accent3" w:themeFillTint="7F"/>
      </w:tcPr>
    </w:tblStylePr>
  </w:style>
  <w:style w:type="paragraph" w:styleId="Encabezado">
    <w:name w:val="header"/>
    <w:basedOn w:val="Normal"/>
    <w:link w:val="EncabezadoCar"/>
    <w:uiPriority w:val="99"/>
    <w:unhideWhenUsed/>
    <w:rsid w:val="00DE003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E0038"/>
  </w:style>
  <w:style w:type="paragraph" w:styleId="Piedepgina">
    <w:name w:val="footer"/>
    <w:basedOn w:val="Normal"/>
    <w:link w:val="PiedepginaCar"/>
    <w:uiPriority w:val="99"/>
    <w:unhideWhenUsed/>
    <w:rsid w:val="00DE003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E0038"/>
  </w:style>
  <w:style w:type="paragraph" w:styleId="Ttulo">
    <w:name w:val="Title"/>
    <w:basedOn w:val="Normal"/>
    <w:next w:val="Normal"/>
    <w:link w:val="TtuloCar"/>
    <w:uiPriority w:val="10"/>
    <w:qFormat/>
    <w:rsid w:val="00DE0038"/>
    <w:pPr>
      <w:pBdr>
        <w:bottom w:val="single" w:sz="8" w:space="4" w:color="3B9C14" w:themeColor="accent1"/>
      </w:pBdr>
      <w:spacing w:after="300" w:line="240" w:lineRule="auto"/>
      <w:contextualSpacing/>
    </w:pPr>
    <w:rPr>
      <w:rFonts w:asciiTheme="majorHAnsi" w:eastAsiaTheme="majorEastAsia" w:hAnsiTheme="majorHAnsi" w:cstheme="majorBidi"/>
      <w:color w:val="B0D300" w:themeColor="text2" w:themeShade="BF"/>
      <w:spacing w:val="5"/>
      <w:kern w:val="28"/>
      <w:sz w:val="52"/>
      <w:szCs w:val="52"/>
    </w:rPr>
  </w:style>
  <w:style w:type="character" w:customStyle="1" w:styleId="TtuloCar">
    <w:name w:val="Título Car"/>
    <w:basedOn w:val="Fuentedeprrafopredeter"/>
    <w:link w:val="Ttulo"/>
    <w:uiPriority w:val="10"/>
    <w:rsid w:val="00DE0038"/>
    <w:rPr>
      <w:rFonts w:asciiTheme="majorHAnsi" w:eastAsiaTheme="majorEastAsia" w:hAnsiTheme="majorHAnsi" w:cstheme="majorBidi"/>
      <w:color w:val="B0D300" w:themeColor="text2" w:themeShade="BF"/>
      <w:spacing w:val="5"/>
      <w:kern w:val="28"/>
      <w:sz w:val="52"/>
      <w:szCs w:val="52"/>
    </w:rPr>
  </w:style>
  <w:style w:type="paragraph" w:styleId="Prrafodelista">
    <w:name w:val="List Paragraph"/>
    <w:basedOn w:val="Normal"/>
    <w:uiPriority w:val="34"/>
    <w:qFormat/>
    <w:rsid w:val="00DE0038"/>
    <w:pPr>
      <w:ind w:left="720"/>
      <w:contextualSpacing/>
    </w:pPr>
  </w:style>
  <w:style w:type="character" w:styleId="Hipervnculo">
    <w:name w:val="Hyperlink"/>
    <w:basedOn w:val="Fuentedeprrafopredeter"/>
    <w:uiPriority w:val="99"/>
    <w:unhideWhenUsed/>
    <w:rsid w:val="00712D41"/>
    <w:rPr>
      <w:color w:val="3B9C14" w:themeColor="hyperlink"/>
      <w:u w:val="single"/>
    </w:rPr>
  </w:style>
  <w:style w:type="character" w:styleId="Hipervnculovisitado">
    <w:name w:val="FollowedHyperlink"/>
    <w:basedOn w:val="Fuentedeprrafopredeter"/>
    <w:uiPriority w:val="99"/>
    <w:semiHidden/>
    <w:unhideWhenUsed/>
    <w:rsid w:val="00712D41"/>
    <w:rPr>
      <w:color w:val="44EB10" w:themeColor="followedHyperlink"/>
      <w:u w:val="single"/>
    </w:rPr>
  </w:style>
  <w:style w:type="paragraph" w:styleId="Descripcin">
    <w:name w:val="caption"/>
    <w:basedOn w:val="Normal"/>
    <w:next w:val="Normal"/>
    <w:uiPriority w:val="35"/>
    <w:unhideWhenUsed/>
    <w:qFormat/>
    <w:rsid w:val="008F7184"/>
    <w:pPr>
      <w:spacing w:line="240" w:lineRule="auto"/>
    </w:pPr>
    <w:rPr>
      <w:b/>
      <w:bCs/>
      <w:color w:val="3B9C14" w:themeColor="accent1"/>
      <w:sz w:val="18"/>
      <w:szCs w:val="18"/>
    </w:rPr>
  </w:style>
  <w:style w:type="table" w:styleId="Tablaconcuadrcula">
    <w:name w:val="Table Grid"/>
    <w:basedOn w:val="Tablanormal"/>
    <w:uiPriority w:val="39"/>
    <w:rsid w:val="008F7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17656"/>
    <w:rPr>
      <w:sz w:val="16"/>
      <w:szCs w:val="16"/>
    </w:rPr>
  </w:style>
  <w:style w:type="paragraph" w:styleId="Textocomentario">
    <w:name w:val="annotation text"/>
    <w:basedOn w:val="Normal"/>
    <w:link w:val="TextocomentarioCar"/>
    <w:uiPriority w:val="99"/>
    <w:unhideWhenUsed/>
    <w:rsid w:val="00A17656"/>
    <w:pPr>
      <w:spacing w:line="240" w:lineRule="auto"/>
    </w:pPr>
    <w:rPr>
      <w:sz w:val="20"/>
      <w:szCs w:val="20"/>
    </w:rPr>
  </w:style>
  <w:style w:type="character" w:customStyle="1" w:styleId="TextocomentarioCar">
    <w:name w:val="Texto comentario Car"/>
    <w:basedOn w:val="Fuentedeprrafopredeter"/>
    <w:link w:val="Textocomentario"/>
    <w:uiPriority w:val="99"/>
    <w:rsid w:val="00A17656"/>
    <w:rPr>
      <w:sz w:val="20"/>
      <w:szCs w:val="20"/>
    </w:rPr>
  </w:style>
  <w:style w:type="paragraph" w:styleId="Asuntodelcomentario">
    <w:name w:val="annotation subject"/>
    <w:basedOn w:val="Textocomentario"/>
    <w:next w:val="Textocomentario"/>
    <w:link w:val="AsuntodelcomentarioCar"/>
    <w:uiPriority w:val="99"/>
    <w:semiHidden/>
    <w:unhideWhenUsed/>
    <w:rsid w:val="00A17656"/>
    <w:rPr>
      <w:b/>
      <w:bCs/>
    </w:rPr>
  </w:style>
  <w:style w:type="character" w:customStyle="1" w:styleId="AsuntodelcomentarioCar">
    <w:name w:val="Asunto del comentario Car"/>
    <w:basedOn w:val="TextocomentarioCar"/>
    <w:link w:val="Asuntodelcomentario"/>
    <w:uiPriority w:val="99"/>
    <w:semiHidden/>
    <w:rsid w:val="00A17656"/>
    <w:rPr>
      <w:b/>
      <w:bCs/>
      <w:sz w:val="20"/>
      <w:szCs w:val="20"/>
    </w:rPr>
  </w:style>
  <w:style w:type="paragraph" w:styleId="Textodeglobo">
    <w:name w:val="Balloon Text"/>
    <w:basedOn w:val="Normal"/>
    <w:link w:val="TextodegloboCar"/>
    <w:uiPriority w:val="99"/>
    <w:semiHidden/>
    <w:unhideWhenUsed/>
    <w:rsid w:val="00A1765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17656"/>
    <w:rPr>
      <w:rFonts w:ascii="Segoe UI" w:hAnsi="Segoe UI" w:cs="Segoe UI"/>
      <w:sz w:val="18"/>
      <w:szCs w:val="18"/>
    </w:rPr>
  </w:style>
  <w:style w:type="paragraph" w:styleId="Sinespaciado">
    <w:name w:val="No Spacing"/>
    <w:uiPriority w:val="1"/>
    <w:qFormat/>
    <w:rsid w:val="00FC5FC3"/>
    <w:pPr>
      <w:spacing w:after="0" w:line="240" w:lineRule="auto"/>
      <w:jc w:val="both"/>
    </w:pPr>
  </w:style>
  <w:style w:type="paragraph" w:styleId="Textonotapie">
    <w:name w:val="footnote text"/>
    <w:basedOn w:val="Normal"/>
    <w:link w:val="TextonotapieCar"/>
    <w:uiPriority w:val="99"/>
    <w:semiHidden/>
    <w:unhideWhenUsed/>
    <w:rsid w:val="00641DC6"/>
    <w:pPr>
      <w:spacing w:after="0" w:line="240" w:lineRule="auto"/>
      <w:jc w:val="left"/>
    </w:pPr>
    <w:rPr>
      <w:sz w:val="20"/>
      <w:szCs w:val="20"/>
      <w:lang w:val="en-US"/>
    </w:rPr>
  </w:style>
  <w:style w:type="character" w:customStyle="1" w:styleId="TextonotapieCar">
    <w:name w:val="Texto nota pie Car"/>
    <w:basedOn w:val="Fuentedeprrafopredeter"/>
    <w:link w:val="Textonotapie"/>
    <w:uiPriority w:val="99"/>
    <w:semiHidden/>
    <w:rsid w:val="00641DC6"/>
    <w:rPr>
      <w:sz w:val="20"/>
      <w:szCs w:val="20"/>
      <w:lang w:val="en-US"/>
    </w:rPr>
  </w:style>
  <w:style w:type="character" w:styleId="Refdenotaalpie">
    <w:name w:val="footnote reference"/>
    <w:basedOn w:val="Fuentedeprrafopredeter"/>
    <w:uiPriority w:val="99"/>
    <w:semiHidden/>
    <w:unhideWhenUsed/>
    <w:rsid w:val="00641DC6"/>
    <w:rPr>
      <w:vertAlign w:val="superscript"/>
    </w:rPr>
  </w:style>
  <w:style w:type="character" w:styleId="Textoennegrita">
    <w:name w:val="Strong"/>
    <w:basedOn w:val="Fuentedeprrafopredeter"/>
    <w:uiPriority w:val="22"/>
    <w:qFormat/>
    <w:rsid w:val="003E3489"/>
    <w:rPr>
      <w:b/>
      <w:bCs/>
    </w:rPr>
  </w:style>
  <w:style w:type="character" w:customStyle="1" w:styleId="contactos">
    <w:name w:val="contactos"/>
    <w:basedOn w:val="Fuentedeprrafopredeter"/>
    <w:rsid w:val="003E3489"/>
  </w:style>
  <w:style w:type="table" w:customStyle="1" w:styleId="Listaclara-nfasis11">
    <w:name w:val="Lista clara - Énfasis 11"/>
    <w:basedOn w:val="Tablanormal"/>
    <w:uiPriority w:val="61"/>
    <w:rsid w:val="003E3489"/>
    <w:pPr>
      <w:spacing w:after="0" w:line="240" w:lineRule="auto"/>
    </w:pPr>
    <w:tblPr>
      <w:tblStyleRowBandSize w:val="1"/>
      <w:tblStyleColBandSize w:val="1"/>
      <w:tblBorders>
        <w:top w:val="single" w:sz="8" w:space="0" w:color="3B9C14" w:themeColor="accent1"/>
        <w:left w:val="single" w:sz="8" w:space="0" w:color="3B9C14" w:themeColor="accent1"/>
        <w:bottom w:val="single" w:sz="8" w:space="0" w:color="3B9C14" w:themeColor="accent1"/>
        <w:right w:val="single" w:sz="8" w:space="0" w:color="3B9C14" w:themeColor="accent1"/>
      </w:tblBorders>
    </w:tblPr>
    <w:tblStylePr w:type="firstRow">
      <w:pPr>
        <w:spacing w:before="0" w:after="0" w:line="240" w:lineRule="auto"/>
      </w:pPr>
      <w:rPr>
        <w:b/>
        <w:bCs/>
        <w:color w:val="FFFFFF" w:themeColor="background1"/>
      </w:rPr>
      <w:tblPr/>
      <w:tcPr>
        <w:shd w:val="clear" w:color="auto" w:fill="3B9C14" w:themeFill="accent1"/>
      </w:tcPr>
    </w:tblStylePr>
    <w:tblStylePr w:type="lastRow">
      <w:pPr>
        <w:spacing w:before="0" w:after="0" w:line="240" w:lineRule="auto"/>
      </w:pPr>
      <w:rPr>
        <w:b/>
        <w:bCs/>
      </w:rPr>
      <w:tblPr/>
      <w:tcPr>
        <w:tcBorders>
          <w:top w:val="double" w:sz="6" w:space="0" w:color="3B9C14" w:themeColor="accent1"/>
          <w:left w:val="single" w:sz="8" w:space="0" w:color="3B9C14" w:themeColor="accent1"/>
          <w:bottom w:val="single" w:sz="8" w:space="0" w:color="3B9C14" w:themeColor="accent1"/>
          <w:right w:val="single" w:sz="8" w:space="0" w:color="3B9C14" w:themeColor="accent1"/>
        </w:tcBorders>
      </w:tcPr>
    </w:tblStylePr>
    <w:tblStylePr w:type="firstCol">
      <w:rPr>
        <w:b/>
        <w:bCs/>
      </w:rPr>
    </w:tblStylePr>
    <w:tblStylePr w:type="lastCol">
      <w:rPr>
        <w:b/>
        <w:bCs/>
      </w:rPr>
    </w:tblStylePr>
    <w:tblStylePr w:type="band1Vert">
      <w:tblPr/>
      <w:tcPr>
        <w:tcBorders>
          <w:top w:val="single" w:sz="8" w:space="0" w:color="3B9C14" w:themeColor="accent1"/>
          <w:left w:val="single" w:sz="8" w:space="0" w:color="3B9C14" w:themeColor="accent1"/>
          <w:bottom w:val="single" w:sz="8" w:space="0" w:color="3B9C14" w:themeColor="accent1"/>
          <w:right w:val="single" w:sz="8" w:space="0" w:color="3B9C14" w:themeColor="accent1"/>
        </w:tcBorders>
      </w:tcPr>
    </w:tblStylePr>
    <w:tblStylePr w:type="band1Horz">
      <w:tblPr/>
      <w:tcPr>
        <w:tcBorders>
          <w:top w:val="single" w:sz="8" w:space="0" w:color="3B9C14" w:themeColor="accent1"/>
          <w:left w:val="single" w:sz="8" w:space="0" w:color="3B9C14" w:themeColor="accent1"/>
          <w:bottom w:val="single" w:sz="8" w:space="0" w:color="3B9C14" w:themeColor="accent1"/>
          <w:right w:val="single" w:sz="8" w:space="0" w:color="3B9C14" w:themeColor="accent1"/>
        </w:tcBorders>
      </w:tcPr>
    </w:tblStylePr>
  </w:style>
  <w:style w:type="table" w:customStyle="1" w:styleId="Sombreadoclaro1">
    <w:name w:val="Sombreado claro1"/>
    <w:basedOn w:val="Tablanormal"/>
    <w:uiPriority w:val="60"/>
    <w:rsid w:val="0083555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ibliografa">
    <w:name w:val="Bibliography"/>
    <w:basedOn w:val="Normal"/>
    <w:next w:val="Normal"/>
    <w:uiPriority w:val="37"/>
    <w:unhideWhenUsed/>
    <w:rsid w:val="00FE1145"/>
    <w:pPr>
      <w:tabs>
        <w:tab w:val="left" w:pos="504"/>
      </w:tabs>
      <w:spacing w:after="0" w:line="240" w:lineRule="auto"/>
      <w:ind w:left="504" w:hanging="504"/>
    </w:pPr>
  </w:style>
  <w:style w:type="paragraph" w:styleId="Tabladeilustraciones">
    <w:name w:val="table of figures"/>
    <w:basedOn w:val="Normal"/>
    <w:next w:val="Normal"/>
    <w:uiPriority w:val="99"/>
    <w:unhideWhenUsed/>
    <w:rsid w:val="004B65E0"/>
    <w:pPr>
      <w:spacing w:after="0"/>
    </w:pPr>
  </w:style>
  <w:style w:type="paragraph" w:styleId="TtuloTDC">
    <w:name w:val="TOC Heading"/>
    <w:basedOn w:val="Ttulo1"/>
    <w:next w:val="Normal"/>
    <w:uiPriority w:val="39"/>
    <w:unhideWhenUsed/>
    <w:qFormat/>
    <w:rsid w:val="004B65E0"/>
    <w:pPr>
      <w:jc w:val="left"/>
      <w:outlineLvl w:val="9"/>
    </w:pPr>
    <w:rPr>
      <w:lang w:eastAsia="es-CO"/>
    </w:rPr>
  </w:style>
  <w:style w:type="paragraph" w:styleId="TDC1">
    <w:name w:val="toc 1"/>
    <w:basedOn w:val="Normal"/>
    <w:next w:val="Normal"/>
    <w:autoRedefine/>
    <w:uiPriority w:val="39"/>
    <w:unhideWhenUsed/>
    <w:rsid w:val="004B65E0"/>
    <w:pPr>
      <w:spacing w:after="100"/>
    </w:pPr>
  </w:style>
  <w:style w:type="paragraph" w:styleId="TDC2">
    <w:name w:val="toc 2"/>
    <w:basedOn w:val="Normal"/>
    <w:next w:val="Normal"/>
    <w:autoRedefine/>
    <w:uiPriority w:val="39"/>
    <w:unhideWhenUsed/>
    <w:rsid w:val="004B65E0"/>
    <w:pPr>
      <w:spacing w:after="100"/>
      <w:ind w:left="220"/>
    </w:pPr>
  </w:style>
  <w:style w:type="paragraph" w:styleId="TDC3">
    <w:name w:val="toc 3"/>
    <w:basedOn w:val="Normal"/>
    <w:next w:val="Normal"/>
    <w:autoRedefine/>
    <w:uiPriority w:val="39"/>
    <w:unhideWhenUsed/>
    <w:rsid w:val="004B65E0"/>
    <w:pPr>
      <w:spacing w:after="100"/>
      <w:ind w:left="440"/>
    </w:pPr>
  </w:style>
  <w:style w:type="character" w:styleId="Refdenotaalfinal">
    <w:name w:val="endnote reference"/>
    <w:basedOn w:val="Fuentedeprrafopredeter"/>
    <w:uiPriority w:val="99"/>
    <w:semiHidden/>
    <w:unhideWhenUsed/>
    <w:rsid w:val="00394E72"/>
    <w:rPr>
      <w:vertAlign w:val="superscript"/>
    </w:rPr>
  </w:style>
  <w:style w:type="paragraph" w:customStyle="1" w:styleId="Ttulo0">
    <w:name w:val="Título 0"/>
    <w:basedOn w:val="Ttulo1"/>
    <w:link w:val="Ttulo0Car"/>
    <w:qFormat/>
    <w:rsid w:val="00900800"/>
  </w:style>
  <w:style w:type="character" w:customStyle="1" w:styleId="Ttulo0Car">
    <w:name w:val="Título 0 Car"/>
    <w:basedOn w:val="TtuloCar"/>
    <w:link w:val="Ttulo0"/>
    <w:rsid w:val="00900800"/>
    <w:rPr>
      <w:rFonts w:asciiTheme="majorHAnsi" w:eastAsiaTheme="majorEastAsia" w:hAnsiTheme="majorHAnsi" w:cstheme="majorBidi"/>
      <w:b/>
      <w:bCs/>
      <w:color w:val="2C740F" w:themeColor="accent1" w:themeShade="BF"/>
      <w:spacing w:val="5"/>
      <w:kern w:val="28"/>
      <w:sz w:val="28"/>
      <w:szCs w:val="28"/>
    </w:rPr>
  </w:style>
  <w:style w:type="table" w:styleId="Sombreadomedio1-nfasis3">
    <w:name w:val="Medium Shading 1 Accent 3"/>
    <w:basedOn w:val="Tablanormal"/>
    <w:uiPriority w:val="63"/>
    <w:rsid w:val="00C92CDA"/>
    <w:pPr>
      <w:spacing w:after="0" w:line="240" w:lineRule="auto"/>
    </w:pPr>
    <w:tblPr>
      <w:tblStyleRowBandSize w:val="1"/>
      <w:tblStyleColBandSize w:val="1"/>
      <w:tblBorders>
        <w:top w:val="single" w:sz="8" w:space="0" w:color="E2FF54" w:themeColor="accent3" w:themeTint="BF"/>
        <w:left w:val="single" w:sz="8" w:space="0" w:color="E2FF54" w:themeColor="accent3" w:themeTint="BF"/>
        <w:bottom w:val="single" w:sz="8" w:space="0" w:color="E2FF54" w:themeColor="accent3" w:themeTint="BF"/>
        <w:right w:val="single" w:sz="8" w:space="0" w:color="E2FF54" w:themeColor="accent3" w:themeTint="BF"/>
        <w:insideH w:val="single" w:sz="8" w:space="0" w:color="E2FF54" w:themeColor="accent3" w:themeTint="BF"/>
      </w:tblBorders>
    </w:tblPr>
    <w:tblStylePr w:type="firstRow">
      <w:pPr>
        <w:spacing w:before="0" w:after="0" w:line="240" w:lineRule="auto"/>
      </w:pPr>
      <w:rPr>
        <w:b/>
        <w:bCs/>
        <w:color w:val="FFFFFF" w:themeColor="background1"/>
      </w:rPr>
      <w:tblPr/>
      <w:tcPr>
        <w:tcBorders>
          <w:top w:val="single" w:sz="8" w:space="0" w:color="E2FF54" w:themeColor="accent3" w:themeTint="BF"/>
          <w:left w:val="single" w:sz="8" w:space="0" w:color="E2FF54" w:themeColor="accent3" w:themeTint="BF"/>
          <w:bottom w:val="single" w:sz="8" w:space="0" w:color="E2FF54" w:themeColor="accent3" w:themeTint="BF"/>
          <w:right w:val="single" w:sz="8" w:space="0" w:color="E2FF54" w:themeColor="accent3" w:themeTint="BF"/>
          <w:insideH w:val="nil"/>
          <w:insideV w:val="nil"/>
        </w:tcBorders>
        <w:shd w:val="clear" w:color="auto" w:fill="DAFF1B" w:themeFill="accent3"/>
      </w:tcPr>
    </w:tblStylePr>
    <w:tblStylePr w:type="lastRow">
      <w:pPr>
        <w:spacing w:before="0" w:after="0" w:line="240" w:lineRule="auto"/>
      </w:pPr>
      <w:rPr>
        <w:b/>
        <w:bCs/>
      </w:rPr>
      <w:tblPr/>
      <w:tcPr>
        <w:tcBorders>
          <w:top w:val="double" w:sz="6" w:space="0" w:color="E2FF54" w:themeColor="accent3" w:themeTint="BF"/>
          <w:left w:val="single" w:sz="8" w:space="0" w:color="E2FF54" w:themeColor="accent3" w:themeTint="BF"/>
          <w:bottom w:val="single" w:sz="8" w:space="0" w:color="E2FF54" w:themeColor="accent3" w:themeTint="BF"/>
          <w:right w:val="single" w:sz="8" w:space="0" w:color="E2FF54" w:themeColor="accent3" w:themeTint="BF"/>
          <w:insideH w:val="nil"/>
          <w:insideV w:val="nil"/>
        </w:tcBorders>
      </w:tcPr>
    </w:tblStylePr>
    <w:tblStylePr w:type="firstCol">
      <w:rPr>
        <w:b/>
        <w:bCs/>
      </w:rPr>
    </w:tblStylePr>
    <w:tblStylePr w:type="lastCol">
      <w:rPr>
        <w:b/>
        <w:bCs/>
      </w:rPr>
    </w:tblStylePr>
    <w:tblStylePr w:type="band1Vert">
      <w:tblPr/>
      <w:tcPr>
        <w:shd w:val="clear" w:color="auto" w:fill="F5FFC6" w:themeFill="accent3" w:themeFillTint="3F"/>
      </w:tcPr>
    </w:tblStylePr>
    <w:tblStylePr w:type="band1Horz">
      <w:tblPr/>
      <w:tcPr>
        <w:tcBorders>
          <w:insideH w:val="nil"/>
          <w:insideV w:val="nil"/>
        </w:tcBorders>
        <w:shd w:val="clear" w:color="auto" w:fill="F5FFC6" w:themeFill="accent3" w:themeFillTint="3F"/>
      </w:tcPr>
    </w:tblStylePr>
    <w:tblStylePr w:type="band2Horz">
      <w:tblPr/>
      <w:tcPr>
        <w:tcBorders>
          <w:insideH w:val="nil"/>
          <w:insideV w:val="nil"/>
        </w:tcBorders>
      </w:tcPr>
    </w:tblStylePr>
  </w:style>
  <w:style w:type="paragraph" w:styleId="Mapadeldocumento">
    <w:name w:val="Document Map"/>
    <w:basedOn w:val="Normal"/>
    <w:link w:val="MapadeldocumentoCar"/>
    <w:uiPriority w:val="99"/>
    <w:semiHidden/>
    <w:unhideWhenUsed/>
    <w:rsid w:val="00DB2548"/>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DB2548"/>
    <w:rPr>
      <w:rFonts w:ascii="Tahoma" w:hAnsi="Tahoma" w:cs="Tahoma"/>
      <w:sz w:val="16"/>
      <w:szCs w:val="16"/>
    </w:rPr>
  </w:style>
  <w:style w:type="table" w:customStyle="1" w:styleId="Tabladecuadrcula4-nfasis61">
    <w:name w:val="Tabla de cuadrícula 4 - Énfasis 61"/>
    <w:basedOn w:val="Tablanormal"/>
    <w:uiPriority w:val="49"/>
    <w:rsid w:val="00F94EB7"/>
    <w:pPr>
      <w:spacing w:after="0" w:line="240" w:lineRule="auto"/>
    </w:pPr>
    <w:rPr>
      <w:rFonts w:ascii="Times New Roman" w:eastAsia="Times New Roman" w:hAnsi="Times New Roman" w:cs="Times New Roman"/>
      <w:sz w:val="20"/>
      <w:szCs w:val="20"/>
      <w:lang w:eastAsia="es-CO"/>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Comment">
    <w:name w:val="Comment"/>
    <w:basedOn w:val="Normal"/>
    <w:rsid w:val="0096125B"/>
    <w:pPr>
      <w:overflowPunct w:val="0"/>
      <w:autoSpaceDE w:val="0"/>
      <w:autoSpaceDN w:val="0"/>
      <w:adjustRightInd w:val="0"/>
      <w:spacing w:after="120" w:line="240" w:lineRule="auto"/>
      <w:textAlignment w:val="baseline"/>
    </w:pPr>
    <w:rPr>
      <w:rFonts w:ascii="Times New Roman" w:eastAsia="Times New Roman" w:hAnsi="Times New Roman" w:cs="Times New Roman"/>
      <w:i/>
      <w:color w:val="000080"/>
      <w:szCs w:val="20"/>
      <w:lang w:val="en-US"/>
    </w:rPr>
  </w:style>
  <w:style w:type="table" w:styleId="Cuadrculaclara-nfasis1">
    <w:name w:val="Light Grid Accent 1"/>
    <w:basedOn w:val="Tablanormal"/>
    <w:uiPriority w:val="62"/>
    <w:rsid w:val="0096125B"/>
    <w:pPr>
      <w:spacing w:after="0" w:line="240" w:lineRule="auto"/>
    </w:pPr>
    <w:tblPr>
      <w:tblStyleRowBandSize w:val="1"/>
      <w:tblStyleColBandSize w:val="1"/>
      <w:tblBorders>
        <w:top w:val="single" w:sz="8" w:space="0" w:color="3B9C14" w:themeColor="accent1"/>
        <w:left w:val="single" w:sz="8" w:space="0" w:color="3B9C14" w:themeColor="accent1"/>
        <w:bottom w:val="single" w:sz="8" w:space="0" w:color="3B9C14" w:themeColor="accent1"/>
        <w:right w:val="single" w:sz="8" w:space="0" w:color="3B9C14" w:themeColor="accent1"/>
        <w:insideH w:val="single" w:sz="8" w:space="0" w:color="3B9C14" w:themeColor="accent1"/>
        <w:insideV w:val="single" w:sz="8" w:space="0" w:color="3B9C1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3B9C14" w:themeColor="accent1"/>
          <w:left w:val="single" w:sz="8" w:space="0" w:color="3B9C14" w:themeColor="accent1"/>
          <w:bottom w:val="single" w:sz="18" w:space="0" w:color="3B9C14" w:themeColor="accent1"/>
          <w:right w:val="single" w:sz="8" w:space="0" w:color="3B9C14" w:themeColor="accent1"/>
          <w:insideH w:val="nil"/>
          <w:insideV w:val="single" w:sz="8" w:space="0" w:color="3B9C1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3B9C14" w:themeColor="accent1"/>
          <w:left w:val="single" w:sz="8" w:space="0" w:color="3B9C14" w:themeColor="accent1"/>
          <w:bottom w:val="single" w:sz="8" w:space="0" w:color="3B9C14" w:themeColor="accent1"/>
          <w:right w:val="single" w:sz="8" w:space="0" w:color="3B9C14" w:themeColor="accent1"/>
          <w:insideH w:val="nil"/>
          <w:insideV w:val="single" w:sz="8" w:space="0" w:color="3B9C1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3B9C14" w:themeColor="accent1"/>
          <w:left w:val="single" w:sz="8" w:space="0" w:color="3B9C14" w:themeColor="accent1"/>
          <w:bottom w:val="single" w:sz="8" w:space="0" w:color="3B9C14" w:themeColor="accent1"/>
          <w:right w:val="single" w:sz="8" w:space="0" w:color="3B9C14" w:themeColor="accent1"/>
        </w:tcBorders>
      </w:tcPr>
    </w:tblStylePr>
    <w:tblStylePr w:type="band1Vert">
      <w:tblPr/>
      <w:tcPr>
        <w:tcBorders>
          <w:top w:val="single" w:sz="8" w:space="0" w:color="3B9C14" w:themeColor="accent1"/>
          <w:left w:val="single" w:sz="8" w:space="0" w:color="3B9C14" w:themeColor="accent1"/>
          <w:bottom w:val="single" w:sz="8" w:space="0" w:color="3B9C14" w:themeColor="accent1"/>
          <w:right w:val="single" w:sz="8" w:space="0" w:color="3B9C14" w:themeColor="accent1"/>
        </w:tcBorders>
        <w:shd w:val="clear" w:color="auto" w:fill="C7F5B5" w:themeFill="accent1" w:themeFillTint="3F"/>
      </w:tcPr>
    </w:tblStylePr>
    <w:tblStylePr w:type="band1Horz">
      <w:tblPr/>
      <w:tcPr>
        <w:tcBorders>
          <w:top w:val="single" w:sz="8" w:space="0" w:color="3B9C14" w:themeColor="accent1"/>
          <w:left w:val="single" w:sz="8" w:space="0" w:color="3B9C14" w:themeColor="accent1"/>
          <w:bottom w:val="single" w:sz="8" w:space="0" w:color="3B9C14" w:themeColor="accent1"/>
          <w:right w:val="single" w:sz="8" w:space="0" w:color="3B9C14" w:themeColor="accent1"/>
          <w:insideV w:val="single" w:sz="8" w:space="0" w:color="3B9C14" w:themeColor="accent1"/>
        </w:tcBorders>
        <w:shd w:val="clear" w:color="auto" w:fill="C7F5B5" w:themeFill="accent1" w:themeFillTint="3F"/>
      </w:tcPr>
    </w:tblStylePr>
    <w:tblStylePr w:type="band2Horz">
      <w:tblPr/>
      <w:tcPr>
        <w:tcBorders>
          <w:top w:val="single" w:sz="8" w:space="0" w:color="3B9C14" w:themeColor="accent1"/>
          <w:left w:val="single" w:sz="8" w:space="0" w:color="3B9C14" w:themeColor="accent1"/>
          <w:bottom w:val="single" w:sz="8" w:space="0" w:color="3B9C14" w:themeColor="accent1"/>
          <w:right w:val="single" w:sz="8" w:space="0" w:color="3B9C14" w:themeColor="accent1"/>
          <w:insideV w:val="single" w:sz="8" w:space="0" w:color="3B9C14" w:themeColor="accent1"/>
        </w:tcBorders>
      </w:tcPr>
    </w:tblStylePr>
  </w:style>
  <w:style w:type="table" w:styleId="Listaclara-nfasis4">
    <w:name w:val="Light List Accent 4"/>
    <w:basedOn w:val="Tablanormal"/>
    <w:uiPriority w:val="61"/>
    <w:rsid w:val="0096125B"/>
    <w:pPr>
      <w:spacing w:after="0" w:line="240" w:lineRule="auto"/>
    </w:pPr>
    <w:tblPr>
      <w:tblStyleRowBandSize w:val="1"/>
      <w:tblStyleColBandSize w:val="1"/>
      <w:tblBorders>
        <w:top w:val="single" w:sz="8" w:space="0" w:color="44EB10" w:themeColor="accent4"/>
        <w:left w:val="single" w:sz="8" w:space="0" w:color="44EB10" w:themeColor="accent4"/>
        <w:bottom w:val="single" w:sz="8" w:space="0" w:color="44EB10" w:themeColor="accent4"/>
        <w:right w:val="single" w:sz="8" w:space="0" w:color="44EB10" w:themeColor="accent4"/>
      </w:tblBorders>
    </w:tblPr>
    <w:tblStylePr w:type="firstRow">
      <w:pPr>
        <w:spacing w:before="0" w:after="0" w:line="240" w:lineRule="auto"/>
      </w:pPr>
      <w:rPr>
        <w:b/>
        <w:bCs/>
        <w:color w:val="FFFFFF" w:themeColor="background1"/>
      </w:rPr>
      <w:tblPr/>
      <w:tcPr>
        <w:shd w:val="clear" w:color="auto" w:fill="44EB10" w:themeFill="accent4"/>
      </w:tcPr>
    </w:tblStylePr>
    <w:tblStylePr w:type="lastRow">
      <w:pPr>
        <w:spacing w:before="0" w:after="0" w:line="240" w:lineRule="auto"/>
      </w:pPr>
      <w:rPr>
        <w:b/>
        <w:bCs/>
      </w:rPr>
      <w:tblPr/>
      <w:tcPr>
        <w:tcBorders>
          <w:top w:val="double" w:sz="6" w:space="0" w:color="44EB10" w:themeColor="accent4"/>
          <w:left w:val="single" w:sz="8" w:space="0" w:color="44EB10" w:themeColor="accent4"/>
          <w:bottom w:val="single" w:sz="8" w:space="0" w:color="44EB10" w:themeColor="accent4"/>
          <w:right w:val="single" w:sz="8" w:space="0" w:color="44EB10" w:themeColor="accent4"/>
        </w:tcBorders>
      </w:tcPr>
    </w:tblStylePr>
    <w:tblStylePr w:type="firstCol">
      <w:rPr>
        <w:b/>
        <w:bCs/>
      </w:rPr>
    </w:tblStylePr>
    <w:tblStylePr w:type="lastCol">
      <w:rPr>
        <w:b/>
        <w:bCs/>
      </w:rPr>
    </w:tblStylePr>
    <w:tblStylePr w:type="band1Vert">
      <w:tblPr/>
      <w:tcPr>
        <w:tcBorders>
          <w:top w:val="single" w:sz="8" w:space="0" w:color="44EB10" w:themeColor="accent4"/>
          <w:left w:val="single" w:sz="8" w:space="0" w:color="44EB10" w:themeColor="accent4"/>
          <w:bottom w:val="single" w:sz="8" w:space="0" w:color="44EB10" w:themeColor="accent4"/>
          <w:right w:val="single" w:sz="8" w:space="0" w:color="44EB10" w:themeColor="accent4"/>
        </w:tcBorders>
      </w:tcPr>
    </w:tblStylePr>
    <w:tblStylePr w:type="band1Horz">
      <w:tblPr/>
      <w:tcPr>
        <w:tcBorders>
          <w:top w:val="single" w:sz="8" w:space="0" w:color="44EB10" w:themeColor="accent4"/>
          <w:left w:val="single" w:sz="8" w:space="0" w:color="44EB10" w:themeColor="accent4"/>
          <w:bottom w:val="single" w:sz="8" w:space="0" w:color="44EB10" w:themeColor="accent4"/>
          <w:right w:val="single" w:sz="8" w:space="0" w:color="44EB10" w:themeColor="accent4"/>
        </w:tcBorders>
      </w:tcPr>
    </w:tblStylePr>
  </w:style>
  <w:style w:type="table" w:styleId="Sombreadomedio1-nfasis4">
    <w:name w:val="Medium Shading 1 Accent 4"/>
    <w:basedOn w:val="Tablanormal"/>
    <w:uiPriority w:val="63"/>
    <w:rsid w:val="00C50B15"/>
    <w:pPr>
      <w:spacing w:after="0" w:line="240" w:lineRule="auto"/>
    </w:pPr>
    <w:tblPr>
      <w:tblStyleRowBandSize w:val="1"/>
      <w:tblStyleColBandSize w:val="1"/>
      <w:tblBorders>
        <w:top w:val="single" w:sz="8" w:space="0" w:color="71F249" w:themeColor="accent4" w:themeTint="BF"/>
        <w:left w:val="single" w:sz="8" w:space="0" w:color="71F249" w:themeColor="accent4" w:themeTint="BF"/>
        <w:bottom w:val="single" w:sz="8" w:space="0" w:color="71F249" w:themeColor="accent4" w:themeTint="BF"/>
        <w:right w:val="single" w:sz="8" w:space="0" w:color="71F249" w:themeColor="accent4" w:themeTint="BF"/>
        <w:insideH w:val="single" w:sz="8" w:space="0" w:color="71F249" w:themeColor="accent4" w:themeTint="BF"/>
      </w:tblBorders>
    </w:tblPr>
    <w:tblStylePr w:type="firstRow">
      <w:pPr>
        <w:spacing w:before="0" w:after="0" w:line="240" w:lineRule="auto"/>
      </w:pPr>
      <w:rPr>
        <w:b/>
        <w:bCs/>
        <w:color w:val="FFFFFF" w:themeColor="background1"/>
      </w:rPr>
      <w:tblPr/>
      <w:tcPr>
        <w:tcBorders>
          <w:top w:val="single" w:sz="8" w:space="0" w:color="71F249" w:themeColor="accent4" w:themeTint="BF"/>
          <w:left w:val="single" w:sz="8" w:space="0" w:color="71F249" w:themeColor="accent4" w:themeTint="BF"/>
          <w:bottom w:val="single" w:sz="8" w:space="0" w:color="71F249" w:themeColor="accent4" w:themeTint="BF"/>
          <w:right w:val="single" w:sz="8" w:space="0" w:color="71F249" w:themeColor="accent4" w:themeTint="BF"/>
          <w:insideH w:val="nil"/>
          <w:insideV w:val="nil"/>
        </w:tcBorders>
        <w:shd w:val="clear" w:color="auto" w:fill="44EB10" w:themeFill="accent4"/>
      </w:tcPr>
    </w:tblStylePr>
    <w:tblStylePr w:type="lastRow">
      <w:pPr>
        <w:spacing w:before="0" w:after="0" w:line="240" w:lineRule="auto"/>
      </w:pPr>
      <w:rPr>
        <w:b/>
        <w:bCs/>
      </w:rPr>
      <w:tblPr/>
      <w:tcPr>
        <w:tcBorders>
          <w:top w:val="double" w:sz="6" w:space="0" w:color="71F249" w:themeColor="accent4" w:themeTint="BF"/>
          <w:left w:val="single" w:sz="8" w:space="0" w:color="71F249" w:themeColor="accent4" w:themeTint="BF"/>
          <w:bottom w:val="single" w:sz="8" w:space="0" w:color="71F249" w:themeColor="accent4" w:themeTint="BF"/>
          <w:right w:val="single" w:sz="8" w:space="0" w:color="71F24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0FBC3" w:themeFill="accent4" w:themeFillTint="3F"/>
      </w:tcPr>
    </w:tblStylePr>
    <w:tblStylePr w:type="band1Horz">
      <w:tblPr/>
      <w:tcPr>
        <w:tcBorders>
          <w:insideH w:val="nil"/>
          <w:insideV w:val="nil"/>
        </w:tcBorders>
        <w:shd w:val="clear" w:color="auto" w:fill="D0FBC3" w:themeFill="accent4" w:themeFillTint="3F"/>
      </w:tcPr>
    </w:tblStylePr>
    <w:tblStylePr w:type="band2Horz">
      <w:tblPr/>
      <w:tcPr>
        <w:tcBorders>
          <w:insideH w:val="nil"/>
          <w:insideV w:val="nil"/>
        </w:tcBorders>
      </w:tcPr>
    </w:tblStylePr>
  </w:style>
  <w:style w:type="table" w:customStyle="1" w:styleId="Tabladecuadrcula4-nfasis610">
    <w:name w:val="Tabla de cuadrícula 4 - Énfasis 61"/>
    <w:basedOn w:val="Tablanormal"/>
    <w:uiPriority w:val="49"/>
    <w:rsid w:val="00D50546"/>
    <w:pPr>
      <w:spacing w:after="0" w:line="240" w:lineRule="auto"/>
    </w:pPr>
    <w:rPr>
      <w:rFonts w:ascii="Times New Roman" w:eastAsia="Times New Roman" w:hAnsi="Times New Roman" w:cs="Times New Roman"/>
      <w:sz w:val="20"/>
      <w:szCs w:val="20"/>
      <w:lang w:eastAsia="es-CO"/>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DC4">
    <w:name w:val="toc 4"/>
    <w:basedOn w:val="Normal"/>
    <w:next w:val="Normal"/>
    <w:autoRedefine/>
    <w:uiPriority w:val="39"/>
    <w:unhideWhenUsed/>
    <w:rsid w:val="0078366D"/>
    <w:pPr>
      <w:spacing w:after="100"/>
      <w:ind w:left="660"/>
    </w:pPr>
  </w:style>
  <w:style w:type="paragraph" w:styleId="TDC5">
    <w:name w:val="toc 5"/>
    <w:basedOn w:val="Normal"/>
    <w:next w:val="Normal"/>
    <w:autoRedefine/>
    <w:uiPriority w:val="39"/>
    <w:unhideWhenUsed/>
    <w:rsid w:val="0078366D"/>
    <w:pPr>
      <w:spacing w:after="100"/>
      <w:ind w:left="880"/>
    </w:pPr>
  </w:style>
  <w:style w:type="table" w:styleId="Cuadrculaclara-nfasis4">
    <w:name w:val="Light Grid Accent 4"/>
    <w:basedOn w:val="Tablanormal"/>
    <w:uiPriority w:val="62"/>
    <w:rsid w:val="008D64DB"/>
    <w:pPr>
      <w:spacing w:after="0" w:line="240" w:lineRule="auto"/>
    </w:pPr>
    <w:tblPr>
      <w:tblStyleRowBandSize w:val="1"/>
      <w:tblStyleColBandSize w:val="1"/>
      <w:tblBorders>
        <w:top w:val="single" w:sz="8" w:space="0" w:color="44EB10" w:themeColor="accent4"/>
        <w:left w:val="single" w:sz="8" w:space="0" w:color="44EB10" w:themeColor="accent4"/>
        <w:bottom w:val="single" w:sz="8" w:space="0" w:color="44EB10" w:themeColor="accent4"/>
        <w:right w:val="single" w:sz="8" w:space="0" w:color="44EB10" w:themeColor="accent4"/>
        <w:insideH w:val="single" w:sz="8" w:space="0" w:color="44EB10" w:themeColor="accent4"/>
        <w:insideV w:val="single" w:sz="8" w:space="0" w:color="44EB1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EB10" w:themeColor="accent4"/>
          <w:left w:val="single" w:sz="8" w:space="0" w:color="44EB10" w:themeColor="accent4"/>
          <w:bottom w:val="single" w:sz="18" w:space="0" w:color="44EB10" w:themeColor="accent4"/>
          <w:right w:val="single" w:sz="8" w:space="0" w:color="44EB10" w:themeColor="accent4"/>
          <w:insideH w:val="nil"/>
          <w:insideV w:val="single" w:sz="8" w:space="0" w:color="44EB1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EB10" w:themeColor="accent4"/>
          <w:left w:val="single" w:sz="8" w:space="0" w:color="44EB10" w:themeColor="accent4"/>
          <w:bottom w:val="single" w:sz="8" w:space="0" w:color="44EB10" w:themeColor="accent4"/>
          <w:right w:val="single" w:sz="8" w:space="0" w:color="44EB10" w:themeColor="accent4"/>
          <w:insideH w:val="nil"/>
          <w:insideV w:val="single" w:sz="8" w:space="0" w:color="44EB1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EB10" w:themeColor="accent4"/>
          <w:left w:val="single" w:sz="8" w:space="0" w:color="44EB10" w:themeColor="accent4"/>
          <w:bottom w:val="single" w:sz="8" w:space="0" w:color="44EB10" w:themeColor="accent4"/>
          <w:right w:val="single" w:sz="8" w:space="0" w:color="44EB10" w:themeColor="accent4"/>
        </w:tcBorders>
      </w:tcPr>
    </w:tblStylePr>
    <w:tblStylePr w:type="band1Vert">
      <w:tblPr/>
      <w:tcPr>
        <w:tcBorders>
          <w:top w:val="single" w:sz="8" w:space="0" w:color="44EB10" w:themeColor="accent4"/>
          <w:left w:val="single" w:sz="8" w:space="0" w:color="44EB10" w:themeColor="accent4"/>
          <w:bottom w:val="single" w:sz="8" w:space="0" w:color="44EB10" w:themeColor="accent4"/>
          <w:right w:val="single" w:sz="8" w:space="0" w:color="44EB10" w:themeColor="accent4"/>
        </w:tcBorders>
        <w:shd w:val="clear" w:color="auto" w:fill="D0FBC3" w:themeFill="accent4" w:themeFillTint="3F"/>
      </w:tcPr>
    </w:tblStylePr>
    <w:tblStylePr w:type="band1Horz">
      <w:tblPr/>
      <w:tcPr>
        <w:tcBorders>
          <w:top w:val="single" w:sz="8" w:space="0" w:color="44EB10" w:themeColor="accent4"/>
          <w:left w:val="single" w:sz="8" w:space="0" w:color="44EB10" w:themeColor="accent4"/>
          <w:bottom w:val="single" w:sz="8" w:space="0" w:color="44EB10" w:themeColor="accent4"/>
          <w:right w:val="single" w:sz="8" w:space="0" w:color="44EB10" w:themeColor="accent4"/>
          <w:insideV w:val="single" w:sz="8" w:space="0" w:color="44EB10" w:themeColor="accent4"/>
        </w:tcBorders>
        <w:shd w:val="clear" w:color="auto" w:fill="D0FBC3" w:themeFill="accent4" w:themeFillTint="3F"/>
      </w:tcPr>
    </w:tblStylePr>
    <w:tblStylePr w:type="band2Horz">
      <w:tblPr/>
      <w:tcPr>
        <w:tcBorders>
          <w:top w:val="single" w:sz="8" w:space="0" w:color="44EB10" w:themeColor="accent4"/>
          <w:left w:val="single" w:sz="8" w:space="0" w:color="44EB10" w:themeColor="accent4"/>
          <w:bottom w:val="single" w:sz="8" w:space="0" w:color="44EB10" w:themeColor="accent4"/>
          <w:right w:val="single" w:sz="8" w:space="0" w:color="44EB10" w:themeColor="accent4"/>
          <w:insideV w:val="single" w:sz="8" w:space="0" w:color="44EB10" w:themeColor="accent4"/>
        </w:tcBorders>
      </w:tcPr>
    </w:tblStylePr>
  </w:style>
  <w:style w:type="table" w:customStyle="1" w:styleId="Tabladecuadrcula4-nfasis62">
    <w:name w:val="Tabla de cuadrícula 4 - Énfasis 62"/>
    <w:basedOn w:val="Tablanormal"/>
    <w:uiPriority w:val="49"/>
    <w:rsid w:val="003B033A"/>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customStyle="1" w:styleId="apple-converted-space">
    <w:name w:val="apple-converted-space"/>
    <w:basedOn w:val="Fuentedeprrafopredeter"/>
    <w:rsid w:val="00404842"/>
  </w:style>
  <w:style w:type="paragraph" w:styleId="NormalWeb">
    <w:name w:val="Normal (Web)"/>
    <w:basedOn w:val="Normal"/>
    <w:uiPriority w:val="99"/>
    <w:semiHidden/>
    <w:unhideWhenUsed/>
    <w:rsid w:val="00404842"/>
    <w:pPr>
      <w:spacing w:before="100" w:beforeAutospacing="1" w:after="100" w:afterAutospacing="1" w:line="240" w:lineRule="auto"/>
      <w:jc w:val="left"/>
    </w:pPr>
    <w:rPr>
      <w:rFonts w:ascii="Times New Roman" w:eastAsia="Times New Roman" w:hAnsi="Times New Roman" w:cs="Times New Roman"/>
      <w:sz w:val="24"/>
      <w:szCs w:val="24"/>
      <w:lang w:eastAsia="es-CO"/>
    </w:rPr>
  </w:style>
  <w:style w:type="table" w:styleId="Sombreadomedio1-nfasis1">
    <w:name w:val="Medium Shading 1 Accent 1"/>
    <w:basedOn w:val="Tablanormal"/>
    <w:uiPriority w:val="63"/>
    <w:rsid w:val="002E1045"/>
    <w:pPr>
      <w:spacing w:after="0" w:line="240" w:lineRule="auto"/>
      <w:jc w:val="center"/>
    </w:pPr>
    <w:tblPr>
      <w:tblStyleRowBandSize w:val="1"/>
      <w:tblStyleColBandSize w:val="1"/>
      <w:jc w:val="center"/>
      <w:tblBorders>
        <w:top w:val="single" w:sz="8" w:space="0" w:color="58E221" w:themeColor="accent1" w:themeTint="BF"/>
        <w:left w:val="single" w:sz="8" w:space="0" w:color="58E221" w:themeColor="accent1" w:themeTint="BF"/>
        <w:bottom w:val="single" w:sz="8" w:space="0" w:color="58E221" w:themeColor="accent1" w:themeTint="BF"/>
        <w:right w:val="single" w:sz="8" w:space="0" w:color="58E221" w:themeColor="accent1" w:themeTint="BF"/>
        <w:insideH w:val="single" w:sz="8" w:space="0" w:color="58E221" w:themeColor="accent1" w:themeTint="BF"/>
      </w:tblBorders>
    </w:tblPr>
    <w:trPr>
      <w:jc w:val="center"/>
    </w:trPr>
    <w:tcPr>
      <w:vAlign w:val="center"/>
    </w:tcPr>
    <w:tblStylePr w:type="firstRow">
      <w:pPr>
        <w:spacing w:before="0" w:after="0" w:line="240" w:lineRule="auto"/>
      </w:pPr>
      <w:rPr>
        <w:b/>
        <w:bCs/>
        <w:color w:val="FFFFFF" w:themeColor="background1"/>
      </w:rPr>
      <w:tblPr/>
      <w:tcPr>
        <w:tcBorders>
          <w:top w:val="single" w:sz="8" w:space="0" w:color="58E221" w:themeColor="accent1" w:themeTint="BF"/>
          <w:left w:val="single" w:sz="8" w:space="0" w:color="58E221" w:themeColor="accent1" w:themeTint="BF"/>
          <w:bottom w:val="single" w:sz="8" w:space="0" w:color="58E221" w:themeColor="accent1" w:themeTint="BF"/>
          <w:right w:val="single" w:sz="8" w:space="0" w:color="58E221" w:themeColor="accent1" w:themeTint="BF"/>
          <w:insideH w:val="nil"/>
          <w:insideV w:val="nil"/>
        </w:tcBorders>
        <w:shd w:val="clear" w:color="auto" w:fill="3B9C14" w:themeFill="accent1"/>
      </w:tcPr>
    </w:tblStylePr>
    <w:tblStylePr w:type="lastRow">
      <w:pPr>
        <w:spacing w:before="0" w:after="0" w:line="240" w:lineRule="auto"/>
      </w:pPr>
      <w:rPr>
        <w:b/>
        <w:bCs/>
      </w:rPr>
      <w:tblPr/>
      <w:tcPr>
        <w:tcBorders>
          <w:top w:val="double" w:sz="6" w:space="0" w:color="58E221" w:themeColor="accent1" w:themeTint="BF"/>
          <w:left w:val="single" w:sz="8" w:space="0" w:color="58E221" w:themeColor="accent1" w:themeTint="BF"/>
          <w:bottom w:val="single" w:sz="8" w:space="0" w:color="58E221" w:themeColor="accent1" w:themeTint="BF"/>
          <w:right w:val="single" w:sz="8" w:space="0" w:color="58E221" w:themeColor="accent1" w:themeTint="BF"/>
          <w:insideH w:val="nil"/>
          <w:insideV w:val="nil"/>
        </w:tcBorders>
      </w:tcPr>
    </w:tblStylePr>
    <w:tblStylePr w:type="firstCol">
      <w:rPr>
        <w:b/>
        <w:bCs/>
      </w:rPr>
    </w:tblStylePr>
    <w:tblStylePr w:type="lastCol">
      <w:rPr>
        <w:b/>
        <w:bCs/>
      </w:rPr>
    </w:tblStylePr>
    <w:tblStylePr w:type="band1Vert">
      <w:tblPr/>
      <w:tcPr>
        <w:shd w:val="clear" w:color="auto" w:fill="C7F5B5" w:themeFill="accent1" w:themeFillTint="3F"/>
      </w:tcPr>
    </w:tblStylePr>
    <w:tblStylePr w:type="band1Horz">
      <w:tblPr/>
      <w:tcPr>
        <w:tcBorders>
          <w:insideH w:val="nil"/>
          <w:insideV w:val="nil"/>
        </w:tcBorders>
        <w:shd w:val="clear" w:color="auto" w:fill="C7F5B5" w:themeFill="accent1" w:themeFillTint="3F"/>
      </w:tcPr>
    </w:tblStylePr>
    <w:tblStylePr w:type="band2Horz">
      <w:tblPr/>
      <w:tcPr>
        <w:tcBorders>
          <w:insideH w:val="nil"/>
          <w:insideV w:val="nil"/>
        </w:tcBorders>
      </w:tcPr>
    </w:tblStylePr>
  </w:style>
  <w:style w:type="paragraph" w:styleId="TDC6">
    <w:name w:val="toc 6"/>
    <w:basedOn w:val="Normal"/>
    <w:next w:val="Normal"/>
    <w:autoRedefine/>
    <w:uiPriority w:val="39"/>
    <w:unhideWhenUsed/>
    <w:rsid w:val="00E85105"/>
    <w:pPr>
      <w:spacing w:after="100"/>
      <w:ind w:left="1100"/>
      <w:jc w:val="left"/>
    </w:pPr>
    <w:rPr>
      <w:rFonts w:eastAsiaTheme="minorEastAsia"/>
      <w:lang w:eastAsia="es-CO"/>
    </w:rPr>
  </w:style>
  <w:style w:type="paragraph" w:styleId="TDC7">
    <w:name w:val="toc 7"/>
    <w:basedOn w:val="Normal"/>
    <w:next w:val="Normal"/>
    <w:autoRedefine/>
    <w:uiPriority w:val="39"/>
    <w:unhideWhenUsed/>
    <w:rsid w:val="00E85105"/>
    <w:pPr>
      <w:spacing w:after="100"/>
      <w:ind w:left="1320"/>
      <w:jc w:val="left"/>
    </w:pPr>
    <w:rPr>
      <w:rFonts w:eastAsiaTheme="minorEastAsia"/>
      <w:lang w:eastAsia="es-CO"/>
    </w:rPr>
  </w:style>
  <w:style w:type="paragraph" w:styleId="TDC8">
    <w:name w:val="toc 8"/>
    <w:basedOn w:val="Normal"/>
    <w:next w:val="Normal"/>
    <w:autoRedefine/>
    <w:uiPriority w:val="39"/>
    <w:unhideWhenUsed/>
    <w:rsid w:val="00E85105"/>
    <w:pPr>
      <w:spacing w:after="100"/>
      <w:ind w:left="1540"/>
      <w:jc w:val="left"/>
    </w:pPr>
    <w:rPr>
      <w:rFonts w:eastAsiaTheme="minorEastAsia"/>
      <w:lang w:eastAsia="es-CO"/>
    </w:rPr>
  </w:style>
  <w:style w:type="paragraph" w:styleId="TDC9">
    <w:name w:val="toc 9"/>
    <w:basedOn w:val="Normal"/>
    <w:next w:val="Normal"/>
    <w:autoRedefine/>
    <w:uiPriority w:val="39"/>
    <w:unhideWhenUsed/>
    <w:rsid w:val="00E85105"/>
    <w:pPr>
      <w:spacing w:after="100"/>
      <w:ind w:left="1760"/>
      <w:jc w:val="left"/>
    </w:pPr>
    <w:rPr>
      <w:rFonts w:eastAsiaTheme="minorEastAsia"/>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83650">
      <w:bodyDiv w:val="1"/>
      <w:marLeft w:val="0"/>
      <w:marRight w:val="0"/>
      <w:marTop w:val="0"/>
      <w:marBottom w:val="0"/>
      <w:divBdr>
        <w:top w:val="none" w:sz="0" w:space="0" w:color="auto"/>
        <w:left w:val="none" w:sz="0" w:space="0" w:color="auto"/>
        <w:bottom w:val="none" w:sz="0" w:space="0" w:color="auto"/>
        <w:right w:val="none" w:sz="0" w:space="0" w:color="auto"/>
      </w:divBdr>
    </w:div>
    <w:div w:id="253982149">
      <w:bodyDiv w:val="1"/>
      <w:marLeft w:val="0"/>
      <w:marRight w:val="0"/>
      <w:marTop w:val="0"/>
      <w:marBottom w:val="0"/>
      <w:divBdr>
        <w:top w:val="none" w:sz="0" w:space="0" w:color="auto"/>
        <w:left w:val="none" w:sz="0" w:space="0" w:color="auto"/>
        <w:bottom w:val="none" w:sz="0" w:space="0" w:color="auto"/>
        <w:right w:val="none" w:sz="0" w:space="0" w:color="auto"/>
      </w:divBdr>
    </w:div>
    <w:div w:id="411506765">
      <w:bodyDiv w:val="1"/>
      <w:marLeft w:val="0"/>
      <w:marRight w:val="0"/>
      <w:marTop w:val="0"/>
      <w:marBottom w:val="0"/>
      <w:divBdr>
        <w:top w:val="none" w:sz="0" w:space="0" w:color="auto"/>
        <w:left w:val="none" w:sz="0" w:space="0" w:color="auto"/>
        <w:bottom w:val="none" w:sz="0" w:space="0" w:color="auto"/>
        <w:right w:val="none" w:sz="0" w:space="0" w:color="auto"/>
      </w:divBdr>
    </w:div>
    <w:div w:id="715474453">
      <w:bodyDiv w:val="1"/>
      <w:marLeft w:val="0"/>
      <w:marRight w:val="0"/>
      <w:marTop w:val="0"/>
      <w:marBottom w:val="0"/>
      <w:divBdr>
        <w:top w:val="none" w:sz="0" w:space="0" w:color="auto"/>
        <w:left w:val="none" w:sz="0" w:space="0" w:color="auto"/>
        <w:bottom w:val="none" w:sz="0" w:space="0" w:color="auto"/>
        <w:right w:val="none" w:sz="0" w:space="0" w:color="auto"/>
      </w:divBdr>
    </w:div>
    <w:div w:id="2013486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diagramLayout" Target="diagrams/layout4.xml"/><Relationship Id="rId39" Type="http://schemas.microsoft.com/office/2007/relationships/diagramDrawing" Target="diagrams/drawing6.xml"/><Relationship Id="rId3" Type="http://schemas.openxmlformats.org/officeDocument/2006/relationships/styles" Target="styles.xml"/><Relationship Id="rId21" Type="http://schemas.openxmlformats.org/officeDocument/2006/relationships/diagramQuickStyle" Target="diagrams/quickStyle3.xml"/><Relationship Id="rId34" Type="http://schemas.microsoft.com/office/2007/relationships/diagramDrawing" Target="diagrams/drawing5.xml"/><Relationship Id="rId42" Type="http://schemas.openxmlformats.org/officeDocument/2006/relationships/footer" Target="footer1.xml"/><Relationship Id="rId47" Type="http://schemas.openxmlformats.org/officeDocument/2006/relationships/image" Target="media/image13.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diagramData" Target="diagrams/data4.xml"/><Relationship Id="rId33" Type="http://schemas.openxmlformats.org/officeDocument/2006/relationships/diagramColors" Target="diagrams/colors5.xml"/><Relationship Id="rId38" Type="http://schemas.openxmlformats.org/officeDocument/2006/relationships/diagramColors" Target="diagrams/colors6.xml"/><Relationship Id="rId46"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29" Type="http://schemas.microsoft.com/office/2007/relationships/diagramDrawing" Target="diagrams/drawing4.xml"/><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hyperlink" Target="http://es.wikipedia.org/wiki/GNU" TargetMode="External"/><Relationship Id="rId32" Type="http://schemas.openxmlformats.org/officeDocument/2006/relationships/diagramQuickStyle" Target="diagrams/quickStyle5.xml"/><Relationship Id="rId37" Type="http://schemas.openxmlformats.org/officeDocument/2006/relationships/diagramQuickStyle" Target="diagrams/quickStyle6.xml"/><Relationship Id="rId40" Type="http://schemas.openxmlformats.org/officeDocument/2006/relationships/header" Target="header1.xml"/><Relationship Id="rId45"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28" Type="http://schemas.openxmlformats.org/officeDocument/2006/relationships/diagramColors" Target="diagrams/colors4.xml"/><Relationship Id="rId36" Type="http://schemas.openxmlformats.org/officeDocument/2006/relationships/diagramLayout" Target="diagrams/layout6.xml"/><Relationship Id="rId49" Type="http://schemas.openxmlformats.org/officeDocument/2006/relationships/fontTable" Target="fontTable.xml"/><Relationship Id="rId10" Type="http://schemas.openxmlformats.org/officeDocument/2006/relationships/diagramLayout" Target="diagrams/layout1.xml"/><Relationship Id="rId19" Type="http://schemas.openxmlformats.org/officeDocument/2006/relationships/diagramData" Target="diagrams/data3.xml"/><Relationship Id="rId31" Type="http://schemas.openxmlformats.org/officeDocument/2006/relationships/diagramLayout" Target="diagrams/layout5.xml"/><Relationship Id="rId44"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diagramQuickStyle" Target="diagrams/quickStyle4.xml"/><Relationship Id="rId30" Type="http://schemas.openxmlformats.org/officeDocument/2006/relationships/diagramData" Target="diagrams/data5.xml"/><Relationship Id="rId35" Type="http://schemas.openxmlformats.org/officeDocument/2006/relationships/diagramData" Target="diagrams/data6.xml"/><Relationship Id="rId43" Type="http://schemas.openxmlformats.org/officeDocument/2006/relationships/header" Target="header3.xml"/><Relationship Id="rId48" Type="http://schemas.openxmlformats.org/officeDocument/2006/relationships/hyperlink" Target="http://www.mascotea.net/es" TargetMode="Externa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header3.xml.rels><?xml version="1.0" encoding="UTF-8" standalone="yes"?>
<Relationships xmlns="http://schemas.openxmlformats.org/package/2006/relationships"><Relationship Id="rId1" Type="http://schemas.openxmlformats.org/officeDocument/2006/relationships/image" Target="media/image9.png"/></Relationships>
</file>

<file path=word/diagrams/_rels/data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diagrams/_rels/data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diagrams/_rels/drawing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34789FE-6C70-4690-8371-6A1B023760DE}" type="doc">
      <dgm:prSet loTypeId="urn:microsoft.com/office/officeart/2005/8/layout/hierarchy6" loCatId="hierarchy" qsTypeId="urn:microsoft.com/office/officeart/2005/8/quickstyle/3d1" qsCatId="3D" csTypeId="urn:microsoft.com/office/officeart/2005/8/colors/accent2_2" csCatId="accent2" phldr="1"/>
      <dgm:spPr/>
      <dgm:t>
        <a:bodyPr/>
        <a:lstStyle/>
        <a:p>
          <a:endParaRPr lang="es-CO"/>
        </a:p>
      </dgm:t>
    </dgm:pt>
    <dgm:pt modelId="{59D16328-D232-4CE5-AE35-E2779ECBD727}">
      <dgm:prSet phldrT="[Texto]" custT="1">
        <dgm:style>
          <a:lnRef idx="0">
            <a:schemeClr val="accent5"/>
          </a:lnRef>
          <a:fillRef idx="3">
            <a:schemeClr val="accent5"/>
          </a:fillRef>
          <a:effectRef idx="3">
            <a:schemeClr val="accent5"/>
          </a:effectRef>
          <a:fontRef idx="minor">
            <a:schemeClr val="lt1"/>
          </a:fontRef>
        </dgm:style>
      </dgm:prSet>
      <dgm:spPr>
        <a:xfrm>
          <a:off x="2128958" y="32086"/>
          <a:ext cx="1173872" cy="647146"/>
        </a:xfrm>
        <a:scene3d>
          <a:camera prst="orthographicFront"/>
          <a:lightRig rig="flat" dir="t"/>
        </a:scene3d>
        <a:sp3d/>
      </dgm:spPr>
      <dgm:t>
        <a:bodyPr/>
        <a:lstStyle/>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Propósito De La Elaboración Del Documento</a:t>
          </a:r>
        </a:p>
      </dgm:t>
    </dgm:pt>
    <dgm:pt modelId="{BF6FF41B-8D7B-4CBC-AF68-868E60468BB8}" type="parTrans" cxnId="{621E1AEB-995F-4265-9F3F-8D033192D36D}">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82C29252-073C-4844-A327-F2DA85BADCDB}" type="sibTrans" cxnId="{621E1AEB-995F-4265-9F3F-8D033192D36D}">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7FEF33A4-8498-49AA-82FC-77D3F4B12AA2}">
      <dgm:prSet phldrT="[Texto]" custT="1">
        <dgm:style>
          <a:lnRef idx="3">
            <a:schemeClr val="lt1"/>
          </a:lnRef>
          <a:fillRef idx="1">
            <a:schemeClr val="accent1"/>
          </a:fillRef>
          <a:effectRef idx="1">
            <a:schemeClr val="accent1"/>
          </a:effectRef>
          <a:fontRef idx="minor">
            <a:schemeClr val="lt1"/>
          </a:fontRef>
        </dgm:style>
      </dgm:prSet>
      <dgm:spPr>
        <a:xfrm>
          <a:off x="75564" y="938091"/>
          <a:ext cx="970720" cy="461325"/>
        </a:xfrm>
        <a:scene3d>
          <a:camera prst="orthographicFront"/>
          <a:lightRig rig="flat" dir="t"/>
        </a:scene3d>
        <a:sp3d/>
      </dgm:spPr>
      <dgm:t>
        <a:bodyPr/>
        <a:lstStyle/>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Producto</a:t>
          </a:r>
        </a:p>
      </dgm:t>
    </dgm:pt>
    <dgm:pt modelId="{4513C6C4-7914-43F1-9EB2-E8249C0D725A}" type="parTrans" cxnId="{642AD988-0E87-4ED1-8A7A-EF98CB8DDC61}">
      <dgm:prSet>
        <dgm:style>
          <a:lnRef idx="3">
            <a:schemeClr val="accent5"/>
          </a:lnRef>
          <a:fillRef idx="0">
            <a:schemeClr val="accent5"/>
          </a:fillRef>
          <a:effectRef idx="2">
            <a:schemeClr val="accent5"/>
          </a:effectRef>
          <a:fontRef idx="minor">
            <a:schemeClr val="tx1"/>
          </a:fontRef>
        </dgm:style>
      </dgm:prSet>
      <dgm:spPr>
        <a:xfrm>
          <a:off x="560925" y="679233"/>
          <a:ext cx="2154969" cy="258858"/>
        </a:xfrm>
        <a:scene3d>
          <a:camera prst="orthographicFront"/>
          <a:lightRig rig="flat" dir="t"/>
        </a:scene3d>
        <a:sp3d/>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9AB4B664-06CD-49DE-B83B-1B87F5709945}" type="sibTrans" cxnId="{642AD988-0E87-4ED1-8A7A-EF98CB8DDC61}">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AD3B4940-CE58-429E-9D28-BC57B74213A9}">
      <dgm:prSet phldrT="[Texto]" custT="1">
        <dgm:style>
          <a:lnRef idx="3">
            <a:schemeClr val="lt1"/>
          </a:lnRef>
          <a:fillRef idx="1">
            <a:schemeClr val="accent1"/>
          </a:fillRef>
          <a:effectRef idx="1">
            <a:schemeClr val="accent1"/>
          </a:effectRef>
          <a:fontRef idx="minor">
            <a:schemeClr val="lt1"/>
          </a:fontRef>
        </dgm:style>
      </dgm:prSet>
      <dgm:spPr>
        <a:xfrm>
          <a:off x="1566630" y="938091"/>
          <a:ext cx="970720" cy="461325"/>
        </a:xfrm>
        <a:scene3d>
          <a:camera prst="orthographicFront"/>
          <a:lightRig rig="flat" dir="t"/>
        </a:scene3d>
        <a:sp3d/>
      </dgm:spPr>
      <dgm:t>
        <a:bodyPr/>
        <a:lstStyle/>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Alcance del </a:t>
          </a:r>
          <a:r>
            <a:rPr lang="es-CO" sz="1000" b="0" cap="none" spc="0" dirty="0" err="1">
              <a:ln w="0"/>
              <a:effectLst>
                <a:outerShdw blurRad="38100" dist="19050" dir="2700000" algn="tl" rotWithShape="0">
                  <a:sysClr val="windowText" lastClr="000000">
                    <a:alpha val="40000"/>
                  </a:sysClr>
                </a:outerShdw>
              </a:effectLst>
              <a:latin typeface="Calibri" panose="020F0502020204030204"/>
              <a:ea typeface="+mn-ea"/>
              <a:cs typeface="+mn-cs"/>
            </a:rPr>
            <a:t>SRS</a:t>
          </a:r>
          <a:endPar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endParaRPr>
        </a:p>
      </dgm:t>
    </dgm:pt>
    <dgm:pt modelId="{5C1820C9-C54A-4C43-AE6C-029DAA427A0B}" type="parTrans" cxnId="{9195B485-B7FC-4D87-A98E-A495AF6F8566}">
      <dgm:prSet>
        <dgm:style>
          <a:lnRef idx="1">
            <a:schemeClr val="accent5"/>
          </a:lnRef>
          <a:fillRef idx="0">
            <a:schemeClr val="accent5"/>
          </a:fillRef>
          <a:effectRef idx="0">
            <a:schemeClr val="accent5"/>
          </a:effectRef>
          <a:fontRef idx="minor">
            <a:schemeClr val="tx1"/>
          </a:fontRef>
        </dgm:style>
      </dgm:prSet>
      <dgm:spPr>
        <a:xfrm>
          <a:off x="2051990" y="679233"/>
          <a:ext cx="663904" cy="258858"/>
        </a:xfrm>
        <a:scene3d>
          <a:camera prst="orthographicFront"/>
          <a:lightRig rig="flat" dir="t"/>
        </a:scene3d>
        <a:sp3d/>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D2DA9471-7AD7-4CF1-AE53-223BC37A22D8}" type="sibTrans" cxnId="{9195B485-B7FC-4D87-A98E-A495AF6F8566}">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F328FD22-378E-454D-BF3E-C934EECCAFA5}">
      <dgm:prSet phldrT="[Texto]" custT="1">
        <dgm:style>
          <a:lnRef idx="3">
            <a:schemeClr val="lt1"/>
          </a:lnRef>
          <a:fillRef idx="1">
            <a:schemeClr val="accent1"/>
          </a:fillRef>
          <a:effectRef idx="1">
            <a:schemeClr val="accent1"/>
          </a:effectRef>
          <a:fontRef idx="minor">
            <a:schemeClr val="lt1"/>
          </a:fontRef>
        </dgm:style>
      </dgm:prSet>
      <dgm:spPr>
        <a:xfrm>
          <a:off x="2976067" y="938091"/>
          <a:ext cx="970720" cy="461325"/>
        </a:xfrm>
        <a:scene3d>
          <a:camera prst="orthographicFront"/>
          <a:lightRig rig="flat" dir="t"/>
        </a:scene3d>
        <a:sp3d/>
      </dgm:spPr>
      <dgm:t>
        <a:bodyPr/>
        <a:lstStyle/>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Audiencia</a:t>
          </a:r>
        </a:p>
      </dgm:t>
    </dgm:pt>
    <dgm:pt modelId="{F239ECEE-7239-4F9C-BA2F-FF7B8A1ABEA3}" type="parTrans" cxnId="{FAEE807B-B866-4C55-91FF-7EA4C493FE45}">
      <dgm:prSet>
        <dgm:style>
          <a:lnRef idx="1">
            <a:schemeClr val="accent5"/>
          </a:lnRef>
          <a:fillRef idx="0">
            <a:schemeClr val="accent5"/>
          </a:fillRef>
          <a:effectRef idx="0">
            <a:schemeClr val="accent5"/>
          </a:effectRef>
          <a:fontRef idx="minor">
            <a:schemeClr val="tx1"/>
          </a:fontRef>
        </dgm:style>
      </dgm:prSet>
      <dgm:spPr>
        <a:xfrm>
          <a:off x="2715895" y="679233"/>
          <a:ext cx="745532" cy="258858"/>
        </a:xfrm>
        <a:scene3d>
          <a:camera prst="orthographicFront"/>
          <a:lightRig rig="flat" dir="t"/>
        </a:scene3d>
        <a:sp3d/>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E28FFF92-34ED-4DD5-96B9-703F304C91DC}" type="sibTrans" cxnId="{FAEE807B-B866-4C55-91FF-7EA4C493FE45}">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1318BE91-5E50-4C6A-8002-0B4BF49F24B6}">
      <dgm:prSet phldrT="[Texto]" custT="1">
        <dgm:style>
          <a:lnRef idx="1">
            <a:schemeClr val="accent5"/>
          </a:lnRef>
          <a:fillRef idx="3">
            <a:schemeClr val="accent5"/>
          </a:fillRef>
          <a:effectRef idx="2">
            <a:schemeClr val="accent5"/>
          </a:effectRef>
          <a:fontRef idx="minor">
            <a:schemeClr val="lt1"/>
          </a:fontRef>
        </dgm:style>
      </dgm:prSet>
      <dgm:spPr>
        <a:xfrm>
          <a:off x="1492879" y="1658275"/>
          <a:ext cx="1118221" cy="1378558"/>
        </a:xfrm>
        <a:scene3d>
          <a:camera prst="orthographicFront"/>
          <a:lightRig rig="flat" dir="t"/>
        </a:scene3d>
        <a:sp3d/>
      </dgm:spPr>
      <dgm:t>
        <a:bodyPr/>
        <a:lstStyle/>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Qué parte del producto se va a describir?</a:t>
          </a:r>
        </a:p>
      </dgm:t>
    </dgm:pt>
    <dgm:pt modelId="{5CE1BF5C-8990-41CD-A06B-878EEECC13E2}" type="parTrans" cxnId="{8FBE7F48-79A5-4E65-8979-9841BA7A158B}">
      <dgm:prSet>
        <dgm:style>
          <a:lnRef idx="3">
            <a:schemeClr val="accent5"/>
          </a:lnRef>
          <a:fillRef idx="0">
            <a:schemeClr val="accent5"/>
          </a:fillRef>
          <a:effectRef idx="2">
            <a:schemeClr val="accent5"/>
          </a:effectRef>
          <a:fontRef idx="minor">
            <a:schemeClr val="tx1"/>
          </a:fontRef>
        </dgm:style>
      </dgm:prSet>
      <dgm:spPr>
        <a:xfrm>
          <a:off x="2006270" y="1399416"/>
          <a:ext cx="91440" cy="258858"/>
        </a:xfrm>
        <a:scene3d>
          <a:camera prst="orthographicFront"/>
          <a:lightRig rig="flat" dir="t"/>
        </a:scene3d>
        <a:sp3d/>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6225892B-1F0C-463C-AED0-FB39AA62C6F5}" type="sibTrans" cxnId="{8FBE7F48-79A5-4E65-8979-9841BA7A158B}">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896BB443-E352-49C6-9484-CA1BB39DEA04}">
      <dgm:prSet phldrT="[Texto]" custT="1">
        <dgm:style>
          <a:lnRef idx="1">
            <a:schemeClr val="accent5"/>
          </a:lnRef>
          <a:fillRef idx="3">
            <a:schemeClr val="accent5"/>
          </a:fillRef>
          <a:effectRef idx="2">
            <a:schemeClr val="accent5"/>
          </a:effectRef>
          <a:fontRef idx="minor">
            <a:schemeClr val="lt1"/>
          </a:fontRef>
        </dgm:style>
      </dgm:prSet>
      <dgm:spPr>
        <a:xfrm>
          <a:off x="1746" y="1639378"/>
          <a:ext cx="1118221" cy="1378558"/>
        </a:xfrm>
        <a:scene3d>
          <a:camera prst="orthographicFront"/>
          <a:lightRig rig="flat" dir="t"/>
        </a:scene3d>
        <a:sp3d/>
      </dgm:spPr>
      <dgm:t>
        <a:bodyPr/>
        <a:lstStyle/>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En este documento se describirá la aplicación RAWR</a:t>
          </a:r>
        </a:p>
      </dgm:t>
    </dgm:pt>
    <dgm:pt modelId="{6A2AC825-2B4E-4CAF-8202-2A615E30C436}" type="parTrans" cxnId="{DBE82EEB-1F55-45C4-98EC-37E6F0E06E38}">
      <dgm:prSet/>
      <dgm:spPr>
        <a:xfrm>
          <a:off x="515137" y="1399416"/>
          <a:ext cx="91440" cy="239962"/>
        </a:xfrm>
        <a:scene3d>
          <a:camera prst="orthographicFront"/>
          <a:lightRig rig="flat" dir="t"/>
        </a:scene3d>
        <a:sp3d prstMaterial="matte"/>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1EE78011-CD59-4A96-AFE4-F83F140F798C}" type="sibTrans" cxnId="{DBE82EEB-1F55-45C4-98EC-37E6F0E06E38}">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F8A35BB2-3F03-4B76-9D62-561486644C09}">
      <dgm:prSet phldrT="[Texto]" custT="1">
        <dgm:style>
          <a:lnRef idx="3">
            <a:schemeClr val="lt1"/>
          </a:lnRef>
          <a:fillRef idx="1">
            <a:schemeClr val="accent1"/>
          </a:fillRef>
          <a:effectRef idx="1">
            <a:schemeClr val="accent1"/>
          </a:effectRef>
          <a:fontRef idx="minor">
            <a:schemeClr val="lt1"/>
          </a:fontRef>
        </dgm:style>
      </dgm:prSet>
      <dgm:spPr>
        <a:xfrm>
          <a:off x="1412533" y="3327779"/>
          <a:ext cx="1281476" cy="720345"/>
        </a:xfrm>
        <a:scene3d>
          <a:camera prst="orthographicFront"/>
          <a:lightRig rig="flat" dir="t"/>
        </a:scene3d>
        <a:sp3d/>
      </dgm:spPr>
      <dgm:t>
        <a:bodyPr/>
        <a:lstStyle/>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Se describira el sistema completo, haciendo énfasis en el prototipo</a:t>
          </a:r>
        </a:p>
      </dgm:t>
    </dgm:pt>
    <dgm:pt modelId="{5C3CAAF0-ACF1-4174-8C0A-B8616CB9CD8A}" type="parTrans" cxnId="{307EFA44-780B-4919-99CF-4484764089A9}">
      <dgm:prSet>
        <dgm:style>
          <a:lnRef idx="3">
            <a:schemeClr val="accent5"/>
          </a:lnRef>
          <a:fillRef idx="0">
            <a:schemeClr val="accent5"/>
          </a:fillRef>
          <a:effectRef idx="2">
            <a:schemeClr val="accent5"/>
          </a:effectRef>
          <a:fontRef idx="minor">
            <a:schemeClr val="tx1"/>
          </a:fontRef>
        </dgm:style>
      </dgm:prSet>
      <dgm:spPr>
        <a:xfrm>
          <a:off x="2006270" y="3036834"/>
          <a:ext cx="91440" cy="290944"/>
        </a:xfrm>
        <a:scene3d>
          <a:camera prst="orthographicFront"/>
          <a:lightRig rig="flat" dir="t"/>
        </a:scene3d>
        <a:sp3d/>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B95E208C-28D3-4C48-B700-454316338F87}" type="sibTrans" cxnId="{307EFA44-780B-4919-99CF-4484764089A9}">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CD39C821-B3B9-44CC-8E85-BF780D114809}">
      <dgm:prSet phldrT="[Texto]" custT="1">
        <dgm:style>
          <a:lnRef idx="1">
            <a:schemeClr val="accent5"/>
          </a:lnRef>
          <a:fillRef idx="3">
            <a:schemeClr val="accent5"/>
          </a:fillRef>
          <a:effectRef idx="2">
            <a:schemeClr val="accent5"/>
          </a:effectRef>
          <a:fontRef idx="minor">
            <a:schemeClr val="lt1"/>
          </a:fontRef>
        </dgm:style>
      </dgm:prSet>
      <dgm:spPr>
        <a:xfrm>
          <a:off x="2902316" y="1677327"/>
          <a:ext cx="1118221" cy="1378558"/>
        </a:xfrm>
        <a:scene3d>
          <a:camera prst="orthographicFront"/>
          <a:lightRig rig="flat" dir="t"/>
        </a:scene3d>
        <a:sp3d/>
      </dgm:spPr>
      <dgm:t>
        <a:bodyPr/>
        <a:lstStyle/>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Jaime Pavlich</a:t>
          </a:r>
        </a:p>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Miguel Torres</a:t>
          </a:r>
        </a:p>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Grupo RAWR</a:t>
          </a:r>
        </a:p>
      </dgm:t>
    </dgm:pt>
    <dgm:pt modelId="{43F1C2EE-9629-4749-ABED-CA423F4CD52A}" type="parTrans" cxnId="{0D3200FF-9813-4EFB-9655-BAC3968A8DC5}">
      <dgm:prSet/>
      <dgm:spPr>
        <a:xfrm>
          <a:off x="3415707" y="1399416"/>
          <a:ext cx="91440" cy="277910"/>
        </a:xfrm>
        <a:scene3d>
          <a:camera prst="orthographicFront"/>
          <a:lightRig rig="flat" dir="t"/>
        </a:scene3d>
        <a:sp3d prstMaterial="matte"/>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CB6C74F7-1210-47FB-B1CC-098820E45F12}" type="sibTrans" cxnId="{0D3200FF-9813-4EFB-9655-BAC3968A8DC5}">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0078D21D-98A2-4BAB-A7E8-26E595CFC8A9}">
      <dgm:prSet phldrT="[Texto]" custT="1">
        <dgm:style>
          <a:lnRef idx="3">
            <a:schemeClr val="lt1"/>
          </a:lnRef>
          <a:fillRef idx="1">
            <a:schemeClr val="accent1"/>
          </a:fillRef>
          <a:effectRef idx="1">
            <a:schemeClr val="accent1"/>
          </a:effectRef>
          <a:fontRef idx="minor">
            <a:schemeClr val="lt1"/>
          </a:fontRef>
        </dgm:style>
      </dgm:prSet>
      <dgm:spPr>
        <a:xfrm>
          <a:off x="4385504" y="938091"/>
          <a:ext cx="970720" cy="461325"/>
        </a:xfrm>
        <a:scene3d>
          <a:camera prst="orthographicFront"/>
          <a:lightRig rig="flat" dir="t"/>
        </a:scene3d>
        <a:sp3d/>
      </dgm:spPr>
      <dgm:t>
        <a:bodyPr/>
        <a:lstStyle/>
        <a:p>
          <a:pPr algn="ctr"/>
          <a:r>
            <a:rPr lang="es-CO" sz="1000" b="0" cap="none" spc="0" dirty="0">
              <a:ln w="0"/>
              <a:effectLst>
                <a:outerShdw blurRad="38100" dist="19050" dir="2700000" algn="tl" rotWithShape="0">
                  <a:sysClr val="windowText" lastClr="000000">
                    <a:alpha val="40000"/>
                  </a:sysClr>
                </a:outerShdw>
              </a:effectLst>
              <a:latin typeface="Calibri" panose="020F0502020204030204"/>
              <a:ea typeface="+mn-ea"/>
              <a:cs typeface="+mn-cs"/>
            </a:rPr>
            <a:t>Importancia del documento</a:t>
          </a:r>
        </a:p>
      </dgm:t>
    </dgm:pt>
    <dgm:pt modelId="{B30E3899-9CCC-48CE-806F-E9FA196827E8}" type="parTrans" cxnId="{52CA6B69-A47C-4EC0-B99D-57665444D2D2}">
      <dgm:prSet>
        <dgm:style>
          <a:lnRef idx="3">
            <a:schemeClr val="accent5"/>
          </a:lnRef>
          <a:fillRef idx="0">
            <a:schemeClr val="accent5"/>
          </a:fillRef>
          <a:effectRef idx="2">
            <a:schemeClr val="accent5"/>
          </a:effectRef>
          <a:fontRef idx="minor">
            <a:schemeClr val="tx1"/>
          </a:fontRef>
        </dgm:style>
      </dgm:prSet>
      <dgm:spPr>
        <a:xfrm>
          <a:off x="2715895" y="679233"/>
          <a:ext cx="2154969" cy="258858"/>
        </a:xfrm>
        <a:scene3d>
          <a:camera prst="orthographicFront"/>
          <a:lightRig rig="flat" dir="t"/>
        </a:scene3d>
        <a:sp3d/>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09FAB2CA-C51E-406F-BFB0-61DCBBB46A65}" type="sibTrans" cxnId="{52CA6B69-A47C-4EC0-B99D-57665444D2D2}">
      <dgm:prSet/>
      <dgm:spPr/>
      <dgm:t>
        <a:bodyPr/>
        <a:lstStyle/>
        <a:p>
          <a:pPr algn="ctr"/>
          <a:endParaRPr lang="es-CO" sz="1000" b="0" cap="none" spc="0">
            <a:ln w="0"/>
            <a:solidFill>
              <a:schemeClr val="bg1"/>
            </a:solidFill>
            <a:effectLst>
              <a:outerShdw blurRad="38100" dist="19050" dir="2700000" algn="tl" rotWithShape="0">
                <a:schemeClr val="dk1">
                  <a:alpha val="40000"/>
                </a:schemeClr>
              </a:outerShdw>
            </a:effectLst>
          </a:endParaRPr>
        </a:p>
      </dgm:t>
    </dgm:pt>
    <dgm:pt modelId="{4A1A6D93-8AFB-409F-878B-5B2CE1AA8982}">
      <dgm:prSet custT="1">
        <dgm:style>
          <a:lnRef idx="1">
            <a:schemeClr val="accent5"/>
          </a:lnRef>
          <a:fillRef idx="3">
            <a:schemeClr val="accent5"/>
          </a:fillRef>
          <a:effectRef idx="2">
            <a:schemeClr val="accent5"/>
          </a:effectRef>
          <a:fontRef idx="minor">
            <a:schemeClr val="lt1"/>
          </a:fontRef>
        </dgm:style>
      </dgm:prSet>
      <dgm:spPr>
        <a:xfrm>
          <a:off x="4311754" y="1658275"/>
          <a:ext cx="1118221" cy="1378558"/>
        </a:xfrm>
        <a:scene3d>
          <a:camera prst="orthographicFront"/>
          <a:lightRig rig="flat" dir="t"/>
        </a:scene3d>
        <a:sp3d/>
      </dgm:spPr>
      <dgm:t>
        <a:bodyPr/>
        <a:lstStyle/>
        <a:p>
          <a:r>
            <a:rPr lang="es-CO" sz="1000">
              <a:latin typeface="Calibri" panose="020F0502020204030204"/>
              <a:ea typeface="+mn-ea"/>
              <a:cs typeface="+mn-cs"/>
            </a:rPr>
            <a:t>Definir las funcionalidades del software y analizar cómo están relacionadas las diferentes partes del mismo</a:t>
          </a:r>
        </a:p>
      </dgm:t>
    </dgm:pt>
    <dgm:pt modelId="{38EBBE62-6EB6-4C1C-AB44-201DF6D0496F}" type="parTrans" cxnId="{807AE932-09DE-4F05-AB64-F6E6FFD65066}">
      <dgm:prSet/>
      <dgm:spPr>
        <a:xfrm>
          <a:off x="4825144" y="1399416"/>
          <a:ext cx="91440" cy="258858"/>
        </a:xfrm>
        <a:scene3d>
          <a:camera prst="orthographicFront"/>
          <a:lightRig rig="flat" dir="t"/>
        </a:scene3d>
        <a:sp3d prstMaterial="matte"/>
      </dgm:spPr>
      <dgm:t>
        <a:bodyPr/>
        <a:lstStyle/>
        <a:p>
          <a:endParaRPr lang="es-CO" sz="1000"/>
        </a:p>
      </dgm:t>
    </dgm:pt>
    <dgm:pt modelId="{116CF8E7-445E-41E8-AA70-EA4DA71FD3D0}" type="sibTrans" cxnId="{807AE932-09DE-4F05-AB64-F6E6FFD65066}">
      <dgm:prSet/>
      <dgm:spPr/>
      <dgm:t>
        <a:bodyPr/>
        <a:lstStyle/>
        <a:p>
          <a:endParaRPr lang="es-CO" sz="1000"/>
        </a:p>
      </dgm:t>
    </dgm:pt>
    <dgm:pt modelId="{A23DFAB6-5EA7-4DD8-87EC-4E6603DD7ED7}" type="pres">
      <dgm:prSet presAssocID="{B34789FE-6C70-4690-8371-6A1B023760DE}" presName="mainComposite" presStyleCnt="0">
        <dgm:presLayoutVars>
          <dgm:chPref val="1"/>
          <dgm:dir/>
          <dgm:animOne val="branch"/>
          <dgm:animLvl val="lvl"/>
          <dgm:resizeHandles val="exact"/>
        </dgm:presLayoutVars>
      </dgm:prSet>
      <dgm:spPr/>
    </dgm:pt>
    <dgm:pt modelId="{B4BDC641-8BDA-4AB2-9D91-86D547B30113}" type="pres">
      <dgm:prSet presAssocID="{B34789FE-6C70-4690-8371-6A1B023760DE}" presName="hierFlow" presStyleCnt="0"/>
      <dgm:spPr/>
    </dgm:pt>
    <dgm:pt modelId="{3F235652-664C-46E2-BB3D-992F1FBB3FFB}" type="pres">
      <dgm:prSet presAssocID="{B34789FE-6C70-4690-8371-6A1B023760DE}" presName="hierChild1" presStyleCnt="0">
        <dgm:presLayoutVars>
          <dgm:chPref val="1"/>
          <dgm:animOne val="branch"/>
          <dgm:animLvl val="lvl"/>
        </dgm:presLayoutVars>
      </dgm:prSet>
      <dgm:spPr/>
    </dgm:pt>
    <dgm:pt modelId="{28B7A9C0-48D9-49A2-B66E-31D57A6533F8}" type="pres">
      <dgm:prSet presAssocID="{59D16328-D232-4CE5-AE35-E2779ECBD727}" presName="Name14" presStyleCnt="0"/>
      <dgm:spPr/>
    </dgm:pt>
    <dgm:pt modelId="{A12CB781-0CAD-401F-A9CF-05DF841051D2}" type="pres">
      <dgm:prSet presAssocID="{59D16328-D232-4CE5-AE35-E2779ECBD727}" presName="level1Shape" presStyleLbl="node0" presStyleIdx="0" presStyleCnt="1" custScaleX="120928">
        <dgm:presLayoutVars>
          <dgm:chPref val="3"/>
        </dgm:presLayoutVars>
      </dgm:prSet>
      <dgm:spPr>
        <a:prstGeom prst="roundRect">
          <a:avLst>
            <a:gd name="adj" fmla="val 10000"/>
          </a:avLst>
        </a:prstGeom>
      </dgm:spPr>
    </dgm:pt>
    <dgm:pt modelId="{C0DB4952-84F6-4C58-B99D-9B64631DEA8E}" type="pres">
      <dgm:prSet presAssocID="{59D16328-D232-4CE5-AE35-E2779ECBD727}" presName="hierChild2" presStyleCnt="0"/>
      <dgm:spPr/>
    </dgm:pt>
    <dgm:pt modelId="{A5B2C18B-007D-4CAC-AD68-3CFDAD03B553}" type="pres">
      <dgm:prSet presAssocID="{4513C6C4-7914-43F1-9EB2-E8249C0D725A}" presName="Name19" presStyleLbl="parChTrans1D2" presStyleIdx="0" presStyleCnt="4"/>
      <dgm:spPr>
        <a:custGeom>
          <a:avLst/>
          <a:gdLst/>
          <a:ahLst/>
          <a:cxnLst/>
          <a:rect l="0" t="0" r="0" b="0"/>
          <a:pathLst>
            <a:path>
              <a:moveTo>
                <a:pt x="2154969" y="0"/>
              </a:moveTo>
              <a:lnTo>
                <a:pt x="2154969" y="129429"/>
              </a:lnTo>
              <a:lnTo>
                <a:pt x="0" y="129429"/>
              </a:lnTo>
              <a:lnTo>
                <a:pt x="0" y="258858"/>
              </a:lnTo>
            </a:path>
          </a:pathLst>
        </a:custGeom>
      </dgm:spPr>
    </dgm:pt>
    <dgm:pt modelId="{4C68C7FF-0298-4676-AB93-0278D0F1CB6A}" type="pres">
      <dgm:prSet presAssocID="{7FEF33A4-8498-49AA-82FC-77D3F4B12AA2}" presName="Name21" presStyleCnt="0"/>
      <dgm:spPr/>
    </dgm:pt>
    <dgm:pt modelId="{6A823870-1DA1-41EF-A0B3-45B742BD6961}" type="pres">
      <dgm:prSet presAssocID="{7FEF33A4-8498-49AA-82FC-77D3F4B12AA2}" presName="level2Shape" presStyleLbl="node2" presStyleIdx="0" presStyleCnt="4" custScaleY="71286"/>
      <dgm:spPr>
        <a:prstGeom prst="roundRect">
          <a:avLst>
            <a:gd name="adj" fmla="val 10000"/>
          </a:avLst>
        </a:prstGeom>
      </dgm:spPr>
    </dgm:pt>
    <dgm:pt modelId="{7FC7D839-846B-413F-8F37-4EB90AFBAFDF}" type="pres">
      <dgm:prSet presAssocID="{7FEF33A4-8498-49AA-82FC-77D3F4B12AA2}" presName="hierChild3" presStyleCnt="0"/>
      <dgm:spPr/>
    </dgm:pt>
    <dgm:pt modelId="{58B560E0-7AA2-41D8-A216-6F7616328A84}" type="pres">
      <dgm:prSet presAssocID="{6A2AC825-2B4E-4CAF-8202-2A615E30C436}" presName="Name19" presStyleLbl="parChTrans1D3" presStyleIdx="0" presStyleCnt="4"/>
      <dgm:spPr>
        <a:custGeom>
          <a:avLst/>
          <a:gdLst/>
          <a:ahLst/>
          <a:cxnLst/>
          <a:rect l="0" t="0" r="0" b="0"/>
          <a:pathLst>
            <a:path>
              <a:moveTo>
                <a:pt x="45787" y="0"/>
              </a:moveTo>
              <a:lnTo>
                <a:pt x="45787" y="119981"/>
              </a:lnTo>
              <a:lnTo>
                <a:pt x="45720" y="119981"/>
              </a:lnTo>
              <a:lnTo>
                <a:pt x="45720" y="239962"/>
              </a:lnTo>
            </a:path>
          </a:pathLst>
        </a:custGeom>
      </dgm:spPr>
    </dgm:pt>
    <dgm:pt modelId="{C9277EC9-1DFA-46A2-9734-493932F3D50D}" type="pres">
      <dgm:prSet presAssocID="{896BB443-E352-49C6-9484-CA1BB39DEA04}" presName="Name21" presStyleCnt="0"/>
      <dgm:spPr/>
    </dgm:pt>
    <dgm:pt modelId="{E063B1A8-BFDD-4671-AA11-DC9EF54B74AA}" type="pres">
      <dgm:prSet presAssocID="{896BB443-E352-49C6-9484-CA1BB39DEA04}" presName="level2Shape" presStyleLbl="node3" presStyleIdx="0" presStyleCnt="4" custScaleX="115195" custScaleY="213021" custLinFactNeighborX="-7" custLinFactNeighborY="-2920"/>
      <dgm:spPr>
        <a:prstGeom prst="roundRect">
          <a:avLst>
            <a:gd name="adj" fmla="val 10000"/>
          </a:avLst>
        </a:prstGeom>
      </dgm:spPr>
    </dgm:pt>
    <dgm:pt modelId="{4981FDF1-16AE-4861-9744-49DAA9451031}" type="pres">
      <dgm:prSet presAssocID="{896BB443-E352-49C6-9484-CA1BB39DEA04}" presName="hierChild3" presStyleCnt="0"/>
      <dgm:spPr/>
    </dgm:pt>
    <dgm:pt modelId="{8F83589E-F474-4119-A982-8AA0CF010C2C}" type="pres">
      <dgm:prSet presAssocID="{5C1820C9-C54A-4C43-AE6C-029DAA427A0B}" presName="Name19" presStyleLbl="parChTrans1D2" presStyleIdx="1" presStyleCnt="4"/>
      <dgm:spPr>
        <a:custGeom>
          <a:avLst/>
          <a:gdLst/>
          <a:ahLst/>
          <a:cxnLst/>
          <a:rect l="0" t="0" r="0" b="0"/>
          <a:pathLst>
            <a:path>
              <a:moveTo>
                <a:pt x="663904" y="0"/>
              </a:moveTo>
              <a:lnTo>
                <a:pt x="663904" y="129429"/>
              </a:lnTo>
              <a:lnTo>
                <a:pt x="0" y="129429"/>
              </a:lnTo>
              <a:lnTo>
                <a:pt x="0" y="258858"/>
              </a:lnTo>
            </a:path>
          </a:pathLst>
        </a:custGeom>
      </dgm:spPr>
    </dgm:pt>
    <dgm:pt modelId="{B1C6DF3A-9C65-4D96-A505-F688B8645ED0}" type="pres">
      <dgm:prSet presAssocID="{AD3B4940-CE58-429E-9D28-BC57B74213A9}" presName="Name21" presStyleCnt="0"/>
      <dgm:spPr/>
    </dgm:pt>
    <dgm:pt modelId="{3FDE809E-B420-4435-98A2-7603743D72E5}" type="pres">
      <dgm:prSet presAssocID="{AD3B4940-CE58-429E-9D28-BC57B74213A9}" presName="level2Shape" presStyleLbl="node2" presStyleIdx="1" presStyleCnt="4" custScaleY="71286"/>
      <dgm:spPr>
        <a:prstGeom prst="roundRect">
          <a:avLst>
            <a:gd name="adj" fmla="val 10000"/>
          </a:avLst>
        </a:prstGeom>
      </dgm:spPr>
    </dgm:pt>
    <dgm:pt modelId="{69569AF7-81A2-4153-B7B7-C30A5A183F69}" type="pres">
      <dgm:prSet presAssocID="{AD3B4940-CE58-429E-9D28-BC57B74213A9}" presName="hierChild3" presStyleCnt="0"/>
      <dgm:spPr/>
    </dgm:pt>
    <dgm:pt modelId="{53C9C56F-E9DE-493F-B080-6B9E20C59734}" type="pres">
      <dgm:prSet presAssocID="{5CE1BF5C-8990-41CD-A06B-878EEECC13E2}" presName="Name19" presStyleLbl="parChTrans1D3" presStyleIdx="1" presStyleCnt="4"/>
      <dgm:spPr>
        <a:custGeom>
          <a:avLst/>
          <a:gdLst/>
          <a:ahLst/>
          <a:cxnLst/>
          <a:rect l="0" t="0" r="0" b="0"/>
          <a:pathLst>
            <a:path>
              <a:moveTo>
                <a:pt x="45720" y="0"/>
              </a:moveTo>
              <a:lnTo>
                <a:pt x="45720" y="258858"/>
              </a:lnTo>
            </a:path>
          </a:pathLst>
        </a:custGeom>
      </dgm:spPr>
    </dgm:pt>
    <dgm:pt modelId="{B2AD2741-CB2B-40E0-8A38-C1587A996654}" type="pres">
      <dgm:prSet presAssocID="{1318BE91-5E50-4C6A-8002-0B4BF49F24B6}" presName="Name21" presStyleCnt="0"/>
      <dgm:spPr/>
    </dgm:pt>
    <dgm:pt modelId="{382E4037-03A5-4B4B-994F-EC8813889328}" type="pres">
      <dgm:prSet presAssocID="{1318BE91-5E50-4C6A-8002-0B4BF49F24B6}" presName="level2Shape" presStyleLbl="node3" presStyleIdx="1" presStyleCnt="4" custScaleX="115195" custScaleY="213021"/>
      <dgm:spPr>
        <a:prstGeom prst="roundRect">
          <a:avLst>
            <a:gd name="adj" fmla="val 10000"/>
          </a:avLst>
        </a:prstGeom>
      </dgm:spPr>
    </dgm:pt>
    <dgm:pt modelId="{E0B33FF8-0EC6-4BC1-AC27-25326BD46BC1}" type="pres">
      <dgm:prSet presAssocID="{1318BE91-5E50-4C6A-8002-0B4BF49F24B6}" presName="hierChild3" presStyleCnt="0"/>
      <dgm:spPr/>
    </dgm:pt>
    <dgm:pt modelId="{AEC4B439-0A73-4574-BB60-C7E450BA499C}" type="pres">
      <dgm:prSet presAssocID="{5C3CAAF0-ACF1-4174-8C0A-B8616CB9CD8A}" presName="Name19" presStyleLbl="parChTrans1D4" presStyleIdx="0" presStyleCnt="1"/>
      <dgm:spPr>
        <a:custGeom>
          <a:avLst/>
          <a:gdLst/>
          <a:ahLst/>
          <a:cxnLst/>
          <a:rect l="0" t="0" r="0" b="0"/>
          <a:pathLst>
            <a:path>
              <a:moveTo>
                <a:pt x="45720" y="0"/>
              </a:moveTo>
              <a:lnTo>
                <a:pt x="45720" y="145472"/>
              </a:lnTo>
              <a:lnTo>
                <a:pt x="47001" y="145472"/>
              </a:lnTo>
              <a:lnTo>
                <a:pt x="47001" y="290944"/>
              </a:lnTo>
            </a:path>
          </a:pathLst>
        </a:custGeom>
      </dgm:spPr>
    </dgm:pt>
    <dgm:pt modelId="{6B52834E-6E17-4FDE-888F-B53524192FF5}" type="pres">
      <dgm:prSet presAssocID="{F8A35BB2-3F03-4B76-9D62-561486644C09}" presName="Name21" presStyleCnt="0"/>
      <dgm:spPr/>
    </dgm:pt>
    <dgm:pt modelId="{DCECD4CE-394F-4622-8835-3BB43CEB23DD}" type="pres">
      <dgm:prSet presAssocID="{F8A35BB2-3F03-4B76-9D62-561486644C09}" presName="level2Shape" presStyleLbl="node4" presStyleIdx="0" presStyleCnt="1" custScaleX="132013" custScaleY="111311" custLinFactNeighborX="132" custLinFactNeighborY="24834"/>
      <dgm:spPr>
        <a:prstGeom prst="roundRect">
          <a:avLst>
            <a:gd name="adj" fmla="val 10000"/>
          </a:avLst>
        </a:prstGeom>
      </dgm:spPr>
    </dgm:pt>
    <dgm:pt modelId="{12C775E2-8A03-4DB5-9E54-617BD563CA8E}" type="pres">
      <dgm:prSet presAssocID="{F8A35BB2-3F03-4B76-9D62-561486644C09}" presName="hierChild3" presStyleCnt="0"/>
      <dgm:spPr/>
    </dgm:pt>
    <dgm:pt modelId="{F99B804E-D821-49F3-9220-4C4DA3193B4A}" type="pres">
      <dgm:prSet presAssocID="{F239ECEE-7239-4F9C-BA2F-FF7B8A1ABEA3}" presName="Name19" presStyleLbl="parChTrans1D2" presStyleIdx="2" presStyleCnt="4"/>
      <dgm:spPr>
        <a:custGeom>
          <a:avLst/>
          <a:gdLst/>
          <a:ahLst/>
          <a:cxnLst/>
          <a:rect l="0" t="0" r="0" b="0"/>
          <a:pathLst>
            <a:path>
              <a:moveTo>
                <a:pt x="0" y="0"/>
              </a:moveTo>
              <a:lnTo>
                <a:pt x="0" y="129429"/>
              </a:lnTo>
              <a:lnTo>
                <a:pt x="745532" y="129429"/>
              </a:lnTo>
              <a:lnTo>
                <a:pt x="745532" y="258858"/>
              </a:lnTo>
            </a:path>
          </a:pathLst>
        </a:custGeom>
      </dgm:spPr>
    </dgm:pt>
    <dgm:pt modelId="{D973EFC2-D2EF-4CF2-9F37-0308BC0C9968}" type="pres">
      <dgm:prSet presAssocID="{F328FD22-378E-454D-BF3E-C934EECCAFA5}" presName="Name21" presStyleCnt="0"/>
      <dgm:spPr/>
    </dgm:pt>
    <dgm:pt modelId="{B30D8E82-41A7-4477-AD6B-7C099821F299}" type="pres">
      <dgm:prSet presAssocID="{F328FD22-378E-454D-BF3E-C934EECCAFA5}" presName="level2Shape" presStyleLbl="node2" presStyleIdx="2" presStyleCnt="4" custScaleY="71286"/>
      <dgm:spPr>
        <a:prstGeom prst="roundRect">
          <a:avLst>
            <a:gd name="adj" fmla="val 10000"/>
          </a:avLst>
        </a:prstGeom>
      </dgm:spPr>
    </dgm:pt>
    <dgm:pt modelId="{F2D28A2B-F179-461E-B785-13CF14CB0F82}" type="pres">
      <dgm:prSet presAssocID="{F328FD22-378E-454D-BF3E-C934EECCAFA5}" presName="hierChild3" presStyleCnt="0"/>
      <dgm:spPr/>
    </dgm:pt>
    <dgm:pt modelId="{FC307325-D54B-4A2A-BA98-F9CA8DCE550D}" type="pres">
      <dgm:prSet presAssocID="{43F1C2EE-9629-4749-ABED-CA423F4CD52A}" presName="Name19" presStyleLbl="parChTrans1D3" presStyleIdx="2" presStyleCnt="4"/>
      <dgm:spPr>
        <a:custGeom>
          <a:avLst/>
          <a:gdLst/>
          <a:ahLst/>
          <a:cxnLst/>
          <a:rect l="0" t="0" r="0" b="0"/>
          <a:pathLst>
            <a:path>
              <a:moveTo>
                <a:pt x="45720" y="0"/>
              </a:moveTo>
              <a:lnTo>
                <a:pt x="45720" y="277910"/>
              </a:lnTo>
            </a:path>
          </a:pathLst>
        </a:custGeom>
      </dgm:spPr>
    </dgm:pt>
    <dgm:pt modelId="{23E85D8B-A1EC-4CFE-9360-765D701529A6}" type="pres">
      <dgm:prSet presAssocID="{CD39C821-B3B9-44CC-8E85-BF780D114809}" presName="Name21" presStyleCnt="0"/>
      <dgm:spPr/>
    </dgm:pt>
    <dgm:pt modelId="{6E10BABB-361C-4171-8522-AEA8E93FDD15}" type="pres">
      <dgm:prSet presAssocID="{CD39C821-B3B9-44CC-8E85-BF780D114809}" presName="level2Shape" presStyleLbl="node3" presStyleIdx="2" presStyleCnt="4" custScaleX="115195" custScaleY="213021" custLinFactNeighborX="0" custLinFactNeighborY="2944"/>
      <dgm:spPr>
        <a:prstGeom prst="roundRect">
          <a:avLst>
            <a:gd name="adj" fmla="val 10000"/>
          </a:avLst>
        </a:prstGeom>
      </dgm:spPr>
    </dgm:pt>
    <dgm:pt modelId="{36BBECD1-F581-469D-909D-97305C7A2A13}" type="pres">
      <dgm:prSet presAssocID="{CD39C821-B3B9-44CC-8E85-BF780D114809}" presName="hierChild3" presStyleCnt="0"/>
      <dgm:spPr/>
    </dgm:pt>
    <dgm:pt modelId="{4B169ADB-587F-494D-90F7-721B8D47C20D}" type="pres">
      <dgm:prSet presAssocID="{B30E3899-9CCC-48CE-806F-E9FA196827E8}" presName="Name19" presStyleLbl="parChTrans1D2" presStyleIdx="3" presStyleCnt="4"/>
      <dgm:spPr>
        <a:custGeom>
          <a:avLst/>
          <a:gdLst/>
          <a:ahLst/>
          <a:cxnLst/>
          <a:rect l="0" t="0" r="0" b="0"/>
          <a:pathLst>
            <a:path>
              <a:moveTo>
                <a:pt x="0" y="0"/>
              </a:moveTo>
              <a:lnTo>
                <a:pt x="0" y="129429"/>
              </a:lnTo>
              <a:lnTo>
                <a:pt x="2154969" y="129429"/>
              </a:lnTo>
              <a:lnTo>
                <a:pt x="2154969" y="258858"/>
              </a:lnTo>
            </a:path>
          </a:pathLst>
        </a:custGeom>
      </dgm:spPr>
    </dgm:pt>
    <dgm:pt modelId="{934B5CE5-5B81-495F-BAC3-B9FC3240BBAA}" type="pres">
      <dgm:prSet presAssocID="{0078D21D-98A2-4BAB-A7E8-26E595CFC8A9}" presName="Name21" presStyleCnt="0"/>
      <dgm:spPr/>
    </dgm:pt>
    <dgm:pt modelId="{1EA94591-F1C5-4462-8B62-42A6C53FA212}" type="pres">
      <dgm:prSet presAssocID="{0078D21D-98A2-4BAB-A7E8-26E595CFC8A9}" presName="level2Shape" presStyleLbl="node2" presStyleIdx="3" presStyleCnt="4" custScaleY="71286"/>
      <dgm:spPr>
        <a:prstGeom prst="roundRect">
          <a:avLst>
            <a:gd name="adj" fmla="val 10000"/>
          </a:avLst>
        </a:prstGeom>
      </dgm:spPr>
    </dgm:pt>
    <dgm:pt modelId="{50D83781-FB33-41A5-8272-A52E36BFA485}" type="pres">
      <dgm:prSet presAssocID="{0078D21D-98A2-4BAB-A7E8-26E595CFC8A9}" presName="hierChild3" presStyleCnt="0"/>
      <dgm:spPr/>
    </dgm:pt>
    <dgm:pt modelId="{DEF8740F-A88A-4149-9F54-50B90688DECA}" type="pres">
      <dgm:prSet presAssocID="{38EBBE62-6EB6-4C1C-AB44-201DF6D0496F}" presName="Name19" presStyleLbl="parChTrans1D3" presStyleIdx="3" presStyleCnt="4"/>
      <dgm:spPr>
        <a:custGeom>
          <a:avLst/>
          <a:gdLst/>
          <a:ahLst/>
          <a:cxnLst/>
          <a:rect l="0" t="0" r="0" b="0"/>
          <a:pathLst>
            <a:path>
              <a:moveTo>
                <a:pt x="45720" y="0"/>
              </a:moveTo>
              <a:lnTo>
                <a:pt x="45720" y="258858"/>
              </a:lnTo>
            </a:path>
          </a:pathLst>
        </a:custGeom>
      </dgm:spPr>
    </dgm:pt>
    <dgm:pt modelId="{BF52238A-C448-4114-BE11-162A8B496F1F}" type="pres">
      <dgm:prSet presAssocID="{4A1A6D93-8AFB-409F-878B-5B2CE1AA8982}" presName="Name21" presStyleCnt="0"/>
      <dgm:spPr/>
    </dgm:pt>
    <dgm:pt modelId="{E660847D-43F9-45B3-951B-0DCC8738E4C1}" type="pres">
      <dgm:prSet presAssocID="{4A1A6D93-8AFB-409F-878B-5B2CE1AA8982}" presName="level2Shape" presStyleLbl="node3" presStyleIdx="3" presStyleCnt="4" custScaleX="115195" custScaleY="213021"/>
      <dgm:spPr>
        <a:prstGeom prst="roundRect">
          <a:avLst>
            <a:gd name="adj" fmla="val 10000"/>
          </a:avLst>
        </a:prstGeom>
      </dgm:spPr>
    </dgm:pt>
    <dgm:pt modelId="{4E178C10-8676-4325-91D3-574B80BE8D57}" type="pres">
      <dgm:prSet presAssocID="{4A1A6D93-8AFB-409F-878B-5B2CE1AA8982}" presName="hierChild3" presStyleCnt="0"/>
      <dgm:spPr/>
    </dgm:pt>
    <dgm:pt modelId="{C7C41CD4-1105-4CA5-B459-61CBB0A49C16}" type="pres">
      <dgm:prSet presAssocID="{B34789FE-6C70-4690-8371-6A1B023760DE}" presName="bgShapesFlow" presStyleCnt="0"/>
      <dgm:spPr/>
    </dgm:pt>
  </dgm:ptLst>
  <dgm:cxnLst>
    <dgm:cxn modelId="{8BB335D9-4FD5-4625-9A68-6115B7BDD99B}" type="presOf" srcId="{B30E3899-9CCC-48CE-806F-E9FA196827E8}" destId="{4B169ADB-587F-494D-90F7-721B8D47C20D}" srcOrd="0" destOrd="0" presId="urn:microsoft.com/office/officeart/2005/8/layout/hierarchy6"/>
    <dgm:cxn modelId="{807AE932-09DE-4F05-AB64-F6E6FFD65066}" srcId="{0078D21D-98A2-4BAB-A7E8-26E595CFC8A9}" destId="{4A1A6D93-8AFB-409F-878B-5B2CE1AA8982}" srcOrd="0" destOrd="0" parTransId="{38EBBE62-6EB6-4C1C-AB44-201DF6D0496F}" sibTransId="{116CF8E7-445E-41E8-AA70-EA4DA71FD3D0}"/>
    <dgm:cxn modelId="{94C68C7A-644E-4423-9E03-04A2C9C7474E}" type="presOf" srcId="{CD39C821-B3B9-44CC-8E85-BF780D114809}" destId="{6E10BABB-361C-4171-8522-AEA8E93FDD15}" srcOrd="0" destOrd="0" presId="urn:microsoft.com/office/officeart/2005/8/layout/hierarchy6"/>
    <dgm:cxn modelId="{BD7CA366-2C89-427A-8519-F59BDE99E772}" type="presOf" srcId="{38EBBE62-6EB6-4C1C-AB44-201DF6D0496F}" destId="{DEF8740F-A88A-4149-9F54-50B90688DECA}" srcOrd="0" destOrd="0" presId="urn:microsoft.com/office/officeart/2005/8/layout/hierarchy6"/>
    <dgm:cxn modelId="{7A4BD5C5-C821-430A-9596-05FDDA11A7A8}" type="presOf" srcId="{6A2AC825-2B4E-4CAF-8202-2A615E30C436}" destId="{58B560E0-7AA2-41D8-A216-6F7616328A84}" srcOrd="0" destOrd="0" presId="urn:microsoft.com/office/officeart/2005/8/layout/hierarchy6"/>
    <dgm:cxn modelId="{848ECC82-96C1-48E1-86CE-7C2D5427B530}" type="presOf" srcId="{4513C6C4-7914-43F1-9EB2-E8249C0D725A}" destId="{A5B2C18B-007D-4CAC-AD68-3CFDAD03B553}" srcOrd="0" destOrd="0" presId="urn:microsoft.com/office/officeart/2005/8/layout/hierarchy6"/>
    <dgm:cxn modelId="{52CA6B69-A47C-4EC0-B99D-57665444D2D2}" srcId="{59D16328-D232-4CE5-AE35-E2779ECBD727}" destId="{0078D21D-98A2-4BAB-A7E8-26E595CFC8A9}" srcOrd="3" destOrd="0" parTransId="{B30E3899-9CCC-48CE-806F-E9FA196827E8}" sibTransId="{09FAB2CA-C51E-406F-BFB0-61DCBBB46A65}"/>
    <dgm:cxn modelId="{642AD988-0E87-4ED1-8A7A-EF98CB8DDC61}" srcId="{59D16328-D232-4CE5-AE35-E2779ECBD727}" destId="{7FEF33A4-8498-49AA-82FC-77D3F4B12AA2}" srcOrd="0" destOrd="0" parTransId="{4513C6C4-7914-43F1-9EB2-E8249C0D725A}" sibTransId="{9AB4B664-06CD-49DE-B83B-1B87F5709945}"/>
    <dgm:cxn modelId="{FAEE807B-B866-4C55-91FF-7EA4C493FE45}" srcId="{59D16328-D232-4CE5-AE35-E2779ECBD727}" destId="{F328FD22-378E-454D-BF3E-C934EECCAFA5}" srcOrd="2" destOrd="0" parTransId="{F239ECEE-7239-4F9C-BA2F-FF7B8A1ABEA3}" sibTransId="{E28FFF92-34ED-4DD5-96B9-703F304C91DC}"/>
    <dgm:cxn modelId="{391B934A-FDAB-4D2A-9BCC-FB23C92EB7DE}" type="presOf" srcId="{5C3CAAF0-ACF1-4174-8C0A-B8616CB9CD8A}" destId="{AEC4B439-0A73-4574-BB60-C7E450BA499C}" srcOrd="0" destOrd="0" presId="urn:microsoft.com/office/officeart/2005/8/layout/hierarchy6"/>
    <dgm:cxn modelId="{62B1BF5D-5CA3-4DCF-ABC8-74263B60FE1F}" type="presOf" srcId="{F328FD22-378E-454D-BF3E-C934EECCAFA5}" destId="{B30D8E82-41A7-4477-AD6B-7C099821F299}" srcOrd="0" destOrd="0" presId="urn:microsoft.com/office/officeart/2005/8/layout/hierarchy6"/>
    <dgm:cxn modelId="{A8A94F5A-5F97-48C0-A895-655EBC21F81A}" type="presOf" srcId="{43F1C2EE-9629-4749-ABED-CA423F4CD52A}" destId="{FC307325-D54B-4A2A-BA98-F9CA8DCE550D}" srcOrd="0" destOrd="0" presId="urn:microsoft.com/office/officeart/2005/8/layout/hierarchy6"/>
    <dgm:cxn modelId="{20ECE810-D836-40F3-B456-CA0A23D1B2B7}" type="presOf" srcId="{5CE1BF5C-8990-41CD-A06B-878EEECC13E2}" destId="{53C9C56F-E9DE-493F-B080-6B9E20C59734}" srcOrd="0" destOrd="0" presId="urn:microsoft.com/office/officeart/2005/8/layout/hierarchy6"/>
    <dgm:cxn modelId="{40F505CC-D517-4EE1-826E-FA62F425328B}" type="presOf" srcId="{896BB443-E352-49C6-9484-CA1BB39DEA04}" destId="{E063B1A8-BFDD-4671-AA11-DC9EF54B74AA}" srcOrd="0" destOrd="0" presId="urn:microsoft.com/office/officeart/2005/8/layout/hierarchy6"/>
    <dgm:cxn modelId="{DBE82EEB-1F55-45C4-98EC-37E6F0E06E38}" srcId="{7FEF33A4-8498-49AA-82FC-77D3F4B12AA2}" destId="{896BB443-E352-49C6-9484-CA1BB39DEA04}" srcOrd="0" destOrd="0" parTransId="{6A2AC825-2B4E-4CAF-8202-2A615E30C436}" sibTransId="{1EE78011-CD59-4A96-AFE4-F83F140F798C}"/>
    <dgm:cxn modelId="{307EFA44-780B-4919-99CF-4484764089A9}" srcId="{1318BE91-5E50-4C6A-8002-0B4BF49F24B6}" destId="{F8A35BB2-3F03-4B76-9D62-561486644C09}" srcOrd="0" destOrd="0" parTransId="{5C3CAAF0-ACF1-4174-8C0A-B8616CB9CD8A}" sibTransId="{B95E208C-28D3-4C48-B700-454316338F87}"/>
    <dgm:cxn modelId="{2E5931B0-7CD1-4A94-AAC0-555E8002C33E}" type="presOf" srcId="{7FEF33A4-8498-49AA-82FC-77D3F4B12AA2}" destId="{6A823870-1DA1-41EF-A0B3-45B742BD6961}" srcOrd="0" destOrd="0" presId="urn:microsoft.com/office/officeart/2005/8/layout/hierarchy6"/>
    <dgm:cxn modelId="{C764572A-9CBE-4F75-9E9A-89A1C625EBB6}" type="presOf" srcId="{B34789FE-6C70-4690-8371-6A1B023760DE}" destId="{A23DFAB6-5EA7-4DD8-87EC-4E6603DD7ED7}" srcOrd="0" destOrd="0" presId="urn:microsoft.com/office/officeart/2005/8/layout/hierarchy6"/>
    <dgm:cxn modelId="{7D77376D-804B-447D-9B81-4C242B2C57B3}" type="presOf" srcId="{0078D21D-98A2-4BAB-A7E8-26E595CFC8A9}" destId="{1EA94591-F1C5-4462-8B62-42A6C53FA212}" srcOrd="0" destOrd="0" presId="urn:microsoft.com/office/officeart/2005/8/layout/hierarchy6"/>
    <dgm:cxn modelId="{71FD8593-2F3F-4F71-8EB4-C492ADAEF598}" type="presOf" srcId="{59D16328-D232-4CE5-AE35-E2779ECBD727}" destId="{A12CB781-0CAD-401F-A9CF-05DF841051D2}" srcOrd="0" destOrd="0" presId="urn:microsoft.com/office/officeart/2005/8/layout/hierarchy6"/>
    <dgm:cxn modelId="{E42E7130-5E61-40C9-B4EC-E100F95C7B28}" type="presOf" srcId="{AD3B4940-CE58-429E-9D28-BC57B74213A9}" destId="{3FDE809E-B420-4435-98A2-7603743D72E5}" srcOrd="0" destOrd="0" presId="urn:microsoft.com/office/officeart/2005/8/layout/hierarchy6"/>
    <dgm:cxn modelId="{0D3200FF-9813-4EFB-9655-BAC3968A8DC5}" srcId="{F328FD22-378E-454D-BF3E-C934EECCAFA5}" destId="{CD39C821-B3B9-44CC-8E85-BF780D114809}" srcOrd="0" destOrd="0" parTransId="{43F1C2EE-9629-4749-ABED-CA423F4CD52A}" sibTransId="{CB6C74F7-1210-47FB-B1CC-098820E45F12}"/>
    <dgm:cxn modelId="{9195B485-B7FC-4D87-A98E-A495AF6F8566}" srcId="{59D16328-D232-4CE5-AE35-E2779ECBD727}" destId="{AD3B4940-CE58-429E-9D28-BC57B74213A9}" srcOrd="1" destOrd="0" parTransId="{5C1820C9-C54A-4C43-AE6C-029DAA427A0B}" sibTransId="{D2DA9471-7AD7-4CF1-AE53-223BC37A22D8}"/>
    <dgm:cxn modelId="{8FBE7F48-79A5-4E65-8979-9841BA7A158B}" srcId="{AD3B4940-CE58-429E-9D28-BC57B74213A9}" destId="{1318BE91-5E50-4C6A-8002-0B4BF49F24B6}" srcOrd="0" destOrd="0" parTransId="{5CE1BF5C-8990-41CD-A06B-878EEECC13E2}" sibTransId="{6225892B-1F0C-463C-AED0-FB39AA62C6F5}"/>
    <dgm:cxn modelId="{A453EAC7-0B04-4815-BB8C-943E4CD91CC7}" type="presOf" srcId="{1318BE91-5E50-4C6A-8002-0B4BF49F24B6}" destId="{382E4037-03A5-4B4B-994F-EC8813889328}" srcOrd="0" destOrd="0" presId="urn:microsoft.com/office/officeart/2005/8/layout/hierarchy6"/>
    <dgm:cxn modelId="{621E1AEB-995F-4265-9F3F-8D033192D36D}" srcId="{B34789FE-6C70-4690-8371-6A1B023760DE}" destId="{59D16328-D232-4CE5-AE35-E2779ECBD727}" srcOrd="0" destOrd="0" parTransId="{BF6FF41B-8D7B-4CBC-AF68-868E60468BB8}" sibTransId="{82C29252-073C-4844-A327-F2DA85BADCDB}"/>
    <dgm:cxn modelId="{94AFE611-0A1E-4F39-8C7A-A891F840D96A}" type="presOf" srcId="{4A1A6D93-8AFB-409F-878B-5B2CE1AA8982}" destId="{E660847D-43F9-45B3-951B-0DCC8738E4C1}" srcOrd="0" destOrd="0" presId="urn:microsoft.com/office/officeart/2005/8/layout/hierarchy6"/>
    <dgm:cxn modelId="{9D2AD069-7E21-455A-8813-F54B1F664BF3}" type="presOf" srcId="{F239ECEE-7239-4F9C-BA2F-FF7B8A1ABEA3}" destId="{F99B804E-D821-49F3-9220-4C4DA3193B4A}" srcOrd="0" destOrd="0" presId="urn:microsoft.com/office/officeart/2005/8/layout/hierarchy6"/>
    <dgm:cxn modelId="{6A5720EE-C72D-4081-B3CB-1E49DC862F06}" type="presOf" srcId="{F8A35BB2-3F03-4B76-9D62-561486644C09}" destId="{DCECD4CE-394F-4622-8835-3BB43CEB23DD}" srcOrd="0" destOrd="0" presId="urn:microsoft.com/office/officeart/2005/8/layout/hierarchy6"/>
    <dgm:cxn modelId="{356607E2-0321-407D-B8B1-CD82403B345C}" type="presOf" srcId="{5C1820C9-C54A-4C43-AE6C-029DAA427A0B}" destId="{8F83589E-F474-4119-A982-8AA0CF010C2C}" srcOrd="0" destOrd="0" presId="urn:microsoft.com/office/officeart/2005/8/layout/hierarchy6"/>
    <dgm:cxn modelId="{DD30D948-CD79-410F-962C-AEEB60238FAA}" type="presParOf" srcId="{A23DFAB6-5EA7-4DD8-87EC-4E6603DD7ED7}" destId="{B4BDC641-8BDA-4AB2-9D91-86D547B30113}" srcOrd="0" destOrd="0" presId="urn:microsoft.com/office/officeart/2005/8/layout/hierarchy6"/>
    <dgm:cxn modelId="{EE52DE73-9761-44E1-B3E9-844C31D7DC20}" type="presParOf" srcId="{B4BDC641-8BDA-4AB2-9D91-86D547B30113}" destId="{3F235652-664C-46E2-BB3D-992F1FBB3FFB}" srcOrd="0" destOrd="0" presId="urn:microsoft.com/office/officeart/2005/8/layout/hierarchy6"/>
    <dgm:cxn modelId="{BC6C07D0-FBB4-4E9B-AC55-7D9A5D68B876}" type="presParOf" srcId="{3F235652-664C-46E2-BB3D-992F1FBB3FFB}" destId="{28B7A9C0-48D9-49A2-B66E-31D57A6533F8}" srcOrd="0" destOrd="0" presId="urn:microsoft.com/office/officeart/2005/8/layout/hierarchy6"/>
    <dgm:cxn modelId="{6145AB93-404E-4514-BAB5-9E82CEF49362}" type="presParOf" srcId="{28B7A9C0-48D9-49A2-B66E-31D57A6533F8}" destId="{A12CB781-0CAD-401F-A9CF-05DF841051D2}" srcOrd="0" destOrd="0" presId="urn:microsoft.com/office/officeart/2005/8/layout/hierarchy6"/>
    <dgm:cxn modelId="{3CBE7148-8418-4D66-81E8-5A7367888B44}" type="presParOf" srcId="{28B7A9C0-48D9-49A2-B66E-31D57A6533F8}" destId="{C0DB4952-84F6-4C58-B99D-9B64631DEA8E}" srcOrd="1" destOrd="0" presId="urn:microsoft.com/office/officeart/2005/8/layout/hierarchy6"/>
    <dgm:cxn modelId="{B666D6E8-DC20-451D-AC5F-0E5FA22B2C45}" type="presParOf" srcId="{C0DB4952-84F6-4C58-B99D-9B64631DEA8E}" destId="{A5B2C18B-007D-4CAC-AD68-3CFDAD03B553}" srcOrd="0" destOrd="0" presId="urn:microsoft.com/office/officeart/2005/8/layout/hierarchy6"/>
    <dgm:cxn modelId="{9267BCC1-23A2-4941-B80E-AC8280320D23}" type="presParOf" srcId="{C0DB4952-84F6-4C58-B99D-9B64631DEA8E}" destId="{4C68C7FF-0298-4676-AB93-0278D0F1CB6A}" srcOrd="1" destOrd="0" presId="urn:microsoft.com/office/officeart/2005/8/layout/hierarchy6"/>
    <dgm:cxn modelId="{2DE1E0EB-1B87-4350-B579-906E5095227F}" type="presParOf" srcId="{4C68C7FF-0298-4676-AB93-0278D0F1CB6A}" destId="{6A823870-1DA1-41EF-A0B3-45B742BD6961}" srcOrd="0" destOrd="0" presId="urn:microsoft.com/office/officeart/2005/8/layout/hierarchy6"/>
    <dgm:cxn modelId="{06C0BFB0-776C-4DE4-A79B-60FCC3404732}" type="presParOf" srcId="{4C68C7FF-0298-4676-AB93-0278D0F1CB6A}" destId="{7FC7D839-846B-413F-8F37-4EB90AFBAFDF}" srcOrd="1" destOrd="0" presId="urn:microsoft.com/office/officeart/2005/8/layout/hierarchy6"/>
    <dgm:cxn modelId="{CFD9B8BA-E637-4CAA-82B4-2D02D3F09573}" type="presParOf" srcId="{7FC7D839-846B-413F-8F37-4EB90AFBAFDF}" destId="{58B560E0-7AA2-41D8-A216-6F7616328A84}" srcOrd="0" destOrd="0" presId="urn:microsoft.com/office/officeart/2005/8/layout/hierarchy6"/>
    <dgm:cxn modelId="{97B82FCF-6BD9-49C7-A16F-3362CEECC9D6}" type="presParOf" srcId="{7FC7D839-846B-413F-8F37-4EB90AFBAFDF}" destId="{C9277EC9-1DFA-46A2-9734-493932F3D50D}" srcOrd="1" destOrd="0" presId="urn:microsoft.com/office/officeart/2005/8/layout/hierarchy6"/>
    <dgm:cxn modelId="{5F8465D3-EA45-43F2-A645-C46F3CE60B5B}" type="presParOf" srcId="{C9277EC9-1DFA-46A2-9734-493932F3D50D}" destId="{E063B1A8-BFDD-4671-AA11-DC9EF54B74AA}" srcOrd="0" destOrd="0" presId="urn:microsoft.com/office/officeart/2005/8/layout/hierarchy6"/>
    <dgm:cxn modelId="{27CE3385-CC2E-4E5D-8E5E-203221CDF50F}" type="presParOf" srcId="{C9277EC9-1DFA-46A2-9734-493932F3D50D}" destId="{4981FDF1-16AE-4861-9744-49DAA9451031}" srcOrd="1" destOrd="0" presId="urn:microsoft.com/office/officeart/2005/8/layout/hierarchy6"/>
    <dgm:cxn modelId="{73D6E16E-C7FE-4C80-A203-A555CCC8CA8B}" type="presParOf" srcId="{C0DB4952-84F6-4C58-B99D-9B64631DEA8E}" destId="{8F83589E-F474-4119-A982-8AA0CF010C2C}" srcOrd="2" destOrd="0" presId="urn:microsoft.com/office/officeart/2005/8/layout/hierarchy6"/>
    <dgm:cxn modelId="{727A6588-AC66-4C9C-939C-01F737704930}" type="presParOf" srcId="{C0DB4952-84F6-4C58-B99D-9B64631DEA8E}" destId="{B1C6DF3A-9C65-4D96-A505-F688B8645ED0}" srcOrd="3" destOrd="0" presId="urn:microsoft.com/office/officeart/2005/8/layout/hierarchy6"/>
    <dgm:cxn modelId="{0FE2A705-3D20-47CB-A282-FD24EF9C06BB}" type="presParOf" srcId="{B1C6DF3A-9C65-4D96-A505-F688B8645ED0}" destId="{3FDE809E-B420-4435-98A2-7603743D72E5}" srcOrd="0" destOrd="0" presId="urn:microsoft.com/office/officeart/2005/8/layout/hierarchy6"/>
    <dgm:cxn modelId="{D03DC9A7-8AFB-4F02-A02F-3020366B19E5}" type="presParOf" srcId="{B1C6DF3A-9C65-4D96-A505-F688B8645ED0}" destId="{69569AF7-81A2-4153-B7B7-C30A5A183F69}" srcOrd="1" destOrd="0" presId="urn:microsoft.com/office/officeart/2005/8/layout/hierarchy6"/>
    <dgm:cxn modelId="{570AC00A-A4F6-4AEC-9451-96F8198429EF}" type="presParOf" srcId="{69569AF7-81A2-4153-B7B7-C30A5A183F69}" destId="{53C9C56F-E9DE-493F-B080-6B9E20C59734}" srcOrd="0" destOrd="0" presId="urn:microsoft.com/office/officeart/2005/8/layout/hierarchy6"/>
    <dgm:cxn modelId="{89B06C03-6445-44A3-93CC-2807668E0520}" type="presParOf" srcId="{69569AF7-81A2-4153-B7B7-C30A5A183F69}" destId="{B2AD2741-CB2B-40E0-8A38-C1587A996654}" srcOrd="1" destOrd="0" presId="urn:microsoft.com/office/officeart/2005/8/layout/hierarchy6"/>
    <dgm:cxn modelId="{44B659FE-D21E-4105-8092-D229175FC73A}" type="presParOf" srcId="{B2AD2741-CB2B-40E0-8A38-C1587A996654}" destId="{382E4037-03A5-4B4B-994F-EC8813889328}" srcOrd="0" destOrd="0" presId="urn:microsoft.com/office/officeart/2005/8/layout/hierarchy6"/>
    <dgm:cxn modelId="{D631CA20-BB84-4548-9549-6140EAA8E386}" type="presParOf" srcId="{B2AD2741-CB2B-40E0-8A38-C1587A996654}" destId="{E0B33FF8-0EC6-4BC1-AC27-25326BD46BC1}" srcOrd="1" destOrd="0" presId="urn:microsoft.com/office/officeart/2005/8/layout/hierarchy6"/>
    <dgm:cxn modelId="{ABFCC9C9-8381-4842-8CE1-328954B02205}" type="presParOf" srcId="{E0B33FF8-0EC6-4BC1-AC27-25326BD46BC1}" destId="{AEC4B439-0A73-4574-BB60-C7E450BA499C}" srcOrd="0" destOrd="0" presId="urn:microsoft.com/office/officeart/2005/8/layout/hierarchy6"/>
    <dgm:cxn modelId="{6CD51650-F366-44AD-9BB1-7E749D443A5C}" type="presParOf" srcId="{E0B33FF8-0EC6-4BC1-AC27-25326BD46BC1}" destId="{6B52834E-6E17-4FDE-888F-B53524192FF5}" srcOrd="1" destOrd="0" presId="urn:microsoft.com/office/officeart/2005/8/layout/hierarchy6"/>
    <dgm:cxn modelId="{CB3F2F0D-F30F-40E3-932C-CB0AD2B9B07F}" type="presParOf" srcId="{6B52834E-6E17-4FDE-888F-B53524192FF5}" destId="{DCECD4CE-394F-4622-8835-3BB43CEB23DD}" srcOrd="0" destOrd="0" presId="urn:microsoft.com/office/officeart/2005/8/layout/hierarchy6"/>
    <dgm:cxn modelId="{335C908D-457B-4E82-BC7D-0DA086532A44}" type="presParOf" srcId="{6B52834E-6E17-4FDE-888F-B53524192FF5}" destId="{12C775E2-8A03-4DB5-9E54-617BD563CA8E}" srcOrd="1" destOrd="0" presId="urn:microsoft.com/office/officeart/2005/8/layout/hierarchy6"/>
    <dgm:cxn modelId="{8D7C50DB-BAB0-4498-97DA-076A32674F58}" type="presParOf" srcId="{C0DB4952-84F6-4C58-B99D-9B64631DEA8E}" destId="{F99B804E-D821-49F3-9220-4C4DA3193B4A}" srcOrd="4" destOrd="0" presId="urn:microsoft.com/office/officeart/2005/8/layout/hierarchy6"/>
    <dgm:cxn modelId="{59737C27-B78A-48CD-95C2-89588C3ACF99}" type="presParOf" srcId="{C0DB4952-84F6-4C58-B99D-9B64631DEA8E}" destId="{D973EFC2-D2EF-4CF2-9F37-0308BC0C9968}" srcOrd="5" destOrd="0" presId="urn:microsoft.com/office/officeart/2005/8/layout/hierarchy6"/>
    <dgm:cxn modelId="{96E2FECF-E1A9-456B-8FF3-D6142700166E}" type="presParOf" srcId="{D973EFC2-D2EF-4CF2-9F37-0308BC0C9968}" destId="{B30D8E82-41A7-4477-AD6B-7C099821F299}" srcOrd="0" destOrd="0" presId="urn:microsoft.com/office/officeart/2005/8/layout/hierarchy6"/>
    <dgm:cxn modelId="{9370AF38-FC13-4096-8F52-61C9DD30F8F7}" type="presParOf" srcId="{D973EFC2-D2EF-4CF2-9F37-0308BC0C9968}" destId="{F2D28A2B-F179-461E-B785-13CF14CB0F82}" srcOrd="1" destOrd="0" presId="urn:microsoft.com/office/officeart/2005/8/layout/hierarchy6"/>
    <dgm:cxn modelId="{B1320F0B-C820-44B8-B246-B24D05CC4D98}" type="presParOf" srcId="{F2D28A2B-F179-461E-B785-13CF14CB0F82}" destId="{FC307325-D54B-4A2A-BA98-F9CA8DCE550D}" srcOrd="0" destOrd="0" presId="urn:microsoft.com/office/officeart/2005/8/layout/hierarchy6"/>
    <dgm:cxn modelId="{D6DCCC79-3B59-43A5-92E5-6E1DC0F3743E}" type="presParOf" srcId="{F2D28A2B-F179-461E-B785-13CF14CB0F82}" destId="{23E85D8B-A1EC-4CFE-9360-765D701529A6}" srcOrd="1" destOrd="0" presId="urn:microsoft.com/office/officeart/2005/8/layout/hierarchy6"/>
    <dgm:cxn modelId="{D37A2CBD-4057-4E0E-AEE6-3B214020519A}" type="presParOf" srcId="{23E85D8B-A1EC-4CFE-9360-765D701529A6}" destId="{6E10BABB-361C-4171-8522-AEA8E93FDD15}" srcOrd="0" destOrd="0" presId="urn:microsoft.com/office/officeart/2005/8/layout/hierarchy6"/>
    <dgm:cxn modelId="{FF78B4CA-BEA1-4C30-91B3-9B59B9C5C67D}" type="presParOf" srcId="{23E85D8B-A1EC-4CFE-9360-765D701529A6}" destId="{36BBECD1-F581-469D-909D-97305C7A2A13}" srcOrd="1" destOrd="0" presId="urn:microsoft.com/office/officeart/2005/8/layout/hierarchy6"/>
    <dgm:cxn modelId="{848B5BD5-DB33-456A-A564-FA704A39CD2A}" type="presParOf" srcId="{C0DB4952-84F6-4C58-B99D-9B64631DEA8E}" destId="{4B169ADB-587F-494D-90F7-721B8D47C20D}" srcOrd="6" destOrd="0" presId="urn:microsoft.com/office/officeart/2005/8/layout/hierarchy6"/>
    <dgm:cxn modelId="{3AEB8B5E-954D-41E1-995A-DB039F5A3109}" type="presParOf" srcId="{C0DB4952-84F6-4C58-B99D-9B64631DEA8E}" destId="{934B5CE5-5B81-495F-BAC3-B9FC3240BBAA}" srcOrd="7" destOrd="0" presId="urn:microsoft.com/office/officeart/2005/8/layout/hierarchy6"/>
    <dgm:cxn modelId="{173F46DD-B8F0-4D68-B78A-B522AD034885}" type="presParOf" srcId="{934B5CE5-5B81-495F-BAC3-B9FC3240BBAA}" destId="{1EA94591-F1C5-4462-8B62-42A6C53FA212}" srcOrd="0" destOrd="0" presId="urn:microsoft.com/office/officeart/2005/8/layout/hierarchy6"/>
    <dgm:cxn modelId="{9417B09B-1E24-4490-8FDB-4096A36DE8B4}" type="presParOf" srcId="{934B5CE5-5B81-495F-BAC3-B9FC3240BBAA}" destId="{50D83781-FB33-41A5-8272-A52E36BFA485}" srcOrd="1" destOrd="0" presId="urn:microsoft.com/office/officeart/2005/8/layout/hierarchy6"/>
    <dgm:cxn modelId="{DA1DD9C2-AF83-4092-94C9-5D8229A1832A}" type="presParOf" srcId="{50D83781-FB33-41A5-8272-A52E36BFA485}" destId="{DEF8740F-A88A-4149-9F54-50B90688DECA}" srcOrd="0" destOrd="0" presId="urn:microsoft.com/office/officeart/2005/8/layout/hierarchy6"/>
    <dgm:cxn modelId="{DB870695-4005-4566-98C3-5D5D5AEC8573}" type="presParOf" srcId="{50D83781-FB33-41A5-8272-A52E36BFA485}" destId="{BF52238A-C448-4114-BE11-162A8B496F1F}" srcOrd="1" destOrd="0" presId="urn:microsoft.com/office/officeart/2005/8/layout/hierarchy6"/>
    <dgm:cxn modelId="{B22A82AD-6E98-4662-BFA6-7D136273D8E4}" type="presParOf" srcId="{BF52238A-C448-4114-BE11-162A8B496F1F}" destId="{E660847D-43F9-45B3-951B-0DCC8738E4C1}" srcOrd="0" destOrd="0" presId="urn:microsoft.com/office/officeart/2005/8/layout/hierarchy6"/>
    <dgm:cxn modelId="{D88159F8-CC67-4B46-8ED4-042EEA3C2D25}" type="presParOf" srcId="{BF52238A-C448-4114-BE11-162A8B496F1F}" destId="{4E178C10-8676-4325-91D3-574B80BE8D57}" srcOrd="1" destOrd="0" presId="urn:microsoft.com/office/officeart/2005/8/layout/hierarchy6"/>
    <dgm:cxn modelId="{DC62460C-7BEE-4F71-9252-7EBAF5B72004}" type="presParOf" srcId="{A23DFAB6-5EA7-4DD8-87EC-4E6603DD7ED7}" destId="{C7C41CD4-1105-4CA5-B459-61CBB0A49C16}" srcOrd="1" destOrd="0" presId="urn:microsoft.com/office/officeart/2005/8/layout/hierarchy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DB3D1BB-DC64-4177-A54D-390FDF2BDE65}" type="doc">
      <dgm:prSet loTypeId="urn:microsoft.com/office/officeart/2005/8/layout/hList7#5" loCatId="list" qsTypeId="urn:microsoft.com/office/officeart/2005/8/quickstyle/simple1" qsCatId="simple" csTypeId="urn:microsoft.com/office/officeart/2005/8/colors/colorful5" csCatId="colorful" phldr="1"/>
      <dgm:spPr/>
    </dgm:pt>
    <dgm:pt modelId="{C76EB009-841D-451A-9BFC-D3E4815297A9}">
      <dgm:prSet phldrT="[Texto]" custT="1"/>
      <dgm:spPr>
        <a:xfrm>
          <a:off x="1853519" y="0"/>
          <a:ext cx="1798411" cy="2743200"/>
        </a:xfrm>
        <a:solidFill>
          <a:srgbClr val="4472C4">
            <a:hueOff val="-3676672"/>
            <a:satOff val="-5114"/>
            <a:lumOff val="-1961"/>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endParaRPr lang="es-CO" sz="1200">
            <a:solidFill>
              <a:sysClr val="window" lastClr="FFFFFF"/>
            </a:solidFill>
            <a:latin typeface="Calibri" panose="020F0502020204030204"/>
            <a:ea typeface="+mn-ea"/>
            <a:cs typeface="+mn-cs"/>
          </a:endParaRPr>
        </a:p>
        <a:p>
          <a:pPr algn="ctr"/>
          <a:r>
            <a:rPr lang="es-CO" sz="1200" b="1">
              <a:solidFill>
                <a:sysClr val="window" lastClr="FFFFFF"/>
              </a:solidFill>
              <a:latin typeface="Calibri" panose="020F0502020204030204"/>
              <a:ea typeface="+mn-ea"/>
              <a:cs typeface="+mn-cs"/>
            </a:rPr>
            <a:t>¿Para quién es?</a:t>
          </a:r>
        </a:p>
        <a:p>
          <a:pPr algn="ctr"/>
          <a:r>
            <a:rPr lang="es-CO" sz="1200">
              <a:solidFill>
                <a:sysClr val="window" lastClr="FFFFFF"/>
              </a:solidFill>
              <a:latin typeface="Calibri" panose="020F0502020204030204"/>
              <a:ea typeface="+mn-ea"/>
              <a:cs typeface="+mn-cs"/>
            </a:rPr>
            <a:t>Jaime Pavlich</a:t>
          </a:r>
        </a:p>
      </dgm:t>
    </dgm:pt>
    <dgm:pt modelId="{7665D6F9-8210-49B4-8F55-555377D7F97D}" type="parTrans" cxnId="{861ABD91-8327-4B6B-BDC0-D27850B2DF99}">
      <dgm:prSet/>
      <dgm:spPr/>
      <dgm:t>
        <a:bodyPr/>
        <a:lstStyle/>
        <a:p>
          <a:pPr algn="ctr"/>
          <a:endParaRPr lang="es-CO" sz="1200"/>
        </a:p>
      </dgm:t>
    </dgm:pt>
    <dgm:pt modelId="{495459CB-2D33-4A95-825B-31B8148B5D9E}" type="sibTrans" cxnId="{861ABD91-8327-4B6B-BDC0-D27850B2DF99}">
      <dgm:prSet/>
      <dgm:spPr/>
      <dgm:t>
        <a:bodyPr/>
        <a:lstStyle/>
        <a:p>
          <a:pPr algn="ctr"/>
          <a:endParaRPr lang="es-CO" sz="1200"/>
        </a:p>
      </dgm:t>
    </dgm:pt>
    <dgm:pt modelId="{5B8AECCD-2BDE-4A82-BDD0-FECC4ACA7EF6}">
      <dgm:prSet phldrT="[Texto]" custT="1"/>
      <dgm:spPr>
        <a:xfrm>
          <a:off x="3705882" y="0"/>
          <a:ext cx="1798411" cy="2743200"/>
        </a:xfrm>
        <a:solidFill>
          <a:srgbClr val="4472C4">
            <a:hueOff val="-7353344"/>
            <a:satOff val="-10228"/>
            <a:lumOff val="-3922"/>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endParaRPr lang="es-CO" sz="1200">
            <a:solidFill>
              <a:sysClr val="window" lastClr="FFFFFF"/>
            </a:solidFill>
            <a:latin typeface="Calibri" panose="020F0502020204030204"/>
            <a:ea typeface="+mn-ea"/>
            <a:cs typeface="+mn-cs"/>
          </a:endParaRPr>
        </a:p>
        <a:p>
          <a:pPr algn="ctr"/>
          <a:r>
            <a:rPr lang="es-CO" sz="1200" b="1">
              <a:solidFill>
                <a:sysClr val="window" lastClr="FFFFFF"/>
              </a:solidFill>
              <a:latin typeface="Calibri" panose="020F0502020204030204"/>
              <a:ea typeface="+mn-ea"/>
              <a:cs typeface="+mn-cs"/>
            </a:rPr>
            <a:t>¿Quién la va a usar?</a:t>
          </a:r>
        </a:p>
        <a:p>
          <a:pPr algn="ctr"/>
          <a:r>
            <a:rPr lang="es-CO" sz="1200">
              <a:solidFill>
                <a:sysClr val="window" lastClr="FFFFFF"/>
              </a:solidFill>
              <a:latin typeface="Calibri" panose="020F0502020204030204"/>
              <a:ea typeface="+mn-ea"/>
              <a:cs typeface="+mn-cs"/>
            </a:rPr>
            <a:t>Público joven y público adulto</a:t>
          </a:r>
        </a:p>
      </dgm:t>
    </dgm:pt>
    <dgm:pt modelId="{2DDA12CB-CBA6-462E-B18F-C4FA806964B1}" type="parTrans" cxnId="{1ECAA4BA-B0AA-4F3C-81A8-DA4BC4015946}">
      <dgm:prSet/>
      <dgm:spPr/>
      <dgm:t>
        <a:bodyPr/>
        <a:lstStyle/>
        <a:p>
          <a:pPr algn="ctr"/>
          <a:endParaRPr lang="es-CO" sz="1200"/>
        </a:p>
      </dgm:t>
    </dgm:pt>
    <dgm:pt modelId="{788651BA-7BF5-44DA-B82B-89EA07C8A169}" type="sibTrans" cxnId="{1ECAA4BA-B0AA-4F3C-81A8-DA4BC4015946}">
      <dgm:prSet/>
      <dgm:spPr/>
      <dgm:t>
        <a:bodyPr/>
        <a:lstStyle/>
        <a:p>
          <a:pPr algn="ctr"/>
          <a:endParaRPr lang="es-CO" sz="1200"/>
        </a:p>
      </dgm:t>
    </dgm:pt>
    <dgm:pt modelId="{2F35B9EA-FD7A-4DD2-8EFB-0D5FF9493F7E}">
      <dgm:prSet phldrT="[Texto]" custT="1"/>
      <dgm:spPr>
        <a:xfrm>
          <a:off x="4" y="0"/>
          <a:ext cx="1798411" cy="2743200"/>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a:endParaRPr lang="es-CO" sz="1200">
            <a:solidFill>
              <a:sysClr val="window" lastClr="FFFFFF"/>
            </a:solidFill>
            <a:latin typeface="Calibri" panose="020F0502020204030204"/>
            <a:ea typeface="+mn-ea"/>
            <a:cs typeface="+mn-cs"/>
          </a:endParaRPr>
        </a:p>
        <a:p>
          <a:pPr algn="ctr"/>
          <a:r>
            <a:rPr lang="es-CO" sz="1200" b="1">
              <a:solidFill>
                <a:sysClr val="window" lastClr="FFFFFF"/>
              </a:solidFill>
              <a:latin typeface="Calibri" panose="020F0502020204030204"/>
              <a:ea typeface="+mn-ea"/>
              <a:cs typeface="+mn-cs"/>
            </a:rPr>
            <a:t>Nombre</a:t>
          </a:r>
        </a:p>
        <a:p>
          <a:pPr algn="ctr"/>
          <a:r>
            <a:rPr lang="es-CO" sz="1200">
              <a:solidFill>
                <a:sysClr val="window" lastClr="FFFFFF"/>
              </a:solidFill>
              <a:latin typeface="Calibri" panose="020F0502020204030204"/>
              <a:ea typeface="+mn-ea"/>
              <a:cs typeface="+mn-cs"/>
            </a:rPr>
            <a:t>RAWR</a:t>
          </a:r>
        </a:p>
      </dgm:t>
    </dgm:pt>
    <dgm:pt modelId="{68E171A8-A81B-4A15-B57B-CF144007FAA3}" type="sibTrans" cxnId="{8C1B05B9-D558-44BB-A323-7A40E1A0E457}">
      <dgm:prSet/>
      <dgm:spPr/>
      <dgm:t>
        <a:bodyPr/>
        <a:lstStyle/>
        <a:p>
          <a:pPr algn="ctr"/>
          <a:endParaRPr lang="es-CO" sz="1200"/>
        </a:p>
      </dgm:t>
    </dgm:pt>
    <dgm:pt modelId="{FEB5D4D1-B7B1-49F3-B0C6-ADD04BC36F62}" type="parTrans" cxnId="{8C1B05B9-D558-44BB-A323-7A40E1A0E457}">
      <dgm:prSet/>
      <dgm:spPr/>
      <dgm:t>
        <a:bodyPr/>
        <a:lstStyle/>
        <a:p>
          <a:pPr algn="ctr"/>
          <a:endParaRPr lang="es-CO" sz="1200"/>
        </a:p>
      </dgm:t>
    </dgm:pt>
    <dgm:pt modelId="{2DB673C3-B43F-4CBB-A03F-C8AE3896C24C}">
      <dgm:prSet/>
      <dgm:spPr/>
      <dgm:t>
        <a:bodyPr/>
        <a:lstStyle/>
        <a:p>
          <a:pPr algn="ctr"/>
          <a:endParaRPr lang="es-CO" b="1">
            <a:solidFill>
              <a:sysClr val="window" lastClr="FFFFFF"/>
            </a:solidFill>
            <a:latin typeface="Calibri" panose="020F0502020204030204"/>
            <a:ea typeface="+mn-ea"/>
            <a:cs typeface="+mn-cs"/>
          </a:endParaRPr>
        </a:p>
        <a:p>
          <a:pPr algn="ctr"/>
          <a:r>
            <a:rPr lang="es-CO" b="1">
              <a:solidFill>
                <a:sysClr val="window" lastClr="FFFFFF"/>
              </a:solidFill>
              <a:latin typeface="Calibri" panose="020F0502020204030204"/>
              <a:ea typeface="+mn-ea"/>
              <a:cs typeface="+mn-cs"/>
            </a:rPr>
            <a:t>¿Para quién es?</a:t>
          </a:r>
        </a:p>
        <a:p>
          <a:pPr algn="ctr"/>
          <a:r>
            <a:rPr lang="es-CO">
              <a:solidFill>
                <a:sysClr val="window" lastClr="FFFFFF"/>
              </a:solidFill>
              <a:latin typeface="Calibri" panose="020F0502020204030204"/>
              <a:ea typeface="+mn-ea"/>
              <a:cs typeface="+mn-cs"/>
            </a:rPr>
            <a:t>Miguel Torres</a:t>
          </a:r>
          <a:endParaRPr lang="es-CO"/>
        </a:p>
      </dgm:t>
    </dgm:pt>
    <dgm:pt modelId="{029CEE34-687C-4D97-8EAF-A87DD983C844}" type="parTrans" cxnId="{BBFB1E11-DC29-48DE-9873-EA660B43DE1B}">
      <dgm:prSet/>
      <dgm:spPr/>
      <dgm:t>
        <a:bodyPr/>
        <a:lstStyle/>
        <a:p>
          <a:pPr algn="ctr"/>
          <a:endParaRPr lang="es-CO"/>
        </a:p>
      </dgm:t>
    </dgm:pt>
    <dgm:pt modelId="{14AC4EE7-FB3E-497F-815B-FCCACB49F022}" type="sibTrans" cxnId="{BBFB1E11-DC29-48DE-9873-EA660B43DE1B}">
      <dgm:prSet/>
      <dgm:spPr/>
      <dgm:t>
        <a:bodyPr/>
        <a:lstStyle/>
        <a:p>
          <a:pPr algn="ctr"/>
          <a:endParaRPr lang="es-CO"/>
        </a:p>
      </dgm:t>
    </dgm:pt>
    <dgm:pt modelId="{03F15D8B-A1BD-421E-97F3-F75553697FE1}" type="pres">
      <dgm:prSet presAssocID="{DDB3D1BB-DC64-4177-A54D-390FDF2BDE65}" presName="Name0" presStyleCnt="0">
        <dgm:presLayoutVars>
          <dgm:dir/>
          <dgm:resizeHandles val="exact"/>
        </dgm:presLayoutVars>
      </dgm:prSet>
      <dgm:spPr/>
    </dgm:pt>
    <dgm:pt modelId="{4D39F5E2-78D8-4A3B-B793-87D9F563AE06}" type="pres">
      <dgm:prSet presAssocID="{DDB3D1BB-DC64-4177-A54D-390FDF2BDE65}" presName="fgShape" presStyleLbl="fgShp" presStyleIdx="0" presStyleCnt="1"/>
      <dgm:spPr>
        <a:xfrm>
          <a:off x="220217" y="2194560"/>
          <a:ext cx="5065014" cy="411480"/>
        </a:xfrm>
        <a:prstGeom prst="leftRightArrow">
          <a:avLst/>
        </a:prstGeom>
        <a:solidFill>
          <a:srgbClr val="4472C4">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996D8C74-64AD-42C8-BFDE-CB7417DABF72}" type="pres">
      <dgm:prSet presAssocID="{DDB3D1BB-DC64-4177-A54D-390FDF2BDE65}" presName="linComp" presStyleCnt="0"/>
      <dgm:spPr/>
    </dgm:pt>
    <dgm:pt modelId="{7A9B2040-DF96-47E2-8022-8CA44A2DAE7F}" type="pres">
      <dgm:prSet presAssocID="{2F35B9EA-FD7A-4DD2-8EFB-0D5FF9493F7E}" presName="compNode" presStyleCnt="0"/>
      <dgm:spPr/>
    </dgm:pt>
    <dgm:pt modelId="{6BD09FB8-1DBC-4702-A2E8-11FA30F827B7}" type="pres">
      <dgm:prSet presAssocID="{2F35B9EA-FD7A-4DD2-8EFB-0D5FF9493F7E}" presName="bkgdShape" presStyleLbl="node1" presStyleIdx="0" presStyleCnt="4" custLinFactNeighborX="-64" custLinFactNeighborY="298"/>
      <dgm:spPr>
        <a:prstGeom prst="roundRect">
          <a:avLst>
            <a:gd name="adj" fmla="val 10000"/>
          </a:avLst>
        </a:prstGeom>
      </dgm:spPr>
    </dgm:pt>
    <dgm:pt modelId="{9A4D0195-A0D8-459A-8BDE-A59C6D17143D}" type="pres">
      <dgm:prSet presAssocID="{2F35B9EA-FD7A-4DD2-8EFB-0D5FF9493F7E}" presName="nodeTx" presStyleLbl="node1" presStyleIdx="0" presStyleCnt="4">
        <dgm:presLayoutVars>
          <dgm:bulletEnabled val="1"/>
        </dgm:presLayoutVars>
      </dgm:prSet>
      <dgm:spPr/>
    </dgm:pt>
    <dgm:pt modelId="{BE937EF6-E327-45B3-8F2B-1A80E6D9D072}" type="pres">
      <dgm:prSet presAssocID="{2F35B9EA-FD7A-4DD2-8EFB-0D5FF9493F7E}" presName="invisiNode" presStyleLbl="node1" presStyleIdx="0" presStyleCnt="4"/>
      <dgm:spPr/>
    </dgm:pt>
    <dgm:pt modelId="{0377D24A-0D22-4F7A-8BD9-B806AE1396AE}" type="pres">
      <dgm:prSet presAssocID="{2F35B9EA-FD7A-4DD2-8EFB-0D5FF9493F7E}" presName="imagNode" presStyleLbl="fgImgPlace1" presStyleIdx="0" presStyleCnt="4" custScaleX="111181" custScaleY="103489" custLinFactNeighborX="-893" custLinFactNeighborY="4468"/>
      <dgm:spPr>
        <a:xfrm>
          <a:off x="384392" y="189470"/>
          <a:ext cx="1015622" cy="945357"/>
        </a:xfrm>
        <a:prstGeom prst="ellipse">
          <a:avLst/>
        </a:prstGeom>
        <a:blipFill rotWithShape="1">
          <a:blip xmlns:r="http://schemas.openxmlformats.org/officeDocument/2006/relationships" r:embed="rId1"/>
          <a:stretch>
            <a:fillRect/>
          </a:stretch>
        </a:blipFill>
        <a:ln w="12700" cap="flat" cmpd="sng" algn="ctr">
          <a:solidFill>
            <a:sysClr val="window" lastClr="FFFFFF">
              <a:hueOff val="0"/>
              <a:satOff val="0"/>
              <a:lumOff val="0"/>
              <a:alphaOff val="0"/>
            </a:sysClr>
          </a:solidFill>
          <a:prstDash val="solid"/>
          <a:miter lim="800000"/>
        </a:ln>
        <a:effectLst/>
      </dgm:spPr>
    </dgm:pt>
    <dgm:pt modelId="{7917C391-3271-415D-9681-AD86CAF62654}" type="pres">
      <dgm:prSet presAssocID="{68E171A8-A81B-4A15-B57B-CF144007FAA3}" presName="sibTrans" presStyleLbl="sibTrans2D1" presStyleIdx="0" presStyleCnt="0"/>
      <dgm:spPr/>
    </dgm:pt>
    <dgm:pt modelId="{53090E5B-4FEC-4446-9CD5-AD0645257CE1}" type="pres">
      <dgm:prSet presAssocID="{C76EB009-841D-451A-9BFC-D3E4815297A9}" presName="compNode" presStyleCnt="0"/>
      <dgm:spPr/>
    </dgm:pt>
    <dgm:pt modelId="{9485853A-6C4D-4AE0-BFC4-960617A079FB}" type="pres">
      <dgm:prSet presAssocID="{C76EB009-841D-451A-9BFC-D3E4815297A9}" presName="bkgdShape" presStyleLbl="node1" presStyleIdx="1" presStyleCnt="4"/>
      <dgm:spPr>
        <a:prstGeom prst="roundRect">
          <a:avLst>
            <a:gd name="adj" fmla="val 10000"/>
          </a:avLst>
        </a:prstGeom>
      </dgm:spPr>
    </dgm:pt>
    <dgm:pt modelId="{957B5734-0A69-4456-B36F-01E70640D2BC}" type="pres">
      <dgm:prSet presAssocID="{C76EB009-841D-451A-9BFC-D3E4815297A9}" presName="nodeTx" presStyleLbl="node1" presStyleIdx="1" presStyleCnt="4">
        <dgm:presLayoutVars>
          <dgm:bulletEnabled val="1"/>
        </dgm:presLayoutVars>
      </dgm:prSet>
      <dgm:spPr/>
    </dgm:pt>
    <dgm:pt modelId="{A516D15D-252F-4644-BE1E-504F73C40E18}" type="pres">
      <dgm:prSet presAssocID="{C76EB009-841D-451A-9BFC-D3E4815297A9}" presName="invisiNode" presStyleLbl="node1" presStyleIdx="1" presStyleCnt="4"/>
      <dgm:spPr/>
    </dgm:pt>
    <dgm:pt modelId="{AE5820FA-3BF5-476C-B304-EB4CB8943AB0}" type="pres">
      <dgm:prSet presAssocID="{C76EB009-841D-451A-9BFC-D3E4815297A9}" presName="imagNode" presStyleLbl="fgImgPlace1" presStyleIdx="1" presStyleCnt="4" custLinFactNeighborX="6414" custLinFactNeighborY="2545"/>
      <dgm:spPr>
        <a:xfrm>
          <a:off x="2287815" y="130628"/>
          <a:ext cx="913485" cy="913485"/>
        </a:xfrm>
        <a:prstGeom prst="ellipse">
          <a:avLst/>
        </a:prstGeom>
        <a:blipFill rotWithShape="1">
          <a:blip xmlns:r="http://schemas.openxmlformats.org/officeDocument/2006/relationships" r:embed="rId2"/>
          <a:stretch>
            <a:fillRect/>
          </a:stretch>
        </a:blipFill>
        <a:ln w="12700" cap="flat" cmpd="sng" algn="ctr">
          <a:solidFill>
            <a:sysClr val="window" lastClr="FFFFFF">
              <a:hueOff val="0"/>
              <a:satOff val="0"/>
              <a:lumOff val="0"/>
              <a:alphaOff val="0"/>
            </a:sysClr>
          </a:solidFill>
          <a:prstDash val="solid"/>
          <a:miter lim="800000"/>
        </a:ln>
        <a:effectLst/>
      </dgm:spPr>
    </dgm:pt>
    <dgm:pt modelId="{C1625C30-E3B8-49F3-BF23-755A7A8A6309}" type="pres">
      <dgm:prSet presAssocID="{495459CB-2D33-4A95-825B-31B8148B5D9E}" presName="sibTrans" presStyleLbl="sibTrans2D1" presStyleIdx="0" presStyleCnt="0"/>
      <dgm:spPr/>
    </dgm:pt>
    <dgm:pt modelId="{A31E8EC9-55D9-48B3-9EC3-6454F7924FE6}" type="pres">
      <dgm:prSet presAssocID="{2DB673C3-B43F-4CBB-A03F-C8AE3896C24C}" presName="compNode" presStyleCnt="0"/>
      <dgm:spPr/>
    </dgm:pt>
    <dgm:pt modelId="{7F797B5A-CB20-4020-A4F9-35751B4CB2A0}" type="pres">
      <dgm:prSet presAssocID="{2DB673C3-B43F-4CBB-A03F-C8AE3896C24C}" presName="bkgdShape" presStyleLbl="node1" presStyleIdx="2" presStyleCnt="4"/>
      <dgm:spPr/>
    </dgm:pt>
    <dgm:pt modelId="{80A51760-64E4-49CF-9B6E-47B845B202F6}" type="pres">
      <dgm:prSet presAssocID="{2DB673C3-B43F-4CBB-A03F-C8AE3896C24C}" presName="nodeTx" presStyleLbl="node1" presStyleIdx="2" presStyleCnt="4">
        <dgm:presLayoutVars>
          <dgm:bulletEnabled val="1"/>
        </dgm:presLayoutVars>
      </dgm:prSet>
      <dgm:spPr/>
    </dgm:pt>
    <dgm:pt modelId="{42E67043-D8A7-410F-8DE9-FACA521A4DF1}" type="pres">
      <dgm:prSet presAssocID="{2DB673C3-B43F-4CBB-A03F-C8AE3896C24C}" presName="invisiNode" presStyleLbl="node1" presStyleIdx="2" presStyleCnt="4"/>
      <dgm:spPr/>
    </dgm:pt>
    <dgm:pt modelId="{5E258C4C-C34F-4055-8985-8013A614409A}" type="pres">
      <dgm:prSet presAssocID="{2DB673C3-B43F-4CBB-A03F-C8AE3896C24C}" presName="imagNode" presStyleLbl="fgImgPlace1" presStyleIdx="2" presStyleCnt="4" custScaleY="93628" custLinFactNeighborX="1043" custLinFactNeighborY="6262"/>
      <dgm:spPr>
        <a:blipFill rotWithShape="1">
          <a:blip xmlns:r="http://schemas.openxmlformats.org/officeDocument/2006/relationships" r:embed="rId3"/>
          <a:stretch>
            <a:fillRect/>
          </a:stretch>
        </a:blipFill>
      </dgm:spPr>
    </dgm:pt>
    <dgm:pt modelId="{1AAD8F2E-A98E-435C-9051-55A98FC3465A}" type="pres">
      <dgm:prSet presAssocID="{14AC4EE7-FB3E-497F-815B-FCCACB49F022}" presName="sibTrans" presStyleLbl="sibTrans2D1" presStyleIdx="0" presStyleCnt="0"/>
      <dgm:spPr/>
    </dgm:pt>
    <dgm:pt modelId="{F4CD58B7-2082-4039-BD46-01CC7267A62E}" type="pres">
      <dgm:prSet presAssocID="{5B8AECCD-2BDE-4A82-BDD0-FECC4ACA7EF6}" presName="compNode" presStyleCnt="0"/>
      <dgm:spPr/>
    </dgm:pt>
    <dgm:pt modelId="{77E91F30-63DF-4A42-868A-D38BC3F218E9}" type="pres">
      <dgm:prSet presAssocID="{5B8AECCD-2BDE-4A82-BDD0-FECC4ACA7EF6}" presName="bkgdShape" presStyleLbl="node1" presStyleIdx="3" presStyleCnt="4"/>
      <dgm:spPr>
        <a:prstGeom prst="roundRect">
          <a:avLst>
            <a:gd name="adj" fmla="val 10000"/>
          </a:avLst>
        </a:prstGeom>
      </dgm:spPr>
    </dgm:pt>
    <dgm:pt modelId="{A519DD26-85A7-4A8A-A162-C84868D9BDA9}" type="pres">
      <dgm:prSet presAssocID="{5B8AECCD-2BDE-4A82-BDD0-FECC4ACA7EF6}" presName="nodeTx" presStyleLbl="node1" presStyleIdx="3" presStyleCnt="4">
        <dgm:presLayoutVars>
          <dgm:bulletEnabled val="1"/>
        </dgm:presLayoutVars>
      </dgm:prSet>
      <dgm:spPr/>
    </dgm:pt>
    <dgm:pt modelId="{76227049-A2E3-4AEE-8D93-EC064E00EE74}" type="pres">
      <dgm:prSet presAssocID="{5B8AECCD-2BDE-4A82-BDD0-FECC4ACA7EF6}" presName="invisiNode" presStyleLbl="node1" presStyleIdx="3" presStyleCnt="4"/>
      <dgm:spPr/>
    </dgm:pt>
    <dgm:pt modelId="{6FEB5793-E651-464D-AF6A-27EC539B892C}" type="pres">
      <dgm:prSet presAssocID="{5B8AECCD-2BDE-4A82-BDD0-FECC4ACA7EF6}" presName="imagNode" presStyleLbl="fgImgPlace1" presStyleIdx="3" presStyleCnt="4"/>
      <dgm:spPr>
        <a:xfrm>
          <a:off x="4148345" y="164592"/>
          <a:ext cx="913485" cy="913485"/>
        </a:xfrm>
        <a:prstGeom prst="ellipse">
          <a:avLst/>
        </a:prstGeom>
        <a:blipFill rotWithShape="1">
          <a:blip xmlns:r="http://schemas.openxmlformats.org/officeDocument/2006/relationships" r:embed="rId4"/>
          <a:stretch>
            <a:fillRect/>
          </a:stretch>
        </a:blipFill>
        <a:ln w="12700" cap="flat" cmpd="sng" algn="ctr">
          <a:solidFill>
            <a:sysClr val="window" lastClr="FFFFFF">
              <a:hueOff val="0"/>
              <a:satOff val="0"/>
              <a:lumOff val="0"/>
              <a:alphaOff val="0"/>
            </a:sysClr>
          </a:solidFill>
          <a:prstDash val="solid"/>
          <a:miter lim="800000"/>
        </a:ln>
        <a:effectLst/>
      </dgm:spPr>
    </dgm:pt>
  </dgm:ptLst>
  <dgm:cxnLst>
    <dgm:cxn modelId="{10CF3F93-E348-47BE-963C-C8CF9E50934C}" type="presOf" srcId="{2F35B9EA-FD7A-4DD2-8EFB-0D5FF9493F7E}" destId="{6BD09FB8-1DBC-4702-A2E8-11FA30F827B7}" srcOrd="0" destOrd="0" presId="urn:microsoft.com/office/officeart/2005/8/layout/hList7#5"/>
    <dgm:cxn modelId="{861ABD91-8327-4B6B-BDC0-D27850B2DF99}" srcId="{DDB3D1BB-DC64-4177-A54D-390FDF2BDE65}" destId="{C76EB009-841D-451A-9BFC-D3E4815297A9}" srcOrd="1" destOrd="0" parTransId="{7665D6F9-8210-49B4-8F55-555377D7F97D}" sibTransId="{495459CB-2D33-4A95-825B-31B8148B5D9E}"/>
    <dgm:cxn modelId="{8C1B05B9-D558-44BB-A323-7A40E1A0E457}" srcId="{DDB3D1BB-DC64-4177-A54D-390FDF2BDE65}" destId="{2F35B9EA-FD7A-4DD2-8EFB-0D5FF9493F7E}" srcOrd="0" destOrd="0" parTransId="{FEB5D4D1-B7B1-49F3-B0C6-ADD04BC36F62}" sibTransId="{68E171A8-A81B-4A15-B57B-CF144007FAA3}"/>
    <dgm:cxn modelId="{E8C63553-90EE-423A-B6FA-0D6731954B66}" type="presOf" srcId="{DDB3D1BB-DC64-4177-A54D-390FDF2BDE65}" destId="{03F15D8B-A1BD-421E-97F3-F75553697FE1}" srcOrd="0" destOrd="0" presId="urn:microsoft.com/office/officeart/2005/8/layout/hList7#5"/>
    <dgm:cxn modelId="{ACE18382-C7FB-4B41-9610-2E785CEAA5D2}" type="presOf" srcId="{C76EB009-841D-451A-9BFC-D3E4815297A9}" destId="{957B5734-0A69-4456-B36F-01E70640D2BC}" srcOrd="1" destOrd="0" presId="urn:microsoft.com/office/officeart/2005/8/layout/hList7#5"/>
    <dgm:cxn modelId="{41BA819B-456A-4F20-8E5A-7EC5960F9102}" type="presOf" srcId="{495459CB-2D33-4A95-825B-31B8148B5D9E}" destId="{C1625C30-E3B8-49F3-BF23-755A7A8A6309}" srcOrd="0" destOrd="0" presId="urn:microsoft.com/office/officeart/2005/8/layout/hList7#5"/>
    <dgm:cxn modelId="{07533A47-AD25-4B8D-9EF6-B9B7FF357029}" type="presOf" srcId="{5B8AECCD-2BDE-4A82-BDD0-FECC4ACA7EF6}" destId="{A519DD26-85A7-4A8A-A162-C84868D9BDA9}" srcOrd="1" destOrd="0" presId="urn:microsoft.com/office/officeart/2005/8/layout/hList7#5"/>
    <dgm:cxn modelId="{B7F7EE16-CB22-4B51-A87B-FAB2693CE242}" type="presOf" srcId="{5B8AECCD-2BDE-4A82-BDD0-FECC4ACA7EF6}" destId="{77E91F30-63DF-4A42-868A-D38BC3F218E9}" srcOrd="0" destOrd="0" presId="urn:microsoft.com/office/officeart/2005/8/layout/hList7#5"/>
    <dgm:cxn modelId="{CD63AC2D-E177-42B9-B809-B3221D1A719C}" type="presOf" srcId="{2DB673C3-B43F-4CBB-A03F-C8AE3896C24C}" destId="{7F797B5A-CB20-4020-A4F9-35751B4CB2A0}" srcOrd="0" destOrd="0" presId="urn:microsoft.com/office/officeart/2005/8/layout/hList7#5"/>
    <dgm:cxn modelId="{7AE8ECD9-CC7C-4619-83C8-C6DCF1304282}" type="presOf" srcId="{2DB673C3-B43F-4CBB-A03F-C8AE3896C24C}" destId="{80A51760-64E4-49CF-9B6E-47B845B202F6}" srcOrd="1" destOrd="0" presId="urn:microsoft.com/office/officeart/2005/8/layout/hList7#5"/>
    <dgm:cxn modelId="{B5BCA227-88A7-44AD-BC67-4DB8D283E3A9}" type="presOf" srcId="{C76EB009-841D-451A-9BFC-D3E4815297A9}" destId="{9485853A-6C4D-4AE0-BFC4-960617A079FB}" srcOrd="0" destOrd="0" presId="urn:microsoft.com/office/officeart/2005/8/layout/hList7#5"/>
    <dgm:cxn modelId="{EB08AA1C-4FFA-42A8-BA9E-A126B7CE2805}" type="presOf" srcId="{68E171A8-A81B-4A15-B57B-CF144007FAA3}" destId="{7917C391-3271-415D-9681-AD86CAF62654}" srcOrd="0" destOrd="0" presId="urn:microsoft.com/office/officeart/2005/8/layout/hList7#5"/>
    <dgm:cxn modelId="{35FE606D-F924-40E8-866F-B0ADF167B637}" type="presOf" srcId="{2F35B9EA-FD7A-4DD2-8EFB-0D5FF9493F7E}" destId="{9A4D0195-A0D8-459A-8BDE-A59C6D17143D}" srcOrd="1" destOrd="0" presId="urn:microsoft.com/office/officeart/2005/8/layout/hList7#5"/>
    <dgm:cxn modelId="{BBFB1E11-DC29-48DE-9873-EA660B43DE1B}" srcId="{DDB3D1BB-DC64-4177-A54D-390FDF2BDE65}" destId="{2DB673C3-B43F-4CBB-A03F-C8AE3896C24C}" srcOrd="2" destOrd="0" parTransId="{029CEE34-687C-4D97-8EAF-A87DD983C844}" sibTransId="{14AC4EE7-FB3E-497F-815B-FCCACB49F022}"/>
    <dgm:cxn modelId="{F1EA6BEE-A957-4BD4-B9D0-EEFB510DA336}" type="presOf" srcId="{14AC4EE7-FB3E-497F-815B-FCCACB49F022}" destId="{1AAD8F2E-A98E-435C-9051-55A98FC3465A}" srcOrd="0" destOrd="0" presId="urn:microsoft.com/office/officeart/2005/8/layout/hList7#5"/>
    <dgm:cxn modelId="{1ECAA4BA-B0AA-4F3C-81A8-DA4BC4015946}" srcId="{DDB3D1BB-DC64-4177-A54D-390FDF2BDE65}" destId="{5B8AECCD-2BDE-4A82-BDD0-FECC4ACA7EF6}" srcOrd="3" destOrd="0" parTransId="{2DDA12CB-CBA6-462E-B18F-C4FA806964B1}" sibTransId="{788651BA-7BF5-44DA-B82B-89EA07C8A169}"/>
    <dgm:cxn modelId="{D49BC694-538C-42A3-A278-5EAC5CC5C9B9}" type="presParOf" srcId="{03F15D8B-A1BD-421E-97F3-F75553697FE1}" destId="{4D39F5E2-78D8-4A3B-B793-87D9F563AE06}" srcOrd="0" destOrd="0" presId="urn:microsoft.com/office/officeart/2005/8/layout/hList7#5"/>
    <dgm:cxn modelId="{3A8FB28A-5AF9-4F91-A66E-8F232C3E1CB1}" type="presParOf" srcId="{03F15D8B-A1BD-421E-97F3-F75553697FE1}" destId="{996D8C74-64AD-42C8-BFDE-CB7417DABF72}" srcOrd="1" destOrd="0" presId="urn:microsoft.com/office/officeart/2005/8/layout/hList7#5"/>
    <dgm:cxn modelId="{C58BAF61-1B6C-4A80-B052-AA9E018E9D6A}" type="presParOf" srcId="{996D8C74-64AD-42C8-BFDE-CB7417DABF72}" destId="{7A9B2040-DF96-47E2-8022-8CA44A2DAE7F}" srcOrd="0" destOrd="0" presId="urn:microsoft.com/office/officeart/2005/8/layout/hList7#5"/>
    <dgm:cxn modelId="{B5B518BC-34A3-496E-87B2-3364A03073EA}" type="presParOf" srcId="{7A9B2040-DF96-47E2-8022-8CA44A2DAE7F}" destId="{6BD09FB8-1DBC-4702-A2E8-11FA30F827B7}" srcOrd="0" destOrd="0" presId="urn:microsoft.com/office/officeart/2005/8/layout/hList7#5"/>
    <dgm:cxn modelId="{146E2CE7-30BE-471E-B49C-F51AB1DC2B9C}" type="presParOf" srcId="{7A9B2040-DF96-47E2-8022-8CA44A2DAE7F}" destId="{9A4D0195-A0D8-459A-8BDE-A59C6D17143D}" srcOrd="1" destOrd="0" presId="urn:microsoft.com/office/officeart/2005/8/layout/hList7#5"/>
    <dgm:cxn modelId="{AFB77B6A-7190-4674-B97A-218C94259C24}" type="presParOf" srcId="{7A9B2040-DF96-47E2-8022-8CA44A2DAE7F}" destId="{BE937EF6-E327-45B3-8F2B-1A80E6D9D072}" srcOrd="2" destOrd="0" presId="urn:microsoft.com/office/officeart/2005/8/layout/hList7#5"/>
    <dgm:cxn modelId="{20501F85-B01B-4890-A307-42880DB68853}" type="presParOf" srcId="{7A9B2040-DF96-47E2-8022-8CA44A2DAE7F}" destId="{0377D24A-0D22-4F7A-8BD9-B806AE1396AE}" srcOrd="3" destOrd="0" presId="urn:microsoft.com/office/officeart/2005/8/layout/hList7#5"/>
    <dgm:cxn modelId="{76ED61E5-B964-43AE-9842-164E8A233123}" type="presParOf" srcId="{996D8C74-64AD-42C8-BFDE-CB7417DABF72}" destId="{7917C391-3271-415D-9681-AD86CAF62654}" srcOrd="1" destOrd="0" presId="urn:microsoft.com/office/officeart/2005/8/layout/hList7#5"/>
    <dgm:cxn modelId="{C1B480ED-B8C7-4135-94D2-3724D68DE2D0}" type="presParOf" srcId="{996D8C74-64AD-42C8-BFDE-CB7417DABF72}" destId="{53090E5B-4FEC-4446-9CD5-AD0645257CE1}" srcOrd="2" destOrd="0" presId="urn:microsoft.com/office/officeart/2005/8/layout/hList7#5"/>
    <dgm:cxn modelId="{24D04ED0-CBBF-4ECB-A549-DF739F6C53CF}" type="presParOf" srcId="{53090E5B-4FEC-4446-9CD5-AD0645257CE1}" destId="{9485853A-6C4D-4AE0-BFC4-960617A079FB}" srcOrd="0" destOrd="0" presId="urn:microsoft.com/office/officeart/2005/8/layout/hList7#5"/>
    <dgm:cxn modelId="{417094A2-FF2A-46BB-8A64-CF18EA3234AE}" type="presParOf" srcId="{53090E5B-4FEC-4446-9CD5-AD0645257CE1}" destId="{957B5734-0A69-4456-B36F-01E70640D2BC}" srcOrd="1" destOrd="0" presId="urn:microsoft.com/office/officeart/2005/8/layout/hList7#5"/>
    <dgm:cxn modelId="{95E75C4C-42F1-4114-B1E4-5930D26B2211}" type="presParOf" srcId="{53090E5B-4FEC-4446-9CD5-AD0645257CE1}" destId="{A516D15D-252F-4644-BE1E-504F73C40E18}" srcOrd="2" destOrd="0" presId="urn:microsoft.com/office/officeart/2005/8/layout/hList7#5"/>
    <dgm:cxn modelId="{C44125F5-40E7-4121-8B07-E2E352F6E0B8}" type="presParOf" srcId="{53090E5B-4FEC-4446-9CD5-AD0645257CE1}" destId="{AE5820FA-3BF5-476C-B304-EB4CB8943AB0}" srcOrd="3" destOrd="0" presId="urn:microsoft.com/office/officeart/2005/8/layout/hList7#5"/>
    <dgm:cxn modelId="{87F3B113-D33C-42A6-82D0-D790D9EFD20B}" type="presParOf" srcId="{996D8C74-64AD-42C8-BFDE-CB7417DABF72}" destId="{C1625C30-E3B8-49F3-BF23-755A7A8A6309}" srcOrd="3" destOrd="0" presId="urn:microsoft.com/office/officeart/2005/8/layout/hList7#5"/>
    <dgm:cxn modelId="{DDBC2A09-794B-4939-9098-C6FC7D05F983}" type="presParOf" srcId="{996D8C74-64AD-42C8-BFDE-CB7417DABF72}" destId="{A31E8EC9-55D9-48B3-9EC3-6454F7924FE6}" srcOrd="4" destOrd="0" presId="urn:microsoft.com/office/officeart/2005/8/layout/hList7#5"/>
    <dgm:cxn modelId="{1BDD61CB-E40B-46C2-BC9F-63BDC66F7FE4}" type="presParOf" srcId="{A31E8EC9-55D9-48B3-9EC3-6454F7924FE6}" destId="{7F797B5A-CB20-4020-A4F9-35751B4CB2A0}" srcOrd="0" destOrd="0" presId="urn:microsoft.com/office/officeart/2005/8/layout/hList7#5"/>
    <dgm:cxn modelId="{86501814-AD24-43DF-915E-EAA112BF01D9}" type="presParOf" srcId="{A31E8EC9-55D9-48B3-9EC3-6454F7924FE6}" destId="{80A51760-64E4-49CF-9B6E-47B845B202F6}" srcOrd="1" destOrd="0" presId="urn:microsoft.com/office/officeart/2005/8/layout/hList7#5"/>
    <dgm:cxn modelId="{D32992C5-4975-443E-8127-4AFFDA19AC82}" type="presParOf" srcId="{A31E8EC9-55D9-48B3-9EC3-6454F7924FE6}" destId="{42E67043-D8A7-410F-8DE9-FACA521A4DF1}" srcOrd="2" destOrd="0" presId="urn:microsoft.com/office/officeart/2005/8/layout/hList7#5"/>
    <dgm:cxn modelId="{E41A2FFF-A956-4A86-AE9F-38127A841EE4}" type="presParOf" srcId="{A31E8EC9-55D9-48B3-9EC3-6454F7924FE6}" destId="{5E258C4C-C34F-4055-8985-8013A614409A}" srcOrd="3" destOrd="0" presId="urn:microsoft.com/office/officeart/2005/8/layout/hList7#5"/>
    <dgm:cxn modelId="{D6573F93-C77F-401A-9505-8DC33C8320CA}" type="presParOf" srcId="{996D8C74-64AD-42C8-BFDE-CB7417DABF72}" destId="{1AAD8F2E-A98E-435C-9051-55A98FC3465A}" srcOrd="5" destOrd="0" presId="urn:microsoft.com/office/officeart/2005/8/layout/hList7#5"/>
    <dgm:cxn modelId="{EC23A625-3F3F-4B51-B120-52FB27A03F64}" type="presParOf" srcId="{996D8C74-64AD-42C8-BFDE-CB7417DABF72}" destId="{F4CD58B7-2082-4039-BD46-01CC7267A62E}" srcOrd="6" destOrd="0" presId="urn:microsoft.com/office/officeart/2005/8/layout/hList7#5"/>
    <dgm:cxn modelId="{726101C6-8F58-413D-8775-6A0AC8350E35}" type="presParOf" srcId="{F4CD58B7-2082-4039-BD46-01CC7267A62E}" destId="{77E91F30-63DF-4A42-868A-D38BC3F218E9}" srcOrd="0" destOrd="0" presId="urn:microsoft.com/office/officeart/2005/8/layout/hList7#5"/>
    <dgm:cxn modelId="{93015277-5860-4B20-A963-97AECFDA40ED}" type="presParOf" srcId="{F4CD58B7-2082-4039-BD46-01CC7267A62E}" destId="{A519DD26-85A7-4A8A-A162-C84868D9BDA9}" srcOrd="1" destOrd="0" presId="urn:microsoft.com/office/officeart/2005/8/layout/hList7#5"/>
    <dgm:cxn modelId="{A6340244-FCBD-452D-B9AB-8BD4AF0A0000}" type="presParOf" srcId="{F4CD58B7-2082-4039-BD46-01CC7267A62E}" destId="{76227049-A2E3-4AEE-8D93-EC064E00EE74}" srcOrd="2" destOrd="0" presId="urn:microsoft.com/office/officeart/2005/8/layout/hList7#5"/>
    <dgm:cxn modelId="{94E130D4-6292-4424-A09F-FE94C62FB381}" type="presParOf" srcId="{F4CD58B7-2082-4039-BD46-01CC7267A62E}" destId="{6FEB5793-E651-464D-AF6A-27EC539B892C}" srcOrd="3" destOrd="0" presId="urn:microsoft.com/office/officeart/2005/8/layout/hList7#5"/>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DDB3D1BB-DC64-4177-A54D-390FDF2BDE65}" type="doc">
      <dgm:prSet loTypeId="urn:microsoft.com/office/officeart/2008/layout/AlternatingPictureBlocks" loCatId="list" qsTypeId="urn:microsoft.com/office/officeart/2005/8/quickstyle/simple1" qsCatId="simple" csTypeId="urn:microsoft.com/office/officeart/2005/8/colors/colorful5" csCatId="colorful" phldr="1"/>
      <dgm:spPr/>
    </dgm:pt>
    <dgm:pt modelId="{2F35B9EA-FD7A-4DD2-8EFB-0D5FF9493F7E}">
      <dgm:prSet phldrT="[Texto]" custT="1"/>
      <dgm:spPr>
        <a:xfrm>
          <a:off x="2108352" y="1777"/>
          <a:ext cx="2502044" cy="1131634"/>
        </a:xfr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es-CO" sz="1100">
            <a:solidFill>
              <a:sysClr val="window" lastClr="FFFFFF"/>
            </a:solidFill>
            <a:latin typeface="Calibri" panose="020F0502020204030204"/>
            <a:ea typeface="+mn-ea"/>
            <a:cs typeface="+mn-cs"/>
          </a:endParaRPr>
        </a:p>
        <a:p>
          <a:r>
            <a:rPr lang="es-CO" sz="1100" b="1">
              <a:solidFill>
                <a:sysClr val="window" lastClr="FFFFFF"/>
              </a:solidFill>
              <a:latin typeface="Calibri" panose="020F0502020204030204"/>
              <a:ea typeface="+mn-ea"/>
              <a:cs typeface="+mn-cs"/>
            </a:rPr>
            <a:t>Objetivos</a:t>
          </a:r>
        </a:p>
        <a:p>
          <a:r>
            <a:rPr lang="es-CO" sz="1100">
              <a:solidFill>
                <a:sysClr val="window" lastClr="FFFFFF"/>
              </a:solidFill>
              <a:latin typeface="Calibri" panose="020F0502020204030204"/>
              <a:ea typeface="+mn-ea"/>
              <a:cs typeface="+mn-cs"/>
            </a:rPr>
            <a:t>Cumplir con los requisitos de la materia</a:t>
          </a:r>
        </a:p>
      </dgm:t>
    </dgm:pt>
    <dgm:pt modelId="{FEB5D4D1-B7B1-49F3-B0C6-ADD04BC36F62}" type="parTrans" cxnId="{8C1B05B9-D558-44BB-A323-7A40E1A0E457}">
      <dgm:prSet/>
      <dgm:spPr/>
      <dgm:t>
        <a:bodyPr/>
        <a:lstStyle/>
        <a:p>
          <a:endParaRPr lang="es-CO" sz="1100"/>
        </a:p>
      </dgm:t>
    </dgm:pt>
    <dgm:pt modelId="{68E171A8-A81B-4A15-B57B-CF144007FAA3}" type="sibTrans" cxnId="{8C1B05B9-D558-44BB-A323-7A40E1A0E457}">
      <dgm:prSet/>
      <dgm:spPr/>
      <dgm:t>
        <a:bodyPr/>
        <a:lstStyle/>
        <a:p>
          <a:endParaRPr lang="es-CO" sz="1100"/>
        </a:p>
      </dgm:t>
    </dgm:pt>
    <dgm:pt modelId="{C76EB009-841D-451A-9BFC-D3E4815297A9}">
      <dgm:prSet phldrT="[Texto]" custT="1"/>
      <dgm:spPr>
        <a:xfrm>
          <a:off x="876002" y="1320132"/>
          <a:ext cx="2502044" cy="1131634"/>
        </a:xfrm>
        <a:solidFill>
          <a:srgbClr val="4472C4">
            <a:hueOff val="-3676672"/>
            <a:satOff val="-5114"/>
            <a:lumOff val="-1961"/>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es-CO" sz="1100">
            <a:solidFill>
              <a:sysClr val="window" lastClr="FFFFFF"/>
            </a:solidFill>
            <a:latin typeface="Calibri" panose="020F0502020204030204"/>
            <a:ea typeface="+mn-ea"/>
            <a:cs typeface="+mn-cs"/>
          </a:endParaRPr>
        </a:p>
        <a:p>
          <a:r>
            <a:rPr lang="es-CO" sz="1100" b="1">
              <a:solidFill>
                <a:sysClr val="window" lastClr="FFFFFF"/>
              </a:solidFill>
              <a:latin typeface="Calibri" panose="020F0502020204030204"/>
              <a:ea typeface="+mn-ea"/>
              <a:cs typeface="+mn-cs"/>
            </a:rPr>
            <a:t>Beneficios</a:t>
          </a:r>
        </a:p>
        <a:p>
          <a:r>
            <a:rPr lang="es-CO" sz="1100">
              <a:solidFill>
                <a:sysClr val="window" lastClr="FFFFFF"/>
              </a:solidFill>
              <a:latin typeface="Calibri" panose="020F0502020204030204"/>
              <a:ea typeface="+mn-ea"/>
              <a:cs typeface="+mn-cs"/>
            </a:rPr>
            <a:t>Interactuar con personas y mascotas</a:t>
          </a:r>
        </a:p>
        <a:p>
          <a:r>
            <a:rPr lang="es-CO" sz="1100">
              <a:solidFill>
                <a:sysClr val="window" lastClr="FFFFFF"/>
              </a:solidFill>
              <a:latin typeface="Calibri" panose="020F0502020204030204"/>
              <a:ea typeface="+mn-ea"/>
              <a:cs typeface="+mn-cs"/>
            </a:rPr>
            <a:t>Comprar y vender productos</a:t>
          </a:r>
        </a:p>
        <a:p>
          <a:r>
            <a:rPr lang="es-CO" sz="1100">
              <a:solidFill>
                <a:sysClr val="window" lastClr="FFFFFF"/>
              </a:solidFill>
              <a:latin typeface="Calibri" panose="020F0502020204030204"/>
              <a:ea typeface="+mn-ea"/>
              <a:cs typeface="+mn-cs"/>
            </a:rPr>
            <a:t>Buscar y reportar  mascotas perdidas</a:t>
          </a:r>
        </a:p>
      </dgm:t>
    </dgm:pt>
    <dgm:pt modelId="{7665D6F9-8210-49B4-8F55-555377D7F97D}" type="parTrans" cxnId="{861ABD91-8327-4B6B-BDC0-D27850B2DF99}">
      <dgm:prSet/>
      <dgm:spPr/>
      <dgm:t>
        <a:bodyPr/>
        <a:lstStyle/>
        <a:p>
          <a:endParaRPr lang="es-CO" sz="1100"/>
        </a:p>
      </dgm:t>
    </dgm:pt>
    <dgm:pt modelId="{495459CB-2D33-4A95-825B-31B8148B5D9E}" type="sibTrans" cxnId="{861ABD91-8327-4B6B-BDC0-D27850B2DF99}">
      <dgm:prSet/>
      <dgm:spPr/>
      <dgm:t>
        <a:bodyPr/>
        <a:lstStyle/>
        <a:p>
          <a:endParaRPr lang="es-CO" sz="1100"/>
        </a:p>
      </dgm:t>
    </dgm:pt>
    <dgm:pt modelId="{5B8AECCD-2BDE-4A82-BDD0-FECC4ACA7EF6}">
      <dgm:prSet phldrT="[Texto]" custT="1"/>
      <dgm:spPr>
        <a:xfrm>
          <a:off x="2108352" y="2638487"/>
          <a:ext cx="2502044" cy="1131634"/>
        </a:xfrm>
        <a:solidFill>
          <a:srgbClr val="4472C4">
            <a:hueOff val="-7353344"/>
            <a:satOff val="-10228"/>
            <a:lumOff val="-3922"/>
            <a:alphaOff val="0"/>
          </a:srgbClr>
        </a:solidFill>
        <a:ln w="12700" cap="flat" cmpd="sng" algn="ctr">
          <a:solidFill>
            <a:sysClr val="window" lastClr="FFFFFF">
              <a:hueOff val="0"/>
              <a:satOff val="0"/>
              <a:lumOff val="0"/>
              <a:alphaOff val="0"/>
            </a:sysClr>
          </a:solidFill>
          <a:prstDash val="solid"/>
          <a:miter lim="800000"/>
        </a:ln>
        <a:effectLst/>
      </dgm:spPr>
      <dgm:t>
        <a:bodyPr/>
        <a:lstStyle/>
        <a:p>
          <a:endParaRPr lang="es-CO" sz="1100">
            <a:solidFill>
              <a:sysClr val="window" lastClr="FFFFFF"/>
            </a:solidFill>
            <a:latin typeface="Calibri" panose="020F0502020204030204"/>
            <a:ea typeface="+mn-ea"/>
            <a:cs typeface="+mn-cs"/>
          </a:endParaRPr>
        </a:p>
        <a:p>
          <a:r>
            <a:rPr lang="es-CO" sz="1100" b="1">
              <a:solidFill>
                <a:sysClr val="window" lastClr="FFFFFF"/>
              </a:solidFill>
              <a:latin typeface="Calibri" panose="020F0502020204030204"/>
              <a:ea typeface="+mn-ea"/>
              <a:cs typeface="+mn-cs"/>
            </a:rPr>
            <a:t>Propósito</a:t>
          </a:r>
        </a:p>
        <a:p>
          <a:r>
            <a:rPr lang="es-CO" sz="1100">
              <a:solidFill>
                <a:sysClr val="window" lastClr="FFFFFF"/>
              </a:solidFill>
              <a:latin typeface="Calibri" panose="020F0502020204030204"/>
              <a:ea typeface="+mn-ea"/>
              <a:cs typeface="+mn-cs"/>
            </a:rPr>
            <a:t>Red social en donde las personas puedan interactuar con mascotas</a:t>
          </a:r>
        </a:p>
      </dgm:t>
    </dgm:pt>
    <dgm:pt modelId="{2DDA12CB-CBA6-462E-B18F-C4FA806964B1}" type="parTrans" cxnId="{1ECAA4BA-B0AA-4F3C-81A8-DA4BC4015946}">
      <dgm:prSet/>
      <dgm:spPr/>
      <dgm:t>
        <a:bodyPr/>
        <a:lstStyle/>
        <a:p>
          <a:endParaRPr lang="es-CO" sz="1100"/>
        </a:p>
      </dgm:t>
    </dgm:pt>
    <dgm:pt modelId="{788651BA-7BF5-44DA-B82B-89EA07C8A169}" type="sibTrans" cxnId="{1ECAA4BA-B0AA-4F3C-81A8-DA4BC4015946}">
      <dgm:prSet/>
      <dgm:spPr/>
      <dgm:t>
        <a:bodyPr/>
        <a:lstStyle/>
        <a:p>
          <a:endParaRPr lang="es-CO" sz="1100"/>
        </a:p>
      </dgm:t>
    </dgm:pt>
    <dgm:pt modelId="{98778EF9-5695-4DDD-9794-034F63153532}" type="pres">
      <dgm:prSet presAssocID="{DDB3D1BB-DC64-4177-A54D-390FDF2BDE65}" presName="linearFlow" presStyleCnt="0">
        <dgm:presLayoutVars>
          <dgm:dir/>
          <dgm:resizeHandles val="exact"/>
        </dgm:presLayoutVars>
      </dgm:prSet>
      <dgm:spPr/>
    </dgm:pt>
    <dgm:pt modelId="{8FB8F8B3-E874-4BB9-B4B6-2E90A1D6169A}" type="pres">
      <dgm:prSet presAssocID="{2F35B9EA-FD7A-4DD2-8EFB-0D5FF9493F7E}" presName="comp" presStyleCnt="0"/>
      <dgm:spPr/>
    </dgm:pt>
    <dgm:pt modelId="{CB05DF0F-4C03-4C0A-A257-9BD4C207A3E4}" type="pres">
      <dgm:prSet presAssocID="{2F35B9EA-FD7A-4DD2-8EFB-0D5FF9493F7E}" presName="rect2" presStyleLbl="node1" presStyleIdx="0" presStyleCnt="3">
        <dgm:presLayoutVars>
          <dgm:bulletEnabled val="1"/>
        </dgm:presLayoutVars>
      </dgm:prSet>
      <dgm:spPr>
        <a:prstGeom prst="rect">
          <a:avLst/>
        </a:prstGeom>
      </dgm:spPr>
    </dgm:pt>
    <dgm:pt modelId="{82226EAE-CC61-4B50-BA49-65F7FC37001C}" type="pres">
      <dgm:prSet presAssocID="{2F35B9EA-FD7A-4DD2-8EFB-0D5FF9493F7E}" presName="rect1" presStyleLbl="lnNode1" presStyleIdx="0" presStyleCnt="3"/>
      <dgm:spPr>
        <a:xfrm>
          <a:off x="876002" y="1777"/>
          <a:ext cx="1120318" cy="1131634"/>
        </a:xfrm>
        <a:prstGeom prst="rect">
          <a:avLst/>
        </a:prstGeom>
        <a:blipFill rotWithShape="1">
          <a:blip xmlns:r="http://schemas.openxmlformats.org/officeDocument/2006/relationships" r:embed="rId1"/>
          <a:stretch>
            <a:fillRect/>
          </a:stretch>
        </a:blipFill>
        <a:ln w="3175" cap="flat" cmpd="sng" algn="ctr">
          <a:solidFill>
            <a:sysClr val="window" lastClr="FFFFFF">
              <a:hueOff val="0"/>
              <a:satOff val="0"/>
              <a:lumOff val="0"/>
              <a:alphaOff val="0"/>
            </a:sysClr>
          </a:solidFill>
          <a:prstDash val="solid"/>
          <a:miter lim="800000"/>
        </a:ln>
        <a:effectLst/>
      </dgm:spPr>
    </dgm:pt>
    <dgm:pt modelId="{87B8FF8B-23EE-4639-BDE0-C54B7D9336F4}" type="pres">
      <dgm:prSet presAssocID="{68E171A8-A81B-4A15-B57B-CF144007FAA3}" presName="sibTrans" presStyleCnt="0"/>
      <dgm:spPr/>
    </dgm:pt>
    <dgm:pt modelId="{FDF90F52-CBF2-45F6-A2F4-148399AE31E3}" type="pres">
      <dgm:prSet presAssocID="{C76EB009-841D-451A-9BFC-D3E4815297A9}" presName="comp" presStyleCnt="0"/>
      <dgm:spPr/>
    </dgm:pt>
    <dgm:pt modelId="{1D4490C9-45D5-4881-BFBF-5C9E4E4155B4}" type="pres">
      <dgm:prSet presAssocID="{C76EB009-841D-451A-9BFC-D3E4815297A9}" presName="rect2" presStyleLbl="node1" presStyleIdx="1" presStyleCnt="3">
        <dgm:presLayoutVars>
          <dgm:bulletEnabled val="1"/>
        </dgm:presLayoutVars>
      </dgm:prSet>
      <dgm:spPr>
        <a:prstGeom prst="rect">
          <a:avLst/>
        </a:prstGeom>
      </dgm:spPr>
    </dgm:pt>
    <dgm:pt modelId="{3E761D0C-FCBD-4155-8EDA-3841ACFC282C}" type="pres">
      <dgm:prSet presAssocID="{C76EB009-841D-451A-9BFC-D3E4815297A9}" presName="rect1" presStyleLbl="lnNode1" presStyleIdx="1" presStyleCnt="3" custScaleX="89744"/>
      <dgm:spPr>
        <a:xfrm>
          <a:off x="3490079" y="1320132"/>
          <a:ext cx="1120318" cy="1131634"/>
        </a:xfrm>
        <a:prstGeom prst="rect">
          <a:avLst/>
        </a:prstGeom>
        <a:blipFill rotWithShape="1">
          <a:blip xmlns:r="http://schemas.openxmlformats.org/officeDocument/2006/relationships" r:embed="rId2"/>
          <a:stretch>
            <a:fillRect/>
          </a:stretch>
        </a:blipFill>
        <a:ln w="12700" cap="flat" cmpd="sng" algn="ctr">
          <a:solidFill>
            <a:sysClr val="window" lastClr="FFFFFF">
              <a:hueOff val="0"/>
              <a:satOff val="0"/>
              <a:lumOff val="0"/>
              <a:alphaOff val="0"/>
            </a:sysClr>
          </a:solidFill>
          <a:prstDash val="solid"/>
          <a:miter lim="800000"/>
        </a:ln>
        <a:effectLst/>
      </dgm:spPr>
    </dgm:pt>
    <dgm:pt modelId="{33E62E33-3BC0-48D3-9BAD-DCE9F7884F65}" type="pres">
      <dgm:prSet presAssocID="{495459CB-2D33-4A95-825B-31B8148B5D9E}" presName="sibTrans" presStyleCnt="0"/>
      <dgm:spPr/>
    </dgm:pt>
    <dgm:pt modelId="{5BC56A1F-F1FC-478B-A61C-1D262862AFE5}" type="pres">
      <dgm:prSet presAssocID="{5B8AECCD-2BDE-4A82-BDD0-FECC4ACA7EF6}" presName="comp" presStyleCnt="0"/>
      <dgm:spPr/>
    </dgm:pt>
    <dgm:pt modelId="{6B3A91DD-BF7D-472C-B571-CA6E497C3676}" type="pres">
      <dgm:prSet presAssocID="{5B8AECCD-2BDE-4A82-BDD0-FECC4ACA7EF6}" presName="rect2" presStyleLbl="node1" presStyleIdx="2" presStyleCnt="3">
        <dgm:presLayoutVars>
          <dgm:bulletEnabled val="1"/>
        </dgm:presLayoutVars>
      </dgm:prSet>
      <dgm:spPr>
        <a:prstGeom prst="rect">
          <a:avLst/>
        </a:prstGeom>
      </dgm:spPr>
    </dgm:pt>
    <dgm:pt modelId="{6B61F589-CDCB-4497-B143-63BB105DC974}" type="pres">
      <dgm:prSet presAssocID="{5B8AECCD-2BDE-4A82-BDD0-FECC4ACA7EF6}" presName="rect1" presStyleLbl="lnNode1" presStyleIdx="2" presStyleCnt="3" custLinFactNeighborX="-1700" custLinFactNeighborY="2525"/>
      <dgm:spPr>
        <a:xfrm>
          <a:off x="876002" y="2638487"/>
          <a:ext cx="1120318" cy="1131634"/>
        </a:xfrm>
        <a:prstGeom prst="rect">
          <a:avLst/>
        </a:prstGeom>
        <a:blipFill rotWithShape="1">
          <a:blip xmlns:r="http://schemas.openxmlformats.org/officeDocument/2006/relationships" r:embed="rId3"/>
          <a:stretch>
            <a:fillRect/>
          </a:stretch>
        </a:blipFill>
        <a:ln w="12700" cap="flat" cmpd="sng" algn="ctr">
          <a:solidFill>
            <a:sysClr val="window" lastClr="FFFFFF">
              <a:hueOff val="0"/>
              <a:satOff val="0"/>
              <a:lumOff val="0"/>
              <a:alphaOff val="0"/>
            </a:sysClr>
          </a:solidFill>
          <a:prstDash val="solid"/>
          <a:miter lim="800000"/>
        </a:ln>
        <a:effectLst/>
      </dgm:spPr>
    </dgm:pt>
  </dgm:ptLst>
  <dgm:cxnLst>
    <dgm:cxn modelId="{861ABD91-8327-4B6B-BDC0-D27850B2DF99}" srcId="{DDB3D1BB-DC64-4177-A54D-390FDF2BDE65}" destId="{C76EB009-841D-451A-9BFC-D3E4815297A9}" srcOrd="1" destOrd="0" parTransId="{7665D6F9-8210-49B4-8F55-555377D7F97D}" sibTransId="{495459CB-2D33-4A95-825B-31B8148B5D9E}"/>
    <dgm:cxn modelId="{74D9A535-3B13-4FEF-8FBA-8B7BE280AB02}" type="presOf" srcId="{C76EB009-841D-451A-9BFC-D3E4815297A9}" destId="{1D4490C9-45D5-4881-BFBF-5C9E4E4155B4}" srcOrd="0" destOrd="0" presId="urn:microsoft.com/office/officeart/2008/layout/AlternatingPictureBlocks"/>
    <dgm:cxn modelId="{13AFB9B1-7744-47A6-9488-821317684EEF}" type="presOf" srcId="{2F35B9EA-FD7A-4DD2-8EFB-0D5FF9493F7E}" destId="{CB05DF0F-4C03-4C0A-A257-9BD4C207A3E4}" srcOrd="0" destOrd="0" presId="urn:microsoft.com/office/officeart/2008/layout/AlternatingPictureBlocks"/>
    <dgm:cxn modelId="{2B8DCF80-0C11-49E8-825B-F983A9837DAB}" type="presOf" srcId="{5B8AECCD-2BDE-4A82-BDD0-FECC4ACA7EF6}" destId="{6B3A91DD-BF7D-472C-B571-CA6E497C3676}" srcOrd="0" destOrd="0" presId="urn:microsoft.com/office/officeart/2008/layout/AlternatingPictureBlocks"/>
    <dgm:cxn modelId="{8C1B05B9-D558-44BB-A323-7A40E1A0E457}" srcId="{DDB3D1BB-DC64-4177-A54D-390FDF2BDE65}" destId="{2F35B9EA-FD7A-4DD2-8EFB-0D5FF9493F7E}" srcOrd="0" destOrd="0" parTransId="{FEB5D4D1-B7B1-49F3-B0C6-ADD04BC36F62}" sibTransId="{68E171A8-A81B-4A15-B57B-CF144007FAA3}"/>
    <dgm:cxn modelId="{25D1BAC7-F6BF-4571-92D9-9DF1E009B1B3}" type="presOf" srcId="{DDB3D1BB-DC64-4177-A54D-390FDF2BDE65}" destId="{98778EF9-5695-4DDD-9794-034F63153532}" srcOrd="0" destOrd="0" presId="urn:microsoft.com/office/officeart/2008/layout/AlternatingPictureBlocks"/>
    <dgm:cxn modelId="{1ECAA4BA-B0AA-4F3C-81A8-DA4BC4015946}" srcId="{DDB3D1BB-DC64-4177-A54D-390FDF2BDE65}" destId="{5B8AECCD-2BDE-4A82-BDD0-FECC4ACA7EF6}" srcOrd="2" destOrd="0" parTransId="{2DDA12CB-CBA6-462E-B18F-C4FA806964B1}" sibTransId="{788651BA-7BF5-44DA-B82B-89EA07C8A169}"/>
    <dgm:cxn modelId="{DF4ABFCF-66A0-49C7-B64B-956CA418D2C0}" type="presParOf" srcId="{98778EF9-5695-4DDD-9794-034F63153532}" destId="{8FB8F8B3-E874-4BB9-B4B6-2E90A1D6169A}" srcOrd="0" destOrd="0" presId="urn:microsoft.com/office/officeart/2008/layout/AlternatingPictureBlocks"/>
    <dgm:cxn modelId="{CEFD6290-BF3B-4BCA-9070-440BD98B1E3B}" type="presParOf" srcId="{8FB8F8B3-E874-4BB9-B4B6-2E90A1D6169A}" destId="{CB05DF0F-4C03-4C0A-A257-9BD4C207A3E4}" srcOrd="0" destOrd="0" presId="urn:microsoft.com/office/officeart/2008/layout/AlternatingPictureBlocks"/>
    <dgm:cxn modelId="{DB2F4293-62D1-4C07-8980-C43F9272ED1C}" type="presParOf" srcId="{8FB8F8B3-E874-4BB9-B4B6-2E90A1D6169A}" destId="{82226EAE-CC61-4B50-BA49-65F7FC37001C}" srcOrd="1" destOrd="0" presId="urn:microsoft.com/office/officeart/2008/layout/AlternatingPictureBlocks"/>
    <dgm:cxn modelId="{D19458BC-548D-48E0-8233-D8FC50AC795E}" type="presParOf" srcId="{98778EF9-5695-4DDD-9794-034F63153532}" destId="{87B8FF8B-23EE-4639-BDE0-C54B7D9336F4}" srcOrd="1" destOrd="0" presId="urn:microsoft.com/office/officeart/2008/layout/AlternatingPictureBlocks"/>
    <dgm:cxn modelId="{A566155A-B816-495B-8578-F1B2232C484B}" type="presParOf" srcId="{98778EF9-5695-4DDD-9794-034F63153532}" destId="{FDF90F52-CBF2-45F6-A2F4-148399AE31E3}" srcOrd="2" destOrd="0" presId="urn:microsoft.com/office/officeart/2008/layout/AlternatingPictureBlocks"/>
    <dgm:cxn modelId="{01F05B3A-97CF-4890-918D-9B1F65F7B575}" type="presParOf" srcId="{FDF90F52-CBF2-45F6-A2F4-148399AE31E3}" destId="{1D4490C9-45D5-4881-BFBF-5C9E4E4155B4}" srcOrd="0" destOrd="0" presId="urn:microsoft.com/office/officeart/2008/layout/AlternatingPictureBlocks"/>
    <dgm:cxn modelId="{9A90AE41-59A3-4454-AEEF-74B96FAC8AC1}" type="presParOf" srcId="{FDF90F52-CBF2-45F6-A2F4-148399AE31E3}" destId="{3E761D0C-FCBD-4155-8EDA-3841ACFC282C}" srcOrd="1" destOrd="0" presId="urn:microsoft.com/office/officeart/2008/layout/AlternatingPictureBlocks"/>
    <dgm:cxn modelId="{CA619992-559F-4278-ACC5-B978EF56657C}" type="presParOf" srcId="{98778EF9-5695-4DDD-9794-034F63153532}" destId="{33E62E33-3BC0-48D3-9BAD-DCE9F7884F65}" srcOrd="3" destOrd="0" presId="urn:microsoft.com/office/officeart/2008/layout/AlternatingPictureBlocks"/>
    <dgm:cxn modelId="{FC58B9B7-DD6D-4460-ACEE-A2A36B6C9022}" type="presParOf" srcId="{98778EF9-5695-4DDD-9794-034F63153532}" destId="{5BC56A1F-F1FC-478B-A61C-1D262862AFE5}" srcOrd="4" destOrd="0" presId="urn:microsoft.com/office/officeart/2008/layout/AlternatingPictureBlocks"/>
    <dgm:cxn modelId="{24C630EA-B6CF-41BE-B04E-AF61F4B07AD7}" type="presParOf" srcId="{5BC56A1F-F1FC-478B-A61C-1D262862AFE5}" destId="{6B3A91DD-BF7D-472C-B571-CA6E497C3676}" srcOrd="0" destOrd="0" presId="urn:microsoft.com/office/officeart/2008/layout/AlternatingPictureBlocks"/>
    <dgm:cxn modelId="{7C8CC6DA-382C-4CFA-96B3-4488CB0B7280}" type="presParOf" srcId="{5BC56A1F-F1FC-478B-A61C-1D262862AFE5}" destId="{6B61F589-CDCB-4497-B143-63BB105DC974}" srcOrd="1" destOrd="0" presId="urn:microsoft.com/office/officeart/2008/layout/AlternatingPictureBlocks"/>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6DD259C-7D3A-4E18-80DC-E151EF8D13EC}" type="doc">
      <dgm:prSet loTypeId="urn:microsoft.com/office/officeart/2005/8/layout/list1" loCatId="list" qsTypeId="urn:microsoft.com/office/officeart/2005/8/quickstyle/simple2" qsCatId="simple" csTypeId="urn:microsoft.com/office/officeart/2005/8/colors/colorful4" csCatId="colorful" phldr="1"/>
      <dgm:spPr/>
      <dgm:t>
        <a:bodyPr/>
        <a:lstStyle/>
        <a:p>
          <a:endParaRPr lang="es-CO"/>
        </a:p>
      </dgm:t>
    </dgm:pt>
    <dgm:pt modelId="{7A4A3066-DC01-4C37-97B2-D243FB81C167}">
      <dgm:prSet phldrT="[Texto]"/>
      <dgm:spPr/>
      <dgm:t>
        <a:bodyPr/>
        <a:lstStyle/>
        <a:p>
          <a:r>
            <a:rPr lang="es-CO"/>
            <a:t>Introducción</a:t>
          </a:r>
        </a:p>
      </dgm:t>
    </dgm:pt>
    <dgm:pt modelId="{15BE9606-53E5-4DE4-AA6E-B4359AB77710}" type="parTrans" cxnId="{BE0C9926-F78E-416D-BC74-35E25D9B53C1}">
      <dgm:prSet/>
      <dgm:spPr/>
      <dgm:t>
        <a:bodyPr/>
        <a:lstStyle/>
        <a:p>
          <a:endParaRPr lang="es-CO"/>
        </a:p>
      </dgm:t>
    </dgm:pt>
    <dgm:pt modelId="{3C6AF059-2C52-434B-9026-FA48F8023F44}" type="sibTrans" cxnId="{BE0C9926-F78E-416D-BC74-35E25D9B53C1}">
      <dgm:prSet/>
      <dgm:spPr/>
      <dgm:t>
        <a:bodyPr/>
        <a:lstStyle/>
        <a:p>
          <a:endParaRPr lang="es-CO"/>
        </a:p>
      </dgm:t>
    </dgm:pt>
    <dgm:pt modelId="{DE8854F7-D3FB-4544-A729-623C2A37FFDA}">
      <dgm:prSet phldrT="[Texto]"/>
      <dgm:spPr/>
      <dgm:t>
        <a:bodyPr/>
        <a:lstStyle/>
        <a:p>
          <a:r>
            <a:rPr lang="es-CO"/>
            <a:t>Descripción Global</a:t>
          </a:r>
        </a:p>
      </dgm:t>
    </dgm:pt>
    <dgm:pt modelId="{51E2ADCC-F587-45DE-A4DD-531316ADFAE3}" type="parTrans" cxnId="{A7DBC486-534B-4DDF-B333-1CE96AF2326D}">
      <dgm:prSet/>
      <dgm:spPr/>
      <dgm:t>
        <a:bodyPr/>
        <a:lstStyle/>
        <a:p>
          <a:endParaRPr lang="es-CO"/>
        </a:p>
      </dgm:t>
    </dgm:pt>
    <dgm:pt modelId="{1B745EAA-A93B-4134-91B3-659559773327}" type="sibTrans" cxnId="{A7DBC486-534B-4DDF-B333-1CE96AF2326D}">
      <dgm:prSet/>
      <dgm:spPr/>
      <dgm:t>
        <a:bodyPr/>
        <a:lstStyle/>
        <a:p>
          <a:endParaRPr lang="es-CO"/>
        </a:p>
      </dgm:t>
    </dgm:pt>
    <dgm:pt modelId="{A688691A-C816-425D-B18E-2E3CB3CC126F}">
      <dgm:prSet phldrT="[Texto]"/>
      <dgm:spPr/>
      <dgm:t>
        <a:bodyPr/>
        <a:lstStyle/>
        <a:p>
          <a:r>
            <a:rPr lang="es-CO"/>
            <a:t>Requerimientos Especificos</a:t>
          </a:r>
        </a:p>
      </dgm:t>
    </dgm:pt>
    <dgm:pt modelId="{5EE4F56A-7DE3-4247-A9D4-0CCF493AA1FA}" type="parTrans" cxnId="{36275378-C146-4E25-8FED-BD3C0F53F254}">
      <dgm:prSet/>
      <dgm:spPr/>
      <dgm:t>
        <a:bodyPr/>
        <a:lstStyle/>
        <a:p>
          <a:endParaRPr lang="es-CO"/>
        </a:p>
      </dgm:t>
    </dgm:pt>
    <dgm:pt modelId="{AD228B80-9C6F-44E4-85B9-AF6ECD4EC516}" type="sibTrans" cxnId="{36275378-C146-4E25-8FED-BD3C0F53F254}">
      <dgm:prSet/>
      <dgm:spPr/>
      <dgm:t>
        <a:bodyPr/>
        <a:lstStyle/>
        <a:p>
          <a:endParaRPr lang="es-CO"/>
        </a:p>
      </dgm:t>
    </dgm:pt>
    <dgm:pt modelId="{C7C31801-7A3F-4FE2-89F1-2FB63DF68ED8}">
      <dgm:prSet phldrT="[Texto]"/>
      <dgm:spPr/>
      <dgm:t>
        <a:bodyPr/>
        <a:lstStyle/>
        <a:p>
          <a:r>
            <a:rPr lang="es-CO"/>
            <a:t>Proceso de Ingeniería de Requerimientos</a:t>
          </a:r>
        </a:p>
      </dgm:t>
    </dgm:pt>
    <dgm:pt modelId="{FA97B013-979E-4600-A4EB-785A74D93AC9}" type="parTrans" cxnId="{9B3A5316-B611-4863-9B50-0F777A1ECF0B}">
      <dgm:prSet/>
      <dgm:spPr/>
      <dgm:t>
        <a:bodyPr/>
        <a:lstStyle/>
        <a:p>
          <a:endParaRPr lang="es-CO"/>
        </a:p>
      </dgm:t>
    </dgm:pt>
    <dgm:pt modelId="{DF392D9B-041D-4CFB-A875-680E586C8BF7}" type="sibTrans" cxnId="{9B3A5316-B611-4863-9B50-0F777A1ECF0B}">
      <dgm:prSet/>
      <dgm:spPr/>
      <dgm:t>
        <a:bodyPr/>
        <a:lstStyle/>
        <a:p>
          <a:endParaRPr lang="es-CO"/>
        </a:p>
      </dgm:t>
    </dgm:pt>
    <dgm:pt modelId="{ADEE3553-9E1E-482F-9F90-D5F266308698}">
      <dgm:prSet phldrT="[Texto]"/>
      <dgm:spPr/>
      <dgm:t>
        <a:bodyPr/>
        <a:lstStyle/>
        <a:p>
          <a:r>
            <a:rPr lang="es-CO"/>
            <a:t>Proceso de Verificacion</a:t>
          </a:r>
        </a:p>
      </dgm:t>
    </dgm:pt>
    <dgm:pt modelId="{643E029C-3ADC-4C5F-A7A6-DA304091D670}" type="parTrans" cxnId="{93C1E5C7-129F-4E53-9863-09E443D4C919}">
      <dgm:prSet/>
      <dgm:spPr/>
      <dgm:t>
        <a:bodyPr/>
        <a:lstStyle/>
        <a:p>
          <a:endParaRPr lang="es-CO"/>
        </a:p>
      </dgm:t>
    </dgm:pt>
    <dgm:pt modelId="{61CEE382-BF8A-43C4-8D8B-F5B5098FB7FF}" type="sibTrans" cxnId="{93C1E5C7-129F-4E53-9863-09E443D4C919}">
      <dgm:prSet/>
      <dgm:spPr/>
      <dgm:t>
        <a:bodyPr/>
        <a:lstStyle/>
        <a:p>
          <a:endParaRPr lang="es-CO"/>
        </a:p>
      </dgm:t>
    </dgm:pt>
    <dgm:pt modelId="{55213575-4E5F-49E1-B166-C708E2EF5D24}">
      <dgm:prSet phldrT="[Texto]"/>
      <dgm:spPr/>
      <dgm:t>
        <a:bodyPr/>
        <a:lstStyle/>
        <a:p>
          <a:r>
            <a:rPr lang="es-CO"/>
            <a:t>Incluye el propósito y el alcance que va a tener el proyecto. Adicionalmente menciona el vocabulario relevante que se va a utilizar a lo largo del documento.</a:t>
          </a:r>
        </a:p>
      </dgm:t>
    </dgm:pt>
    <dgm:pt modelId="{2FD55334-E199-4437-ABE1-9A174A899DDB}" type="parTrans" cxnId="{9EAA4CC0-A532-4CD1-B90D-84F87D0B3F5B}">
      <dgm:prSet/>
      <dgm:spPr/>
      <dgm:t>
        <a:bodyPr/>
        <a:lstStyle/>
        <a:p>
          <a:endParaRPr lang="es-CO"/>
        </a:p>
      </dgm:t>
    </dgm:pt>
    <dgm:pt modelId="{9B0E7A58-1F25-4EC2-8EE6-E9472BD87F10}" type="sibTrans" cxnId="{9EAA4CC0-A532-4CD1-B90D-84F87D0B3F5B}">
      <dgm:prSet/>
      <dgm:spPr/>
      <dgm:t>
        <a:bodyPr/>
        <a:lstStyle/>
        <a:p>
          <a:endParaRPr lang="es-CO"/>
        </a:p>
      </dgm:t>
    </dgm:pt>
    <dgm:pt modelId="{13F27D3E-7D34-4C03-A364-8757A1796528}">
      <dgm:prSet phldrT="[Texto]"/>
      <dgm:spPr/>
      <dgm:t>
        <a:bodyPr/>
        <a:lstStyle/>
        <a:p>
          <a:r>
            <a:rPr lang="es-CO"/>
            <a:t>Incluye la descripción del producto que se va a desarrollar, se definen las funciones que va a tener, las interfaces con las cuales va a interactuar, las restricciones que va a presentar el producto, el modelo del dominio y la distribución de los requerimientos a desarrollar.</a:t>
          </a:r>
        </a:p>
      </dgm:t>
    </dgm:pt>
    <dgm:pt modelId="{EE6C0305-C745-4176-A537-1CC2F8EC67D5}" type="parTrans" cxnId="{6C6447B8-74D8-4F19-B7F5-C2BF9883DADF}">
      <dgm:prSet/>
      <dgm:spPr/>
      <dgm:t>
        <a:bodyPr/>
        <a:lstStyle/>
        <a:p>
          <a:endParaRPr lang="es-CO"/>
        </a:p>
      </dgm:t>
    </dgm:pt>
    <dgm:pt modelId="{A23DF5E9-FF09-47EE-8C17-54B9915BA5B7}" type="sibTrans" cxnId="{6C6447B8-74D8-4F19-B7F5-C2BF9883DADF}">
      <dgm:prSet/>
      <dgm:spPr/>
      <dgm:t>
        <a:bodyPr/>
        <a:lstStyle/>
        <a:p>
          <a:endParaRPr lang="es-CO"/>
        </a:p>
      </dgm:t>
    </dgm:pt>
    <dgm:pt modelId="{5DC2E9B2-597B-4290-9CE5-FF8559BCFA88}">
      <dgm:prSet phldrT="[Texto]"/>
      <dgm:spPr/>
      <dgm:t>
        <a:bodyPr/>
        <a:lstStyle/>
        <a:p>
          <a:r>
            <a:rPr lang="es-CO"/>
            <a:t>Incluye las técnicas y métodos utilizados para la construcción del SRS. Es una sección complementaria a la realizada previamente en el SPMP, puesto que muestra como el control de cambios, la localización y trazabilidad de los requerimientos.</a:t>
          </a:r>
        </a:p>
      </dgm:t>
    </dgm:pt>
    <dgm:pt modelId="{13252E4D-062C-4761-9299-DDFB781B8387}" type="parTrans" cxnId="{225E0798-249C-45DE-A85C-2EEC74B3DA54}">
      <dgm:prSet/>
      <dgm:spPr/>
      <dgm:t>
        <a:bodyPr/>
        <a:lstStyle/>
        <a:p>
          <a:endParaRPr lang="es-CO"/>
        </a:p>
      </dgm:t>
    </dgm:pt>
    <dgm:pt modelId="{3604D8B4-2E46-4EF0-9306-CA8920985FE9}" type="sibTrans" cxnId="{225E0798-249C-45DE-A85C-2EEC74B3DA54}">
      <dgm:prSet/>
      <dgm:spPr/>
      <dgm:t>
        <a:bodyPr/>
        <a:lstStyle/>
        <a:p>
          <a:endParaRPr lang="es-CO"/>
        </a:p>
      </dgm:t>
    </dgm:pt>
    <dgm:pt modelId="{3E633C6E-3F83-4026-B783-CCD9EEC16C83}">
      <dgm:prSet phldrT="[Texto]"/>
      <dgm:spPr/>
      <dgm:t>
        <a:bodyPr/>
        <a:lstStyle/>
        <a:p>
          <a:r>
            <a:rPr lang="es-CO"/>
            <a:t>Se centra en el diseño y en la implementación de los que el cliente final desea y lo que los desarrolladores van a realizar.</a:t>
          </a:r>
        </a:p>
      </dgm:t>
    </dgm:pt>
    <dgm:pt modelId="{8D94AB6A-910A-4B1C-BDEE-14F829E7B8F8}" type="parTrans" cxnId="{75559AC4-A8F4-4CF8-A84F-31AD16E584F7}">
      <dgm:prSet/>
      <dgm:spPr/>
      <dgm:t>
        <a:bodyPr/>
        <a:lstStyle/>
        <a:p>
          <a:endParaRPr lang="es-CO"/>
        </a:p>
      </dgm:t>
    </dgm:pt>
    <dgm:pt modelId="{1C7F4141-A74D-437D-863A-156440DABA3C}" type="sibTrans" cxnId="{75559AC4-A8F4-4CF8-A84F-31AD16E584F7}">
      <dgm:prSet/>
      <dgm:spPr/>
      <dgm:t>
        <a:bodyPr/>
        <a:lstStyle/>
        <a:p>
          <a:endParaRPr lang="es-CO"/>
        </a:p>
      </dgm:t>
    </dgm:pt>
    <dgm:pt modelId="{CA3F6E7C-894D-48B6-AF9F-253D4572BFBB}">
      <dgm:prSet phldrT="[Texto]"/>
      <dgm:spPr/>
      <dgm:t>
        <a:bodyPr/>
        <a:lstStyle/>
        <a:p>
          <a:r>
            <a:rPr lang="es-CO"/>
            <a:t>Incluye los requerimientos, características  del proyecto  con las restricciones del diseño.</a:t>
          </a:r>
        </a:p>
      </dgm:t>
    </dgm:pt>
    <dgm:pt modelId="{12D31EE7-8556-4812-8593-C2DF0619B6D5}" type="parTrans" cxnId="{C01753FD-5C5C-45F7-8576-4FD9BBF6C5B6}">
      <dgm:prSet/>
      <dgm:spPr/>
      <dgm:t>
        <a:bodyPr/>
        <a:lstStyle/>
        <a:p>
          <a:endParaRPr lang="es-CO"/>
        </a:p>
      </dgm:t>
    </dgm:pt>
    <dgm:pt modelId="{07BEC67C-D80E-4593-8BAC-1BE6695E4209}" type="sibTrans" cxnId="{C01753FD-5C5C-45F7-8576-4FD9BBF6C5B6}">
      <dgm:prSet/>
      <dgm:spPr/>
      <dgm:t>
        <a:bodyPr/>
        <a:lstStyle/>
        <a:p>
          <a:endParaRPr lang="es-CO"/>
        </a:p>
      </dgm:t>
    </dgm:pt>
    <dgm:pt modelId="{764327AB-C32C-4779-9133-339DA48F696A}">
      <dgm:prSet phldrT="[Texto]"/>
      <dgm:spPr/>
      <dgm:t>
        <a:bodyPr/>
        <a:lstStyle/>
        <a:p>
          <a:r>
            <a:rPr lang="es-CO"/>
            <a:t>Muestra el proceso con el cual se valido y verificó los requerimientos descritos en la seccion 3.</a:t>
          </a:r>
        </a:p>
      </dgm:t>
    </dgm:pt>
    <dgm:pt modelId="{79CB8E2D-0564-45A6-AD2C-43D727F6B49F}" type="parTrans" cxnId="{EF32968B-65EF-4984-B8FC-AAD0EE0FAB4D}">
      <dgm:prSet/>
      <dgm:spPr/>
      <dgm:t>
        <a:bodyPr/>
        <a:lstStyle/>
        <a:p>
          <a:endParaRPr lang="es-CO"/>
        </a:p>
      </dgm:t>
    </dgm:pt>
    <dgm:pt modelId="{AEA90C7C-F37E-4E8B-88BC-B2E669F1F588}" type="sibTrans" cxnId="{EF32968B-65EF-4984-B8FC-AAD0EE0FAB4D}">
      <dgm:prSet/>
      <dgm:spPr/>
      <dgm:t>
        <a:bodyPr/>
        <a:lstStyle/>
        <a:p>
          <a:endParaRPr lang="es-CO"/>
        </a:p>
      </dgm:t>
    </dgm:pt>
    <dgm:pt modelId="{71D56489-41EA-4F42-B7BD-ADF3BDCC747F}">
      <dgm:prSet phldrT="[Texto]"/>
      <dgm:spPr/>
      <dgm:t>
        <a:bodyPr/>
        <a:lstStyle/>
        <a:p>
          <a:r>
            <a:rPr lang="es-CO"/>
            <a:t>Incluye los documentos adicionales que se requieren, se referencian y se adjuntan en el presente documento</a:t>
          </a:r>
        </a:p>
      </dgm:t>
    </dgm:pt>
    <dgm:pt modelId="{03832BBB-F38B-4FD0-BA30-3ED11C4ABC56}" type="parTrans" cxnId="{1823E359-0598-480F-A033-A5B6BB54A681}">
      <dgm:prSet/>
      <dgm:spPr/>
      <dgm:t>
        <a:bodyPr/>
        <a:lstStyle/>
        <a:p>
          <a:endParaRPr lang="es-CO"/>
        </a:p>
      </dgm:t>
    </dgm:pt>
    <dgm:pt modelId="{31E4DD58-F971-4F31-87F6-84302EAC99E6}" type="sibTrans" cxnId="{1823E359-0598-480F-A033-A5B6BB54A681}">
      <dgm:prSet/>
      <dgm:spPr/>
      <dgm:t>
        <a:bodyPr/>
        <a:lstStyle/>
        <a:p>
          <a:endParaRPr lang="es-CO"/>
        </a:p>
      </dgm:t>
    </dgm:pt>
    <dgm:pt modelId="{4EDC08EC-C844-4FB3-A61A-608BA5C7DFBB}">
      <dgm:prSet phldrT="[Texto]"/>
      <dgm:spPr/>
      <dgm:t>
        <a:bodyPr/>
        <a:lstStyle/>
        <a:p>
          <a:r>
            <a:rPr lang="es-CO"/>
            <a:t>Esta sección le sirve al lector para conocer el contenido del SRS y tener una idea de lo que va a encontrar al momento de ller el documento.</a:t>
          </a:r>
        </a:p>
      </dgm:t>
    </dgm:pt>
    <dgm:pt modelId="{5AB8542B-E823-4AE3-856F-7E5FDE7FFEEA}" type="parTrans" cxnId="{9739E98C-E97F-4542-9281-2A5EF03DF988}">
      <dgm:prSet/>
      <dgm:spPr/>
      <dgm:t>
        <a:bodyPr/>
        <a:lstStyle/>
        <a:p>
          <a:endParaRPr lang="es-CO"/>
        </a:p>
      </dgm:t>
    </dgm:pt>
    <dgm:pt modelId="{8DA8AECE-3145-4247-BAF4-BE9AB84D87EA}" type="sibTrans" cxnId="{9739E98C-E97F-4542-9281-2A5EF03DF988}">
      <dgm:prSet/>
      <dgm:spPr/>
      <dgm:t>
        <a:bodyPr/>
        <a:lstStyle/>
        <a:p>
          <a:endParaRPr lang="es-CO"/>
        </a:p>
      </dgm:t>
    </dgm:pt>
    <dgm:pt modelId="{2C23BF96-2818-43C4-AA3E-5B388721C704}">
      <dgm:prSet phldrT="[Texto]"/>
      <dgm:spPr/>
      <dgm:t>
        <a:bodyPr/>
        <a:lstStyle/>
        <a:p>
          <a:r>
            <a:rPr lang="es-CO"/>
            <a:t>Esta sección le sirve al cliente para conocer de manera genreral de que trata el proyecto.</a:t>
          </a:r>
        </a:p>
      </dgm:t>
    </dgm:pt>
    <dgm:pt modelId="{882C112F-F03A-4F92-9BFC-6B2B66018AC7}" type="parTrans" cxnId="{52BF3336-7E37-436E-939C-4BEAAB689CB2}">
      <dgm:prSet/>
      <dgm:spPr/>
      <dgm:t>
        <a:bodyPr/>
        <a:lstStyle/>
        <a:p>
          <a:endParaRPr lang="es-CO"/>
        </a:p>
      </dgm:t>
    </dgm:pt>
    <dgm:pt modelId="{C0BEB5D8-CFD8-413D-AFE7-C5B55A650DEE}" type="sibTrans" cxnId="{52BF3336-7E37-436E-939C-4BEAAB689CB2}">
      <dgm:prSet/>
      <dgm:spPr/>
      <dgm:t>
        <a:bodyPr/>
        <a:lstStyle/>
        <a:p>
          <a:endParaRPr lang="es-CO"/>
        </a:p>
      </dgm:t>
    </dgm:pt>
    <dgm:pt modelId="{7518B015-CC9D-449D-ADCA-0D55CAA41E75}">
      <dgm:prSet phldrT="[Texto]"/>
      <dgm:spPr/>
      <dgm:t>
        <a:bodyPr/>
        <a:lstStyle/>
        <a:p>
          <a:r>
            <a:rPr lang="es-CO"/>
            <a:t>Esta sección le sirve a RAWR para reconocer y saber que se quiere desarrollar y cómo, en cuanto a requerimientos.</a:t>
          </a:r>
        </a:p>
      </dgm:t>
    </dgm:pt>
    <dgm:pt modelId="{BCFC8093-0138-4580-B651-B1DCF87DA1A9}" type="parTrans" cxnId="{8ECF8DC5-3F6F-49FB-AE94-2F51F21E5867}">
      <dgm:prSet/>
      <dgm:spPr/>
      <dgm:t>
        <a:bodyPr/>
        <a:lstStyle/>
        <a:p>
          <a:endParaRPr lang="es-CO"/>
        </a:p>
      </dgm:t>
    </dgm:pt>
    <dgm:pt modelId="{24398C87-F249-45BC-9326-4F2FC39F4D64}" type="sibTrans" cxnId="{8ECF8DC5-3F6F-49FB-AE94-2F51F21E5867}">
      <dgm:prSet/>
      <dgm:spPr/>
      <dgm:t>
        <a:bodyPr/>
        <a:lstStyle/>
        <a:p>
          <a:endParaRPr lang="es-CO"/>
        </a:p>
      </dgm:t>
    </dgm:pt>
    <dgm:pt modelId="{786D0C80-9926-4637-AC26-DAF16B381AAD}">
      <dgm:prSet phldrT="[Texto]"/>
      <dgm:spPr/>
      <dgm:t>
        <a:bodyPr/>
        <a:lstStyle/>
        <a:p>
          <a:r>
            <a:rPr lang="es-CO"/>
            <a:t>Esta sección le sirve al equipo de desarrollo para conocer como se debe llevar a cabo el proceso de Ingeniería de los requerimientos.</a:t>
          </a:r>
        </a:p>
      </dgm:t>
    </dgm:pt>
    <dgm:pt modelId="{18E1955C-B804-4445-A606-ACB165A13314}" type="parTrans" cxnId="{12A9B207-9896-4C26-8F7B-3952CCC443CC}">
      <dgm:prSet/>
      <dgm:spPr/>
      <dgm:t>
        <a:bodyPr/>
        <a:lstStyle/>
        <a:p>
          <a:endParaRPr lang="es-CO"/>
        </a:p>
      </dgm:t>
    </dgm:pt>
    <dgm:pt modelId="{8EDD4944-5D85-47E5-9AA0-A2551E6214CF}" type="sibTrans" cxnId="{12A9B207-9896-4C26-8F7B-3952CCC443CC}">
      <dgm:prSet/>
      <dgm:spPr/>
      <dgm:t>
        <a:bodyPr/>
        <a:lstStyle/>
        <a:p>
          <a:endParaRPr lang="es-CO"/>
        </a:p>
      </dgm:t>
    </dgm:pt>
    <dgm:pt modelId="{E5B47373-F169-4003-AF8C-59EE9A8BF1EB}">
      <dgm:prSet phldrT="[Texto]"/>
      <dgm:spPr/>
      <dgm:t>
        <a:bodyPr/>
        <a:lstStyle/>
        <a:p>
          <a:r>
            <a:rPr lang="es-CO"/>
            <a:t>Esta sección le sirve al equipo de desarrollo y calidad, para conocer como se debe llevar a cabo el proceso de verificación de los requerimientos.</a:t>
          </a:r>
        </a:p>
      </dgm:t>
    </dgm:pt>
    <dgm:pt modelId="{7A254AC4-1C93-4667-B491-4684B7FD0AF2}" type="parTrans" cxnId="{F1E1DB79-8B07-4D37-B5D2-824927BA0CE3}">
      <dgm:prSet/>
      <dgm:spPr/>
      <dgm:t>
        <a:bodyPr/>
        <a:lstStyle/>
        <a:p>
          <a:endParaRPr lang="es-CO"/>
        </a:p>
      </dgm:t>
    </dgm:pt>
    <dgm:pt modelId="{EEAE19A5-B1C6-4ACC-8ADC-A412F671EC46}" type="sibTrans" cxnId="{F1E1DB79-8B07-4D37-B5D2-824927BA0CE3}">
      <dgm:prSet/>
      <dgm:spPr/>
      <dgm:t>
        <a:bodyPr/>
        <a:lstStyle/>
        <a:p>
          <a:endParaRPr lang="es-CO"/>
        </a:p>
      </dgm:t>
    </dgm:pt>
    <dgm:pt modelId="{41C0E92F-E59C-4A1B-808C-606AFECD6C3B}">
      <dgm:prSet phldrT="[Texto]"/>
      <dgm:spPr/>
      <dgm:t>
        <a:bodyPr/>
        <a:lstStyle/>
        <a:p>
          <a:r>
            <a:rPr lang="es-CO"/>
            <a:t>Anexos</a:t>
          </a:r>
        </a:p>
      </dgm:t>
    </dgm:pt>
    <dgm:pt modelId="{29236F91-7751-495F-8A34-0EC3D3BC0415}" type="sibTrans" cxnId="{BCC1ECC8-B679-4640-AD6B-2D002CEB07D1}">
      <dgm:prSet/>
      <dgm:spPr/>
      <dgm:t>
        <a:bodyPr/>
        <a:lstStyle/>
        <a:p>
          <a:endParaRPr lang="es-CO"/>
        </a:p>
      </dgm:t>
    </dgm:pt>
    <dgm:pt modelId="{33C47F39-1DBA-4107-B4EB-4386D41875C9}" type="parTrans" cxnId="{BCC1ECC8-B679-4640-AD6B-2D002CEB07D1}">
      <dgm:prSet/>
      <dgm:spPr/>
      <dgm:t>
        <a:bodyPr/>
        <a:lstStyle/>
        <a:p>
          <a:endParaRPr lang="es-CO"/>
        </a:p>
      </dgm:t>
    </dgm:pt>
    <dgm:pt modelId="{A37F1C49-90AC-47CA-A660-18984409720D}">
      <dgm:prSet phldrT="[Texto]"/>
      <dgm:spPr/>
      <dgm:t>
        <a:bodyPr/>
        <a:lstStyle/>
        <a:p>
          <a:r>
            <a:rPr lang="es-CO"/>
            <a:t>Esta sección le sirve al lector puesto que en ella se muestran y encuentran los archivos relacionados con el SRS.</a:t>
          </a:r>
        </a:p>
      </dgm:t>
    </dgm:pt>
    <dgm:pt modelId="{C6B381D6-D984-4B26-A877-A51ACEE13F9F}" type="parTrans" cxnId="{5CACF278-0131-4E00-B401-4CF845AAC946}">
      <dgm:prSet/>
      <dgm:spPr/>
      <dgm:t>
        <a:bodyPr/>
        <a:lstStyle/>
        <a:p>
          <a:endParaRPr lang="es-CO"/>
        </a:p>
      </dgm:t>
    </dgm:pt>
    <dgm:pt modelId="{D0F6F2D1-D9BF-44EF-93DB-E8D095BBB9A4}" type="sibTrans" cxnId="{5CACF278-0131-4E00-B401-4CF845AAC946}">
      <dgm:prSet/>
      <dgm:spPr/>
      <dgm:t>
        <a:bodyPr/>
        <a:lstStyle/>
        <a:p>
          <a:endParaRPr lang="es-CO"/>
        </a:p>
      </dgm:t>
    </dgm:pt>
    <dgm:pt modelId="{C5290F5F-72F1-4293-8E2D-C014D354807F}" type="pres">
      <dgm:prSet presAssocID="{36DD259C-7D3A-4E18-80DC-E151EF8D13EC}" presName="linear" presStyleCnt="0">
        <dgm:presLayoutVars>
          <dgm:dir/>
          <dgm:animLvl val="lvl"/>
          <dgm:resizeHandles val="exact"/>
        </dgm:presLayoutVars>
      </dgm:prSet>
      <dgm:spPr/>
    </dgm:pt>
    <dgm:pt modelId="{F2759DBE-FF3D-49C5-8560-F7058A422100}" type="pres">
      <dgm:prSet presAssocID="{7A4A3066-DC01-4C37-97B2-D243FB81C167}" presName="parentLin" presStyleCnt="0"/>
      <dgm:spPr/>
    </dgm:pt>
    <dgm:pt modelId="{E174887E-076C-48BA-ACA2-47257DA4C3AF}" type="pres">
      <dgm:prSet presAssocID="{7A4A3066-DC01-4C37-97B2-D243FB81C167}" presName="parentLeftMargin" presStyleLbl="node1" presStyleIdx="0" presStyleCnt="6"/>
      <dgm:spPr/>
    </dgm:pt>
    <dgm:pt modelId="{4853D1CE-6008-404B-A0E3-F41710C76900}" type="pres">
      <dgm:prSet presAssocID="{7A4A3066-DC01-4C37-97B2-D243FB81C167}" presName="parentText" presStyleLbl="node1" presStyleIdx="0" presStyleCnt="6">
        <dgm:presLayoutVars>
          <dgm:chMax val="0"/>
          <dgm:bulletEnabled val="1"/>
        </dgm:presLayoutVars>
      </dgm:prSet>
      <dgm:spPr/>
    </dgm:pt>
    <dgm:pt modelId="{8D7196F4-AF04-4A13-A3E7-6937DD141B3B}" type="pres">
      <dgm:prSet presAssocID="{7A4A3066-DC01-4C37-97B2-D243FB81C167}" presName="negativeSpace" presStyleCnt="0"/>
      <dgm:spPr/>
    </dgm:pt>
    <dgm:pt modelId="{A9F06E6C-501B-4CC6-B6DD-BA10936CBC33}" type="pres">
      <dgm:prSet presAssocID="{7A4A3066-DC01-4C37-97B2-D243FB81C167}" presName="childText" presStyleLbl="conFgAcc1" presStyleIdx="0" presStyleCnt="6">
        <dgm:presLayoutVars>
          <dgm:bulletEnabled val="1"/>
        </dgm:presLayoutVars>
      </dgm:prSet>
      <dgm:spPr/>
    </dgm:pt>
    <dgm:pt modelId="{06487129-4F85-4D3B-BC85-76E3224B574C}" type="pres">
      <dgm:prSet presAssocID="{3C6AF059-2C52-434B-9026-FA48F8023F44}" presName="spaceBetweenRectangles" presStyleCnt="0"/>
      <dgm:spPr/>
    </dgm:pt>
    <dgm:pt modelId="{49AAF255-E66A-4D4E-B5F0-86DF451F0A34}" type="pres">
      <dgm:prSet presAssocID="{DE8854F7-D3FB-4544-A729-623C2A37FFDA}" presName="parentLin" presStyleCnt="0"/>
      <dgm:spPr/>
    </dgm:pt>
    <dgm:pt modelId="{66CE9B96-682C-47DE-BC96-1C0A01C5751A}" type="pres">
      <dgm:prSet presAssocID="{DE8854F7-D3FB-4544-A729-623C2A37FFDA}" presName="parentLeftMargin" presStyleLbl="node1" presStyleIdx="0" presStyleCnt="6"/>
      <dgm:spPr/>
    </dgm:pt>
    <dgm:pt modelId="{2387059A-FF6B-4D51-8F0E-1C264689D959}" type="pres">
      <dgm:prSet presAssocID="{DE8854F7-D3FB-4544-A729-623C2A37FFDA}" presName="parentText" presStyleLbl="node1" presStyleIdx="1" presStyleCnt="6">
        <dgm:presLayoutVars>
          <dgm:chMax val="0"/>
          <dgm:bulletEnabled val="1"/>
        </dgm:presLayoutVars>
      </dgm:prSet>
      <dgm:spPr/>
    </dgm:pt>
    <dgm:pt modelId="{0D7746E4-DC65-4D0B-9E3B-6AC10E65E3D1}" type="pres">
      <dgm:prSet presAssocID="{DE8854F7-D3FB-4544-A729-623C2A37FFDA}" presName="negativeSpace" presStyleCnt="0"/>
      <dgm:spPr/>
    </dgm:pt>
    <dgm:pt modelId="{D6677D62-EB3C-4C20-B9CC-FF7D7A242493}" type="pres">
      <dgm:prSet presAssocID="{DE8854F7-D3FB-4544-A729-623C2A37FFDA}" presName="childText" presStyleLbl="conFgAcc1" presStyleIdx="1" presStyleCnt="6">
        <dgm:presLayoutVars>
          <dgm:bulletEnabled val="1"/>
        </dgm:presLayoutVars>
      </dgm:prSet>
      <dgm:spPr/>
    </dgm:pt>
    <dgm:pt modelId="{2146A423-4F14-403D-BF33-9FB67412A53E}" type="pres">
      <dgm:prSet presAssocID="{1B745EAA-A93B-4134-91B3-659559773327}" presName="spaceBetweenRectangles" presStyleCnt="0"/>
      <dgm:spPr/>
    </dgm:pt>
    <dgm:pt modelId="{8DBB04A6-612B-4DAD-916D-3C5BE2694F26}" type="pres">
      <dgm:prSet presAssocID="{A688691A-C816-425D-B18E-2E3CB3CC126F}" presName="parentLin" presStyleCnt="0"/>
      <dgm:spPr/>
    </dgm:pt>
    <dgm:pt modelId="{0A098CEC-AFF5-4FB3-A8AD-CEDE738F5353}" type="pres">
      <dgm:prSet presAssocID="{A688691A-C816-425D-B18E-2E3CB3CC126F}" presName="parentLeftMargin" presStyleLbl="node1" presStyleIdx="1" presStyleCnt="6"/>
      <dgm:spPr/>
    </dgm:pt>
    <dgm:pt modelId="{1673F6FF-935B-4779-9E4C-A619816F1F6C}" type="pres">
      <dgm:prSet presAssocID="{A688691A-C816-425D-B18E-2E3CB3CC126F}" presName="parentText" presStyleLbl="node1" presStyleIdx="2" presStyleCnt="6">
        <dgm:presLayoutVars>
          <dgm:chMax val="0"/>
          <dgm:bulletEnabled val="1"/>
        </dgm:presLayoutVars>
      </dgm:prSet>
      <dgm:spPr/>
    </dgm:pt>
    <dgm:pt modelId="{64352CDB-B56C-4E12-8DDF-F6FFA0DC52B5}" type="pres">
      <dgm:prSet presAssocID="{A688691A-C816-425D-B18E-2E3CB3CC126F}" presName="negativeSpace" presStyleCnt="0"/>
      <dgm:spPr/>
    </dgm:pt>
    <dgm:pt modelId="{2B338183-C68F-4D51-A789-F3B103519B2F}" type="pres">
      <dgm:prSet presAssocID="{A688691A-C816-425D-B18E-2E3CB3CC126F}" presName="childText" presStyleLbl="conFgAcc1" presStyleIdx="2" presStyleCnt="6">
        <dgm:presLayoutVars>
          <dgm:bulletEnabled val="1"/>
        </dgm:presLayoutVars>
      </dgm:prSet>
      <dgm:spPr/>
    </dgm:pt>
    <dgm:pt modelId="{93089880-F527-4EFA-BE7D-050C423F0174}" type="pres">
      <dgm:prSet presAssocID="{AD228B80-9C6F-44E4-85B9-AF6ECD4EC516}" presName="spaceBetweenRectangles" presStyleCnt="0"/>
      <dgm:spPr/>
    </dgm:pt>
    <dgm:pt modelId="{5A960CFD-331A-46D8-9C84-D99FE7A181BC}" type="pres">
      <dgm:prSet presAssocID="{C7C31801-7A3F-4FE2-89F1-2FB63DF68ED8}" presName="parentLin" presStyleCnt="0"/>
      <dgm:spPr/>
    </dgm:pt>
    <dgm:pt modelId="{26972873-0014-4AC3-8B18-EEEA7E9083D1}" type="pres">
      <dgm:prSet presAssocID="{C7C31801-7A3F-4FE2-89F1-2FB63DF68ED8}" presName="parentLeftMargin" presStyleLbl="node1" presStyleIdx="2" presStyleCnt="6"/>
      <dgm:spPr/>
    </dgm:pt>
    <dgm:pt modelId="{443976D1-D655-4161-B968-44C9DA77090E}" type="pres">
      <dgm:prSet presAssocID="{C7C31801-7A3F-4FE2-89F1-2FB63DF68ED8}" presName="parentText" presStyleLbl="node1" presStyleIdx="3" presStyleCnt="6">
        <dgm:presLayoutVars>
          <dgm:chMax val="0"/>
          <dgm:bulletEnabled val="1"/>
        </dgm:presLayoutVars>
      </dgm:prSet>
      <dgm:spPr/>
    </dgm:pt>
    <dgm:pt modelId="{8753853E-58BA-4D26-9AA9-0A8349A95DF7}" type="pres">
      <dgm:prSet presAssocID="{C7C31801-7A3F-4FE2-89F1-2FB63DF68ED8}" presName="negativeSpace" presStyleCnt="0"/>
      <dgm:spPr/>
    </dgm:pt>
    <dgm:pt modelId="{D46B83C1-983C-46D7-95B0-BF6ABD058AFE}" type="pres">
      <dgm:prSet presAssocID="{C7C31801-7A3F-4FE2-89F1-2FB63DF68ED8}" presName="childText" presStyleLbl="conFgAcc1" presStyleIdx="3" presStyleCnt="6">
        <dgm:presLayoutVars>
          <dgm:bulletEnabled val="1"/>
        </dgm:presLayoutVars>
      </dgm:prSet>
      <dgm:spPr/>
    </dgm:pt>
    <dgm:pt modelId="{B42ADB96-31D5-4D29-907F-E0D538AEA74F}" type="pres">
      <dgm:prSet presAssocID="{DF392D9B-041D-4CFB-A875-680E586C8BF7}" presName="spaceBetweenRectangles" presStyleCnt="0"/>
      <dgm:spPr/>
    </dgm:pt>
    <dgm:pt modelId="{233B94ED-A1C1-4D15-A541-C4A7D4D1594E}" type="pres">
      <dgm:prSet presAssocID="{ADEE3553-9E1E-482F-9F90-D5F266308698}" presName="parentLin" presStyleCnt="0"/>
      <dgm:spPr/>
    </dgm:pt>
    <dgm:pt modelId="{627E9A91-DDAA-4005-8048-CE54AF873488}" type="pres">
      <dgm:prSet presAssocID="{ADEE3553-9E1E-482F-9F90-D5F266308698}" presName="parentLeftMargin" presStyleLbl="node1" presStyleIdx="3" presStyleCnt="6"/>
      <dgm:spPr/>
    </dgm:pt>
    <dgm:pt modelId="{62C46E30-BA37-4284-A1F9-5156EFFAC0D7}" type="pres">
      <dgm:prSet presAssocID="{ADEE3553-9E1E-482F-9F90-D5F266308698}" presName="parentText" presStyleLbl="node1" presStyleIdx="4" presStyleCnt="6">
        <dgm:presLayoutVars>
          <dgm:chMax val="0"/>
          <dgm:bulletEnabled val="1"/>
        </dgm:presLayoutVars>
      </dgm:prSet>
      <dgm:spPr/>
    </dgm:pt>
    <dgm:pt modelId="{BEB1A03E-AE3D-4176-B5A4-0B3BDE6C6F89}" type="pres">
      <dgm:prSet presAssocID="{ADEE3553-9E1E-482F-9F90-D5F266308698}" presName="negativeSpace" presStyleCnt="0"/>
      <dgm:spPr/>
    </dgm:pt>
    <dgm:pt modelId="{7C53C61E-A8D0-455F-829A-50441FA21CBC}" type="pres">
      <dgm:prSet presAssocID="{ADEE3553-9E1E-482F-9F90-D5F266308698}" presName="childText" presStyleLbl="conFgAcc1" presStyleIdx="4" presStyleCnt="6">
        <dgm:presLayoutVars>
          <dgm:bulletEnabled val="1"/>
        </dgm:presLayoutVars>
      </dgm:prSet>
      <dgm:spPr/>
    </dgm:pt>
    <dgm:pt modelId="{3B55AF2E-B5F7-4B66-A369-844CFBCC0CA2}" type="pres">
      <dgm:prSet presAssocID="{61CEE382-BF8A-43C4-8D8B-F5B5098FB7FF}" presName="spaceBetweenRectangles" presStyleCnt="0"/>
      <dgm:spPr/>
    </dgm:pt>
    <dgm:pt modelId="{F32ECBDC-6D6C-436C-919E-8603EEC7B7EF}" type="pres">
      <dgm:prSet presAssocID="{41C0E92F-E59C-4A1B-808C-606AFECD6C3B}" presName="parentLin" presStyleCnt="0"/>
      <dgm:spPr/>
    </dgm:pt>
    <dgm:pt modelId="{78F300EE-CEC8-4C94-9145-5134BBCBFF28}" type="pres">
      <dgm:prSet presAssocID="{41C0E92F-E59C-4A1B-808C-606AFECD6C3B}" presName="parentLeftMargin" presStyleLbl="node1" presStyleIdx="4" presStyleCnt="6"/>
      <dgm:spPr/>
    </dgm:pt>
    <dgm:pt modelId="{3B39CE93-47C5-462B-A231-416451879C4C}" type="pres">
      <dgm:prSet presAssocID="{41C0E92F-E59C-4A1B-808C-606AFECD6C3B}" presName="parentText" presStyleLbl="node1" presStyleIdx="5" presStyleCnt="6">
        <dgm:presLayoutVars>
          <dgm:chMax val="0"/>
          <dgm:bulletEnabled val="1"/>
        </dgm:presLayoutVars>
      </dgm:prSet>
      <dgm:spPr/>
    </dgm:pt>
    <dgm:pt modelId="{FCD2FC86-157C-488C-BB06-A2B80F9A544B}" type="pres">
      <dgm:prSet presAssocID="{41C0E92F-E59C-4A1B-808C-606AFECD6C3B}" presName="negativeSpace" presStyleCnt="0"/>
      <dgm:spPr/>
    </dgm:pt>
    <dgm:pt modelId="{10D3EBDF-4D0B-4941-863E-D2CA0102A9D2}" type="pres">
      <dgm:prSet presAssocID="{41C0E92F-E59C-4A1B-808C-606AFECD6C3B}" presName="childText" presStyleLbl="conFgAcc1" presStyleIdx="5" presStyleCnt="6" custLinFactNeighborX="-522" custLinFactNeighborY="-6453">
        <dgm:presLayoutVars>
          <dgm:bulletEnabled val="1"/>
        </dgm:presLayoutVars>
      </dgm:prSet>
      <dgm:spPr/>
    </dgm:pt>
  </dgm:ptLst>
  <dgm:cxnLst>
    <dgm:cxn modelId="{52BF3336-7E37-436E-939C-4BEAAB689CB2}" srcId="{DE8854F7-D3FB-4544-A729-623C2A37FFDA}" destId="{2C23BF96-2818-43C4-AA3E-5B388721C704}" srcOrd="1" destOrd="0" parTransId="{882C112F-F03A-4F92-9BFC-6B2B66018AC7}" sibTransId="{C0BEB5D8-CFD8-413D-AFE7-C5B55A650DEE}"/>
    <dgm:cxn modelId="{C01753FD-5C5C-45F7-8576-4FD9BBF6C5B6}" srcId="{A688691A-C816-425D-B18E-2E3CB3CC126F}" destId="{CA3F6E7C-894D-48B6-AF9F-253D4572BFBB}" srcOrd="1" destOrd="0" parTransId="{12D31EE7-8556-4812-8593-C2DF0619B6D5}" sibTransId="{07BEC67C-D80E-4593-8BAC-1BE6695E4209}"/>
    <dgm:cxn modelId="{C19A622B-AB49-4ADC-820C-15957CACC964}" type="presOf" srcId="{DE8854F7-D3FB-4544-A729-623C2A37FFDA}" destId="{2387059A-FF6B-4D51-8F0E-1C264689D959}" srcOrd="1" destOrd="0" presId="urn:microsoft.com/office/officeart/2005/8/layout/list1"/>
    <dgm:cxn modelId="{0AB41BD2-584E-4F37-80BE-81B904BAF73F}" type="presOf" srcId="{A688691A-C816-425D-B18E-2E3CB3CC126F}" destId="{0A098CEC-AFF5-4FB3-A8AD-CEDE738F5353}" srcOrd="0" destOrd="0" presId="urn:microsoft.com/office/officeart/2005/8/layout/list1"/>
    <dgm:cxn modelId="{7895E38B-93F9-4928-A8DC-21B187629009}" type="presOf" srcId="{764327AB-C32C-4779-9133-339DA48F696A}" destId="{7C53C61E-A8D0-455F-829A-50441FA21CBC}" srcOrd="0" destOrd="0" presId="urn:microsoft.com/office/officeart/2005/8/layout/list1"/>
    <dgm:cxn modelId="{8ECF8DC5-3F6F-49FB-AE94-2F51F21E5867}" srcId="{A688691A-C816-425D-B18E-2E3CB3CC126F}" destId="{7518B015-CC9D-449D-ADCA-0D55CAA41E75}" srcOrd="2" destOrd="0" parTransId="{BCFC8093-0138-4580-B651-B1DCF87DA1A9}" sibTransId="{24398C87-F249-45BC-9326-4F2FC39F4D64}"/>
    <dgm:cxn modelId="{DD6C7E93-B8AC-4260-8023-413AFFC9C224}" type="presOf" srcId="{786D0C80-9926-4637-AC26-DAF16B381AAD}" destId="{D46B83C1-983C-46D7-95B0-BF6ABD058AFE}" srcOrd="0" destOrd="1" presId="urn:microsoft.com/office/officeart/2005/8/layout/list1"/>
    <dgm:cxn modelId="{9EAA4CC0-A532-4CD1-B90D-84F87D0B3F5B}" srcId="{7A4A3066-DC01-4C37-97B2-D243FB81C167}" destId="{55213575-4E5F-49E1-B166-C708E2EF5D24}" srcOrd="0" destOrd="0" parTransId="{2FD55334-E199-4437-ABE1-9A174A899DDB}" sibTransId="{9B0E7A58-1F25-4EC2-8EE6-E9472BD87F10}"/>
    <dgm:cxn modelId="{96429C1B-5A23-4963-AF44-CBDCCDC7B650}" type="presOf" srcId="{ADEE3553-9E1E-482F-9F90-D5F266308698}" destId="{62C46E30-BA37-4284-A1F9-5156EFFAC0D7}" srcOrd="1" destOrd="0" presId="urn:microsoft.com/office/officeart/2005/8/layout/list1"/>
    <dgm:cxn modelId="{7F44A1BE-EABB-4963-A057-44FC6B9374CF}" type="presOf" srcId="{C7C31801-7A3F-4FE2-89F1-2FB63DF68ED8}" destId="{443976D1-D655-4161-B968-44C9DA77090E}" srcOrd="1" destOrd="0" presId="urn:microsoft.com/office/officeart/2005/8/layout/list1"/>
    <dgm:cxn modelId="{33C0314E-646C-4C24-AF1B-81D2F5393336}" type="presOf" srcId="{A688691A-C816-425D-B18E-2E3CB3CC126F}" destId="{1673F6FF-935B-4779-9E4C-A619816F1F6C}" srcOrd="1" destOrd="0" presId="urn:microsoft.com/office/officeart/2005/8/layout/list1"/>
    <dgm:cxn modelId="{A7DBC486-534B-4DDF-B333-1CE96AF2326D}" srcId="{36DD259C-7D3A-4E18-80DC-E151EF8D13EC}" destId="{DE8854F7-D3FB-4544-A729-623C2A37FFDA}" srcOrd="1" destOrd="0" parTransId="{51E2ADCC-F587-45DE-A4DD-531316ADFAE3}" sibTransId="{1B745EAA-A93B-4134-91B3-659559773327}"/>
    <dgm:cxn modelId="{8D09629F-4902-4BF2-8029-28D6C0A850C2}" type="presOf" srcId="{55213575-4E5F-49E1-B166-C708E2EF5D24}" destId="{A9F06E6C-501B-4CC6-B6DD-BA10936CBC33}" srcOrd="0" destOrd="0" presId="urn:microsoft.com/office/officeart/2005/8/layout/list1"/>
    <dgm:cxn modelId="{BAF3377D-EC04-4FCC-A25F-74FBE1B38B23}" type="presOf" srcId="{4EDC08EC-C844-4FB3-A61A-608BA5C7DFBB}" destId="{A9F06E6C-501B-4CC6-B6DD-BA10936CBC33}" srcOrd="0" destOrd="1" presId="urn:microsoft.com/office/officeart/2005/8/layout/list1"/>
    <dgm:cxn modelId="{14273A2D-2399-4204-882F-44820A19D468}" type="presOf" srcId="{7A4A3066-DC01-4C37-97B2-D243FB81C167}" destId="{E174887E-076C-48BA-ACA2-47257DA4C3AF}" srcOrd="0" destOrd="0" presId="urn:microsoft.com/office/officeart/2005/8/layout/list1"/>
    <dgm:cxn modelId="{BE0C9926-F78E-416D-BC74-35E25D9B53C1}" srcId="{36DD259C-7D3A-4E18-80DC-E151EF8D13EC}" destId="{7A4A3066-DC01-4C37-97B2-D243FB81C167}" srcOrd="0" destOrd="0" parTransId="{15BE9606-53E5-4DE4-AA6E-B4359AB77710}" sibTransId="{3C6AF059-2C52-434B-9026-FA48F8023F44}"/>
    <dgm:cxn modelId="{682EFBBE-86A5-46A2-BA8B-D56453E2487D}" type="presOf" srcId="{E5B47373-F169-4003-AF8C-59EE9A8BF1EB}" destId="{7C53C61E-A8D0-455F-829A-50441FA21CBC}" srcOrd="0" destOrd="1" presId="urn:microsoft.com/office/officeart/2005/8/layout/list1"/>
    <dgm:cxn modelId="{BE80203A-B6DE-4E9C-A32D-F3211650C9D1}" type="presOf" srcId="{7518B015-CC9D-449D-ADCA-0D55CAA41E75}" destId="{2B338183-C68F-4D51-A789-F3B103519B2F}" srcOrd="0" destOrd="2" presId="urn:microsoft.com/office/officeart/2005/8/layout/list1"/>
    <dgm:cxn modelId="{12A9B207-9896-4C26-8F7B-3952CCC443CC}" srcId="{C7C31801-7A3F-4FE2-89F1-2FB63DF68ED8}" destId="{786D0C80-9926-4637-AC26-DAF16B381AAD}" srcOrd="1" destOrd="0" parTransId="{18E1955C-B804-4445-A606-ACB165A13314}" sibTransId="{8EDD4944-5D85-47E5-9AA0-A2551E6214CF}"/>
    <dgm:cxn modelId="{74ACB791-E91B-4E9D-95AD-FF653ED1A396}" type="presOf" srcId="{41C0E92F-E59C-4A1B-808C-606AFECD6C3B}" destId="{78F300EE-CEC8-4C94-9145-5134BBCBFF28}" srcOrd="0" destOrd="0" presId="urn:microsoft.com/office/officeart/2005/8/layout/list1"/>
    <dgm:cxn modelId="{671207B2-5E54-4C3F-989E-C5E19A43989C}" type="presOf" srcId="{41C0E92F-E59C-4A1B-808C-606AFECD6C3B}" destId="{3B39CE93-47C5-462B-A231-416451879C4C}" srcOrd="1" destOrd="0" presId="urn:microsoft.com/office/officeart/2005/8/layout/list1"/>
    <dgm:cxn modelId="{5CACF278-0131-4E00-B401-4CF845AAC946}" srcId="{41C0E92F-E59C-4A1B-808C-606AFECD6C3B}" destId="{A37F1C49-90AC-47CA-A660-18984409720D}" srcOrd="1" destOrd="0" parTransId="{C6B381D6-D984-4B26-A877-A51ACEE13F9F}" sibTransId="{D0F6F2D1-D9BF-44EF-93DB-E8D095BBB9A4}"/>
    <dgm:cxn modelId="{F1E1DB79-8B07-4D37-B5D2-824927BA0CE3}" srcId="{ADEE3553-9E1E-482F-9F90-D5F266308698}" destId="{E5B47373-F169-4003-AF8C-59EE9A8BF1EB}" srcOrd="1" destOrd="0" parTransId="{7A254AC4-1C93-4667-B491-4684B7FD0AF2}" sibTransId="{EEAE19A5-B1C6-4ACC-8ADC-A412F671EC46}"/>
    <dgm:cxn modelId="{9739E98C-E97F-4542-9281-2A5EF03DF988}" srcId="{7A4A3066-DC01-4C37-97B2-D243FB81C167}" destId="{4EDC08EC-C844-4FB3-A61A-608BA5C7DFBB}" srcOrd="1" destOrd="0" parTransId="{5AB8542B-E823-4AE3-856F-7E5FDE7FFEEA}" sibTransId="{8DA8AECE-3145-4247-BAF4-BE9AB84D87EA}"/>
    <dgm:cxn modelId="{6C6447B8-74D8-4F19-B7F5-C2BF9883DADF}" srcId="{DE8854F7-D3FB-4544-A729-623C2A37FFDA}" destId="{13F27D3E-7D34-4C03-A364-8757A1796528}" srcOrd="0" destOrd="0" parTransId="{EE6C0305-C745-4176-A537-1CC2F8EC67D5}" sibTransId="{A23DF5E9-FF09-47EE-8C17-54B9915BA5B7}"/>
    <dgm:cxn modelId="{BCC1ECC8-B679-4640-AD6B-2D002CEB07D1}" srcId="{36DD259C-7D3A-4E18-80DC-E151EF8D13EC}" destId="{41C0E92F-E59C-4A1B-808C-606AFECD6C3B}" srcOrd="5" destOrd="0" parTransId="{33C47F39-1DBA-4107-B4EB-4386D41875C9}" sibTransId="{29236F91-7751-495F-8A34-0EC3D3BC0415}"/>
    <dgm:cxn modelId="{913D8650-B480-479B-905D-BEA2E63D402F}" type="presOf" srcId="{13F27D3E-7D34-4C03-A364-8757A1796528}" destId="{D6677D62-EB3C-4C20-B9CC-FF7D7A242493}" srcOrd="0" destOrd="0" presId="urn:microsoft.com/office/officeart/2005/8/layout/list1"/>
    <dgm:cxn modelId="{982E96D0-3575-4063-AB38-9F3EA133DA2E}" type="presOf" srcId="{36DD259C-7D3A-4E18-80DC-E151EF8D13EC}" destId="{C5290F5F-72F1-4293-8E2D-C014D354807F}" srcOrd="0" destOrd="0" presId="urn:microsoft.com/office/officeart/2005/8/layout/list1"/>
    <dgm:cxn modelId="{8C374F29-3A5A-4DEC-9693-E35E0160FC4B}" type="presOf" srcId="{A37F1C49-90AC-47CA-A660-18984409720D}" destId="{10D3EBDF-4D0B-4941-863E-D2CA0102A9D2}" srcOrd="0" destOrd="1" presId="urn:microsoft.com/office/officeart/2005/8/layout/list1"/>
    <dgm:cxn modelId="{75559AC4-A8F4-4CF8-A84F-31AD16E584F7}" srcId="{A688691A-C816-425D-B18E-2E3CB3CC126F}" destId="{3E633C6E-3F83-4026-B783-CCD9EEC16C83}" srcOrd="0" destOrd="0" parTransId="{8D94AB6A-910A-4B1C-BDEE-14F829E7B8F8}" sibTransId="{1C7F4141-A74D-437D-863A-156440DABA3C}"/>
    <dgm:cxn modelId="{ED7C1121-0185-414C-9E2F-326C5C7316A3}" type="presOf" srcId="{ADEE3553-9E1E-482F-9F90-D5F266308698}" destId="{627E9A91-DDAA-4005-8048-CE54AF873488}" srcOrd="0" destOrd="0" presId="urn:microsoft.com/office/officeart/2005/8/layout/list1"/>
    <dgm:cxn modelId="{6702DB2C-8BE9-4E5E-9E13-005A9A2015C9}" type="presOf" srcId="{DE8854F7-D3FB-4544-A729-623C2A37FFDA}" destId="{66CE9B96-682C-47DE-BC96-1C0A01C5751A}" srcOrd="0" destOrd="0" presId="urn:microsoft.com/office/officeart/2005/8/layout/list1"/>
    <dgm:cxn modelId="{710741F9-712B-45F2-95FA-6761A7E2DE29}" type="presOf" srcId="{2C23BF96-2818-43C4-AA3E-5B388721C704}" destId="{D6677D62-EB3C-4C20-B9CC-FF7D7A242493}" srcOrd="0" destOrd="1" presId="urn:microsoft.com/office/officeart/2005/8/layout/list1"/>
    <dgm:cxn modelId="{9B3A5316-B611-4863-9B50-0F777A1ECF0B}" srcId="{36DD259C-7D3A-4E18-80DC-E151EF8D13EC}" destId="{C7C31801-7A3F-4FE2-89F1-2FB63DF68ED8}" srcOrd="3" destOrd="0" parTransId="{FA97B013-979E-4600-A4EB-785A74D93AC9}" sibTransId="{DF392D9B-041D-4CFB-A875-680E586C8BF7}"/>
    <dgm:cxn modelId="{EF32968B-65EF-4984-B8FC-AAD0EE0FAB4D}" srcId="{ADEE3553-9E1E-482F-9F90-D5F266308698}" destId="{764327AB-C32C-4779-9133-339DA48F696A}" srcOrd="0" destOrd="0" parTransId="{79CB8E2D-0564-45A6-AD2C-43D727F6B49F}" sibTransId="{AEA90C7C-F37E-4E8B-88BC-B2E669F1F588}"/>
    <dgm:cxn modelId="{76CA3C3C-0FF5-4B38-92C6-FD9D477C5F1D}" type="presOf" srcId="{C7C31801-7A3F-4FE2-89F1-2FB63DF68ED8}" destId="{26972873-0014-4AC3-8B18-EEEA7E9083D1}" srcOrd="0" destOrd="0" presId="urn:microsoft.com/office/officeart/2005/8/layout/list1"/>
    <dgm:cxn modelId="{C55A5B8F-D152-4CA8-94A5-D6984C444E0E}" type="presOf" srcId="{3E633C6E-3F83-4026-B783-CCD9EEC16C83}" destId="{2B338183-C68F-4D51-A789-F3B103519B2F}" srcOrd="0" destOrd="0" presId="urn:microsoft.com/office/officeart/2005/8/layout/list1"/>
    <dgm:cxn modelId="{FB3FF269-158D-4629-80C7-A7F77CA6EBEE}" type="presOf" srcId="{CA3F6E7C-894D-48B6-AF9F-253D4572BFBB}" destId="{2B338183-C68F-4D51-A789-F3B103519B2F}" srcOrd="0" destOrd="1" presId="urn:microsoft.com/office/officeart/2005/8/layout/list1"/>
    <dgm:cxn modelId="{1823E359-0598-480F-A033-A5B6BB54A681}" srcId="{41C0E92F-E59C-4A1B-808C-606AFECD6C3B}" destId="{71D56489-41EA-4F42-B7BD-ADF3BDCC747F}" srcOrd="0" destOrd="0" parTransId="{03832BBB-F38B-4FD0-BA30-3ED11C4ABC56}" sibTransId="{31E4DD58-F971-4F31-87F6-84302EAC99E6}"/>
    <dgm:cxn modelId="{225E0798-249C-45DE-A85C-2EEC74B3DA54}" srcId="{C7C31801-7A3F-4FE2-89F1-2FB63DF68ED8}" destId="{5DC2E9B2-597B-4290-9CE5-FF8559BCFA88}" srcOrd="0" destOrd="0" parTransId="{13252E4D-062C-4761-9299-DDFB781B8387}" sibTransId="{3604D8B4-2E46-4EF0-9306-CA8920985FE9}"/>
    <dgm:cxn modelId="{87FE825D-F6BB-48E4-91AB-FCA4873D095D}" type="presOf" srcId="{7A4A3066-DC01-4C37-97B2-D243FB81C167}" destId="{4853D1CE-6008-404B-A0E3-F41710C76900}" srcOrd="1" destOrd="0" presId="urn:microsoft.com/office/officeart/2005/8/layout/list1"/>
    <dgm:cxn modelId="{36275378-C146-4E25-8FED-BD3C0F53F254}" srcId="{36DD259C-7D3A-4E18-80DC-E151EF8D13EC}" destId="{A688691A-C816-425D-B18E-2E3CB3CC126F}" srcOrd="2" destOrd="0" parTransId="{5EE4F56A-7DE3-4247-A9D4-0CCF493AA1FA}" sibTransId="{AD228B80-9C6F-44E4-85B9-AF6ECD4EC516}"/>
    <dgm:cxn modelId="{46998A3E-DE07-47B0-8946-9A8F958914E2}" type="presOf" srcId="{5DC2E9B2-597B-4290-9CE5-FF8559BCFA88}" destId="{D46B83C1-983C-46D7-95B0-BF6ABD058AFE}" srcOrd="0" destOrd="0" presId="urn:microsoft.com/office/officeart/2005/8/layout/list1"/>
    <dgm:cxn modelId="{7102CC97-4A4B-40D6-9AD7-54B6649C4EEC}" type="presOf" srcId="{71D56489-41EA-4F42-B7BD-ADF3BDCC747F}" destId="{10D3EBDF-4D0B-4941-863E-D2CA0102A9D2}" srcOrd="0" destOrd="0" presId="urn:microsoft.com/office/officeart/2005/8/layout/list1"/>
    <dgm:cxn modelId="{93C1E5C7-129F-4E53-9863-09E443D4C919}" srcId="{36DD259C-7D3A-4E18-80DC-E151EF8D13EC}" destId="{ADEE3553-9E1E-482F-9F90-D5F266308698}" srcOrd="4" destOrd="0" parTransId="{643E029C-3ADC-4C5F-A7A6-DA304091D670}" sibTransId="{61CEE382-BF8A-43C4-8D8B-F5B5098FB7FF}"/>
    <dgm:cxn modelId="{27A0882A-99FC-4F27-9A8E-6BC9AB6FF699}" type="presParOf" srcId="{C5290F5F-72F1-4293-8E2D-C014D354807F}" destId="{F2759DBE-FF3D-49C5-8560-F7058A422100}" srcOrd="0" destOrd="0" presId="urn:microsoft.com/office/officeart/2005/8/layout/list1"/>
    <dgm:cxn modelId="{EB66E21D-C260-4C88-9C9F-BE8C221349F2}" type="presParOf" srcId="{F2759DBE-FF3D-49C5-8560-F7058A422100}" destId="{E174887E-076C-48BA-ACA2-47257DA4C3AF}" srcOrd="0" destOrd="0" presId="urn:microsoft.com/office/officeart/2005/8/layout/list1"/>
    <dgm:cxn modelId="{1CC3BAB8-0FD2-47E3-AEA9-783ABB25F7E6}" type="presParOf" srcId="{F2759DBE-FF3D-49C5-8560-F7058A422100}" destId="{4853D1CE-6008-404B-A0E3-F41710C76900}" srcOrd="1" destOrd="0" presId="urn:microsoft.com/office/officeart/2005/8/layout/list1"/>
    <dgm:cxn modelId="{3A2DBA99-31D7-49C3-A8F6-7C2AD86C9E3A}" type="presParOf" srcId="{C5290F5F-72F1-4293-8E2D-C014D354807F}" destId="{8D7196F4-AF04-4A13-A3E7-6937DD141B3B}" srcOrd="1" destOrd="0" presId="urn:microsoft.com/office/officeart/2005/8/layout/list1"/>
    <dgm:cxn modelId="{E922CF10-9087-48F8-BD94-D4AA36F6CEA9}" type="presParOf" srcId="{C5290F5F-72F1-4293-8E2D-C014D354807F}" destId="{A9F06E6C-501B-4CC6-B6DD-BA10936CBC33}" srcOrd="2" destOrd="0" presId="urn:microsoft.com/office/officeart/2005/8/layout/list1"/>
    <dgm:cxn modelId="{9871EF72-BBF0-4250-A75C-6A1F5D2346E4}" type="presParOf" srcId="{C5290F5F-72F1-4293-8E2D-C014D354807F}" destId="{06487129-4F85-4D3B-BC85-76E3224B574C}" srcOrd="3" destOrd="0" presId="urn:microsoft.com/office/officeart/2005/8/layout/list1"/>
    <dgm:cxn modelId="{DC431C20-9FBE-4612-B877-B0718A7B4B0D}" type="presParOf" srcId="{C5290F5F-72F1-4293-8E2D-C014D354807F}" destId="{49AAF255-E66A-4D4E-B5F0-86DF451F0A34}" srcOrd="4" destOrd="0" presId="urn:microsoft.com/office/officeart/2005/8/layout/list1"/>
    <dgm:cxn modelId="{B69CC024-D2C6-4C61-9E54-5C54F703BECF}" type="presParOf" srcId="{49AAF255-E66A-4D4E-B5F0-86DF451F0A34}" destId="{66CE9B96-682C-47DE-BC96-1C0A01C5751A}" srcOrd="0" destOrd="0" presId="urn:microsoft.com/office/officeart/2005/8/layout/list1"/>
    <dgm:cxn modelId="{50C7731B-3771-4200-A4A1-D137B41751AB}" type="presParOf" srcId="{49AAF255-E66A-4D4E-B5F0-86DF451F0A34}" destId="{2387059A-FF6B-4D51-8F0E-1C264689D959}" srcOrd="1" destOrd="0" presId="urn:microsoft.com/office/officeart/2005/8/layout/list1"/>
    <dgm:cxn modelId="{18D82C54-4706-46C1-B552-5A0D909FA95B}" type="presParOf" srcId="{C5290F5F-72F1-4293-8E2D-C014D354807F}" destId="{0D7746E4-DC65-4D0B-9E3B-6AC10E65E3D1}" srcOrd="5" destOrd="0" presId="urn:microsoft.com/office/officeart/2005/8/layout/list1"/>
    <dgm:cxn modelId="{D0949C0C-9C8E-4AF1-AF0B-263BE042F4B4}" type="presParOf" srcId="{C5290F5F-72F1-4293-8E2D-C014D354807F}" destId="{D6677D62-EB3C-4C20-B9CC-FF7D7A242493}" srcOrd="6" destOrd="0" presId="urn:microsoft.com/office/officeart/2005/8/layout/list1"/>
    <dgm:cxn modelId="{064A2B4B-04EE-4C76-8CC8-9CDA74595187}" type="presParOf" srcId="{C5290F5F-72F1-4293-8E2D-C014D354807F}" destId="{2146A423-4F14-403D-BF33-9FB67412A53E}" srcOrd="7" destOrd="0" presId="urn:microsoft.com/office/officeart/2005/8/layout/list1"/>
    <dgm:cxn modelId="{3306E84A-1F4F-4ED1-869B-620D424A9B07}" type="presParOf" srcId="{C5290F5F-72F1-4293-8E2D-C014D354807F}" destId="{8DBB04A6-612B-4DAD-916D-3C5BE2694F26}" srcOrd="8" destOrd="0" presId="urn:microsoft.com/office/officeart/2005/8/layout/list1"/>
    <dgm:cxn modelId="{5DF06DA7-A23C-41C2-909B-F677DA60688B}" type="presParOf" srcId="{8DBB04A6-612B-4DAD-916D-3C5BE2694F26}" destId="{0A098CEC-AFF5-4FB3-A8AD-CEDE738F5353}" srcOrd="0" destOrd="0" presId="urn:microsoft.com/office/officeart/2005/8/layout/list1"/>
    <dgm:cxn modelId="{1094480A-8C93-41DD-A121-953C4586505F}" type="presParOf" srcId="{8DBB04A6-612B-4DAD-916D-3C5BE2694F26}" destId="{1673F6FF-935B-4779-9E4C-A619816F1F6C}" srcOrd="1" destOrd="0" presId="urn:microsoft.com/office/officeart/2005/8/layout/list1"/>
    <dgm:cxn modelId="{EC13109D-576A-45D5-A791-48028102DB88}" type="presParOf" srcId="{C5290F5F-72F1-4293-8E2D-C014D354807F}" destId="{64352CDB-B56C-4E12-8DDF-F6FFA0DC52B5}" srcOrd="9" destOrd="0" presId="urn:microsoft.com/office/officeart/2005/8/layout/list1"/>
    <dgm:cxn modelId="{023EB658-4636-4B97-A44A-4567D03C2278}" type="presParOf" srcId="{C5290F5F-72F1-4293-8E2D-C014D354807F}" destId="{2B338183-C68F-4D51-A789-F3B103519B2F}" srcOrd="10" destOrd="0" presId="urn:microsoft.com/office/officeart/2005/8/layout/list1"/>
    <dgm:cxn modelId="{1B972ABA-81F6-4FDF-845D-8100DFD60EFD}" type="presParOf" srcId="{C5290F5F-72F1-4293-8E2D-C014D354807F}" destId="{93089880-F527-4EFA-BE7D-050C423F0174}" srcOrd="11" destOrd="0" presId="urn:microsoft.com/office/officeart/2005/8/layout/list1"/>
    <dgm:cxn modelId="{8D2AF348-B0C4-4BBE-B2A4-A7D34470D31D}" type="presParOf" srcId="{C5290F5F-72F1-4293-8E2D-C014D354807F}" destId="{5A960CFD-331A-46D8-9C84-D99FE7A181BC}" srcOrd="12" destOrd="0" presId="urn:microsoft.com/office/officeart/2005/8/layout/list1"/>
    <dgm:cxn modelId="{8EFD582E-9D81-4F5A-B8C0-7B2C45A1DC0A}" type="presParOf" srcId="{5A960CFD-331A-46D8-9C84-D99FE7A181BC}" destId="{26972873-0014-4AC3-8B18-EEEA7E9083D1}" srcOrd="0" destOrd="0" presId="urn:microsoft.com/office/officeart/2005/8/layout/list1"/>
    <dgm:cxn modelId="{ABBD76FC-317C-4D87-B49C-2373531A482C}" type="presParOf" srcId="{5A960CFD-331A-46D8-9C84-D99FE7A181BC}" destId="{443976D1-D655-4161-B968-44C9DA77090E}" srcOrd="1" destOrd="0" presId="urn:microsoft.com/office/officeart/2005/8/layout/list1"/>
    <dgm:cxn modelId="{5897D95E-E137-4B40-B426-02E802CD3A8B}" type="presParOf" srcId="{C5290F5F-72F1-4293-8E2D-C014D354807F}" destId="{8753853E-58BA-4D26-9AA9-0A8349A95DF7}" srcOrd="13" destOrd="0" presId="urn:microsoft.com/office/officeart/2005/8/layout/list1"/>
    <dgm:cxn modelId="{75BBFDF8-C9BB-483C-BF74-7548BBC1D66F}" type="presParOf" srcId="{C5290F5F-72F1-4293-8E2D-C014D354807F}" destId="{D46B83C1-983C-46D7-95B0-BF6ABD058AFE}" srcOrd="14" destOrd="0" presId="urn:microsoft.com/office/officeart/2005/8/layout/list1"/>
    <dgm:cxn modelId="{38409FB1-E7AC-4263-9359-0ADAC0960912}" type="presParOf" srcId="{C5290F5F-72F1-4293-8E2D-C014D354807F}" destId="{B42ADB96-31D5-4D29-907F-E0D538AEA74F}" srcOrd="15" destOrd="0" presId="urn:microsoft.com/office/officeart/2005/8/layout/list1"/>
    <dgm:cxn modelId="{AF81111E-0FB7-4786-96C3-A86A57075839}" type="presParOf" srcId="{C5290F5F-72F1-4293-8E2D-C014D354807F}" destId="{233B94ED-A1C1-4D15-A541-C4A7D4D1594E}" srcOrd="16" destOrd="0" presId="urn:microsoft.com/office/officeart/2005/8/layout/list1"/>
    <dgm:cxn modelId="{B09487DE-C487-4522-A8C1-964900373416}" type="presParOf" srcId="{233B94ED-A1C1-4D15-A541-C4A7D4D1594E}" destId="{627E9A91-DDAA-4005-8048-CE54AF873488}" srcOrd="0" destOrd="0" presId="urn:microsoft.com/office/officeart/2005/8/layout/list1"/>
    <dgm:cxn modelId="{0AD2CCB6-CBD6-4F14-A90D-B2B4F9EC00EB}" type="presParOf" srcId="{233B94ED-A1C1-4D15-A541-C4A7D4D1594E}" destId="{62C46E30-BA37-4284-A1F9-5156EFFAC0D7}" srcOrd="1" destOrd="0" presId="urn:microsoft.com/office/officeart/2005/8/layout/list1"/>
    <dgm:cxn modelId="{664C7E02-E2D0-47D6-8353-E756107A932E}" type="presParOf" srcId="{C5290F5F-72F1-4293-8E2D-C014D354807F}" destId="{BEB1A03E-AE3D-4176-B5A4-0B3BDE6C6F89}" srcOrd="17" destOrd="0" presId="urn:microsoft.com/office/officeart/2005/8/layout/list1"/>
    <dgm:cxn modelId="{821D3F0E-AD3A-4719-8240-714B8ABD2DDC}" type="presParOf" srcId="{C5290F5F-72F1-4293-8E2D-C014D354807F}" destId="{7C53C61E-A8D0-455F-829A-50441FA21CBC}" srcOrd="18" destOrd="0" presId="urn:microsoft.com/office/officeart/2005/8/layout/list1"/>
    <dgm:cxn modelId="{153FB2EE-5506-4C81-B018-95894F79DF1D}" type="presParOf" srcId="{C5290F5F-72F1-4293-8E2D-C014D354807F}" destId="{3B55AF2E-B5F7-4B66-A369-844CFBCC0CA2}" srcOrd="19" destOrd="0" presId="urn:microsoft.com/office/officeart/2005/8/layout/list1"/>
    <dgm:cxn modelId="{FFFA8B9A-F0FA-41E8-A7A0-46F34AB5B0D3}" type="presParOf" srcId="{C5290F5F-72F1-4293-8E2D-C014D354807F}" destId="{F32ECBDC-6D6C-436C-919E-8603EEC7B7EF}" srcOrd="20" destOrd="0" presId="urn:microsoft.com/office/officeart/2005/8/layout/list1"/>
    <dgm:cxn modelId="{D410F7E8-64EF-4FAC-BEDC-0DBC34BF1782}" type="presParOf" srcId="{F32ECBDC-6D6C-436C-919E-8603EEC7B7EF}" destId="{78F300EE-CEC8-4C94-9145-5134BBCBFF28}" srcOrd="0" destOrd="0" presId="urn:microsoft.com/office/officeart/2005/8/layout/list1"/>
    <dgm:cxn modelId="{F6C4EA98-8066-45F2-ADAF-9FF51D8C95F1}" type="presParOf" srcId="{F32ECBDC-6D6C-436C-919E-8603EEC7B7EF}" destId="{3B39CE93-47C5-462B-A231-416451879C4C}" srcOrd="1" destOrd="0" presId="urn:microsoft.com/office/officeart/2005/8/layout/list1"/>
    <dgm:cxn modelId="{07CDF47A-8154-4897-819B-F832F701EBA2}" type="presParOf" srcId="{C5290F5F-72F1-4293-8E2D-C014D354807F}" destId="{FCD2FC86-157C-488C-BB06-A2B80F9A544B}" srcOrd="21" destOrd="0" presId="urn:microsoft.com/office/officeart/2005/8/layout/list1"/>
    <dgm:cxn modelId="{0418AA88-4EED-4566-8F56-4A92BF6A86BE}" type="presParOf" srcId="{C5290F5F-72F1-4293-8E2D-C014D354807F}" destId="{10D3EBDF-4D0B-4941-863E-D2CA0102A9D2}" srcOrd="22" destOrd="0" presId="urn:microsoft.com/office/officeart/2005/8/layout/list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DD587349-7607-448D-B449-37ABA06FDD8B}" type="doc">
      <dgm:prSet loTypeId="urn:microsoft.com/office/officeart/2005/8/layout/hList1" loCatId="list" qsTypeId="urn:microsoft.com/office/officeart/2005/8/quickstyle/3d1" qsCatId="3D" csTypeId="urn:microsoft.com/office/officeart/2005/8/colors/colorful4" csCatId="colorful" phldr="1"/>
      <dgm:spPr/>
      <dgm:t>
        <a:bodyPr/>
        <a:lstStyle/>
        <a:p>
          <a:endParaRPr lang="es-ES"/>
        </a:p>
      </dgm:t>
    </dgm:pt>
    <dgm:pt modelId="{146F54E8-1799-45B9-A9F2-5528C5D31D70}">
      <dgm:prSet phldrT="[Texto]"/>
      <dgm:spPr/>
      <dgm:t>
        <a:bodyPr/>
        <a:lstStyle/>
        <a:p>
          <a:r>
            <a:rPr lang="es-ES" b="1" i="1"/>
            <a:t>Restricciones generales</a:t>
          </a:r>
          <a:endParaRPr lang="es-ES"/>
        </a:p>
      </dgm:t>
    </dgm:pt>
    <dgm:pt modelId="{704D41C8-FD72-4327-B073-75DCB01AD8E5}" type="parTrans" cxnId="{AF0AB7EB-D473-4F4B-838E-8F4A3739A519}">
      <dgm:prSet/>
      <dgm:spPr/>
      <dgm:t>
        <a:bodyPr/>
        <a:lstStyle/>
        <a:p>
          <a:endParaRPr lang="es-ES"/>
        </a:p>
      </dgm:t>
    </dgm:pt>
    <dgm:pt modelId="{D02A3AE9-04AB-42A7-8FFC-D59E38642E02}" type="sibTrans" cxnId="{AF0AB7EB-D473-4F4B-838E-8F4A3739A519}">
      <dgm:prSet/>
      <dgm:spPr/>
      <dgm:t>
        <a:bodyPr/>
        <a:lstStyle/>
        <a:p>
          <a:endParaRPr lang="es-ES"/>
        </a:p>
      </dgm:t>
    </dgm:pt>
    <dgm:pt modelId="{FEC1D1B4-AB50-4005-8903-1E29D633A903}">
      <dgm:prSet phldrT="[Texto]"/>
      <dgm:spPr/>
      <dgm:t>
        <a:bodyPr/>
        <a:lstStyle/>
        <a:p>
          <a:r>
            <a:rPr lang="es-ES" b="1" i="1"/>
            <a:t>Restricciones de software</a:t>
          </a:r>
          <a:endParaRPr lang="es-ES"/>
        </a:p>
      </dgm:t>
    </dgm:pt>
    <dgm:pt modelId="{5699E8E6-C521-4D8F-B3C8-3ED3932DF9E9}" type="parTrans" cxnId="{94E0EBDA-221B-493B-B061-F27129EC9D27}">
      <dgm:prSet/>
      <dgm:spPr/>
      <dgm:t>
        <a:bodyPr/>
        <a:lstStyle/>
        <a:p>
          <a:endParaRPr lang="es-ES"/>
        </a:p>
      </dgm:t>
    </dgm:pt>
    <dgm:pt modelId="{53EF1E9A-FA05-4CBA-B36F-15E1333CEDB9}" type="sibTrans" cxnId="{94E0EBDA-221B-493B-B061-F27129EC9D27}">
      <dgm:prSet/>
      <dgm:spPr/>
      <dgm:t>
        <a:bodyPr/>
        <a:lstStyle/>
        <a:p>
          <a:endParaRPr lang="es-ES"/>
        </a:p>
      </dgm:t>
    </dgm:pt>
    <dgm:pt modelId="{6B0D9279-71DA-4833-A634-41F54D3FB00C}">
      <dgm:prSet phldrT="[Texto]"/>
      <dgm:spPr/>
      <dgm:t>
        <a:bodyPr/>
        <a:lstStyle/>
        <a:p>
          <a:r>
            <a:rPr lang="es-ES"/>
            <a:t>Se puede iniciar sesión creando usuario o por una cuenta de Facebook unicamente, por medio de HTTP.</a:t>
          </a:r>
        </a:p>
      </dgm:t>
    </dgm:pt>
    <dgm:pt modelId="{8473C72C-444F-42FF-A894-3C51847A18F0}" type="parTrans" cxnId="{B8F35E47-1951-4274-9BD1-2F26B6DB9BEF}">
      <dgm:prSet/>
      <dgm:spPr/>
      <dgm:t>
        <a:bodyPr/>
        <a:lstStyle/>
        <a:p>
          <a:endParaRPr lang="es-ES"/>
        </a:p>
      </dgm:t>
    </dgm:pt>
    <dgm:pt modelId="{408BB51E-FC46-41D1-80FC-A2043BB4FA27}" type="sibTrans" cxnId="{B8F35E47-1951-4274-9BD1-2F26B6DB9BEF}">
      <dgm:prSet/>
      <dgm:spPr/>
      <dgm:t>
        <a:bodyPr/>
        <a:lstStyle/>
        <a:p>
          <a:endParaRPr lang="es-ES"/>
        </a:p>
      </dgm:t>
    </dgm:pt>
    <dgm:pt modelId="{EA7C198C-8459-4F7D-89CD-D9EE3414C0DE}">
      <dgm:prSet phldrT="[Texto]"/>
      <dgm:spPr/>
      <dgm:t>
        <a:bodyPr/>
        <a:lstStyle/>
        <a:p>
          <a:r>
            <a:rPr lang="es-ES"/>
            <a:t>Si el servidor falla el moderador tiene que volverlo a montar por medio de Linux.</a:t>
          </a:r>
        </a:p>
      </dgm:t>
    </dgm:pt>
    <dgm:pt modelId="{44C594F8-7206-40F9-95B4-885CACC1A423}" type="parTrans" cxnId="{43F95DC2-DC17-4DD9-AC02-74CCC560D460}">
      <dgm:prSet/>
      <dgm:spPr/>
      <dgm:t>
        <a:bodyPr/>
        <a:lstStyle/>
        <a:p>
          <a:endParaRPr lang="es-CO"/>
        </a:p>
      </dgm:t>
    </dgm:pt>
    <dgm:pt modelId="{FA857864-C967-4F39-967B-D3CE1B46AA7E}" type="sibTrans" cxnId="{43F95DC2-DC17-4DD9-AC02-74CCC560D460}">
      <dgm:prSet/>
      <dgm:spPr/>
      <dgm:t>
        <a:bodyPr/>
        <a:lstStyle/>
        <a:p>
          <a:endParaRPr lang="es-CO"/>
        </a:p>
      </dgm:t>
    </dgm:pt>
    <dgm:pt modelId="{1FF3E348-929C-4151-8E92-3E6468A243E5}">
      <dgm:prSet phldrT="[Texto]"/>
      <dgm:spPr/>
      <dgm:t>
        <a:bodyPr/>
        <a:lstStyle/>
        <a:p>
          <a:r>
            <a:rPr lang="es-ES"/>
            <a:t>Si el usuario pierde conexión a internet debe iniciar sesión nuevamente.</a:t>
          </a:r>
        </a:p>
      </dgm:t>
    </dgm:pt>
    <dgm:pt modelId="{F3C5408C-0935-4FC6-B902-A07689EDB458}" type="parTrans" cxnId="{5E48CBAC-CA45-4844-B51E-7235FAA23312}">
      <dgm:prSet/>
      <dgm:spPr/>
      <dgm:t>
        <a:bodyPr/>
        <a:lstStyle/>
        <a:p>
          <a:endParaRPr lang="es-CO"/>
        </a:p>
      </dgm:t>
    </dgm:pt>
    <dgm:pt modelId="{3871EC6A-3388-4B2A-8451-7F3439651A2F}" type="sibTrans" cxnId="{5E48CBAC-CA45-4844-B51E-7235FAA23312}">
      <dgm:prSet/>
      <dgm:spPr/>
      <dgm:t>
        <a:bodyPr/>
        <a:lstStyle/>
        <a:p>
          <a:endParaRPr lang="es-CO"/>
        </a:p>
      </dgm:t>
    </dgm:pt>
    <dgm:pt modelId="{B2ED953F-7614-40BE-8721-BE93E08EA9DE}">
      <dgm:prSet phldrT="[Texto]"/>
      <dgm:spPr/>
      <dgm:t>
        <a:bodyPr/>
        <a:lstStyle/>
        <a:p>
          <a:r>
            <a:rPr lang="es-ES"/>
            <a:t>MySQL es un sistema manejador de base de datos</a:t>
          </a:r>
        </a:p>
      </dgm:t>
    </dgm:pt>
    <dgm:pt modelId="{5350C31E-AB89-489F-9185-2D86FF8A5C66}" type="sibTrans" cxnId="{59D38B96-8654-44F1-A25B-99AD42A70B05}">
      <dgm:prSet/>
      <dgm:spPr/>
      <dgm:t>
        <a:bodyPr/>
        <a:lstStyle/>
        <a:p>
          <a:endParaRPr lang="es-CO"/>
        </a:p>
      </dgm:t>
    </dgm:pt>
    <dgm:pt modelId="{E567FCDF-36E3-4B86-AB02-0245D7C05D61}" type="parTrans" cxnId="{59D38B96-8654-44F1-A25B-99AD42A70B05}">
      <dgm:prSet/>
      <dgm:spPr/>
      <dgm:t>
        <a:bodyPr/>
        <a:lstStyle/>
        <a:p>
          <a:endParaRPr lang="es-CO"/>
        </a:p>
      </dgm:t>
    </dgm:pt>
    <dgm:pt modelId="{956F5464-7B71-487F-ABDE-7F31F14C22DA}">
      <dgm:prSet phldrT="[Texto]"/>
      <dgm:spPr/>
      <dgm:t>
        <a:bodyPr/>
        <a:lstStyle/>
        <a:p>
          <a:r>
            <a:rPr lang="es-ES" i="1"/>
            <a:t>Como por ejemplo, las licencias del software, alguna maquina virtual, algún API, los lenguajes de programación utilizados</a:t>
          </a:r>
          <a:endParaRPr lang="es-ES"/>
        </a:p>
      </dgm:t>
    </dgm:pt>
    <dgm:pt modelId="{158F25E1-F35D-4A3F-B5AD-CD77FBFBB8DE}" type="sibTrans" cxnId="{13283E52-4BCB-4CF4-9785-51E0094D5206}">
      <dgm:prSet/>
      <dgm:spPr/>
      <dgm:t>
        <a:bodyPr/>
        <a:lstStyle/>
        <a:p>
          <a:endParaRPr lang="es-ES"/>
        </a:p>
      </dgm:t>
    </dgm:pt>
    <dgm:pt modelId="{A555D60B-AE4D-43C9-89BB-666DD5EF1D95}" type="parTrans" cxnId="{13283E52-4BCB-4CF4-9785-51E0094D5206}">
      <dgm:prSet/>
      <dgm:spPr/>
      <dgm:t>
        <a:bodyPr/>
        <a:lstStyle/>
        <a:p>
          <a:endParaRPr lang="es-ES"/>
        </a:p>
      </dgm:t>
    </dgm:pt>
    <dgm:pt modelId="{2FE1A2D1-1EC6-4928-8D1B-6C21FD3D9E74}">
      <dgm:prSet phldrT="[Texto]"/>
      <dgm:spPr/>
      <dgm:t>
        <a:bodyPr/>
        <a:lstStyle/>
        <a:p>
          <a:r>
            <a:rPr lang="es-ES"/>
            <a:t>Android es un sistema operativo movil en el cual debe correr RAWR.</a:t>
          </a:r>
        </a:p>
      </dgm:t>
    </dgm:pt>
    <dgm:pt modelId="{1AE88084-B10C-484A-87A2-D65CF54E1B77}" type="parTrans" cxnId="{70D0CF60-0DC9-4C8A-857F-AC55A888E651}">
      <dgm:prSet/>
      <dgm:spPr/>
      <dgm:t>
        <a:bodyPr/>
        <a:lstStyle/>
        <a:p>
          <a:endParaRPr lang="es-CO"/>
        </a:p>
      </dgm:t>
    </dgm:pt>
    <dgm:pt modelId="{74DC0B17-209E-4B08-A273-EBFE71D11467}" type="sibTrans" cxnId="{70D0CF60-0DC9-4C8A-857F-AC55A888E651}">
      <dgm:prSet/>
      <dgm:spPr/>
      <dgm:t>
        <a:bodyPr/>
        <a:lstStyle/>
        <a:p>
          <a:endParaRPr lang="es-CO"/>
        </a:p>
      </dgm:t>
    </dgm:pt>
    <dgm:pt modelId="{C541DC5B-F566-4A91-A8A9-4759ABB5A05B}">
      <dgm:prSet phldrT="[Texto]"/>
      <dgm:spPr/>
      <dgm:t>
        <a:bodyPr/>
        <a:lstStyle/>
        <a:p>
          <a:r>
            <a:rPr lang="es-ES"/>
            <a:t>Mysqli es un libreria en php que se concecta con la base de datos.</a:t>
          </a:r>
        </a:p>
      </dgm:t>
    </dgm:pt>
    <dgm:pt modelId="{DDCF4E4A-C3A4-4B82-BACC-AB9FBEB357B0}" type="parTrans" cxnId="{015C0A55-4189-4F87-8B9C-DC2FD65E3C96}">
      <dgm:prSet/>
      <dgm:spPr/>
      <dgm:t>
        <a:bodyPr/>
        <a:lstStyle/>
        <a:p>
          <a:endParaRPr lang="es-CO"/>
        </a:p>
      </dgm:t>
    </dgm:pt>
    <dgm:pt modelId="{74B49CFA-EE7F-48A5-B5CF-6BAC7CF24E3B}" type="sibTrans" cxnId="{015C0A55-4189-4F87-8B9C-DC2FD65E3C96}">
      <dgm:prSet/>
      <dgm:spPr/>
      <dgm:t>
        <a:bodyPr/>
        <a:lstStyle/>
        <a:p>
          <a:endParaRPr lang="es-CO"/>
        </a:p>
      </dgm:t>
    </dgm:pt>
    <dgm:pt modelId="{77A90DC2-FBB2-4173-A2E2-7E958482DE69}">
      <dgm:prSet phldrT="[Texto]"/>
      <dgm:spPr/>
      <dgm:t>
        <a:bodyPr/>
        <a:lstStyle/>
        <a:p>
          <a:r>
            <a:rPr lang="es-ES"/>
            <a:t>PhpMyAdmin es un manejador de base de datos por interfaz grafica.</a:t>
          </a:r>
        </a:p>
      </dgm:t>
    </dgm:pt>
    <dgm:pt modelId="{DA51FE19-03C6-4819-A498-5FEAAA968DBC}" type="parTrans" cxnId="{D565ABDC-9698-4209-8167-96D2589C7E83}">
      <dgm:prSet/>
      <dgm:spPr/>
      <dgm:t>
        <a:bodyPr/>
        <a:lstStyle/>
        <a:p>
          <a:endParaRPr lang="es-CO"/>
        </a:p>
      </dgm:t>
    </dgm:pt>
    <dgm:pt modelId="{5BA4BEEA-AA56-4AD5-B683-CCECAAEDBB88}" type="sibTrans" cxnId="{D565ABDC-9698-4209-8167-96D2589C7E83}">
      <dgm:prSet/>
      <dgm:spPr/>
      <dgm:t>
        <a:bodyPr/>
        <a:lstStyle/>
        <a:p>
          <a:endParaRPr lang="es-CO"/>
        </a:p>
      </dgm:t>
    </dgm:pt>
    <dgm:pt modelId="{3310389F-FE72-4CCF-9BDB-4019F2C14C9F}">
      <dgm:prSet phldrT="[Texto]"/>
      <dgm:spPr/>
      <dgm:t>
        <a:bodyPr/>
        <a:lstStyle/>
        <a:p>
          <a:r>
            <a:rPr lang="es-ES"/>
            <a:t>Apache es el servidor para el protocolo HTTP</a:t>
          </a:r>
        </a:p>
      </dgm:t>
    </dgm:pt>
    <dgm:pt modelId="{CCA48631-6EEC-4BD5-B54C-14AC5C34DBDE}" type="parTrans" cxnId="{53A33CC9-8C10-400A-BB1A-C02B57C9E599}">
      <dgm:prSet/>
      <dgm:spPr/>
      <dgm:t>
        <a:bodyPr/>
        <a:lstStyle/>
        <a:p>
          <a:endParaRPr lang="es-CO"/>
        </a:p>
      </dgm:t>
    </dgm:pt>
    <dgm:pt modelId="{C66D33AD-72C0-4D79-B718-65DEE0C7173E}" type="sibTrans" cxnId="{53A33CC9-8C10-400A-BB1A-C02B57C9E599}">
      <dgm:prSet/>
      <dgm:spPr/>
      <dgm:t>
        <a:bodyPr/>
        <a:lstStyle/>
        <a:p>
          <a:endParaRPr lang="es-CO"/>
        </a:p>
      </dgm:t>
    </dgm:pt>
    <dgm:pt modelId="{4CC82F62-B5D4-4BFC-BF18-B3A5FCD03ABA}">
      <dgm:prSet phldrT="[Texto]"/>
      <dgm:spPr/>
      <dgm:t>
        <a:bodyPr/>
        <a:lstStyle/>
        <a:p>
          <a:r>
            <a:rPr lang="es-ES"/>
            <a:t>Ubuntu es un sistema operativo en el cual se va a manejar los procesos del servidor.</a:t>
          </a:r>
        </a:p>
      </dgm:t>
    </dgm:pt>
    <dgm:pt modelId="{F189BE2B-6178-412A-A2BB-944D63A6CF2F}" type="parTrans" cxnId="{05EA42FC-57CD-4C4B-84E3-4727C8B336E5}">
      <dgm:prSet/>
      <dgm:spPr/>
      <dgm:t>
        <a:bodyPr/>
        <a:lstStyle/>
        <a:p>
          <a:endParaRPr lang="es-CO"/>
        </a:p>
      </dgm:t>
    </dgm:pt>
    <dgm:pt modelId="{037188BE-5200-45D9-A6D7-E4C2B9FEF219}" type="sibTrans" cxnId="{05EA42FC-57CD-4C4B-84E3-4727C8B336E5}">
      <dgm:prSet/>
      <dgm:spPr/>
      <dgm:t>
        <a:bodyPr/>
        <a:lstStyle/>
        <a:p>
          <a:endParaRPr lang="es-CO"/>
        </a:p>
      </dgm:t>
    </dgm:pt>
    <dgm:pt modelId="{4FDEF4B6-362A-415B-9BA6-7451E608E9E8}">
      <dgm:prSet phldrT="[Texto]"/>
      <dgm:spPr/>
      <dgm:t>
        <a:bodyPr/>
        <a:lstStyle/>
        <a:p>
          <a:r>
            <a:rPr lang="es-ES"/>
            <a:t>El equipo de desarrollo del software es el establecido desde el inicio del semestre.</a:t>
          </a:r>
        </a:p>
      </dgm:t>
    </dgm:pt>
    <dgm:pt modelId="{C1CD4441-492C-4B50-8D96-798DD89AB55A}" type="parTrans" cxnId="{219D60D3-EA1F-4546-8038-59D62BF62284}">
      <dgm:prSet/>
      <dgm:spPr/>
      <dgm:t>
        <a:bodyPr/>
        <a:lstStyle/>
        <a:p>
          <a:endParaRPr lang="es-CO"/>
        </a:p>
      </dgm:t>
    </dgm:pt>
    <dgm:pt modelId="{EFAC2176-3F8B-4434-BF05-19840D126552}" type="sibTrans" cxnId="{219D60D3-EA1F-4546-8038-59D62BF62284}">
      <dgm:prSet/>
      <dgm:spPr/>
      <dgm:t>
        <a:bodyPr/>
        <a:lstStyle/>
        <a:p>
          <a:endParaRPr lang="es-CO"/>
        </a:p>
      </dgm:t>
    </dgm:pt>
    <dgm:pt modelId="{3C485A55-F174-4F8D-BE87-11C2C1D609C8}">
      <dgm:prSet phldrT="[Texto]"/>
      <dgm:spPr/>
      <dgm:t>
        <a:bodyPr/>
        <a:lstStyle/>
        <a:p>
          <a:r>
            <a:rPr lang="es-ES"/>
            <a:t>No se debe superar el presupuesto establecido en el SPMP.</a:t>
          </a:r>
        </a:p>
      </dgm:t>
    </dgm:pt>
    <dgm:pt modelId="{B7C579F7-B273-40F6-8B3D-7A71538B9168}" type="parTrans" cxnId="{CA595CFB-7401-42B8-A2AB-EE031E3003F4}">
      <dgm:prSet/>
      <dgm:spPr/>
      <dgm:t>
        <a:bodyPr/>
        <a:lstStyle/>
        <a:p>
          <a:endParaRPr lang="es-CO"/>
        </a:p>
      </dgm:t>
    </dgm:pt>
    <dgm:pt modelId="{AC5C96B4-88F5-4A85-BB62-0F5C2B3C5C86}" type="sibTrans" cxnId="{CA595CFB-7401-42B8-A2AB-EE031E3003F4}">
      <dgm:prSet/>
      <dgm:spPr/>
      <dgm:t>
        <a:bodyPr/>
        <a:lstStyle/>
        <a:p>
          <a:endParaRPr lang="es-CO"/>
        </a:p>
      </dgm:t>
    </dgm:pt>
    <dgm:pt modelId="{84042BDB-D590-4928-8035-EA7E46E6F3A9}">
      <dgm:prSet phldrT="[Texto]"/>
      <dgm:spPr/>
      <dgm:t>
        <a:bodyPr/>
        <a:lstStyle/>
        <a:p>
          <a:r>
            <a:rPr lang="es-ES"/>
            <a:t>Servidor LAMP con RAM: 512Mb</a:t>
          </a:r>
        </a:p>
      </dgm:t>
    </dgm:pt>
    <dgm:pt modelId="{883B3E99-9885-4B89-BA2F-AE8470E1601F}">
      <dgm:prSet phldrT="[Texto]"/>
      <dgm:spPr/>
      <dgm:t>
        <a:bodyPr/>
        <a:lstStyle/>
        <a:p>
          <a:r>
            <a:rPr lang="es-ES" i="1"/>
            <a:t>Nexus 4 con procesador QuadcoreQualcommSnapdragon S4 Pro con 1.5 GHz </a:t>
          </a:r>
          <a:r>
            <a:rPr lang="es-CO"/>
            <a:t>con posibilidades de conectividad 3G y Wi-Fi (802.11 a/b/g/n).</a:t>
          </a:r>
          <a:endParaRPr lang="es-ES"/>
        </a:p>
      </dgm:t>
    </dgm:pt>
    <dgm:pt modelId="{B75BC82C-775E-492B-892B-B91828AC49B2}">
      <dgm:prSet phldrT="[Texto]"/>
      <dgm:spPr/>
      <dgm:t>
        <a:bodyPr/>
        <a:lstStyle/>
        <a:p>
          <a:r>
            <a:rPr lang="es-ES" b="1" i="1"/>
            <a:t>Restricciones de hardware</a:t>
          </a:r>
          <a:endParaRPr lang="es-ES"/>
        </a:p>
      </dgm:t>
    </dgm:pt>
    <dgm:pt modelId="{D910582E-8577-4988-BDAA-6867F8F50A0F}" type="sibTrans" cxnId="{9F06997E-CAD0-43C2-9ABB-D8B8BA5B6039}">
      <dgm:prSet/>
      <dgm:spPr/>
      <dgm:t>
        <a:bodyPr/>
        <a:lstStyle/>
        <a:p>
          <a:endParaRPr lang="es-ES"/>
        </a:p>
      </dgm:t>
    </dgm:pt>
    <dgm:pt modelId="{DE898C55-7AC6-4522-A456-52B86D1531E0}" type="parTrans" cxnId="{9F06997E-CAD0-43C2-9ABB-D8B8BA5B6039}">
      <dgm:prSet/>
      <dgm:spPr/>
      <dgm:t>
        <a:bodyPr/>
        <a:lstStyle/>
        <a:p>
          <a:endParaRPr lang="es-ES"/>
        </a:p>
      </dgm:t>
    </dgm:pt>
    <dgm:pt modelId="{447EE2B4-AFF6-4D28-A6D5-5798A95488C3}" type="sibTrans" cxnId="{22DD14C2-687F-4940-A5E1-01499F61D773}">
      <dgm:prSet/>
      <dgm:spPr/>
      <dgm:t>
        <a:bodyPr/>
        <a:lstStyle/>
        <a:p>
          <a:endParaRPr lang="es-CO"/>
        </a:p>
      </dgm:t>
    </dgm:pt>
    <dgm:pt modelId="{2B523DED-0BC8-4196-9976-0A0A8C713B56}" type="parTrans" cxnId="{22DD14C2-687F-4940-A5E1-01499F61D773}">
      <dgm:prSet/>
      <dgm:spPr/>
      <dgm:t>
        <a:bodyPr/>
        <a:lstStyle/>
        <a:p>
          <a:endParaRPr lang="es-CO"/>
        </a:p>
      </dgm:t>
    </dgm:pt>
    <dgm:pt modelId="{285A49AE-7C74-41B3-AB9B-5B6061481859}" type="sibTrans" cxnId="{E7D30147-8221-49D4-89CA-7C4B78C19325}">
      <dgm:prSet/>
      <dgm:spPr/>
      <dgm:t>
        <a:bodyPr/>
        <a:lstStyle/>
        <a:p>
          <a:endParaRPr lang="es-ES"/>
        </a:p>
      </dgm:t>
    </dgm:pt>
    <dgm:pt modelId="{1B61F36D-917F-4978-88F0-852470DEEF79}" type="parTrans" cxnId="{E7D30147-8221-49D4-89CA-7C4B78C19325}">
      <dgm:prSet/>
      <dgm:spPr/>
      <dgm:t>
        <a:bodyPr/>
        <a:lstStyle/>
        <a:p>
          <a:endParaRPr lang="es-ES"/>
        </a:p>
      </dgm:t>
    </dgm:pt>
    <dgm:pt modelId="{07F8794E-A671-495B-873F-D069573355C6}">
      <dgm:prSet phldrT="[Texto]"/>
      <dgm:spPr/>
      <dgm:t>
        <a:bodyPr/>
        <a:lstStyle/>
        <a:p>
          <a:r>
            <a:rPr lang="es-ES"/>
            <a:t>RAWR será desarrolado con una arquitectura tipo cliente-servidor.</a:t>
          </a:r>
        </a:p>
      </dgm:t>
    </dgm:pt>
    <dgm:pt modelId="{A8D0F6BD-6606-44B2-9BF4-44A8321C2CEC}" type="parTrans" cxnId="{431B8813-CFAF-4215-A315-67CE2EFFA968}">
      <dgm:prSet/>
      <dgm:spPr/>
      <dgm:t>
        <a:bodyPr/>
        <a:lstStyle/>
        <a:p>
          <a:endParaRPr lang="es-CO"/>
        </a:p>
      </dgm:t>
    </dgm:pt>
    <dgm:pt modelId="{C8C08F9C-5A62-48B4-A0D2-B9159A24540D}" type="sibTrans" cxnId="{431B8813-CFAF-4215-A315-67CE2EFFA968}">
      <dgm:prSet/>
      <dgm:spPr/>
      <dgm:t>
        <a:bodyPr/>
        <a:lstStyle/>
        <a:p>
          <a:endParaRPr lang="es-CO"/>
        </a:p>
      </dgm:t>
    </dgm:pt>
    <dgm:pt modelId="{FD3C8AFC-0240-450B-9509-28A7420A21AF}" type="pres">
      <dgm:prSet presAssocID="{DD587349-7607-448D-B449-37ABA06FDD8B}" presName="Name0" presStyleCnt="0">
        <dgm:presLayoutVars>
          <dgm:dir/>
          <dgm:animLvl val="lvl"/>
          <dgm:resizeHandles val="exact"/>
        </dgm:presLayoutVars>
      </dgm:prSet>
      <dgm:spPr/>
    </dgm:pt>
    <dgm:pt modelId="{84C37101-282F-4421-8A14-81203E054FFE}" type="pres">
      <dgm:prSet presAssocID="{146F54E8-1799-45B9-A9F2-5528C5D31D70}" presName="composite" presStyleCnt="0"/>
      <dgm:spPr/>
    </dgm:pt>
    <dgm:pt modelId="{5412762B-44D9-405F-9678-AD73C78F26A7}" type="pres">
      <dgm:prSet presAssocID="{146F54E8-1799-45B9-A9F2-5528C5D31D70}" presName="parTx" presStyleLbl="alignNode1" presStyleIdx="0" presStyleCnt="3">
        <dgm:presLayoutVars>
          <dgm:chMax val="0"/>
          <dgm:chPref val="0"/>
          <dgm:bulletEnabled val="1"/>
        </dgm:presLayoutVars>
      </dgm:prSet>
      <dgm:spPr/>
    </dgm:pt>
    <dgm:pt modelId="{7A26C8BC-2E75-430B-B1F6-C5121212D839}" type="pres">
      <dgm:prSet presAssocID="{146F54E8-1799-45B9-A9F2-5528C5D31D70}" presName="desTx" presStyleLbl="alignAccFollowNode1" presStyleIdx="0" presStyleCnt="3">
        <dgm:presLayoutVars>
          <dgm:bulletEnabled val="1"/>
        </dgm:presLayoutVars>
      </dgm:prSet>
      <dgm:spPr/>
    </dgm:pt>
    <dgm:pt modelId="{52C34B9C-5B9F-4B54-A196-E4FFECC202E6}" type="pres">
      <dgm:prSet presAssocID="{D02A3AE9-04AB-42A7-8FFC-D59E38642E02}" presName="space" presStyleCnt="0"/>
      <dgm:spPr/>
    </dgm:pt>
    <dgm:pt modelId="{0716E1A1-6254-4AA1-990A-1AD5A08039DF}" type="pres">
      <dgm:prSet presAssocID="{FEC1D1B4-AB50-4005-8903-1E29D633A903}" presName="composite" presStyleCnt="0"/>
      <dgm:spPr/>
    </dgm:pt>
    <dgm:pt modelId="{4C22F846-29CC-4F21-BD6B-34EEA578F258}" type="pres">
      <dgm:prSet presAssocID="{FEC1D1B4-AB50-4005-8903-1E29D633A903}" presName="parTx" presStyleLbl="alignNode1" presStyleIdx="1" presStyleCnt="3">
        <dgm:presLayoutVars>
          <dgm:chMax val="0"/>
          <dgm:chPref val="0"/>
          <dgm:bulletEnabled val="1"/>
        </dgm:presLayoutVars>
      </dgm:prSet>
      <dgm:spPr/>
    </dgm:pt>
    <dgm:pt modelId="{D23BD762-463D-40B7-B218-C05AAB204501}" type="pres">
      <dgm:prSet presAssocID="{FEC1D1B4-AB50-4005-8903-1E29D633A903}" presName="desTx" presStyleLbl="alignAccFollowNode1" presStyleIdx="1" presStyleCnt="3">
        <dgm:presLayoutVars>
          <dgm:bulletEnabled val="1"/>
        </dgm:presLayoutVars>
      </dgm:prSet>
      <dgm:spPr/>
    </dgm:pt>
    <dgm:pt modelId="{AF202D6D-D207-496C-B343-A9ABA3745812}" type="pres">
      <dgm:prSet presAssocID="{53EF1E9A-FA05-4CBA-B36F-15E1333CEDB9}" presName="space" presStyleCnt="0"/>
      <dgm:spPr/>
    </dgm:pt>
    <dgm:pt modelId="{D0877919-615C-4C3E-B4F6-AC65EC51C1CB}" type="pres">
      <dgm:prSet presAssocID="{B75BC82C-775E-492B-892B-B91828AC49B2}" presName="composite" presStyleCnt="0"/>
      <dgm:spPr/>
    </dgm:pt>
    <dgm:pt modelId="{82CB8DC2-8333-495F-A382-790DE47177A1}" type="pres">
      <dgm:prSet presAssocID="{B75BC82C-775E-492B-892B-B91828AC49B2}" presName="parTx" presStyleLbl="alignNode1" presStyleIdx="2" presStyleCnt="3">
        <dgm:presLayoutVars>
          <dgm:chMax val="0"/>
          <dgm:chPref val="0"/>
          <dgm:bulletEnabled val="1"/>
        </dgm:presLayoutVars>
      </dgm:prSet>
      <dgm:spPr/>
    </dgm:pt>
    <dgm:pt modelId="{EAC7B922-AF96-4D75-8F6A-5EA160E7A3AC}" type="pres">
      <dgm:prSet presAssocID="{B75BC82C-775E-492B-892B-B91828AC49B2}" presName="desTx" presStyleLbl="alignAccFollowNode1" presStyleIdx="2" presStyleCnt="3">
        <dgm:presLayoutVars>
          <dgm:bulletEnabled val="1"/>
        </dgm:presLayoutVars>
      </dgm:prSet>
      <dgm:spPr/>
    </dgm:pt>
  </dgm:ptLst>
  <dgm:cxnLst>
    <dgm:cxn modelId="{6F140D3C-3664-4F48-908F-66853B9BDC2C}" type="presOf" srcId="{DD587349-7607-448D-B449-37ABA06FDD8B}" destId="{FD3C8AFC-0240-450B-9509-28A7420A21AF}" srcOrd="0" destOrd="0" presId="urn:microsoft.com/office/officeart/2005/8/layout/hList1"/>
    <dgm:cxn modelId="{F3FCC075-1A69-4839-A764-3A9D0FB02174}" type="presOf" srcId="{4CC82F62-B5D4-4BFC-BF18-B3A5FCD03ABA}" destId="{D23BD762-463D-40B7-B218-C05AAB204501}" srcOrd="0" destOrd="2" presId="urn:microsoft.com/office/officeart/2005/8/layout/hList1"/>
    <dgm:cxn modelId="{59D38B96-8654-44F1-A25B-99AD42A70B05}" srcId="{FEC1D1B4-AB50-4005-8903-1E29D633A903}" destId="{B2ED953F-7614-40BE-8721-BE93E08EA9DE}" srcOrd="1" destOrd="0" parTransId="{E567FCDF-36E3-4B86-AB02-0245D7C05D61}" sibTransId="{5350C31E-AB89-489F-9185-2D86FF8A5C66}"/>
    <dgm:cxn modelId="{70D0CF60-0DC9-4C8A-857F-AC55A888E651}" srcId="{FEC1D1B4-AB50-4005-8903-1E29D633A903}" destId="{2FE1A2D1-1EC6-4928-8D1B-6C21FD3D9E74}" srcOrd="3" destOrd="0" parTransId="{1AE88084-B10C-484A-87A2-D65CF54E1B77}" sibTransId="{74DC0B17-209E-4B08-A273-EBFE71D11467}"/>
    <dgm:cxn modelId="{E7345662-53EA-4E00-B950-69D4A675DF3C}" type="presOf" srcId="{4FDEF4B6-362A-415B-9BA6-7451E608E9E8}" destId="{7A26C8BC-2E75-430B-B1F6-C5121212D839}" srcOrd="0" destOrd="3" presId="urn:microsoft.com/office/officeart/2005/8/layout/hList1"/>
    <dgm:cxn modelId="{431B8813-CFAF-4215-A315-67CE2EFFA968}" srcId="{146F54E8-1799-45B9-A9F2-5528C5D31D70}" destId="{07F8794E-A671-495B-873F-D069573355C6}" srcOrd="5" destOrd="0" parTransId="{A8D0F6BD-6606-44B2-9BF4-44A8321C2CEC}" sibTransId="{C8C08F9C-5A62-48B4-A0D2-B9159A24540D}"/>
    <dgm:cxn modelId="{D1EE4EC5-8F08-4505-9EB4-DAE708E23212}" type="presOf" srcId="{FEC1D1B4-AB50-4005-8903-1E29D633A903}" destId="{4C22F846-29CC-4F21-BD6B-34EEA578F258}" srcOrd="0" destOrd="0" presId="urn:microsoft.com/office/officeart/2005/8/layout/hList1"/>
    <dgm:cxn modelId="{13283E52-4BCB-4CF4-9785-51E0094D5206}" srcId="{FEC1D1B4-AB50-4005-8903-1E29D633A903}" destId="{956F5464-7B71-487F-ABDE-7F31F14C22DA}" srcOrd="0" destOrd="0" parTransId="{A555D60B-AE4D-43C9-89BB-666DD5EF1D95}" sibTransId="{158F25E1-F35D-4A3F-B5AD-CD77FBFBB8DE}"/>
    <dgm:cxn modelId="{5BF4AF46-B674-4D83-8726-347964F0F4B3}" type="presOf" srcId="{3C485A55-F174-4F8D-BE87-11C2C1D609C8}" destId="{7A26C8BC-2E75-430B-B1F6-C5121212D839}" srcOrd="0" destOrd="4" presId="urn:microsoft.com/office/officeart/2005/8/layout/hList1"/>
    <dgm:cxn modelId="{CA595CFB-7401-42B8-A2AB-EE031E3003F4}" srcId="{146F54E8-1799-45B9-A9F2-5528C5D31D70}" destId="{3C485A55-F174-4F8D-BE87-11C2C1D609C8}" srcOrd="4" destOrd="0" parTransId="{B7C579F7-B273-40F6-8B3D-7A71538B9168}" sibTransId="{AC5C96B4-88F5-4A85-BB62-0F5C2B3C5C86}"/>
    <dgm:cxn modelId="{E7D30147-8221-49D4-89CA-7C4B78C19325}" srcId="{B75BC82C-775E-492B-892B-B91828AC49B2}" destId="{883B3E99-9885-4B89-BA2F-AE8470E1601F}" srcOrd="0" destOrd="0" parTransId="{1B61F36D-917F-4978-88F0-852470DEEF79}" sibTransId="{285A49AE-7C74-41B3-AB9B-5B6061481859}"/>
    <dgm:cxn modelId="{AF0AB7EB-D473-4F4B-838E-8F4A3739A519}" srcId="{DD587349-7607-448D-B449-37ABA06FDD8B}" destId="{146F54E8-1799-45B9-A9F2-5528C5D31D70}" srcOrd="0" destOrd="0" parTransId="{704D41C8-FD72-4327-B073-75DCB01AD8E5}" sibTransId="{D02A3AE9-04AB-42A7-8FFC-D59E38642E02}"/>
    <dgm:cxn modelId="{7A838684-64C0-430F-8308-7E937DE65775}" type="presOf" srcId="{883B3E99-9885-4B89-BA2F-AE8470E1601F}" destId="{EAC7B922-AF96-4D75-8F6A-5EA160E7A3AC}" srcOrd="0" destOrd="0" presId="urn:microsoft.com/office/officeart/2005/8/layout/hList1"/>
    <dgm:cxn modelId="{440EF4D9-5EFA-4795-A507-A543D97BD35C}" type="presOf" srcId="{3310389F-FE72-4CCF-9BDB-4019F2C14C9F}" destId="{D23BD762-463D-40B7-B218-C05AAB204501}" srcOrd="0" destOrd="6" presId="urn:microsoft.com/office/officeart/2005/8/layout/hList1"/>
    <dgm:cxn modelId="{9A58875C-D782-434F-A415-8E0D3E390094}" type="presOf" srcId="{956F5464-7B71-487F-ABDE-7F31F14C22DA}" destId="{D23BD762-463D-40B7-B218-C05AAB204501}" srcOrd="0" destOrd="0" presId="urn:microsoft.com/office/officeart/2005/8/layout/hList1"/>
    <dgm:cxn modelId="{A5932D42-2D90-4522-B419-211F9C44D129}" type="presOf" srcId="{6B0D9279-71DA-4833-A634-41F54D3FB00C}" destId="{7A26C8BC-2E75-430B-B1F6-C5121212D839}" srcOrd="0" destOrd="0" presId="urn:microsoft.com/office/officeart/2005/8/layout/hList1"/>
    <dgm:cxn modelId="{94E0EBDA-221B-493B-B061-F27129EC9D27}" srcId="{DD587349-7607-448D-B449-37ABA06FDD8B}" destId="{FEC1D1B4-AB50-4005-8903-1E29D633A903}" srcOrd="1" destOrd="0" parTransId="{5699E8E6-C521-4D8F-B3C8-3ED3932DF9E9}" sibTransId="{53EF1E9A-FA05-4CBA-B36F-15E1333CEDB9}"/>
    <dgm:cxn modelId="{0C759CAF-5F8D-499B-BDD9-041C9070C8BD}" type="presOf" srcId="{B2ED953F-7614-40BE-8721-BE93E08EA9DE}" destId="{D23BD762-463D-40B7-B218-C05AAB204501}" srcOrd="0" destOrd="1" presId="urn:microsoft.com/office/officeart/2005/8/layout/hList1"/>
    <dgm:cxn modelId="{87042E3D-CDB6-4014-9CE9-1047087B81F2}" type="presOf" srcId="{84042BDB-D590-4928-8035-EA7E46E6F3A9}" destId="{EAC7B922-AF96-4D75-8F6A-5EA160E7A3AC}" srcOrd="0" destOrd="1" presId="urn:microsoft.com/office/officeart/2005/8/layout/hList1"/>
    <dgm:cxn modelId="{53A33CC9-8C10-400A-BB1A-C02B57C9E599}" srcId="{FEC1D1B4-AB50-4005-8903-1E29D633A903}" destId="{3310389F-FE72-4CCF-9BDB-4019F2C14C9F}" srcOrd="6" destOrd="0" parTransId="{CCA48631-6EEC-4BD5-B54C-14AC5C34DBDE}" sibTransId="{C66D33AD-72C0-4D79-B718-65DEE0C7173E}"/>
    <dgm:cxn modelId="{05EA42FC-57CD-4C4B-84E3-4727C8B336E5}" srcId="{FEC1D1B4-AB50-4005-8903-1E29D633A903}" destId="{4CC82F62-B5D4-4BFC-BF18-B3A5FCD03ABA}" srcOrd="2" destOrd="0" parTransId="{F189BE2B-6178-412A-A2BB-944D63A6CF2F}" sibTransId="{037188BE-5200-45D9-A6D7-E4C2B9FEF219}"/>
    <dgm:cxn modelId="{B8F35E47-1951-4274-9BD1-2F26B6DB9BEF}" srcId="{146F54E8-1799-45B9-A9F2-5528C5D31D70}" destId="{6B0D9279-71DA-4833-A634-41F54D3FB00C}" srcOrd="0" destOrd="0" parTransId="{8473C72C-444F-42FF-A894-3C51847A18F0}" sibTransId="{408BB51E-FC46-41D1-80FC-A2043BB4FA27}"/>
    <dgm:cxn modelId="{5B0288CC-BD57-4D05-A690-56B5AB76641A}" type="presOf" srcId="{146F54E8-1799-45B9-A9F2-5528C5D31D70}" destId="{5412762B-44D9-405F-9678-AD73C78F26A7}" srcOrd="0" destOrd="0" presId="urn:microsoft.com/office/officeart/2005/8/layout/hList1"/>
    <dgm:cxn modelId="{59FB2A50-BC79-40FD-BFA7-A4582B9A001B}" type="presOf" srcId="{1FF3E348-929C-4151-8E92-3E6468A243E5}" destId="{7A26C8BC-2E75-430B-B1F6-C5121212D839}" srcOrd="0" destOrd="2" presId="urn:microsoft.com/office/officeart/2005/8/layout/hList1"/>
    <dgm:cxn modelId="{AA3EE5B7-C364-4D59-B50A-9513F67580D4}" type="presOf" srcId="{C541DC5B-F566-4A91-A8A9-4759ABB5A05B}" destId="{D23BD762-463D-40B7-B218-C05AAB204501}" srcOrd="0" destOrd="4" presId="urn:microsoft.com/office/officeart/2005/8/layout/hList1"/>
    <dgm:cxn modelId="{5E48CBAC-CA45-4844-B51E-7235FAA23312}" srcId="{146F54E8-1799-45B9-A9F2-5528C5D31D70}" destId="{1FF3E348-929C-4151-8E92-3E6468A243E5}" srcOrd="2" destOrd="0" parTransId="{F3C5408C-0935-4FC6-B902-A07689EDB458}" sibTransId="{3871EC6A-3388-4B2A-8451-7F3439651A2F}"/>
    <dgm:cxn modelId="{9F06997E-CAD0-43C2-9ABB-D8B8BA5B6039}" srcId="{DD587349-7607-448D-B449-37ABA06FDD8B}" destId="{B75BC82C-775E-492B-892B-B91828AC49B2}" srcOrd="2" destOrd="0" parTransId="{DE898C55-7AC6-4522-A456-52B86D1531E0}" sibTransId="{D910582E-8577-4988-BDAA-6867F8F50A0F}"/>
    <dgm:cxn modelId="{22DD14C2-687F-4940-A5E1-01499F61D773}" srcId="{B75BC82C-775E-492B-892B-B91828AC49B2}" destId="{84042BDB-D590-4928-8035-EA7E46E6F3A9}" srcOrd="1" destOrd="0" parTransId="{2B523DED-0BC8-4196-9976-0A0A8C713B56}" sibTransId="{447EE2B4-AFF6-4D28-A6D5-5798A95488C3}"/>
    <dgm:cxn modelId="{969A6D17-CFC6-4530-BCD5-A54A5F2DABBB}" type="presOf" srcId="{77A90DC2-FBB2-4173-A2E2-7E958482DE69}" destId="{D23BD762-463D-40B7-B218-C05AAB204501}" srcOrd="0" destOrd="5" presId="urn:microsoft.com/office/officeart/2005/8/layout/hList1"/>
    <dgm:cxn modelId="{015C0A55-4189-4F87-8B9C-DC2FD65E3C96}" srcId="{FEC1D1B4-AB50-4005-8903-1E29D633A903}" destId="{C541DC5B-F566-4A91-A8A9-4759ABB5A05B}" srcOrd="4" destOrd="0" parTransId="{DDCF4E4A-C3A4-4B82-BACC-AB9FBEB357B0}" sibTransId="{74B49CFA-EE7F-48A5-B5CF-6BAC7CF24E3B}"/>
    <dgm:cxn modelId="{43F95DC2-DC17-4DD9-AC02-74CCC560D460}" srcId="{146F54E8-1799-45B9-A9F2-5528C5D31D70}" destId="{EA7C198C-8459-4F7D-89CD-D9EE3414C0DE}" srcOrd="1" destOrd="0" parTransId="{44C594F8-7206-40F9-95B4-885CACC1A423}" sibTransId="{FA857864-C967-4F39-967B-D3CE1B46AA7E}"/>
    <dgm:cxn modelId="{0BAC52CD-DA98-4E9E-B5A2-D52D15E577F2}" type="presOf" srcId="{B75BC82C-775E-492B-892B-B91828AC49B2}" destId="{82CB8DC2-8333-495F-A382-790DE47177A1}" srcOrd="0" destOrd="0" presId="urn:microsoft.com/office/officeart/2005/8/layout/hList1"/>
    <dgm:cxn modelId="{219D60D3-EA1F-4546-8038-59D62BF62284}" srcId="{146F54E8-1799-45B9-A9F2-5528C5D31D70}" destId="{4FDEF4B6-362A-415B-9BA6-7451E608E9E8}" srcOrd="3" destOrd="0" parTransId="{C1CD4441-492C-4B50-8D96-798DD89AB55A}" sibTransId="{EFAC2176-3F8B-4434-BF05-19840D126552}"/>
    <dgm:cxn modelId="{6D9E4AFF-97FE-49D8-A772-E8D086C6BAF0}" type="presOf" srcId="{EA7C198C-8459-4F7D-89CD-D9EE3414C0DE}" destId="{7A26C8BC-2E75-430B-B1F6-C5121212D839}" srcOrd="0" destOrd="1" presId="urn:microsoft.com/office/officeart/2005/8/layout/hList1"/>
    <dgm:cxn modelId="{0FA67F08-B432-4C1B-B086-D0B61CE75AC3}" type="presOf" srcId="{07F8794E-A671-495B-873F-D069573355C6}" destId="{7A26C8BC-2E75-430B-B1F6-C5121212D839}" srcOrd="0" destOrd="5" presId="urn:microsoft.com/office/officeart/2005/8/layout/hList1"/>
    <dgm:cxn modelId="{D565ABDC-9698-4209-8167-96D2589C7E83}" srcId="{FEC1D1B4-AB50-4005-8903-1E29D633A903}" destId="{77A90DC2-FBB2-4173-A2E2-7E958482DE69}" srcOrd="5" destOrd="0" parTransId="{DA51FE19-03C6-4819-A498-5FEAAA968DBC}" sibTransId="{5BA4BEEA-AA56-4AD5-B683-CCECAAEDBB88}"/>
    <dgm:cxn modelId="{4CC3CF70-C8B3-43A2-9AFE-307F6352F882}" type="presOf" srcId="{2FE1A2D1-1EC6-4928-8D1B-6C21FD3D9E74}" destId="{D23BD762-463D-40B7-B218-C05AAB204501}" srcOrd="0" destOrd="3" presId="urn:microsoft.com/office/officeart/2005/8/layout/hList1"/>
    <dgm:cxn modelId="{01584413-E81C-48D3-8447-726155C61EC2}" type="presParOf" srcId="{FD3C8AFC-0240-450B-9509-28A7420A21AF}" destId="{84C37101-282F-4421-8A14-81203E054FFE}" srcOrd="0" destOrd="0" presId="urn:microsoft.com/office/officeart/2005/8/layout/hList1"/>
    <dgm:cxn modelId="{2984FC90-634F-4B42-AF07-76EDA34465D3}" type="presParOf" srcId="{84C37101-282F-4421-8A14-81203E054FFE}" destId="{5412762B-44D9-405F-9678-AD73C78F26A7}" srcOrd="0" destOrd="0" presId="urn:microsoft.com/office/officeart/2005/8/layout/hList1"/>
    <dgm:cxn modelId="{6B0AA999-3C79-4D9F-A1B3-1D5A3D682C4E}" type="presParOf" srcId="{84C37101-282F-4421-8A14-81203E054FFE}" destId="{7A26C8BC-2E75-430B-B1F6-C5121212D839}" srcOrd="1" destOrd="0" presId="urn:microsoft.com/office/officeart/2005/8/layout/hList1"/>
    <dgm:cxn modelId="{26F12738-CE4A-46DD-8390-5449C702FD4E}" type="presParOf" srcId="{FD3C8AFC-0240-450B-9509-28A7420A21AF}" destId="{52C34B9C-5B9F-4B54-A196-E4FFECC202E6}" srcOrd="1" destOrd="0" presId="urn:microsoft.com/office/officeart/2005/8/layout/hList1"/>
    <dgm:cxn modelId="{60AFD327-6A5C-4F82-A5DC-255A4D627C07}" type="presParOf" srcId="{FD3C8AFC-0240-450B-9509-28A7420A21AF}" destId="{0716E1A1-6254-4AA1-990A-1AD5A08039DF}" srcOrd="2" destOrd="0" presId="urn:microsoft.com/office/officeart/2005/8/layout/hList1"/>
    <dgm:cxn modelId="{CCC174E4-CFAD-4209-A91D-728575CE6FB0}" type="presParOf" srcId="{0716E1A1-6254-4AA1-990A-1AD5A08039DF}" destId="{4C22F846-29CC-4F21-BD6B-34EEA578F258}" srcOrd="0" destOrd="0" presId="urn:microsoft.com/office/officeart/2005/8/layout/hList1"/>
    <dgm:cxn modelId="{F5A9EDBB-FEE9-49B7-9F6B-7EE8FBF2DA7E}" type="presParOf" srcId="{0716E1A1-6254-4AA1-990A-1AD5A08039DF}" destId="{D23BD762-463D-40B7-B218-C05AAB204501}" srcOrd="1" destOrd="0" presId="urn:microsoft.com/office/officeart/2005/8/layout/hList1"/>
    <dgm:cxn modelId="{1012F45E-5899-433B-8C40-5E4B011C2609}" type="presParOf" srcId="{FD3C8AFC-0240-450B-9509-28A7420A21AF}" destId="{AF202D6D-D207-496C-B343-A9ABA3745812}" srcOrd="3" destOrd="0" presId="urn:microsoft.com/office/officeart/2005/8/layout/hList1"/>
    <dgm:cxn modelId="{B72DB49F-BF3F-43D0-8DFE-DAF5ECABC0DF}" type="presParOf" srcId="{FD3C8AFC-0240-450B-9509-28A7420A21AF}" destId="{D0877919-615C-4C3E-B4F6-AC65EC51C1CB}" srcOrd="4" destOrd="0" presId="urn:microsoft.com/office/officeart/2005/8/layout/hList1"/>
    <dgm:cxn modelId="{57067E21-7688-4419-A056-98BC4799BE62}" type="presParOf" srcId="{D0877919-615C-4C3E-B4F6-AC65EC51C1CB}" destId="{82CB8DC2-8333-495F-A382-790DE47177A1}" srcOrd="0" destOrd="0" presId="urn:microsoft.com/office/officeart/2005/8/layout/hList1"/>
    <dgm:cxn modelId="{91B11CD1-E67C-4990-B4C9-6FA32C6E5C3E}" type="presParOf" srcId="{D0877919-615C-4C3E-B4F6-AC65EC51C1CB}" destId="{EAC7B922-AF96-4D75-8F6A-5EA160E7A3AC}" srcOrd="1" destOrd="0" presId="urn:microsoft.com/office/officeart/2005/8/layout/hList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DD587349-7607-448D-B449-37ABA06FDD8B}" type="doc">
      <dgm:prSet loTypeId="urn:microsoft.com/office/officeart/2005/8/layout/hList1" loCatId="list" qsTypeId="urn:microsoft.com/office/officeart/2005/8/quickstyle/3d1" qsCatId="3D" csTypeId="urn:microsoft.com/office/officeart/2005/8/colors/colorful4" csCatId="colorful" phldr="1"/>
      <dgm:spPr/>
      <dgm:t>
        <a:bodyPr/>
        <a:lstStyle/>
        <a:p>
          <a:endParaRPr lang="es-ES"/>
        </a:p>
      </dgm:t>
    </dgm:pt>
    <dgm:pt modelId="{146F54E8-1799-45B9-A9F2-5528C5D31D70}">
      <dgm:prSet phldrT="[Texto]"/>
      <dgm:spPr/>
      <dgm:t>
        <a:bodyPr/>
        <a:lstStyle/>
        <a:p>
          <a:r>
            <a:rPr lang="es-ES" b="1" i="1"/>
            <a:t>Restricciones Legales</a:t>
          </a:r>
          <a:endParaRPr lang="es-ES"/>
        </a:p>
      </dgm:t>
    </dgm:pt>
    <dgm:pt modelId="{704D41C8-FD72-4327-B073-75DCB01AD8E5}" type="parTrans" cxnId="{AF0AB7EB-D473-4F4B-838E-8F4A3739A519}">
      <dgm:prSet/>
      <dgm:spPr/>
      <dgm:t>
        <a:bodyPr/>
        <a:lstStyle/>
        <a:p>
          <a:endParaRPr lang="es-ES"/>
        </a:p>
      </dgm:t>
    </dgm:pt>
    <dgm:pt modelId="{D02A3AE9-04AB-42A7-8FFC-D59E38642E02}" type="sibTrans" cxnId="{AF0AB7EB-D473-4F4B-838E-8F4A3739A519}">
      <dgm:prSet/>
      <dgm:spPr/>
      <dgm:t>
        <a:bodyPr/>
        <a:lstStyle/>
        <a:p>
          <a:endParaRPr lang="es-ES"/>
        </a:p>
      </dgm:t>
    </dgm:pt>
    <dgm:pt modelId="{F0E3FD93-ACE1-4561-A96E-75B0B91E30E6}">
      <dgm:prSet phldrT="[Texto]"/>
      <dgm:spPr/>
      <dgm:t>
        <a:bodyPr/>
        <a:lstStyle/>
        <a:p>
          <a:r>
            <a:rPr lang="es-ES"/>
            <a:t>Contenido que no haya sido desarrollado por RAWR será debidamente referenciado.</a:t>
          </a:r>
        </a:p>
      </dgm:t>
    </dgm:pt>
    <dgm:pt modelId="{49C0D68D-C73D-4348-A96B-F933C22298E7}" type="parTrans" cxnId="{45201427-4D38-47EA-A084-0F5F0270136D}">
      <dgm:prSet/>
      <dgm:spPr/>
      <dgm:t>
        <a:bodyPr/>
        <a:lstStyle/>
        <a:p>
          <a:endParaRPr lang="es-CO"/>
        </a:p>
      </dgm:t>
    </dgm:pt>
    <dgm:pt modelId="{6B6CCEF7-5AFF-4579-B504-C9D8C47A08C3}" type="sibTrans" cxnId="{45201427-4D38-47EA-A084-0F5F0270136D}">
      <dgm:prSet/>
      <dgm:spPr/>
      <dgm:t>
        <a:bodyPr/>
        <a:lstStyle/>
        <a:p>
          <a:endParaRPr lang="es-CO"/>
        </a:p>
      </dgm:t>
    </dgm:pt>
    <dgm:pt modelId="{25B46961-3545-4DD8-813B-1A2FC78D6491}">
      <dgm:prSet phldrT="[Texto]"/>
      <dgm:spPr/>
      <dgm:t>
        <a:bodyPr/>
        <a:lstStyle/>
        <a:p>
          <a:r>
            <a:rPr lang="es-ES"/>
            <a:t>RAWR no estará presente en "Play Store" por lo tanto no tendra gastros extra de licencia.</a:t>
          </a:r>
        </a:p>
      </dgm:t>
    </dgm:pt>
    <dgm:pt modelId="{15FA973F-B95B-46F0-B0D8-B38AC52D99B5}" type="parTrans" cxnId="{277CFD08-E5D8-4DE1-83D7-B0F31493775C}">
      <dgm:prSet/>
      <dgm:spPr/>
      <dgm:t>
        <a:bodyPr/>
        <a:lstStyle/>
        <a:p>
          <a:endParaRPr lang="es-CO"/>
        </a:p>
      </dgm:t>
    </dgm:pt>
    <dgm:pt modelId="{BEE4C7A6-609E-4C7F-A39C-98D41FF0375F}" type="sibTrans" cxnId="{277CFD08-E5D8-4DE1-83D7-B0F31493775C}">
      <dgm:prSet/>
      <dgm:spPr/>
      <dgm:t>
        <a:bodyPr/>
        <a:lstStyle/>
        <a:p>
          <a:endParaRPr lang="es-CO"/>
        </a:p>
      </dgm:t>
    </dgm:pt>
    <dgm:pt modelId="{05DC3A60-3C96-45EA-8E6F-AE44B773B490}">
      <dgm:prSet phldrT="[Texto]"/>
      <dgm:spPr/>
      <dgm:t>
        <a:bodyPr/>
        <a:lstStyle/>
        <a:p>
          <a:r>
            <a:rPr lang="es-ES"/>
            <a:t>El manejador de base de datos es un software open source.</a:t>
          </a:r>
        </a:p>
      </dgm:t>
    </dgm:pt>
    <dgm:pt modelId="{758EB799-2CD9-44E6-A008-34AA395E9EE1}" type="parTrans" cxnId="{AEC85ECA-585A-4B3C-9DC6-3730D94B22C2}">
      <dgm:prSet/>
      <dgm:spPr/>
      <dgm:t>
        <a:bodyPr/>
        <a:lstStyle/>
        <a:p>
          <a:endParaRPr lang="es-CO"/>
        </a:p>
      </dgm:t>
    </dgm:pt>
    <dgm:pt modelId="{F171AEA6-40AC-42F1-B08E-E7592E9406BB}" type="sibTrans" cxnId="{AEC85ECA-585A-4B3C-9DC6-3730D94B22C2}">
      <dgm:prSet/>
      <dgm:spPr/>
      <dgm:t>
        <a:bodyPr/>
        <a:lstStyle/>
        <a:p>
          <a:endParaRPr lang="es-CO"/>
        </a:p>
      </dgm:t>
    </dgm:pt>
    <dgm:pt modelId="{1372AA07-A36B-4521-9BBB-DCFD5D88CD3B}">
      <dgm:prSet phldrT="[Texto]"/>
      <dgm:spPr/>
      <dgm:t>
        <a:bodyPr/>
        <a:lstStyle/>
        <a:p>
          <a:r>
            <a:rPr lang="es-ES"/>
            <a:t>Restricciones de Interfaz de Usuario</a:t>
          </a:r>
        </a:p>
      </dgm:t>
    </dgm:pt>
    <dgm:pt modelId="{09F1A95B-729B-48AC-8F8D-BB0474B94D23}" type="parTrans" cxnId="{5D155046-ECF7-494C-AF43-32FA60E9AC6A}">
      <dgm:prSet/>
      <dgm:spPr/>
      <dgm:t>
        <a:bodyPr/>
        <a:lstStyle/>
        <a:p>
          <a:endParaRPr lang="es-CO"/>
        </a:p>
      </dgm:t>
    </dgm:pt>
    <dgm:pt modelId="{C21A5F78-7960-490E-9224-F99DD37F961A}" type="sibTrans" cxnId="{5D155046-ECF7-494C-AF43-32FA60E9AC6A}">
      <dgm:prSet/>
      <dgm:spPr/>
      <dgm:t>
        <a:bodyPr/>
        <a:lstStyle/>
        <a:p>
          <a:endParaRPr lang="es-CO"/>
        </a:p>
      </dgm:t>
    </dgm:pt>
    <dgm:pt modelId="{6320A3AF-8AAA-49BD-85CD-94509A1BFFFF}">
      <dgm:prSet phldrT="[Texto]"/>
      <dgm:spPr/>
      <dgm:t>
        <a:bodyPr/>
        <a:lstStyle/>
        <a:p>
          <a:r>
            <a:rPr lang="es-ES"/>
            <a:t>El idioma del juego será Español de Colombia.</a:t>
          </a:r>
        </a:p>
      </dgm:t>
    </dgm:pt>
    <dgm:pt modelId="{92E87D39-8146-4F9F-97F6-7FB110DF0361}" type="parTrans" cxnId="{CCBD308B-3AD8-4179-85E3-D723CB6CCFF3}">
      <dgm:prSet/>
      <dgm:spPr/>
      <dgm:t>
        <a:bodyPr/>
        <a:lstStyle/>
        <a:p>
          <a:endParaRPr lang="es-CO"/>
        </a:p>
      </dgm:t>
    </dgm:pt>
    <dgm:pt modelId="{8FA9E2A5-5A58-4C5E-88FA-56D2A95BF128}" type="sibTrans" cxnId="{CCBD308B-3AD8-4179-85E3-D723CB6CCFF3}">
      <dgm:prSet/>
      <dgm:spPr/>
      <dgm:t>
        <a:bodyPr/>
        <a:lstStyle/>
        <a:p>
          <a:endParaRPr lang="es-CO"/>
        </a:p>
      </dgm:t>
    </dgm:pt>
    <dgm:pt modelId="{4069FA5A-37A8-48B2-8C29-99C171025DEA}">
      <dgm:prSet phldrT="[Texto]"/>
      <dgm:spPr/>
      <dgm:t>
        <a:bodyPr/>
        <a:lstStyle/>
        <a:p>
          <a:r>
            <a:rPr lang="es-ES"/>
            <a:t>El dispositivo de entada para la aplicación sera la pantalla tactil del celular.</a:t>
          </a:r>
        </a:p>
      </dgm:t>
    </dgm:pt>
    <dgm:pt modelId="{EE9BF62F-49A1-415A-9761-B60EA1F0137C}" type="parTrans" cxnId="{C22E6FE2-AEAC-4698-9729-9E64368912FD}">
      <dgm:prSet/>
      <dgm:spPr/>
      <dgm:t>
        <a:bodyPr/>
        <a:lstStyle/>
        <a:p>
          <a:endParaRPr lang="es-CO"/>
        </a:p>
      </dgm:t>
    </dgm:pt>
    <dgm:pt modelId="{8D2CB11C-A022-48E9-92B0-B675FE556B5C}" type="sibTrans" cxnId="{C22E6FE2-AEAC-4698-9729-9E64368912FD}">
      <dgm:prSet/>
      <dgm:spPr/>
      <dgm:t>
        <a:bodyPr/>
        <a:lstStyle/>
        <a:p>
          <a:endParaRPr lang="es-CO"/>
        </a:p>
      </dgm:t>
    </dgm:pt>
    <dgm:pt modelId="{7C1C8D3D-9B4D-4B99-9A0A-A8DF8035172B}">
      <dgm:prSet phldrT="[Texto]"/>
      <dgm:spPr/>
      <dgm:t>
        <a:bodyPr/>
        <a:lstStyle/>
        <a:p>
          <a:r>
            <a:rPr lang="es-ES"/>
            <a:t>Restricciones Cliente</a:t>
          </a:r>
        </a:p>
      </dgm:t>
    </dgm:pt>
    <dgm:pt modelId="{E473F176-2001-44AE-B295-A90E94ECB059}" type="parTrans" cxnId="{1DB3322D-6D69-45A7-952C-53EAEA73737E}">
      <dgm:prSet/>
      <dgm:spPr/>
      <dgm:t>
        <a:bodyPr/>
        <a:lstStyle/>
        <a:p>
          <a:endParaRPr lang="es-CO"/>
        </a:p>
      </dgm:t>
    </dgm:pt>
    <dgm:pt modelId="{09F56521-B5A3-48B7-AB15-BB89302DC15B}" type="sibTrans" cxnId="{1DB3322D-6D69-45A7-952C-53EAEA73737E}">
      <dgm:prSet/>
      <dgm:spPr/>
      <dgm:t>
        <a:bodyPr/>
        <a:lstStyle/>
        <a:p>
          <a:endParaRPr lang="es-CO"/>
        </a:p>
      </dgm:t>
    </dgm:pt>
    <dgm:pt modelId="{52A0CBF9-9CF2-4B47-8533-0C5DF7D4E27D}">
      <dgm:prSet phldrT="[Texto]"/>
      <dgm:spPr/>
      <dgm:t>
        <a:bodyPr/>
        <a:lstStyle/>
        <a:p>
          <a:r>
            <a:rPr lang="es-ES"/>
            <a:t>Las funcionalidades ya establecidas despues de que el SRS se convierta en linea base no pueden ser alteradas.</a:t>
          </a:r>
        </a:p>
      </dgm:t>
    </dgm:pt>
    <dgm:pt modelId="{26EF3C93-E5A2-4DB4-AEF0-ACF8E75B7771}" type="parTrans" cxnId="{3B0E2B74-2BD5-4143-9A2B-97EE9FC5D0F4}">
      <dgm:prSet/>
      <dgm:spPr/>
      <dgm:t>
        <a:bodyPr/>
        <a:lstStyle/>
        <a:p>
          <a:endParaRPr lang="es-CO"/>
        </a:p>
      </dgm:t>
    </dgm:pt>
    <dgm:pt modelId="{88834B2F-B314-4BDA-8C43-1116C8E327BB}" type="sibTrans" cxnId="{3B0E2B74-2BD5-4143-9A2B-97EE9FC5D0F4}">
      <dgm:prSet/>
      <dgm:spPr/>
      <dgm:t>
        <a:bodyPr/>
        <a:lstStyle/>
        <a:p>
          <a:endParaRPr lang="es-CO"/>
        </a:p>
      </dgm:t>
    </dgm:pt>
    <dgm:pt modelId="{F65DE261-08B0-49C9-AB34-A6CF8ED9E910}">
      <dgm:prSet phldrT="[Texto]"/>
      <dgm:spPr/>
      <dgm:t>
        <a:bodyPr/>
        <a:lstStyle/>
        <a:p>
          <a:r>
            <a:rPr lang="es-ES"/>
            <a:t>Se deben las fechas de entrega requeridas por el cliente.</a:t>
          </a:r>
        </a:p>
      </dgm:t>
    </dgm:pt>
    <dgm:pt modelId="{6CAAB980-A0D2-4429-9F34-0CA6761E1A99}" type="parTrans" cxnId="{CBEA5F5E-5D0F-4012-895B-D1096B33F736}">
      <dgm:prSet/>
      <dgm:spPr/>
      <dgm:t>
        <a:bodyPr/>
        <a:lstStyle/>
        <a:p>
          <a:endParaRPr lang="es-CO"/>
        </a:p>
      </dgm:t>
    </dgm:pt>
    <dgm:pt modelId="{DC5E0832-086F-4A42-86B4-21F9853D15C5}" type="sibTrans" cxnId="{CBEA5F5E-5D0F-4012-895B-D1096B33F736}">
      <dgm:prSet/>
      <dgm:spPr/>
      <dgm:t>
        <a:bodyPr/>
        <a:lstStyle/>
        <a:p>
          <a:endParaRPr lang="es-CO"/>
        </a:p>
      </dgm:t>
    </dgm:pt>
    <dgm:pt modelId="{59680AF9-5DAD-45F9-AEFF-AB68F61F25B5}">
      <dgm:prSet phldrT="[Texto]"/>
      <dgm:spPr/>
      <dgm:t>
        <a:bodyPr/>
        <a:lstStyle/>
        <a:p>
          <a:r>
            <a:rPr lang="en-US"/>
            <a:t>RAWR debe contar con una interfaz gráfica fuerte que permita su facilidad de uso e interactivdad.</a:t>
          </a:r>
          <a:endParaRPr lang="es-ES"/>
        </a:p>
      </dgm:t>
    </dgm:pt>
    <dgm:pt modelId="{8B76AD20-AF87-4F7B-94B7-A74A9040CFF4}" type="parTrans" cxnId="{945531F8-429E-4E13-8D9C-BBC3634C7196}">
      <dgm:prSet/>
      <dgm:spPr/>
      <dgm:t>
        <a:bodyPr/>
        <a:lstStyle/>
        <a:p>
          <a:endParaRPr lang="es-CO"/>
        </a:p>
      </dgm:t>
    </dgm:pt>
    <dgm:pt modelId="{806BFDD7-4261-49FD-B67E-ECE923BD3343}" type="sibTrans" cxnId="{945531F8-429E-4E13-8D9C-BBC3634C7196}">
      <dgm:prSet/>
      <dgm:spPr/>
      <dgm:t>
        <a:bodyPr/>
        <a:lstStyle/>
        <a:p>
          <a:endParaRPr lang="es-CO"/>
        </a:p>
      </dgm:t>
    </dgm:pt>
    <dgm:pt modelId="{4277B12C-DAD1-432E-974E-A56DAC8C8DD8}">
      <dgm:prSet phldrT="[Texto]"/>
      <dgm:spPr/>
      <dgm:t>
        <a:bodyPr/>
        <a:lstStyle/>
        <a:p>
          <a:r>
            <a:rPr lang="es-ES"/>
            <a:t>La GUI se implementa usando XML.</a:t>
          </a:r>
        </a:p>
      </dgm:t>
    </dgm:pt>
    <dgm:pt modelId="{E1023E4D-1C67-4100-8C58-747909DA7331}" type="parTrans" cxnId="{8A4EE12B-9875-4D0D-A372-3B3F884DD198}">
      <dgm:prSet/>
      <dgm:spPr/>
      <dgm:t>
        <a:bodyPr/>
        <a:lstStyle/>
        <a:p>
          <a:endParaRPr lang="es-CO"/>
        </a:p>
      </dgm:t>
    </dgm:pt>
    <dgm:pt modelId="{191B748C-214C-4A1A-B1C4-2262218B3486}" type="sibTrans" cxnId="{8A4EE12B-9875-4D0D-A372-3B3F884DD198}">
      <dgm:prSet/>
      <dgm:spPr/>
      <dgm:t>
        <a:bodyPr/>
        <a:lstStyle/>
        <a:p>
          <a:endParaRPr lang="es-CO"/>
        </a:p>
      </dgm:t>
    </dgm:pt>
    <dgm:pt modelId="{0ECD926C-5C96-4DA9-9604-F99486F66CC4}">
      <dgm:prSet phldrT="[Texto]"/>
      <dgm:spPr/>
      <dgm:t>
        <a:bodyPr/>
        <a:lstStyle/>
        <a:p>
          <a:r>
            <a:rPr lang="es-ES"/>
            <a:t>Tarjeta grafica preferiblemente Adreno 320.</a:t>
          </a:r>
        </a:p>
      </dgm:t>
    </dgm:pt>
    <dgm:pt modelId="{361AA4D0-4F00-4D8A-91E3-3840F6E55BCA}" type="parTrans" cxnId="{775FF614-4E1D-46BE-A25C-99076B256423}">
      <dgm:prSet/>
      <dgm:spPr/>
      <dgm:t>
        <a:bodyPr/>
        <a:lstStyle/>
        <a:p>
          <a:endParaRPr lang="es-CO"/>
        </a:p>
      </dgm:t>
    </dgm:pt>
    <dgm:pt modelId="{EFEC6293-043A-4B18-A2B8-3EFA254C5132}" type="sibTrans" cxnId="{775FF614-4E1D-46BE-A25C-99076B256423}">
      <dgm:prSet/>
      <dgm:spPr/>
      <dgm:t>
        <a:bodyPr/>
        <a:lstStyle/>
        <a:p>
          <a:endParaRPr lang="es-CO"/>
        </a:p>
      </dgm:t>
    </dgm:pt>
    <dgm:pt modelId="{019BED85-6BC3-41FE-9925-F6C8436A0159}">
      <dgm:prSet phldrT="[Texto]"/>
      <dgm:spPr/>
      <dgm:t>
        <a:bodyPr/>
        <a:lstStyle/>
        <a:p>
          <a:r>
            <a:rPr lang="es-ES"/>
            <a:t>Mínimo 2GB de RAM para una buena experiencia de uso.</a:t>
          </a:r>
        </a:p>
      </dgm:t>
    </dgm:pt>
    <dgm:pt modelId="{141E1ACA-513B-4E24-B5B7-C404EC488BEF}" type="parTrans" cxnId="{A96DD2BF-AEF5-406E-83EA-2103FF0759C7}">
      <dgm:prSet/>
      <dgm:spPr/>
      <dgm:t>
        <a:bodyPr/>
        <a:lstStyle/>
        <a:p>
          <a:endParaRPr lang="es-CO"/>
        </a:p>
      </dgm:t>
    </dgm:pt>
    <dgm:pt modelId="{5F1DC14E-E324-4AA1-8891-C5145692BAC0}" type="sibTrans" cxnId="{A96DD2BF-AEF5-406E-83EA-2103FF0759C7}">
      <dgm:prSet/>
      <dgm:spPr/>
      <dgm:t>
        <a:bodyPr/>
        <a:lstStyle/>
        <a:p>
          <a:endParaRPr lang="es-CO"/>
        </a:p>
      </dgm:t>
    </dgm:pt>
    <dgm:pt modelId="{FD3C8AFC-0240-450B-9509-28A7420A21AF}" type="pres">
      <dgm:prSet presAssocID="{DD587349-7607-448D-B449-37ABA06FDD8B}" presName="Name0" presStyleCnt="0">
        <dgm:presLayoutVars>
          <dgm:dir/>
          <dgm:animLvl val="lvl"/>
          <dgm:resizeHandles val="exact"/>
        </dgm:presLayoutVars>
      </dgm:prSet>
      <dgm:spPr/>
    </dgm:pt>
    <dgm:pt modelId="{84C37101-282F-4421-8A14-81203E054FFE}" type="pres">
      <dgm:prSet presAssocID="{146F54E8-1799-45B9-A9F2-5528C5D31D70}" presName="composite" presStyleCnt="0"/>
      <dgm:spPr/>
    </dgm:pt>
    <dgm:pt modelId="{5412762B-44D9-405F-9678-AD73C78F26A7}" type="pres">
      <dgm:prSet presAssocID="{146F54E8-1799-45B9-A9F2-5528C5D31D70}" presName="parTx" presStyleLbl="alignNode1" presStyleIdx="0" presStyleCnt="3">
        <dgm:presLayoutVars>
          <dgm:chMax val="0"/>
          <dgm:chPref val="0"/>
          <dgm:bulletEnabled val="1"/>
        </dgm:presLayoutVars>
      </dgm:prSet>
      <dgm:spPr/>
    </dgm:pt>
    <dgm:pt modelId="{7A26C8BC-2E75-430B-B1F6-C5121212D839}" type="pres">
      <dgm:prSet presAssocID="{146F54E8-1799-45B9-A9F2-5528C5D31D70}" presName="desTx" presStyleLbl="alignAccFollowNode1" presStyleIdx="0" presStyleCnt="3">
        <dgm:presLayoutVars>
          <dgm:bulletEnabled val="1"/>
        </dgm:presLayoutVars>
      </dgm:prSet>
      <dgm:spPr/>
    </dgm:pt>
    <dgm:pt modelId="{52C34B9C-5B9F-4B54-A196-E4FFECC202E6}" type="pres">
      <dgm:prSet presAssocID="{D02A3AE9-04AB-42A7-8FFC-D59E38642E02}" presName="space" presStyleCnt="0"/>
      <dgm:spPr/>
    </dgm:pt>
    <dgm:pt modelId="{2C430235-FFFF-4610-94C1-376A85D2C124}" type="pres">
      <dgm:prSet presAssocID="{1372AA07-A36B-4521-9BBB-DCFD5D88CD3B}" presName="composite" presStyleCnt="0"/>
      <dgm:spPr/>
    </dgm:pt>
    <dgm:pt modelId="{C2768818-EA0C-4BBF-AD05-643E1F684D2B}" type="pres">
      <dgm:prSet presAssocID="{1372AA07-A36B-4521-9BBB-DCFD5D88CD3B}" presName="parTx" presStyleLbl="alignNode1" presStyleIdx="1" presStyleCnt="3">
        <dgm:presLayoutVars>
          <dgm:chMax val="0"/>
          <dgm:chPref val="0"/>
          <dgm:bulletEnabled val="1"/>
        </dgm:presLayoutVars>
      </dgm:prSet>
      <dgm:spPr/>
    </dgm:pt>
    <dgm:pt modelId="{A75A4704-91CA-4A1A-AF91-4F2715AF8CAB}" type="pres">
      <dgm:prSet presAssocID="{1372AA07-A36B-4521-9BBB-DCFD5D88CD3B}" presName="desTx" presStyleLbl="alignAccFollowNode1" presStyleIdx="1" presStyleCnt="3">
        <dgm:presLayoutVars>
          <dgm:bulletEnabled val="1"/>
        </dgm:presLayoutVars>
      </dgm:prSet>
      <dgm:spPr/>
    </dgm:pt>
    <dgm:pt modelId="{60430367-DF95-4E96-A4B1-EA840ED53401}" type="pres">
      <dgm:prSet presAssocID="{C21A5F78-7960-490E-9224-F99DD37F961A}" presName="space" presStyleCnt="0"/>
      <dgm:spPr/>
    </dgm:pt>
    <dgm:pt modelId="{10AF1C14-8F36-449D-82CE-AFDDB07317A0}" type="pres">
      <dgm:prSet presAssocID="{7C1C8D3D-9B4D-4B99-9A0A-A8DF8035172B}" presName="composite" presStyleCnt="0"/>
      <dgm:spPr/>
    </dgm:pt>
    <dgm:pt modelId="{88148796-49EC-4314-AB4B-3CECDAB33625}" type="pres">
      <dgm:prSet presAssocID="{7C1C8D3D-9B4D-4B99-9A0A-A8DF8035172B}" presName="parTx" presStyleLbl="alignNode1" presStyleIdx="2" presStyleCnt="3">
        <dgm:presLayoutVars>
          <dgm:chMax val="0"/>
          <dgm:chPref val="0"/>
          <dgm:bulletEnabled val="1"/>
        </dgm:presLayoutVars>
      </dgm:prSet>
      <dgm:spPr/>
    </dgm:pt>
    <dgm:pt modelId="{EDF6FF27-46A0-4D32-9F79-5068706F6AB3}" type="pres">
      <dgm:prSet presAssocID="{7C1C8D3D-9B4D-4B99-9A0A-A8DF8035172B}" presName="desTx" presStyleLbl="alignAccFollowNode1" presStyleIdx="2" presStyleCnt="3">
        <dgm:presLayoutVars>
          <dgm:bulletEnabled val="1"/>
        </dgm:presLayoutVars>
      </dgm:prSet>
      <dgm:spPr/>
    </dgm:pt>
  </dgm:ptLst>
  <dgm:cxnLst>
    <dgm:cxn modelId="{FB7EABFF-18FE-4199-ACD9-3FAA318F8F88}" type="presOf" srcId="{F0E3FD93-ACE1-4561-A96E-75B0B91E30E6}" destId="{7A26C8BC-2E75-430B-B1F6-C5121212D839}" srcOrd="0" destOrd="0" presId="urn:microsoft.com/office/officeart/2005/8/layout/hList1"/>
    <dgm:cxn modelId="{3B0E2B74-2BD5-4143-9A2B-97EE9FC5D0F4}" srcId="{7C1C8D3D-9B4D-4B99-9A0A-A8DF8035172B}" destId="{52A0CBF9-9CF2-4B47-8533-0C5DF7D4E27D}" srcOrd="0" destOrd="0" parTransId="{26EF3C93-E5A2-4DB4-AEF0-ACF8E75B7771}" sibTransId="{88834B2F-B314-4BDA-8C43-1116C8E327BB}"/>
    <dgm:cxn modelId="{45201427-4D38-47EA-A084-0F5F0270136D}" srcId="{146F54E8-1799-45B9-A9F2-5528C5D31D70}" destId="{F0E3FD93-ACE1-4561-A96E-75B0B91E30E6}" srcOrd="0" destOrd="0" parTransId="{49C0D68D-C73D-4348-A96B-F933C22298E7}" sibTransId="{6B6CCEF7-5AFF-4579-B504-C9D8C47A08C3}"/>
    <dgm:cxn modelId="{074D1C43-E1B6-4ED6-B17F-261CA57568EE}" type="presOf" srcId="{6320A3AF-8AAA-49BD-85CD-94509A1BFFFF}" destId="{A75A4704-91CA-4A1A-AF91-4F2715AF8CAB}" srcOrd="0" destOrd="0" presId="urn:microsoft.com/office/officeart/2005/8/layout/hList1"/>
    <dgm:cxn modelId="{8A4EE12B-9875-4D0D-A372-3B3F884DD198}" srcId="{1372AA07-A36B-4521-9BBB-DCFD5D88CD3B}" destId="{4277B12C-DAD1-432E-974E-A56DAC8C8DD8}" srcOrd="3" destOrd="0" parTransId="{E1023E4D-1C67-4100-8C58-747909DA7331}" sibTransId="{191B748C-214C-4A1A-B1C4-2262218B3486}"/>
    <dgm:cxn modelId="{FA5F921A-AA7F-4100-B98E-F15D0063C1B4}" type="presOf" srcId="{05DC3A60-3C96-45EA-8E6F-AE44B773B490}" destId="{7A26C8BC-2E75-430B-B1F6-C5121212D839}" srcOrd="0" destOrd="2" presId="urn:microsoft.com/office/officeart/2005/8/layout/hList1"/>
    <dgm:cxn modelId="{64114D21-189A-42E9-A3E1-7495A62BA02F}" type="presOf" srcId="{52A0CBF9-9CF2-4B47-8533-0C5DF7D4E27D}" destId="{EDF6FF27-46A0-4D32-9F79-5068706F6AB3}" srcOrd="0" destOrd="0" presId="urn:microsoft.com/office/officeart/2005/8/layout/hList1"/>
    <dgm:cxn modelId="{313991A4-8F66-43FC-898B-55416402D85F}" type="presOf" srcId="{4277B12C-DAD1-432E-974E-A56DAC8C8DD8}" destId="{A75A4704-91CA-4A1A-AF91-4F2715AF8CAB}" srcOrd="0" destOrd="3" presId="urn:microsoft.com/office/officeart/2005/8/layout/hList1"/>
    <dgm:cxn modelId="{C22E6FE2-AEAC-4698-9729-9E64368912FD}" srcId="{1372AA07-A36B-4521-9BBB-DCFD5D88CD3B}" destId="{4069FA5A-37A8-48B2-8C29-99C171025DEA}" srcOrd="1" destOrd="0" parTransId="{EE9BF62F-49A1-415A-9761-B60EA1F0137C}" sibTransId="{8D2CB11C-A022-48E9-92B0-B675FE556B5C}"/>
    <dgm:cxn modelId="{AF0AB7EB-D473-4F4B-838E-8F4A3739A519}" srcId="{DD587349-7607-448D-B449-37ABA06FDD8B}" destId="{146F54E8-1799-45B9-A9F2-5528C5D31D70}" srcOrd="0" destOrd="0" parTransId="{704D41C8-FD72-4327-B073-75DCB01AD8E5}" sibTransId="{D02A3AE9-04AB-42A7-8FFC-D59E38642E02}"/>
    <dgm:cxn modelId="{A96DD2BF-AEF5-406E-83EA-2103FF0759C7}" srcId="{7C1C8D3D-9B4D-4B99-9A0A-A8DF8035172B}" destId="{019BED85-6BC3-41FE-9925-F6C8436A0159}" srcOrd="2" destOrd="0" parTransId="{141E1ACA-513B-4E24-B5B7-C404EC488BEF}" sibTransId="{5F1DC14E-E324-4AA1-8891-C5145692BAC0}"/>
    <dgm:cxn modelId="{DBA4F105-356F-450E-8CA9-C69B084456EB}" type="presOf" srcId="{7C1C8D3D-9B4D-4B99-9A0A-A8DF8035172B}" destId="{88148796-49EC-4314-AB4B-3CECDAB33625}" srcOrd="0" destOrd="0" presId="urn:microsoft.com/office/officeart/2005/8/layout/hList1"/>
    <dgm:cxn modelId="{77E6E8AD-3023-4FF2-A761-13ED147FA74D}" type="presOf" srcId="{F65DE261-08B0-49C9-AB34-A6CF8ED9E910}" destId="{EDF6FF27-46A0-4D32-9F79-5068706F6AB3}" srcOrd="0" destOrd="1" presId="urn:microsoft.com/office/officeart/2005/8/layout/hList1"/>
    <dgm:cxn modelId="{80C82034-F027-4F29-A1B4-978BDC8CC80C}" type="presOf" srcId="{0ECD926C-5C96-4DA9-9604-F99486F66CC4}" destId="{A75A4704-91CA-4A1A-AF91-4F2715AF8CAB}" srcOrd="0" destOrd="4" presId="urn:microsoft.com/office/officeart/2005/8/layout/hList1"/>
    <dgm:cxn modelId="{18CB384A-A902-415F-8122-99F3995AB9EE}" type="presOf" srcId="{59680AF9-5DAD-45F9-AEFF-AB68F61F25B5}" destId="{A75A4704-91CA-4A1A-AF91-4F2715AF8CAB}" srcOrd="0" destOrd="2" presId="urn:microsoft.com/office/officeart/2005/8/layout/hList1"/>
    <dgm:cxn modelId="{AEC85ECA-585A-4B3C-9DC6-3730D94B22C2}" srcId="{146F54E8-1799-45B9-A9F2-5528C5D31D70}" destId="{05DC3A60-3C96-45EA-8E6F-AE44B773B490}" srcOrd="2" destOrd="0" parTransId="{758EB799-2CD9-44E6-A008-34AA395E9EE1}" sibTransId="{F171AEA6-40AC-42F1-B08E-E7592E9406BB}"/>
    <dgm:cxn modelId="{5D155046-ECF7-494C-AF43-32FA60E9AC6A}" srcId="{DD587349-7607-448D-B449-37ABA06FDD8B}" destId="{1372AA07-A36B-4521-9BBB-DCFD5D88CD3B}" srcOrd="1" destOrd="0" parTransId="{09F1A95B-729B-48AC-8F8D-BB0474B94D23}" sibTransId="{C21A5F78-7960-490E-9224-F99DD37F961A}"/>
    <dgm:cxn modelId="{D6C13FBC-47ED-4D04-AD51-627FAECCBFB3}" type="presOf" srcId="{1372AA07-A36B-4521-9BBB-DCFD5D88CD3B}" destId="{C2768818-EA0C-4BBF-AD05-643E1F684D2B}" srcOrd="0" destOrd="0" presId="urn:microsoft.com/office/officeart/2005/8/layout/hList1"/>
    <dgm:cxn modelId="{7B79B36D-BBCF-4D6B-949C-5AE80D9BDB57}" type="presOf" srcId="{DD587349-7607-448D-B449-37ABA06FDD8B}" destId="{FD3C8AFC-0240-450B-9509-28A7420A21AF}" srcOrd="0" destOrd="0" presId="urn:microsoft.com/office/officeart/2005/8/layout/hList1"/>
    <dgm:cxn modelId="{CCBD308B-3AD8-4179-85E3-D723CB6CCFF3}" srcId="{1372AA07-A36B-4521-9BBB-DCFD5D88CD3B}" destId="{6320A3AF-8AAA-49BD-85CD-94509A1BFFFF}" srcOrd="0" destOrd="0" parTransId="{92E87D39-8146-4F9F-97F6-7FB110DF0361}" sibTransId="{8FA9E2A5-5A58-4C5E-88FA-56D2A95BF128}"/>
    <dgm:cxn modelId="{4FAF391F-B12F-422F-B93B-8E0BED81B04C}" type="presOf" srcId="{146F54E8-1799-45B9-A9F2-5528C5D31D70}" destId="{5412762B-44D9-405F-9678-AD73C78F26A7}" srcOrd="0" destOrd="0" presId="urn:microsoft.com/office/officeart/2005/8/layout/hList1"/>
    <dgm:cxn modelId="{277CFD08-E5D8-4DE1-83D7-B0F31493775C}" srcId="{146F54E8-1799-45B9-A9F2-5528C5D31D70}" destId="{25B46961-3545-4DD8-813B-1A2FC78D6491}" srcOrd="1" destOrd="0" parTransId="{15FA973F-B95B-46F0-B0D8-B38AC52D99B5}" sibTransId="{BEE4C7A6-609E-4C7F-A39C-98D41FF0375F}"/>
    <dgm:cxn modelId="{775FF614-4E1D-46BE-A25C-99076B256423}" srcId="{1372AA07-A36B-4521-9BBB-DCFD5D88CD3B}" destId="{0ECD926C-5C96-4DA9-9604-F99486F66CC4}" srcOrd="4" destOrd="0" parTransId="{361AA4D0-4F00-4D8A-91E3-3840F6E55BCA}" sibTransId="{EFEC6293-043A-4B18-A2B8-3EFA254C5132}"/>
    <dgm:cxn modelId="{CBEA5F5E-5D0F-4012-895B-D1096B33F736}" srcId="{7C1C8D3D-9B4D-4B99-9A0A-A8DF8035172B}" destId="{F65DE261-08B0-49C9-AB34-A6CF8ED9E910}" srcOrd="1" destOrd="0" parTransId="{6CAAB980-A0D2-4429-9F34-0CA6761E1A99}" sibTransId="{DC5E0832-086F-4A42-86B4-21F9853D15C5}"/>
    <dgm:cxn modelId="{DB8F1432-8A3E-47D3-8425-A5F28F4180FA}" type="presOf" srcId="{4069FA5A-37A8-48B2-8C29-99C171025DEA}" destId="{A75A4704-91CA-4A1A-AF91-4F2715AF8CAB}" srcOrd="0" destOrd="1" presId="urn:microsoft.com/office/officeart/2005/8/layout/hList1"/>
    <dgm:cxn modelId="{CD0461DB-D93C-46AD-88F0-ECF2AB89CC65}" type="presOf" srcId="{25B46961-3545-4DD8-813B-1A2FC78D6491}" destId="{7A26C8BC-2E75-430B-B1F6-C5121212D839}" srcOrd="0" destOrd="1" presId="urn:microsoft.com/office/officeart/2005/8/layout/hList1"/>
    <dgm:cxn modelId="{945531F8-429E-4E13-8D9C-BBC3634C7196}" srcId="{1372AA07-A36B-4521-9BBB-DCFD5D88CD3B}" destId="{59680AF9-5DAD-45F9-AEFF-AB68F61F25B5}" srcOrd="2" destOrd="0" parTransId="{8B76AD20-AF87-4F7B-94B7-A74A9040CFF4}" sibTransId="{806BFDD7-4261-49FD-B67E-ECE923BD3343}"/>
    <dgm:cxn modelId="{A5B74C5C-4835-4AE9-B6CF-E3611F21CDCA}" type="presOf" srcId="{019BED85-6BC3-41FE-9925-F6C8436A0159}" destId="{EDF6FF27-46A0-4D32-9F79-5068706F6AB3}" srcOrd="0" destOrd="2" presId="urn:microsoft.com/office/officeart/2005/8/layout/hList1"/>
    <dgm:cxn modelId="{1DB3322D-6D69-45A7-952C-53EAEA73737E}" srcId="{DD587349-7607-448D-B449-37ABA06FDD8B}" destId="{7C1C8D3D-9B4D-4B99-9A0A-A8DF8035172B}" srcOrd="2" destOrd="0" parTransId="{E473F176-2001-44AE-B295-A90E94ECB059}" sibTransId="{09F56521-B5A3-48B7-AB15-BB89302DC15B}"/>
    <dgm:cxn modelId="{9F8785D3-BBFF-4250-AE74-9137C9CCEB2F}" type="presParOf" srcId="{FD3C8AFC-0240-450B-9509-28A7420A21AF}" destId="{84C37101-282F-4421-8A14-81203E054FFE}" srcOrd="0" destOrd="0" presId="urn:microsoft.com/office/officeart/2005/8/layout/hList1"/>
    <dgm:cxn modelId="{00D033E1-8664-4D46-8924-27E5DA3EDAFF}" type="presParOf" srcId="{84C37101-282F-4421-8A14-81203E054FFE}" destId="{5412762B-44D9-405F-9678-AD73C78F26A7}" srcOrd="0" destOrd="0" presId="urn:microsoft.com/office/officeart/2005/8/layout/hList1"/>
    <dgm:cxn modelId="{524DAEB7-22F0-4EE8-900D-029670698D56}" type="presParOf" srcId="{84C37101-282F-4421-8A14-81203E054FFE}" destId="{7A26C8BC-2E75-430B-B1F6-C5121212D839}" srcOrd="1" destOrd="0" presId="urn:microsoft.com/office/officeart/2005/8/layout/hList1"/>
    <dgm:cxn modelId="{EBF57E4D-FEA5-4640-A9B0-AAD91BDBC40E}" type="presParOf" srcId="{FD3C8AFC-0240-450B-9509-28A7420A21AF}" destId="{52C34B9C-5B9F-4B54-A196-E4FFECC202E6}" srcOrd="1" destOrd="0" presId="urn:microsoft.com/office/officeart/2005/8/layout/hList1"/>
    <dgm:cxn modelId="{504B0A12-1FCC-4BD6-8A04-B74584FF023F}" type="presParOf" srcId="{FD3C8AFC-0240-450B-9509-28A7420A21AF}" destId="{2C430235-FFFF-4610-94C1-376A85D2C124}" srcOrd="2" destOrd="0" presId="urn:microsoft.com/office/officeart/2005/8/layout/hList1"/>
    <dgm:cxn modelId="{198F6370-BA14-4FCC-AB85-F83ED1DC74D8}" type="presParOf" srcId="{2C430235-FFFF-4610-94C1-376A85D2C124}" destId="{C2768818-EA0C-4BBF-AD05-643E1F684D2B}" srcOrd="0" destOrd="0" presId="urn:microsoft.com/office/officeart/2005/8/layout/hList1"/>
    <dgm:cxn modelId="{8FA33CCF-952D-4468-A9B5-865BF210A455}" type="presParOf" srcId="{2C430235-FFFF-4610-94C1-376A85D2C124}" destId="{A75A4704-91CA-4A1A-AF91-4F2715AF8CAB}" srcOrd="1" destOrd="0" presId="urn:microsoft.com/office/officeart/2005/8/layout/hList1"/>
    <dgm:cxn modelId="{5502B32F-3E6D-4E7F-8F01-C5FCB4DB05BE}" type="presParOf" srcId="{FD3C8AFC-0240-450B-9509-28A7420A21AF}" destId="{60430367-DF95-4E96-A4B1-EA840ED53401}" srcOrd="3" destOrd="0" presId="urn:microsoft.com/office/officeart/2005/8/layout/hList1"/>
    <dgm:cxn modelId="{6843F764-934E-49A5-8F42-3B3F1EBE8D06}" type="presParOf" srcId="{FD3C8AFC-0240-450B-9509-28A7420A21AF}" destId="{10AF1C14-8F36-449D-82CE-AFDDB07317A0}" srcOrd="4" destOrd="0" presId="urn:microsoft.com/office/officeart/2005/8/layout/hList1"/>
    <dgm:cxn modelId="{1ACD856B-90C0-4D0C-895B-F78113893789}" type="presParOf" srcId="{10AF1C14-8F36-449D-82CE-AFDDB07317A0}" destId="{88148796-49EC-4314-AB4B-3CECDAB33625}" srcOrd="0" destOrd="0" presId="urn:microsoft.com/office/officeart/2005/8/layout/hList1"/>
    <dgm:cxn modelId="{F5CBDD08-B447-4834-B21B-AC02BE4F0F71}" type="presParOf" srcId="{10AF1C14-8F36-449D-82CE-AFDDB07317A0}" destId="{EDF6FF27-46A0-4D32-9F79-5068706F6AB3}" srcOrd="1" destOrd="0" presId="urn:microsoft.com/office/officeart/2005/8/layout/hList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12CB781-0CAD-401F-A9CF-05DF841051D2}">
      <dsp:nvSpPr>
        <dsp:cNvPr id="0" name=""/>
        <dsp:cNvSpPr/>
      </dsp:nvSpPr>
      <dsp:spPr>
        <a:xfrm>
          <a:off x="2128460" y="33186"/>
          <a:ext cx="1173598" cy="646995"/>
        </a:xfrm>
        <a:prstGeom prst="roundRect">
          <a:avLst>
            <a:gd name="adj" fmla="val 10000"/>
          </a:avLst>
        </a:prstGeom>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dsp:spPr>
      <dsp:style>
        <a:lnRef idx="0">
          <a:schemeClr val="accent5"/>
        </a:lnRef>
        <a:fillRef idx="3">
          <a:schemeClr val="accent5"/>
        </a:fillRef>
        <a:effectRef idx="3">
          <a:schemeClr val="accent5"/>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Propósito De La Elaboración Del Documento</a:t>
          </a:r>
        </a:p>
      </dsp:txBody>
      <dsp:txXfrm>
        <a:off x="2147410" y="52136"/>
        <a:ext cx="1135698" cy="609095"/>
      </dsp:txXfrm>
    </dsp:sp>
    <dsp:sp modelId="{A5B2C18B-007D-4CAC-AD68-3CFDAD03B553}">
      <dsp:nvSpPr>
        <dsp:cNvPr id="0" name=""/>
        <dsp:cNvSpPr/>
      </dsp:nvSpPr>
      <dsp:spPr>
        <a:xfrm>
          <a:off x="560793" y="680182"/>
          <a:ext cx="2154466" cy="258798"/>
        </a:xfrm>
        <a:custGeom>
          <a:avLst/>
          <a:gdLst/>
          <a:ahLst/>
          <a:cxnLst/>
          <a:rect l="0" t="0" r="0" b="0"/>
          <a:pathLst>
            <a:path>
              <a:moveTo>
                <a:pt x="2154969" y="0"/>
              </a:moveTo>
              <a:lnTo>
                <a:pt x="2154969" y="129429"/>
              </a:lnTo>
              <a:lnTo>
                <a:pt x="0" y="129429"/>
              </a:lnTo>
              <a:lnTo>
                <a:pt x="0" y="258858"/>
              </a:lnTo>
            </a:path>
          </a:pathLst>
        </a:custGeom>
        <a:noFill/>
        <a:ln w="38100" cap="flat" cmpd="sng" algn="ctr">
          <a:solidFill>
            <a:schemeClr val="accent5"/>
          </a:solidFill>
          <a:prstDash val="solid"/>
        </a:ln>
        <a:effectLst>
          <a:outerShdw blurRad="40000" dist="23000" dir="5400000" rotWithShape="0">
            <a:srgbClr val="000000">
              <a:alpha val="35000"/>
            </a:srgbClr>
          </a:outerShdw>
        </a:effectLst>
        <a:scene3d>
          <a:camera prst="orthographicFront"/>
          <a:lightRig rig="flat" dir="t"/>
        </a:scene3d>
        <a:sp3d/>
      </dsp:spPr>
      <dsp:style>
        <a:lnRef idx="3">
          <a:schemeClr val="accent5"/>
        </a:lnRef>
        <a:fillRef idx="0">
          <a:schemeClr val="accent5"/>
        </a:fillRef>
        <a:effectRef idx="2">
          <a:schemeClr val="accent5"/>
        </a:effectRef>
        <a:fontRef idx="minor">
          <a:schemeClr val="tx1"/>
        </a:fontRef>
      </dsp:style>
    </dsp:sp>
    <dsp:sp modelId="{6A823870-1DA1-41EF-A0B3-45B742BD6961}">
      <dsp:nvSpPr>
        <dsp:cNvPr id="0" name=""/>
        <dsp:cNvSpPr/>
      </dsp:nvSpPr>
      <dsp:spPr>
        <a:xfrm>
          <a:off x="75547" y="938980"/>
          <a:ext cx="970493" cy="461217"/>
        </a:xfrm>
        <a:prstGeom prst="roundRect">
          <a:avLst>
            <a:gd name="adj" fmla="val 10000"/>
          </a:avLst>
        </a:prstGeom>
        <a:solidFill>
          <a:schemeClr val="accent1"/>
        </a:solidFill>
        <a:ln w="38100" cap="flat" cmpd="sng" algn="ctr">
          <a:solidFill>
            <a:schemeClr val="lt1"/>
          </a:solidFill>
          <a:prstDash val="solid"/>
        </a:ln>
        <a:effectLst>
          <a:outerShdw blurRad="40000" dist="20000" dir="5400000" rotWithShape="0">
            <a:srgbClr val="000000">
              <a:alpha val="38000"/>
            </a:srgbClr>
          </a:outerShdw>
        </a:effectLst>
        <a:scene3d>
          <a:camera prst="orthographicFront"/>
          <a:lightRig rig="flat" dir="t"/>
        </a:scene3d>
        <a:sp3d/>
      </dsp:spPr>
      <dsp:style>
        <a:lnRef idx="3">
          <a:schemeClr val="lt1"/>
        </a:lnRef>
        <a:fillRef idx="1">
          <a:schemeClr val="accent1"/>
        </a:fillRef>
        <a:effectRef idx="1">
          <a:schemeClr val="accent1"/>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Producto</a:t>
          </a:r>
        </a:p>
      </dsp:txBody>
      <dsp:txXfrm>
        <a:off x="89056" y="952489"/>
        <a:ext cx="943475" cy="434199"/>
      </dsp:txXfrm>
    </dsp:sp>
    <dsp:sp modelId="{58B560E0-7AA2-41D8-A216-6F7616328A84}">
      <dsp:nvSpPr>
        <dsp:cNvPr id="0" name=""/>
        <dsp:cNvSpPr/>
      </dsp:nvSpPr>
      <dsp:spPr>
        <a:xfrm>
          <a:off x="515006" y="1400197"/>
          <a:ext cx="91440" cy="239905"/>
        </a:xfrm>
        <a:custGeom>
          <a:avLst/>
          <a:gdLst/>
          <a:ahLst/>
          <a:cxnLst/>
          <a:rect l="0" t="0" r="0" b="0"/>
          <a:pathLst>
            <a:path>
              <a:moveTo>
                <a:pt x="45787" y="0"/>
              </a:moveTo>
              <a:lnTo>
                <a:pt x="45787" y="119981"/>
              </a:lnTo>
              <a:lnTo>
                <a:pt x="45720" y="119981"/>
              </a:lnTo>
              <a:lnTo>
                <a:pt x="45720" y="239962"/>
              </a:lnTo>
            </a:path>
          </a:pathLst>
        </a:custGeom>
        <a:noFill/>
        <a:ln w="25400" cap="flat" cmpd="sng" algn="ctr">
          <a:solidFill>
            <a:schemeClr val="accent2">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E063B1A8-BFDD-4671-AA11-DC9EF54B74AA}">
      <dsp:nvSpPr>
        <dsp:cNvPr id="0" name=""/>
        <dsp:cNvSpPr/>
      </dsp:nvSpPr>
      <dsp:spPr>
        <a:xfrm>
          <a:off x="1746" y="1640103"/>
          <a:ext cx="1117959" cy="1378236"/>
        </a:xfrm>
        <a:prstGeom prst="roundRect">
          <a:avLst>
            <a:gd name="adj" fmla="val 10000"/>
          </a:avLst>
        </a:prstGeom>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w="9525" cap="flat" cmpd="sng" algn="ctr">
          <a:solidFill>
            <a:schemeClr val="accent5">
              <a:shade val="95000"/>
              <a:satMod val="105000"/>
            </a:schemeClr>
          </a:solidFill>
          <a:prstDash val="solid"/>
        </a:ln>
        <a:effectLst>
          <a:outerShdw blurRad="40000" dist="23000" dir="5400000" rotWithShape="0">
            <a:srgbClr val="000000">
              <a:alpha val="35000"/>
            </a:srgbClr>
          </a:outerShdw>
        </a:effectLst>
        <a:scene3d>
          <a:camera prst="orthographicFront"/>
          <a:lightRig rig="flat" dir="t"/>
        </a:scene3d>
        <a:sp3d/>
      </dsp:spPr>
      <dsp:style>
        <a:lnRef idx="1">
          <a:schemeClr val="accent5"/>
        </a:lnRef>
        <a:fillRef idx="3">
          <a:schemeClr val="accent5"/>
        </a:fillRef>
        <a:effectRef idx="2">
          <a:schemeClr val="accent5"/>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En este documento se describirá la aplicación RAWR</a:t>
          </a:r>
        </a:p>
      </dsp:txBody>
      <dsp:txXfrm>
        <a:off x="34490" y="1672847"/>
        <a:ext cx="1052471" cy="1312748"/>
      </dsp:txXfrm>
    </dsp:sp>
    <dsp:sp modelId="{8F83589E-F474-4119-A982-8AA0CF010C2C}">
      <dsp:nvSpPr>
        <dsp:cNvPr id="0" name=""/>
        <dsp:cNvSpPr/>
      </dsp:nvSpPr>
      <dsp:spPr>
        <a:xfrm>
          <a:off x="2051510" y="680182"/>
          <a:ext cx="663749" cy="258798"/>
        </a:xfrm>
        <a:custGeom>
          <a:avLst/>
          <a:gdLst/>
          <a:ahLst/>
          <a:cxnLst/>
          <a:rect l="0" t="0" r="0" b="0"/>
          <a:pathLst>
            <a:path>
              <a:moveTo>
                <a:pt x="663904" y="0"/>
              </a:moveTo>
              <a:lnTo>
                <a:pt x="663904" y="129429"/>
              </a:lnTo>
              <a:lnTo>
                <a:pt x="0" y="129429"/>
              </a:lnTo>
              <a:lnTo>
                <a:pt x="0" y="258858"/>
              </a:lnTo>
            </a:path>
          </a:pathLst>
        </a:custGeom>
        <a:noFill/>
        <a:ln w="9525" cap="flat" cmpd="sng" algn="ctr">
          <a:solidFill>
            <a:schemeClr val="accent5">
              <a:shade val="95000"/>
              <a:satMod val="105000"/>
            </a:schemeClr>
          </a:solidFill>
          <a:prstDash val="solid"/>
        </a:ln>
        <a:effectLst/>
        <a:scene3d>
          <a:camera prst="orthographicFront"/>
          <a:lightRig rig="flat" dir="t"/>
        </a:scene3d>
        <a:sp3d/>
      </dsp:spPr>
      <dsp:style>
        <a:lnRef idx="1">
          <a:schemeClr val="accent5"/>
        </a:lnRef>
        <a:fillRef idx="0">
          <a:schemeClr val="accent5"/>
        </a:fillRef>
        <a:effectRef idx="0">
          <a:schemeClr val="accent5"/>
        </a:effectRef>
        <a:fontRef idx="minor">
          <a:schemeClr val="tx1"/>
        </a:fontRef>
      </dsp:style>
    </dsp:sp>
    <dsp:sp modelId="{3FDE809E-B420-4435-98A2-7603743D72E5}">
      <dsp:nvSpPr>
        <dsp:cNvPr id="0" name=""/>
        <dsp:cNvSpPr/>
      </dsp:nvSpPr>
      <dsp:spPr>
        <a:xfrm>
          <a:off x="1566263" y="938980"/>
          <a:ext cx="970493" cy="461217"/>
        </a:xfrm>
        <a:prstGeom prst="roundRect">
          <a:avLst>
            <a:gd name="adj" fmla="val 10000"/>
          </a:avLst>
        </a:prstGeom>
        <a:solidFill>
          <a:schemeClr val="accent1"/>
        </a:solidFill>
        <a:ln w="38100" cap="flat" cmpd="sng" algn="ctr">
          <a:solidFill>
            <a:schemeClr val="lt1"/>
          </a:solidFill>
          <a:prstDash val="solid"/>
        </a:ln>
        <a:effectLst>
          <a:outerShdw blurRad="40000" dist="20000" dir="5400000" rotWithShape="0">
            <a:srgbClr val="000000">
              <a:alpha val="38000"/>
            </a:srgbClr>
          </a:outerShdw>
        </a:effectLst>
        <a:scene3d>
          <a:camera prst="orthographicFront"/>
          <a:lightRig rig="flat" dir="t"/>
        </a:scene3d>
        <a:sp3d/>
      </dsp:spPr>
      <dsp:style>
        <a:lnRef idx="3">
          <a:schemeClr val="lt1"/>
        </a:lnRef>
        <a:fillRef idx="1">
          <a:schemeClr val="accent1"/>
        </a:fillRef>
        <a:effectRef idx="1">
          <a:schemeClr val="accent1"/>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Alcance del </a:t>
          </a:r>
          <a:r>
            <a:rPr lang="es-CO" sz="1000" b="0" kern="1200" cap="none" spc="0" dirty="0" err="1">
              <a:ln w="0"/>
              <a:effectLst>
                <a:outerShdw blurRad="38100" dist="19050" dir="2700000" algn="tl" rotWithShape="0">
                  <a:sysClr val="windowText" lastClr="000000">
                    <a:alpha val="40000"/>
                  </a:sysClr>
                </a:outerShdw>
              </a:effectLst>
              <a:latin typeface="Calibri" panose="020F0502020204030204"/>
              <a:ea typeface="+mn-ea"/>
              <a:cs typeface="+mn-cs"/>
            </a:rPr>
            <a:t>SRS</a:t>
          </a:r>
          <a:endPar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endParaRPr>
        </a:p>
      </dsp:txBody>
      <dsp:txXfrm>
        <a:off x="1579772" y="952489"/>
        <a:ext cx="943475" cy="434199"/>
      </dsp:txXfrm>
    </dsp:sp>
    <dsp:sp modelId="{53C9C56F-E9DE-493F-B080-6B9E20C59734}">
      <dsp:nvSpPr>
        <dsp:cNvPr id="0" name=""/>
        <dsp:cNvSpPr/>
      </dsp:nvSpPr>
      <dsp:spPr>
        <a:xfrm>
          <a:off x="2005790" y="1400197"/>
          <a:ext cx="91440" cy="258798"/>
        </a:xfrm>
        <a:custGeom>
          <a:avLst/>
          <a:gdLst/>
          <a:ahLst/>
          <a:cxnLst/>
          <a:rect l="0" t="0" r="0" b="0"/>
          <a:pathLst>
            <a:path>
              <a:moveTo>
                <a:pt x="45720" y="0"/>
              </a:moveTo>
              <a:lnTo>
                <a:pt x="45720" y="258858"/>
              </a:lnTo>
            </a:path>
          </a:pathLst>
        </a:custGeom>
        <a:noFill/>
        <a:ln w="38100" cap="flat" cmpd="sng" algn="ctr">
          <a:solidFill>
            <a:schemeClr val="accent5"/>
          </a:solidFill>
          <a:prstDash val="solid"/>
        </a:ln>
        <a:effectLst>
          <a:outerShdw blurRad="40000" dist="23000" dir="5400000" rotWithShape="0">
            <a:srgbClr val="000000">
              <a:alpha val="35000"/>
            </a:srgbClr>
          </a:outerShdw>
        </a:effectLst>
        <a:scene3d>
          <a:camera prst="orthographicFront"/>
          <a:lightRig rig="flat" dir="t"/>
        </a:scene3d>
        <a:sp3d/>
      </dsp:spPr>
      <dsp:style>
        <a:lnRef idx="3">
          <a:schemeClr val="accent5"/>
        </a:lnRef>
        <a:fillRef idx="0">
          <a:schemeClr val="accent5"/>
        </a:fillRef>
        <a:effectRef idx="2">
          <a:schemeClr val="accent5"/>
        </a:effectRef>
        <a:fontRef idx="minor">
          <a:schemeClr val="tx1"/>
        </a:fontRef>
      </dsp:style>
    </dsp:sp>
    <dsp:sp modelId="{382E4037-03A5-4B4B-994F-EC8813889328}">
      <dsp:nvSpPr>
        <dsp:cNvPr id="0" name=""/>
        <dsp:cNvSpPr/>
      </dsp:nvSpPr>
      <dsp:spPr>
        <a:xfrm>
          <a:off x="1492530" y="1658996"/>
          <a:ext cx="1117959" cy="1378236"/>
        </a:xfrm>
        <a:prstGeom prst="roundRect">
          <a:avLst>
            <a:gd name="adj" fmla="val 10000"/>
          </a:avLst>
        </a:prstGeom>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w="9525" cap="flat" cmpd="sng" algn="ctr">
          <a:solidFill>
            <a:schemeClr val="accent5">
              <a:shade val="95000"/>
              <a:satMod val="105000"/>
            </a:schemeClr>
          </a:solidFill>
          <a:prstDash val="solid"/>
        </a:ln>
        <a:effectLst>
          <a:outerShdw blurRad="40000" dist="23000" dir="5400000" rotWithShape="0">
            <a:srgbClr val="000000">
              <a:alpha val="35000"/>
            </a:srgbClr>
          </a:outerShdw>
        </a:effectLst>
        <a:scene3d>
          <a:camera prst="orthographicFront"/>
          <a:lightRig rig="flat" dir="t"/>
        </a:scene3d>
        <a:sp3d/>
      </dsp:spPr>
      <dsp:style>
        <a:lnRef idx="1">
          <a:schemeClr val="accent5"/>
        </a:lnRef>
        <a:fillRef idx="3">
          <a:schemeClr val="accent5"/>
        </a:fillRef>
        <a:effectRef idx="2">
          <a:schemeClr val="accent5"/>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Qué parte del producto se va a describir?</a:t>
          </a:r>
        </a:p>
      </dsp:txBody>
      <dsp:txXfrm>
        <a:off x="1525274" y="1691740"/>
        <a:ext cx="1052471" cy="1312748"/>
      </dsp:txXfrm>
    </dsp:sp>
    <dsp:sp modelId="{AEC4B439-0A73-4574-BB60-C7E450BA499C}">
      <dsp:nvSpPr>
        <dsp:cNvPr id="0" name=""/>
        <dsp:cNvSpPr/>
      </dsp:nvSpPr>
      <dsp:spPr>
        <a:xfrm>
          <a:off x="2005790" y="3037232"/>
          <a:ext cx="91440" cy="291985"/>
        </a:xfrm>
        <a:custGeom>
          <a:avLst/>
          <a:gdLst/>
          <a:ahLst/>
          <a:cxnLst/>
          <a:rect l="0" t="0" r="0" b="0"/>
          <a:pathLst>
            <a:path>
              <a:moveTo>
                <a:pt x="45720" y="0"/>
              </a:moveTo>
              <a:lnTo>
                <a:pt x="45720" y="145472"/>
              </a:lnTo>
              <a:lnTo>
                <a:pt x="47001" y="145472"/>
              </a:lnTo>
              <a:lnTo>
                <a:pt x="47001" y="290944"/>
              </a:lnTo>
            </a:path>
          </a:pathLst>
        </a:custGeom>
        <a:noFill/>
        <a:ln w="38100" cap="flat" cmpd="sng" algn="ctr">
          <a:solidFill>
            <a:schemeClr val="accent5"/>
          </a:solidFill>
          <a:prstDash val="solid"/>
        </a:ln>
        <a:effectLst>
          <a:outerShdw blurRad="40000" dist="23000" dir="5400000" rotWithShape="0">
            <a:srgbClr val="000000">
              <a:alpha val="35000"/>
            </a:srgbClr>
          </a:outerShdw>
        </a:effectLst>
        <a:scene3d>
          <a:camera prst="orthographicFront"/>
          <a:lightRig rig="flat" dir="t"/>
        </a:scene3d>
        <a:sp3d/>
      </dsp:spPr>
      <dsp:style>
        <a:lnRef idx="3">
          <a:schemeClr val="accent5"/>
        </a:lnRef>
        <a:fillRef idx="0">
          <a:schemeClr val="accent5"/>
        </a:fillRef>
        <a:effectRef idx="2">
          <a:schemeClr val="accent5"/>
        </a:effectRef>
        <a:fontRef idx="minor">
          <a:schemeClr val="tx1"/>
        </a:fontRef>
      </dsp:style>
    </dsp:sp>
    <dsp:sp modelId="{DCECD4CE-394F-4622-8835-3BB43CEB23DD}">
      <dsp:nvSpPr>
        <dsp:cNvPr id="0" name=""/>
        <dsp:cNvSpPr/>
      </dsp:nvSpPr>
      <dsp:spPr>
        <a:xfrm>
          <a:off x="1412202" y="3329217"/>
          <a:ext cx="1281177" cy="720177"/>
        </a:xfrm>
        <a:prstGeom prst="roundRect">
          <a:avLst>
            <a:gd name="adj" fmla="val 10000"/>
          </a:avLst>
        </a:prstGeom>
        <a:solidFill>
          <a:schemeClr val="accent1"/>
        </a:solidFill>
        <a:ln w="38100" cap="flat" cmpd="sng" algn="ctr">
          <a:solidFill>
            <a:schemeClr val="lt1"/>
          </a:solidFill>
          <a:prstDash val="solid"/>
        </a:ln>
        <a:effectLst>
          <a:outerShdw blurRad="40000" dist="20000" dir="5400000" rotWithShape="0">
            <a:srgbClr val="000000">
              <a:alpha val="38000"/>
            </a:srgbClr>
          </a:outerShdw>
        </a:effectLst>
        <a:scene3d>
          <a:camera prst="orthographicFront"/>
          <a:lightRig rig="flat" dir="t"/>
        </a:scene3d>
        <a:sp3d/>
      </dsp:spPr>
      <dsp:style>
        <a:lnRef idx="3">
          <a:schemeClr val="lt1"/>
        </a:lnRef>
        <a:fillRef idx="1">
          <a:schemeClr val="accent1"/>
        </a:fillRef>
        <a:effectRef idx="1">
          <a:schemeClr val="accent1"/>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Se describira el sistema completo, haciendo énfasis en el prototipo</a:t>
          </a:r>
        </a:p>
      </dsp:txBody>
      <dsp:txXfrm>
        <a:off x="1433295" y="3350310"/>
        <a:ext cx="1238991" cy="677991"/>
      </dsp:txXfrm>
    </dsp:sp>
    <dsp:sp modelId="{F99B804E-D821-49F3-9220-4C4DA3193B4A}">
      <dsp:nvSpPr>
        <dsp:cNvPr id="0" name=""/>
        <dsp:cNvSpPr/>
      </dsp:nvSpPr>
      <dsp:spPr>
        <a:xfrm>
          <a:off x="2715260" y="680182"/>
          <a:ext cx="745358" cy="258798"/>
        </a:xfrm>
        <a:custGeom>
          <a:avLst/>
          <a:gdLst/>
          <a:ahLst/>
          <a:cxnLst/>
          <a:rect l="0" t="0" r="0" b="0"/>
          <a:pathLst>
            <a:path>
              <a:moveTo>
                <a:pt x="0" y="0"/>
              </a:moveTo>
              <a:lnTo>
                <a:pt x="0" y="129429"/>
              </a:lnTo>
              <a:lnTo>
                <a:pt x="745532" y="129429"/>
              </a:lnTo>
              <a:lnTo>
                <a:pt x="745532" y="258858"/>
              </a:lnTo>
            </a:path>
          </a:pathLst>
        </a:custGeom>
        <a:noFill/>
        <a:ln w="9525" cap="flat" cmpd="sng" algn="ctr">
          <a:solidFill>
            <a:schemeClr val="accent5">
              <a:shade val="95000"/>
              <a:satMod val="105000"/>
            </a:schemeClr>
          </a:solidFill>
          <a:prstDash val="solid"/>
        </a:ln>
        <a:effectLst/>
        <a:scene3d>
          <a:camera prst="orthographicFront"/>
          <a:lightRig rig="flat" dir="t"/>
        </a:scene3d>
        <a:sp3d/>
      </dsp:spPr>
      <dsp:style>
        <a:lnRef idx="1">
          <a:schemeClr val="accent5"/>
        </a:lnRef>
        <a:fillRef idx="0">
          <a:schemeClr val="accent5"/>
        </a:fillRef>
        <a:effectRef idx="0">
          <a:schemeClr val="accent5"/>
        </a:effectRef>
        <a:fontRef idx="minor">
          <a:schemeClr val="tx1"/>
        </a:fontRef>
      </dsp:style>
    </dsp:sp>
    <dsp:sp modelId="{B30D8E82-41A7-4477-AD6B-7C099821F299}">
      <dsp:nvSpPr>
        <dsp:cNvPr id="0" name=""/>
        <dsp:cNvSpPr/>
      </dsp:nvSpPr>
      <dsp:spPr>
        <a:xfrm>
          <a:off x="2975371" y="938980"/>
          <a:ext cx="970493" cy="461217"/>
        </a:xfrm>
        <a:prstGeom prst="roundRect">
          <a:avLst>
            <a:gd name="adj" fmla="val 10000"/>
          </a:avLst>
        </a:prstGeom>
        <a:solidFill>
          <a:schemeClr val="accent1"/>
        </a:solidFill>
        <a:ln w="38100" cap="flat" cmpd="sng" algn="ctr">
          <a:solidFill>
            <a:schemeClr val="lt1"/>
          </a:solidFill>
          <a:prstDash val="solid"/>
        </a:ln>
        <a:effectLst>
          <a:outerShdw blurRad="40000" dist="20000" dir="5400000" rotWithShape="0">
            <a:srgbClr val="000000">
              <a:alpha val="38000"/>
            </a:srgbClr>
          </a:outerShdw>
        </a:effectLst>
        <a:scene3d>
          <a:camera prst="orthographicFront"/>
          <a:lightRig rig="flat" dir="t"/>
        </a:scene3d>
        <a:sp3d/>
      </dsp:spPr>
      <dsp:style>
        <a:lnRef idx="3">
          <a:schemeClr val="lt1"/>
        </a:lnRef>
        <a:fillRef idx="1">
          <a:schemeClr val="accent1"/>
        </a:fillRef>
        <a:effectRef idx="1">
          <a:schemeClr val="accent1"/>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Audiencia</a:t>
          </a:r>
        </a:p>
      </dsp:txBody>
      <dsp:txXfrm>
        <a:off x="2988880" y="952489"/>
        <a:ext cx="943475" cy="434199"/>
      </dsp:txXfrm>
    </dsp:sp>
    <dsp:sp modelId="{FC307325-D54B-4A2A-BA98-F9CA8DCE550D}">
      <dsp:nvSpPr>
        <dsp:cNvPr id="0" name=""/>
        <dsp:cNvSpPr/>
      </dsp:nvSpPr>
      <dsp:spPr>
        <a:xfrm>
          <a:off x="3414898" y="1400197"/>
          <a:ext cx="91440" cy="277845"/>
        </a:xfrm>
        <a:custGeom>
          <a:avLst/>
          <a:gdLst/>
          <a:ahLst/>
          <a:cxnLst/>
          <a:rect l="0" t="0" r="0" b="0"/>
          <a:pathLst>
            <a:path>
              <a:moveTo>
                <a:pt x="45720" y="0"/>
              </a:moveTo>
              <a:lnTo>
                <a:pt x="45720" y="277910"/>
              </a:lnTo>
            </a:path>
          </a:pathLst>
        </a:custGeom>
        <a:noFill/>
        <a:ln w="25400" cap="flat" cmpd="sng" algn="ctr">
          <a:solidFill>
            <a:schemeClr val="accent2">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6E10BABB-361C-4171-8522-AEA8E93FDD15}">
      <dsp:nvSpPr>
        <dsp:cNvPr id="0" name=""/>
        <dsp:cNvSpPr/>
      </dsp:nvSpPr>
      <dsp:spPr>
        <a:xfrm>
          <a:off x="2901638" y="1678043"/>
          <a:ext cx="1117959" cy="1378236"/>
        </a:xfrm>
        <a:prstGeom prst="roundRect">
          <a:avLst>
            <a:gd name="adj" fmla="val 10000"/>
          </a:avLst>
        </a:prstGeom>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w="9525" cap="flat" cmpd="sng" algn="ctr">
          <a:solidFill>
            <a:schemeClr val="accent5">
              <a:shade val="95000"/>
              <a:satMod val="105000"/>
            </a:schemeClr>
          </a:solidFill>
          <a:prstDash val="solid"/>
        </a:ln>
        <a:effectLst>
          <a:outerShdw blurRad="40000" dist="23000" dir="5400000" rotWithShape="0">
            <a:srgbClr val="000000">
              <a:alpha val="35000"/>
            </a:srgbClr>
          </a:outerShdw>
        </a:effectLst>
        <a:scene3d>
          <a:camera prst="orthographicFront"/>
          <a:lightRig rig="flat" dir="t"/>
        </a:scene3d>
        <a:sp3d/>
      </dsp:spPr>
      <dsp:style>
        <a:lnRef idx="1">
          <a:schemeClr val="accent5"/>
        </a:lnRef>
        <a:fillRef idx="3">
          <a:schemeClr val="accent5"/>
        </a:fillRef>
        <a:effectRef idx="2">
          <a:schemeClr val="accent5"/>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Jaime Pavlich</a:t>
          </a:r>
        </a:p>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Miguel Torres</a:t>
          </a:r>
        </a:p>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Grupo RAWR</a:t>
          </a:r>
        </a:p>
      </dsp:txBody>
      <dsp:txXfrm>
        <a:off x="2934382" y="1710787"/>
        <a:ext cx="1052471" cy="1312748"/>
      </dsp:txXfrm>
    </dsp:sp>
    <dsp:sp modelId="{4B169ADB-587F-494D-90F7-721B8D47C20D}">
      <dsp:nvSpPr>
        <dsp:cNvPr id="0" name=""/>
        <dsp:cNvSpPr/>
      </dsp:nvSpPr>
      <dsp:spPr>
        <a:xfrm>
          <a:off x="2715260" y="680182"/>
          <a:ext cx="2154466" cy="258798"/>
        </a:xfrm>
        <a:custGeom>
          <a:avLst/>
          <a:gdLst/>
          <a:ahLst/>
          <a:cxnLst/>
          <a:rect l="0" t="0" r="0" b="0"/>
          <a:pathLst>
            <a:path>
              <a:moveTo>
                <a:pt x="0" y="0"/>
              </a:moveTo>
              <a:lnTo>
                <a:pt x="0" y="129429"/>
              </a:lnTo>
              <a:lnTo>
                <a:pt x="2154969" y="129429"/>
              </a:lnTo>
              <a:lnTo>
                <a:pt x="2154969" y="258858"/>
              </a:lnTo>
            </a:path>
          </a:pathLst>
        </a:custGeom>
        <a:noFill/>
        <a:ln w="38100" cap="flat" cmpd="sng" algn="ctr">
          <a:solidFill>
            <a:schemeClr val="accent5"/>
          </a:solidFill>
          <a:prstDash val="solid"/>
        </a:ln>
        <a:effectLst>
          <a:outerShdw blurRad="40000" dist="23000" dir="5400000" rotWithShape="0">
            <a:srgbClr val="000000">
              <a:alpha val="35000"/>
            </a:srgbClr>
          </a:outerShdw>
        </a:effectLst>
        <a:scene3d>
          <a:camera prst="orthographicFront"/>
          <a:lightRig rig="flat" dir="t"/>
        </a:scene3d>
        <a:sp3d/>
      </dsp:spPr>
      <dsp:style>
        <a:lnRef idx="3">
          <a:schemeClr val="accent5"/>
        </a:lnRef>
        <a:fillRef idx="0">
          <a:schemeClr val="accent5"/>
        </a:fillRef>
        <a:effectRef idx="2">
          <a:schemeClr val="accent5"/>
        </a:effectRef>
        <a:fontRef idx="minor">
          <a:schemeClr val="tx1"/>
        </a:fontRef>
      </dsp:style>
    </dsp:sp>
    <dsp:sp modelId="{1EA94591-F1C5-4462-8B62-42A6C53FA212}">
      <dsp:nvSpPr>
        <dsp:cNvPr id="0" name=""/>
        <dsp:cNvSpPr/>
      </dsp:nvSpPr>
      <dsp:spPr>
        <a:xfrm>
          <a:off x="4384479" y="938980"/>
          <a:ext cx="970493" cy="461217"/>
        </a:xfrm>
        <a:prstGeom prst="roundRect">
          <a:avLst>
            <a:gd name="adj" fmla="val 10000"/>
          </a:avLst>
        </a:prstGeom>
        <a:solidFill>
          <a:schemeClr val="accent1"/>
        </a:solidFill>
        <a:ln w="38100" cap="flat" cmpd="sng" algn="ctr">
          <a:solidFill>
            <a:schemeClr val="lt1"/>
          </a:solidFill>
          <a:prstDash val="solid"/>
        </a:ln>
        <a:effectLst>
          <a:outerShdw blurRad="40000" dist="20000" dir="5400000" rotWithShape="0">
            <a:srgbClr val="000000">
              <a:alpha val="38000"/>
            </a:srgbClr>
          </a:outerShdw>
        </a:effectLst>
        <a:scene3d>
          <a:camera prst="orthographicFront"/>
          <a:lightRig rig="flat" dir="t"/>
        </a:scene3d>
        <a:sp3d/>
      </dsp:spPr>
      <dsp:style>
        <a:lnRef idx="3">
          <a:schemeClr val="lt1"/>
        </a:lnRef>
        <a:fillRef idx="1">
          <a:schemeClr val="accent1"/>
        </a:fillRef>
        <a:effectRef idx="1">
          <a:schemeClr val="accent1"/>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b="0" kern="1200" cap="none" spc="0" dirty="0">
              <a:ln w="0"/>
              <a:effectLst>
                <a:outerShdw blurRad="38100" dist="19050" dir="2700000" algn="tl" rotWithShape="0">
                  <a:sysClr val="windowText" lastClr="000000">
                    <a:alpha val="40000"/>
                  </a:sysClr>
                </a:outerShdw>
              </a:effectLst>
              <a:latin typeface="Calibri" panose="020F0502020204030204"/>
              <a:ea typeface="+mn-ea"/>
              <a:cs typeface="+mn-cs"/>
            </a:rPr>
            <a:t>Importancia del documento</a:t>
          </a:r>
        </a:p>
      </dsp:txBody>
      <dsp:txXfrm>
        <a:off x="4397988" y="952489"/>
        <a:ext cx="943475" cy="434199"/>
      </dsp:txXfrm>
    </dsp:sp>
    <dsp:sp modelId="{DEF8740F-A88A-4149-9F54-50B90688DECA}">
      <dsp:nvSpPr>
        <dsp:cNvPr id="0" name=""/>
        <dsp:cNvSpPr/>
      </dsp:nvSpPr>
      <dsp:spPr>
        <a:xfrm>
          <a:off x="4824006" y="1400197"/>
          <a:ext cx="91440" cy="258798"/>
        </a:xfrm>
        <a:custGeom>
          <a:avLst/>
          <a:gdLst/>
          <a:ahLst/>
          <a:cxnLst/>
          <a:rect l="0" t="0" r="0" b="0"/>
          <a:pathLst>
            <a:path>
              <a:moveTo>
                <a:pt x="45720" y="0"/>
              </a:moveTo>
              <a:lnTo>
                <a:pt x="45720" y="258858"/>
              </a:lnTo>
            </a:path>
          </a:pathLst>
        </a:custGeom>
        <a:noFill/>
        <a:ln w="25400" cap="flat" cmpd="sng" algn="ctr">
          <a:solidFill>
            <a:schemeClr val="accent2">
              <a:shade val="80000"/>
              <a:hueOff val="0"/>
              <a:satOff val="0"/>
              <a:lumOff val="0"/>
              <a:alphaOff val="0"/>
            </a:schemeClr>
          </a:solidFill>
          <a:prstDash val="solid"/>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sp>
    <dsp:sp modelId="{E660847D-43F9-45B3-951B-0DCC8738E4C1}">
      <dsp:nvSpPr>
        <dsp:cNvPr id="0" name=""/>
        <dsp:cNvSpPr/>
      </dsp:nvSpPr>
      <dsp:spPr>
        <a:xfrm>
          <a:off x="4310746" y="1658996"/>
          <a:ext cx="1117959" cy="1378236"/>
        </a:xfrm>
        <a:prstGeom prst="roundRect">
          <a:avLst>
            <a:gd name="adj" fmla="val 10000"/>
          </a:avLst>
        </a:prstGeom>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w="9525" cap="flat" cmpd="sng" algn="ctr">
          <a:solidFill>
            <a:schemeClr val="accent5">
              <a:shade val="95000"/>
              <a:satMod val="105000"/>
            </a:schemeClr>
          </a:solidFill>
          <a:prstDash val="solid"/>
        </a:ln>
        <a:effectLst>
          <a:outerShdw blurRad="40000" dist="23000" dir="5400000" rotWithShape="0">
            <a:srgbClr val="000000">
              <a:alpha val="35000"/>
            </a:srgbClr>
          </a:outerShdw>
        </a:effectLst>
        <a:scene3d>
          <a:camera prst="orthographicFront"/>
          <a:lightRig rig="flat" dir="t"/>
        </a:scene3d>
        <a:sp3d/>
      </dsp:spPr>
      <dsp:style>
        <a:lnRef idx="1">
          <a:schemeClr val="accent5"/>
        </a:lnRef>
        <a:fillRef idx="3">
          <a:schemeClr val="accent5"/>
        </a:fillRef>
        <a:effectRef idx="2">
          <a:schemeClr val="accent5"/>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CO" sz="1000" kern="1200">
              <a:latin typeface="Calibri" panose="020F0502020204030204"/>
              <a:ea typeface="+mn-ea"/>
              <a:cs typeface="+mn-cs"/>
            </a:rPr>
            <a:t>Definir las funcionalidades del software y analizar cómo están relacionadas las diferentes partes del mismo</a:t>
          </a:r>
        </a:p>
      </dsp:txBody>
      <dsp:txXfrm>
        <a:off x="4343490" y="1691740"/>
        <a:ext cx="1052471" cy="131274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D09FB8-1DBC-4702-A2E8-11FA30F827B7}">
      <dsp:nvSpPr>
        <dsp:cNvPr id="0" name=""/>
        <dsp:cNvSpPr/>
      </dsp:nvSpPr>
      <dsp:spPr>
        <a:xfrm>
          <a:off x="422" y="0"/>
          <a:ext cx="1344982" cy="2740024"/>
        </a:xfrm>
        <a:prstGeom prst="roundRect">
          <a:avLst>
            <a:gd name="adj" fmla="val 1000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endParaRPr lang="es-CO" sz="1200" kern="1200">
            <a:solidFill>
              <a:sysClr val="window" lastClr="FFFFFF"/>
            </a:solidFill>
            <a:latin typeface="Calibri" panose="020F0502020204030204"/>
            <a:ea typeface="+mn-ea"/>
            <a:cs typeface="+mn-cs"/>
          </a:endParaRPr>
        </a:p>
        <a:p>
          <a:pPr marL="0" lvl="0" indent="0" algn="ctr" defTabSz="533400">
            <a:lnSpc>
              <a:spcPct val="90000"/>
            </a:lnSpc>
            <a:spcBef>
              <a:spcPct val="0"/>
            </a:spcBef>
            <a:spcAft>
              <a:spcPct val="35000"/>
            </a:spcAft>
            <a:buNone/>
          </a:pPr>
          <a:r>
            <a:rPr lang="es-CO" sz="1200" b="1" kern="1200">
              <a:solidFill>
                <a:sysClr val="window" lastClr="FFFFFF"/>
              </a:solidFill>
              <a:latin typeface="Calibri" panose="020F0502020204030204"/>
              <a:ea typeface="+mn-ea"/>
              <a:cs typeface="+mn-cs"/>
            </a:rPr>
            <a:t>Nombre</a:t>
          </a:r>
        </a:p>
        <a:p>
          <a:pPr marL="0" lvl="0" indent="0" algn="ctr" defTabSz="533400">
            <a:lnSpc>
              <a:spcPct val="90000"/>
            </a:lnSpc>
            <a:spcBef>
              <a:spcPct val="0"/>
            </a:spcBef>
            <a:spcAft>
              <a:spcPct val="35000"/>
            </a:spcAft>
            <a:buNone/>
          </a:pPr>
          <a:r>
            <a:rPr lang="es-CO" sz="1200" kern="1200">
              <a:solidFill>
                <a:sysClr val="window" lastClr="FFFFFF"/>
              </a:solidFill>
              <a:latin typeface="Calibri" panose="020F0502020204030204"/>
              <a:ea typeface="+mn-ea"/>
              <a:cs typeface="+mn-cs"/>
            </a:rPr>
            <a:t>RAWR</a:t>
          </a:r>
        </a:p>
      </dsp:txBody>
      <dsp:txXfrm>
        <a:off x="422" y="1096010"/>
        <a:ext cx="1344982" cy="1096010"/>
      </dsp:txXfrm>
    </dsp:sp>
    <dsp:sp modelId="{0377D24A-0D22-4F7A-8BD9-B806AE1396AE}">
      <dsp:nvSpPr>
        <dsp:cNvPr id="0" name=""/>
        <dsp:cNvSpPr/>
      </dsp:nvSpPr>
      <dsp:spPr>
        <a:xfrm>
          <a:off x="158402" y="189251"/>
          <a:ext cx="1014446" cy="944262"/>
        </a:xfrm>
        <a:prstGeom prst="ellipse">
          <a:avLst/>
        </a:prstGeom>
        <a:blipFill rotWithShape="1">
          <a:blip xmlns:r="http://schemas.openxmlformats.org/officeDocument/2006/relationships" r:embed="rId1"/>
          <a:stretch>
            <a:fillRect/>
          </a:stretch>
        </a:blip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9485853A-6C4D-4AE0-BFC4-960617A079FB}">
      <dsp:nvSpPr>
        <dsp:cNvPr id="0" name=""/>
        <dsp:cNvSpPr/>
      </dsp:nvSpPr>
      <dsp:spPr>
        <a:xfrm>
          <a:off x="1386615" y="0"/>
          <a:ext cx="1344982" cy="2740024"/>
        </a:xfrm>
        <a:prstGeom prst="roundRect">
          <a:avLst>
            <a:gd name="adj" fmla="val 10000"/>
          </a:avLst>
        </a:prstGeom>
        <a:solidFill>
          <a:srgbClr val="4472C4">
            <a:hueOff val="-3676672"/>
            <a:satOff val="-5114"/>
            <a:lumOff val="-1961"/>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endParaRPr lang="es-CO" sz="1200" kern="1200">
            <a:solidFill>
              <a:sysClr val="window" lastClr="FFFFFF"/>
            </a:solidFill>
            <a:latin typeface="Calibri" panose="020F0502020204030204"/>
            <a:ea typeface="+mn-ea"/>
            <a:cs typeface="+mn-cs"/>
          </a:endParaRPr>
        </a:p>
        <a:p>
          <a:pPr marL="0" lvl="0" indent="0" algn="ctr" defTabSz="533400">
            <a:lnSpc>
              <a:spcPct val="90000"/>
            </a:lnSpc>
            <a:spcBef>
              <a:spcPct val="0"/>
            </a:spcBef>
            <a:spcAft>
              <a:spcPct val="35000"/>
            </a:spcAft>
            <a:buNone/>
          </a:pPr>
          <a:r>
            <a:rPr lang="es-CO" sz="1200" b="1" kern="1200">
              <a:solidFill>
                <a:sysClr val="window" lastClr="FFFFFF"/>
              </a:solidFill>
              <a:latin typeface="Calibri" panose="020F0502020204030204"/>
              <a:ea typeface="+mn-ea"/>
              <a:cs typeface="+mn-cs"/>
            </a:rPr>
            <a:t>¿Para quién es?</a:t>
          </a:r>
        </a:p>
        <a:p>
          <a:pPr marL="0" lvl="0" indent="0" algn="ctr" defTabSz="533400">
            <a:lnSpc>
              <a:spcPct val="90000"/>
            </a:lnSpc>
            <a:spcBef>
              <a:spcPct val="0"/>
            </a:spcBef>
            <a:spcAft>
              <a:spcPct val="35000"/>
            </a:spcAft>
            <a:buNone/>
          </a:pPr>
          <a:r>
            <a:rPr lang="es-CO" sz="1200" kern="1200">
              <a:solidFill>
                <a:sysClr val="window" lastClr="FFFFFF"/>
              </a:solidFill>
              <a:latin typeface="Calibri" panose="020F0502020204030204"/>
              <a:ea typeface="+mn-ea"/>
              <a:cs typeface="+mn-cs"/>
            </a:rPr>
            <a:t>Jaime Pavlich</a:t>
          </a:r>
        </a:p>
      </dsp:txBody>
      <dsp:txXfrm>
        <a:off x="1386615" y="1096010"/>
        <a:ext cx="1344982" cy="1096010"/>
      </dsp:txXfrm>
    </dsp:sp>
    <dsp:sp modelId="{AE5820FA-3BF5-476C-B304-EB4CB8943AB0}">
      <dsp:nvSpPr>
        <dsp:cNvPr id="0" name=""/>
        <dsp:cNvSpPr/>
      </dsp:nvSpPr>
      <dsp:spPr>
        <a:xfrm>
          <a:off x="1661415" y="187622"/>
          <a:ext cx="912428" cy="912428"/>
        </a:xfrm>
        <a:prstGeom prst="ellipse">
          <a:avLst/>
        </a:prstGeom>
        <a:blipFill rotWithShape="1">
          <a:blip xmlns:r="http://schemas.openxmlformats.org/officeDocument/2006/relationships" r:embed="rId2"/>
          <a:stretch>
            <a:fillRect/>
          </a:stretch>
        </a:blip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7F797B5A-CB20-4020-A4F9-35751B4CB2A0}">
      <dsp:nvSpPr>
        <dsp:cNvPr id="0" name=""/>
        <dsp:cNvSpPr/>
      </dsp:nvSpPr>
      <dsp:spPr>
        <a:xfrm>
          <a:off x="2771947" y="0"/>
          <a:ext cx="1344982" cy="2740024"/>
        </a:xfrm>
        <a:prstGeom prst="roundRect">
          <a:avLst>
            <a:gd name="adj" fmla="val 10000"/>
          </a:avLst>
        </a:prstGeom>
        <a:solidFill>
          <a:schemeClr val="accent5">
            <a:hueOff val="-6622584"/>
            <a:satOff val="26541"/>
            <a:lumOff val="575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92456" rIns="92456" bIns="92456" numCol="1" spcCol="1270" anchor="ctr" anchorCtr="0">
          <a:noAutofit/>
        </a:bodyPr>
        <a:lstStyle/>
        <a:p>
          <a:pPr marL="0" lvl="0" indent="0" algn="ctr" defTabSz="577850">
            <a:lnSpc>
              <a:spcPct val="90000"/>
            </a:lnSpc>
            <a:spcBef>
              <a:spcPct val="0"/>
            </a:spcBef>
            <a:spcAft>
              <a:spcPct val="35000"/>
            </a:spcAft>
            <a:buNone/>
          </a:pPr>
          <a:endParaRPr lang="es-CO" sz="1300" b="1" kern="1200">
            <a:solidFill>
              <a:sysClr val="window" lastClr="FFFFFF"/>
            </a:solidFill>
            <a:latin typeface="Calibri" panose="020F0502020204030204"/>
            <a:ea typeface="+mn-ea"/>
            <a:cs typeface="+mn-cs"/>
          </a:endParaRPr>
        </a:p>
        <a:p>
          <a:pPr marL="0" lvl="0" indent="0" algn="ctr" defTabSz="577850">
            <a:lnSpc>
              <a:spcPct val="90000"/>
            </a:lnSpc>
            <a:spcBef>
              <a:spcPct val="0"/>
            </a:spcBef>
            <a:spcAft>
              <a:spcPct val="35000"/>
            </a:spcAft>
            <a:buNone/>
          </a:pPr>
          <a:r>
            <a:rPr lang="es-CO" sz="1300" b="1" kern="1200">
              <a:solidFill>
                <a:sysClr val="window" lastClr="FFFFFF"/>
              </a:solidFill>
              <a:latin typeface="Calibri" panose="020F0502020204030204"/>
              <a:ea typeface="+mn-ea"/>
              <a:cs typeface="+mn-cs"/>
            </a:rPr>
            <a:t>¿Para quién es?</a:t>
          </a:r>
        </a:p>
        <a:p>
          <a:pPr marL="0" lvl="0" indent="0" algn="ctr" defTabSz="577850">
            <a:lnSpc>
              <a:spcPct val="90000"/>
            </a:lnSpc>
            <a:spcBef>
              <a:spcPct val="0"/>
            </a:spcBef>
            <a:spcAft>
              <a:spcPct val="35000"/>
            </a:spcAft>
            <a:buNone/>
          </a:pPr>
          <a:r>
            <a:rPr lang="es-CO" sz="1300" kern="1200">
              <a:solidFill>
                <a:sysClr val="window" lastClr="FFFFFF"/>
              </a:solidFill>
              <a:latin typeface="Calibri" panose="020F0502020204030204"/>
              <a:ea typeface="+mn-ea"/>
              <a:cs typeface="+mn-cs"/>
            </a:rPr>
            <a:t>Miguel Torres</a:t>
          </a:r>
          <a:endParaRPr lang="es-CO" sz="1300" kern="1200"/>
        </a:p>
      </dsp:txBody>
      <dsp:txXfrm>
        <a:off x="2771947" y="1096010"/>
        <a:ext cx="1344982" cy="1096010"/>
      </dsp:txXfrm>
    </dsp:sp>
    <dsp:sp modelId="{5E258C4C-C34F-4055-8985-8013A614409A}">
      <dsp:nvSpPr>
        <dsp:cNvPr id="0" name=""/>
        <dsp:cNvSpPr/>
      </dsp:nvSpPr>
      <dsp:spPr>
        <a:xfrm>
          <a:off x="2997740" y="250607"/>
          <a:ext cx="912428" cy="854288"/>
        </a:xfrm>
        <a:prstGeom prst="ellipse">
          <a:avLst/>
        </a:prstGeom>
        <a:blipFill rotWithShape="1">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77E91F30-63DF-4A42-868A-D38BC3F218E9}">
      <dsp:nvSpPr>
        <dsp:cNvPr id="0" name=""/>
        <dsp:cNvSpPr/>
      </dsp:nvSpPr>
      <dsp:spPr>
        <a:xfrm>
          <a:off x="4157279" y="0"/>
          <a:ext cx="1344982" cy="2740024"/>
        </a:xfrm>
        <a:prstGeom prst="roundRect">
          <a:avLst>
            <a:gd name="adj" fmla="val 10000"/>
          </a:avLst>
        </a:prstGeom>
        <a:solidFill>
          <a:srgbClr val="4472C4">
            <a:hueOff val="-7353344"/>
            <a:satOff val="-10228"/>
            <a:lumOff val="-3922"/>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endParaRPr lang="es-CO" sz="1200" kern="1200">
            <a:solidFill>
              <a:sysClr val="window" lastClr="FFFFFF"/>
            </a:solidFill>
            <a:latin typeface="Calibri" panose="020F0502020204030204"/>
            <a:ea typeface="+mn-ea"/>
            <a:cs typeface="+mn-cs"/>
          </a:endParaRPr>
        </a:p>
        <a:p>
          <a:pPr marL="0" lvl="0" indent="0" algn="ctr" defTabSz="533400">
            <a:lnSpc>
              <a:spcPct val="90000"/>
            </a:lnSpc>
            <a:spcBef>
              <a:spcPct val="0"/>
            </a:spcBef>
            <a:spcAft>
              <a:spcPct val="35000"/>
            </a:spcAft>
            <a:buNone/>
          </a:pPr>
          <a:r>
            <a:rPr lang="es-CO" sz="1200" b="1" kern="1200">
              <a:solidFill>
                <a:sysClr val="window" lastClr="FFFFFF"/>
              </a:solidFill>
              <a:latin typeface="Calibri" panose="020F0502020204030204"/>
              <a:ea typeface="+mn-ea"/>
              <a:cs typeface="+mn-cs"/>
            </a:rPr>
            <a:t>¿Quién la va a usar?</a:t>
          </a:r>
        </a:p>
        <a:p>
          <a:pPr marL="0" lvl="0" indent="0" algn="ctr" defTabSz="533400">
            <a:lnSpc>
              <a:spcPct val="90000"/>
            </a:lnSpc>
            <a:spcBef>
              <a:spcPct val="0"/>
            </a:spcBef>
            <a:spcAft>
              <a:spcPct val="35000"/>
            </a:spcAft>
            <a:buNone/>
          </a:pPr>
          <a:r>
            <a:rPr lang="es-CO" sz="1200" kern="1200">
              <a:solidFill>
                <a:sysClr val="window" lastClr="FFFFFF"/>
              </a:solidFill>
              <a:latin typeface="Calibri" panose="020F0502020204030204"/>
              <a:ea typeface="+mn-ea"/>
              <a:cs typeface="+mn-cs"/>
            </a:rPr>
            <a:t>Público joven y público adulto</a:t>
          </a:r>
        </a:p>
      </dsp:txBody>
      <dsp:txXfrm>
        <a:off x="4157279" y="1096010"/>
        <a:ext cx="1344982" cy="1096010"/>
      </dsp:txXfrm>
    </dsp:sp>
    <dsp:sp modelId="{6FEB5793-E651-464D-AF6A-27EC539B892C}">
      <dsp:nvSpPr>
        <dsp:cNvPr id="0" name=""/>
        <dsp:cNvSpPr/>
      </dsp:nvSpPr>
      <dsp:spPr>
        <a:xfrm>
          <a:off x="4373556" y="164401"/>
          <a:ext cx="912428" cy="912428"/>
        </a:xfrm>
        <a:prstGeom prst="ellipse">
          <a:avLst/>
        </a:prstGeom>
        <a:blipFill rotWithShape="1">
          <a:blip xmlns:r="http://schemas.openxmlformats.org/officeDocument/2006/relationships" r:embed="rId4"/>
          <a:stretch>
            <a:fillRect/>
          </a:stretch>
        </a:blip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4D39F5E2-78D8-4A3B-B793-87D9F563AE06}">
      <dsp:nvSpPr>
        <dsp:cNvPr id="0" name=""/>
        <dsp:cNvSpPr/>
      </dsp:nvSpPr>
      <dsp:spPr>
        <a:xfrm>
          <a:off x="220141" y="2192020"/>
          <a:ext cx="5063261" cy="411003"/>
        </a:xfrm>
        <a:prstGeom prst="leftRightArrow">
          <a:avLst/>
        </a:prstGeom>
        <a:solidFill>
          <a:srgbClr val="4472C4">
            <a:tint val="4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B05DF0F-4C03-4C0A-A257-9BD4C207A3E4}">
      <dsp:nvSpPr>
        <dsp:cNvPr id="0" name=""/>
        <dsp:cNvSpPr/>
      </dsp:nvSpPr>
      <dsp:spPr>
        <a:xfrm>
          <a:off x="2108352" y="2412"/>
          <a:ext cx="2502044" cy="1131634"/>
        </a:xfrm>
        <a:prstGeom prst="rect">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endParaRPr lang="es-CO" sz="1100" kern="1200">
            <a:solidFill>
              <a:sysClr val="window" lastClr="FFFFFF"/>
            </a:solidFill>
            <a:latin typeface="Calibri" panose="020F0502020204030204"/>
            <a:ea typeface="+mn-ea"/>
            <a:cs typeface="+mn-cs"/>
          </a:endParaRPr>
        </a:p>
        <a:p>
          <a:pPr marL="0" lvl="0" indent="0" algn="ctr" defTabSz="488950">
            <a:lnSpc>
              <a:spcPct val="90000"/>
            </a:lnSpc>
            <a:spcBef>
              <a:spcPct val="0"/>
            </a:spcBef>
            <a:spcAft>
              <a:spcPct val="35000"/>
            </a:spcAft>
            <a:buNone/>
          </a:pPr>
          <a:r>
            <a:rPr lang="es-CO" sz="1100" b="1" kern="1200">
              <a:solidFill>
                <a:sysClr val="window" lastClr="FFFFFF"/>
              </a:solidFill>
              <a:latin typeface="Calibri" panose="020F0502020204030204"/>
              <a:ea typeface="+mn-ea"/>
              <a:cs typeface="+mn-cs"/>
            </a:rPr>
            <a:t>Objetivos</a:t>
          </a:r>
        </a:p>
        <a:p>
          <a:pPr marL="0" lvl="0" indent="0" algn="ctr" defTabSz="488950">
            <a:lnSpc>
              <a:spcPct val="90000"/>
            </a:lnSpc>
            <a:spcBef>
              <a:spcPct val="0"/>
            </a:spcBef>
            <a:spcAft>
              <a:spcPct val="35000"/>
            </a:spcAft>
            <a:buNone/>
          </a:pPr>
          <a:r>
            <a:rPr lang="es-CO" sz="1100" kern="1200">
              <a:solidFill>
                <a:sysClr val="window" lastClr="FFFFFF"/>
              </a:solidFill>
              <a:latin typeface="Calibri" panose="020F0502020204030204"/>
              <a:ea typeface="+mn-ea"/>
              <a:cs typeface="+mn-cs"/>
            </a:rPr>
            <a:t>Cumplir con los requisitos de la materia</a:t>
          </a:r>
        </a:p>
      </dsp:txBody>
      <dsp:txXfrm>
        <a:off x="2108352" y="2412"/>
        <a:ext cx="2502044" cy="1131634"/>
      </dsp:txXfrm>
    </dsp:sp>
    <dsp:sp modelId="{82226EAE-CC61-4B50-BA49-65F7FC37001C}">
      <dsp:nvSpPr>
        <dsp:cNvPr id="0" name=""/>
        <dsp:cNvSpPr/>
      </dsp:nvSpPr>
      <dsp:spPr>
        <a:xfrm>
          <a:off x="876002" y="2412"/>
          <a:ext cx="1120318" cy="1131634"/>
        </a:xfrm>
        <a:prstGeom prst="rect">
          <a:avLst/>
        </a:prstGeom>
        <a:blipFill rotWithShape="1">
          <a:blip xmlns:r="http://schemas.openxmlformats.org/officeDocument/2006/relationships" r:embed="rId1"/>
          <a:stretch>
            <a:fillRect/>
          </a:stretch>
        </a:blipFill>
        <a:ln w="3175"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D4490C9-45D5-4881-BFBF-5C9E4E4155B4}">
      <dsp:nvSpPr>
        <dsp:cNvPr id="0" name=""/>
        <dsp:cNvSpPr/>
      </dsp:nvSpPr>
      <dsp:spPr>
        <a:xfrm>
          <a:off x="904727" y="1320767"/>
          <a:ext cx="2502044" cy="1131634"/>
        </a:xfrm>
        <a:prstGeom prst="rect">
          <a:avLst/>
        </a:prstGeom>
        <a:solidFill>
          <a:srgbClr val="4472C4">
            <a:hueOff val="-3676672"/>
            <a:satOff val="-5114"/>
            <a:lumOff val="-1961"/>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endParaRPr lang="es-CO" sz="1100" kern="1200">
            <a:solidFill>
              <a:sysClr val="window" lastClr="FFFFFF"/>
            </a:solidFill>
            <a:latin typeface="Calibri" panose="020F0502020204030204"/>
            <a:ea typeface="+mn-ea"/>
            <a:cs typeface="+mn-cs"/>
          </a:endParaRPr>
        </a:p>
        <a:p>
          <a:pPr marL="0" lvl="0" indent="0" algn="ctr" defTabSz="488950">
            <a:lnSpc>
              <a:spcPct val="90000"/>
            </a:lnSpc>
            <a:spcBef>
              <a:spcPct val="0"/>
            </a:spcBef>
            <a:spcAft>
              <a:spcPct val="35000"/>
            </a:spcAft>
            <a:buNone/>
          </a:pPr>
          <a:r>
            <a:rPr lang="es-CO" sz="1100" b="1" kern="1200">
              <a:solidFill>
                <a:sysClr val="window" lastClr="FFFFFF"/>
              </a:solidFill>
              <a:latin typeface="Calibri" panose="020F0502020204030204"/>
              <a:ea typeface="+mn-ea"/>
              <a:cs typeface="+mn-cs"/>
            </a:rPr>
            <a:t>Beneficios</a:t>
          </a:r>
        </a:p>
        <a:p>
          <a:pPr marL="0" lvl="0" indent="0" algn="ctr" defTabSz="488950">
            <a:lnSpc>
              <a:spcPct val="90000"/>
            </a:lnSpc>
            <a:spcBef>
              <a:spcPct val="0"/>
            </a:spcBef>
            <a:spcAft>
              <a:spcPct val="35000"/>
            </a:spcAft>
            <a:buNone/>
          </a:pPr>
          <a:r>
            <a:rPr lang="es-CO" sz="1100" kern="1200">
              <a:solidFill>
                <a:sysClr val="window" lastClr="FFFFFF"/>
              </a:solidFill>
              <a:latin typeface="Calibri" panose="020F0502020204030204"/>
              <a:ea typeface="+mn-ea"/>
              <a:cs typeface="+mn-cs"/>
            </a:rPr>
            <a:t>Interactuar con personas y mascotas</a:t>
          </a:r>
        </a:p>
        <a:p>
          <a:pPr marL="0" lvl="0" indent="0" algn="ctr" defTabSz="488950">
            <a:lnSpc>
              <a:spcPct val="90000"/>
            </a:lnSpc>
            <a:spcBef>
              <a:spcPct val="0"/>
            </a:spcBef>
            <a:spcAft>
              <a:spcPct val="35000"/>
            </a:spcAft>
            <a:buNone/>
          </a:pPr>
          <a:r>
            <a:rPr lang="es-CO" sz="1100" kern="1200">
              <a:solidFill>
                <a:sysClr val="window" lastClr="FFFFFF"/>
              </a:solidFill>
              <a:latin typeface="Calibri" panose="020F0502020204030204"/>
              <a:ea typeface="+mn-ea"/>
              <a:cs typeface="+mn-cs"/>
            </a:rPr>
            <a:t>Comprar y vender productos</a:t>
          </a:r>
        </a:p>
        <a:p>
          <a:pPr marL="0" lvl="0" indent="0" algn="ctr" defTabSz="488950">
            <a:lnSpc>
              <a:spcPct val="90000"/>
            </a:lnSpc>
            <a:spcBef>
              <a:spcPct val="0"/>
            </a:spcBef>
            <a:spcAft>
              <a:spcPct val="35000"/>
            </a:spcAft>
            <a:buNone/>
          </a:pPr>
          <a:r>
            <a:rPr lang="es-CO" sz="1100" kern="1200">
              <a:solidFill>
                <a:sysClr val="window" lastClr="FFFFFF"/>
              </a:solidFill>
              <a:latin typeface="Calibri" panose="020F0502020204030204"/>
              <a:ea typeface="+mn-ea"/>
              <a:cs typeface="+mn-cs"/>
            </a:rPr>
            <a:t>Buscar y reportar  mascotas perdidas</a:t>
          </a:r>
        </a:p>
      </dsp:txBody>
      <dsp:txXfrm>
        <a:off x="904727" y="1320767"/>
        <a:ext cx="2502044" cy="1131634"/>
      </dsp:txXfrm>
    </dsp:sp>
    <dsp:sp modelId="{3E761D0C-FCBD-4155-8EDA-3841ACFC282C}">
      <dsp:nvSpPr>
        <dsp:cNvPr id="0" name=""/>
        <dsp:cNvSpPr/>
      </dsp:nvSpPr>
      <dsp:spPr>
        <a:xfrm>
          <a:off x="3576253" y="1320767"/>
          <a:ext cx="1005418" cy="1131634"/>
        </a:xfrm>
        <a:prstGeom prst="rect">
          <a:avLst/>
        </a:prstGeom>
        <a:blipFill rotWithShape="1">
          <a:blip xmlns:r="http://schemas.openxmlformats.org/officeDocument/2006/relationships" r:embed="rId2"/>
          <a:stretch>
            <a:fillRect/>
          </a:stretch>
        </a:blip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B3A91DD-BF7D-472C-B571-CA6E497C3676}">
      <dsp:nvSpPr>
        <dsp:cNvPr id="0" name=""/>
        <dsp:cNvSpPr/>
      </dsp:nvSpPr>
      <dsp:spPr>
        <a:xfrm>
          <a:off x="2108352" y="2639122"/>
          <a:ext cx="2502044" cy="1131634"/>
        </a:xfrm>
        <a:prstGeom prst="rect">
          <a:avLst/>
        </a:prstGeom>
        <a:solidFill>
          <a:srgbClr val="4472C4">
            <a:hueOff val="-7353344"/>
            <a:satOff val="-10228"/>
            <a:lumOff val="-3922"/>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endParaRPr lang="es-CO" sz="1100" kern="1200">
            <a:solidFill>
              <a:sysClr val="window" lastClr="FFFFFF"/>
            </a:solidFill>
            <a:latin typeface="Calibri" panose="020F0502020204030204"/>
            <a:ea typeface="+mn-ea"/>
            <a:cs typeface="+mn-cs"/>
          </a:endParaRPr>
        </a:p>
        <a:p>
          <a:pPr marL="0" lvl="0" indent="0" algn="ctr" defTabSz="488950">
            <a:lnSpc>
              <a:spcPct val="90000"/>
            </a:lnSpc>
            <a:spcBef>
              <a:spcPct val="0"/>
            </a:spcBef>
            <a:spcAft>
              <a:spcPct val="35000"/>
            </a:spcAft>
            <a:buNone/>
          </a:pPr>
          <a:r>
            <a:rPr lang="es-CO" sz="1100" b="1" kern="1200">
              <a:solidFill>
                <a:sysClr val="window" lastClr="FFFFFF"/>
              </a:solidFill>
              <a:latin typeface="Calibri" panose="020F0502020204030204"/>
              <a:ea typeface="+mn-ea"/>
              <a:cs typeface="+mn-cs"/>
            </a:rPr>
            <a:t>Propósito</a:t>
          </a:r>
        </a:p>
        <a:p>
          <a:pPr marL="0" lvl="0" indent="0" algn="ctr" defTabSz="488950">
            <a:lnSpc>
              <a:spcPct val="90000"/>
            </a:lnSpc>
            <a:spcBef>
              <a:spcPct val="0"/>
            </a:spcBef>
            <a:spcAft>
              <a:spcPct val="35000"/>
            </a:spcAft>
            <a:buNone/>
          </a:pPr>
          <a:r>
            <a:rPr lang="es-CO" sz="1100" kern="1200">
              <a:solidFill>
                <a:sysClr val="window" lastClr="FFFFFF"/>
              </a:solidFill>
              <a:latin typeface="Calibri" panose="020F0502020204030204"/>
              <a:ea typeface="+mn-ea"/>
              <a:cs typeface="+mn-cs"/>
            </a:rPr>
            <a:t>Red social en donde las personas puedan interactuar con mascotas</a:t>
          </a:r>
        </a:p>
      </dsp:txBody>
      <dsp:txXfrm>
        <a:off x="2108352" y="2639122"/>
        <a:ext cx="2502044" cy="1131634"/>
      </dsp:txXfrm>
    </dsp:sp>
    <dsp:sp modelId="{6B61F589-CDCB-4497-B143-63BB105DC974}">
      <dsp:nvSpPr>
        <dsp:cNvPr id="0" name=""/>
        <dsp:cNvSpPr/>
      </dsp:nvSpPr>
      <dsp:spPr>
        <a:xfrm>
          <a:off x="856956" y="2641535"/>
          <a:ext cx="1120318" cy="1131634"/>
        </a:xfrm>
        <a:prstGeom prst="rect">
          <a:avLst/>
        </a:prstGeom>
        <a:blipFill rotWithShape="1">
          <a:blip xmlns:r="http://schemas.openxmlformats.org/officeDocument/2006/relationships" r:embed="rId3"/>
          <a:stretch>
            <a:fillRect/>
          </a:stretch>
        </a:blip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F06E6C-501B-4CC6-B6DD-BA10936CBC33}">
      <dsp:nvSpPr>
        <dsp:cNvPr id="0" name=""/>
        <dsp:cNvSpPr/>
      </dsp:nvSpPr>
      <dsp:spPr>
        <a:xfrm>
          <a:off x="0" y="243982"/>
          <a:ext cx="6057900" cy="779625"/>
        </a:xfrm>
        <a:prstGeom prst="rect">
          <a:avLst/>
        </a:prstGeom>
        <a:solidFill>
          <a:schemeClr val="lt1">
            <a:alpha val="90000"/>
            <a:hueOff val="0"/>
            <a:satOff val="0"/>
            <a:lumOff val="0"/>
            <a:alphaOff val="0"/>
          </a:schemeClr>
        </a:solidFill>
        <a:ln w="25400" cap="flat" cmpd="sng" algn="ctr">
          <a:solidFill>
            <a:schemeClr val="accent4">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70160" tIns="187452" rIns="470160" bIns="64008" numCol="1" spcCol="1270" anchor="t" anchorCtr="0">
          <a:noAutofit/>
        </a:bodyPr>
        <a:lstStyle/>
        <a:p>
          <a:pPr marL="57150" lvl="1" indent="-57150" algn="l" defTabSz="400050">
            <a:lnSpc>
              <a:spcPct val="90000"/>
            </a:lnSpc>
            <a:spcBef>
              <a:spcPct val="0"/>
            </a:spcBef>
            <a:spcAft>
              <a:spcPct val="15000"/>
            </a:spcAft>
            <a:buChar char="•"/>
          </a:pPr>
          <a:r>
            <a:rPr lang="es-CO" sz="900" kern="1200"/>
            <a:t>Incluye el propósito y el alcance que va a tener el proyecto. Adicionalmente menciona el vocabulario relevante que se va a utilizar a lo largo del documento.</a:t>
          </a:r>
        </a:p>
        <a:p>
          <a:pPr marL="57150" lvl="1" indent="-57150" algn="l" defTabSz="400050">
            <a:lnSpc>
              <a:spcPct val="90000"/>
            </a:lnSpc>
            <a:spcBef>
              <a:spcPct val="0"/>
            </a:spcBef>
            <a:spcAft>
              <a:spcPct val="15000"/>
            </a:spcAft>
            <a:buChar char="•"/>
          </a:pPr>
          <a:r>
            <a:rPr lang="es-CO" sz="900" kern="1200"/>
            <a:t>Esta sección le sirve al lector para conocer el contenido del SRS y tener una idea de lo que va a encontrar al momento de ller el documento.</a:t>
          </a:r>
        </a:p>
      </dsp:txBody>
      <dsp:txXfrm>
        <a:off x="0" y="243982"/>
        <a:ext cx="6057900" cy="779625"/>
      </dsp:txXfrm>
    </dsp:sp>
    <dsp:sp modelId="{4853D1CE-6008-404B-A0E3-F41710C76900}">
      <dsp:nvSpPr>
        <dsp:cNvPr id="0" name=""/>
        <dsp:cNvSpPr/>
      </dsp:nvSpPr>
      <dsp:spPr>
        <a:xfrm>
          <a:off x="302895" y="111142"/>
          <a:ext cx="4240530" cy="265680"/>
        </a:xfrm>
        <a:prstGeom prst="roundRect">
          <a:avLst/>
        </a:prstGeom>
        <a:solidFill>
          <a:schemeClr val="accent4">
            <a:hueOff val="0"/>
            <a:satOff val="0"/>
            <a:lumOff val="0"/>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60282" tIns="0" rIns="160282" bIns="0" numCol="1" spcCol="1270" anchor="ctr" anchorCtr="0">
          <a:noAutofit/>
        </a:bodyPr>
        <a:lstStyle/>
        <a:p>
          <a:pPr marL="0" lvl="0" indent="0" algn="l" defTabSz="400050">
            <a:lnSpc>
              <a:spcPct val="90000"/>
            </a:lnSpc>
            <a:spcBef>
              <a:spcPct val="0"/>
            </a:spcBef>
            <a:spcAft>
              <a:spcPct val="35000"/>
            </a:spcAft>
            <a:buNone/>
          </a:pPr>
          <a:r>
            <a:rPr lang="es-CO" sz="900" kern="1200"/>
            <a:t>Introducción</a:t>
          </a:r>
        </a:p>
      </dsp:txBody>
      <dsp:txXfrm>
        <a:off x="315864" y="124111"/>
        <a:ext cx="4214592" cy="239742"/>
      </dsp:txXfrm>
    </dsp:sp>
    <dsp:sp modelId="{D6677D62-EB3C-4C20-B9CC-FF7D7A242493}">
      <dsp:nvSpPr>
        <dsp:cNvPr id="0" name=""/>
        <dsp:cNvSpPr/>
      </dsp:nvSpPr>
      <dsp:spPr>
        <a:xfrm>
          <a:off x="0" y="1205047"/>
          <a:ext cx="6057900" cy="779625"/>
        </a:xfrm>
        <a:prstGeom prst="rect">
          <a:avLst/>
        </a:prstGeom>
        <a:solidFill>
          <a:schemeClr val="lt1">
            <a:alpha val="90000"/>
            <a:hueOff val="0"/>
            <a:satOff val="0"/>
            <a:lumOff val="0"/>
            <a:alphaOff val="0"/>
          </a:schemeClr>
        </a:solidFill>
        <a:ln w="25400" cap="flat" cmpd="sng" algn="ctr">
          <a:solidFill>
            <a:schemeClr val="accent4">
              <a:hueOff val="1043174"/>
              <a:satOff val="-7071"/>
              <a:lumOff val="86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70160" tIns="187452" rIns="470160" bIns="64008" numCol="1" spcCol="1270" anchor="t" anchorCtr="0">
          <a:noAutofit/>
        </a:bodyPr>
        <a:lstStyle/>
        <a:p>
          <a:pPr marL="57150" lvl="1" indent="-57150" algn="l" defTabSz="400050">
            <a:lnSpc>
              <a:spcPct val="90000"/>
            </a:lnSpc>
            <a:spcBef>
              <a:spcPct val="0"/>
            </a:spcBef>
            <a:spcAft>
              <a:spcPct val="15000"/>
            </a:spcAft>
            <a:buChar char="•"/>
          </a:pPr>
          <a:r>
            <a:rPr lang="es-CO" sz="900" kern="1200"/>
            <a:t>Incluye la descripción del producto que se va a desarrollar, se definen las funciones que va a tener, las interfaces con las cuales va a interactuar, las restricciones que va a presentar el producto, el modelo del dominio y la distribución de los requerimientos a desarrollar.</a:t>
          </a:r>
        </a:p>
        <a:p>
          <a:pPr marL="57150" lvl="1" indent="-57150" algn="l" defTabSz="400050">
            <a:lnSpc>
              <a:spcPct val="90000"/>
            </a:lnSpc>
            <a:spcBef>
              <a:spcPct val="0"/>
            </a:spcBef>
            <a:spcAft>
              <a:spcPct val="15000"/>
            </a:spcAft>
            <a:buChar char="•"/>
          </a:pPr>
          <a:r>
            <a:rPr lang="es-CO" sz="900" kern="1200"/>
            <a:t>Esta sección le sirve al cliente para conocer de manera genreral de que trata el proyecto.</a:t>
          </a:r>
        </a:p>
      </dsp:txBody>
      <dsp:txXfrm>
        <a:off x="0" y="1205047"/>
        <a:ext cx="6057900" cy="779625"/>
      </dsp:txXfrm>
    </dsp:sp>
    <dsp:sp modelId="{2387059A-FF6B-4D51-8F0E-1C264689D959}">
      <dsp:nvSpPr>
        <dsp:cNvPr id="0" name=""/>
        <dsp:cNvSpPr/>
      </dsp:nvSpPr>
      <dsp:spPr>
        <a:xfrm>
          <a:off x="302895" y="1072207"/>
          <a:ext cx="4240530" cy="265680"/>
        </a:xfrm>
        <a:prstGeom prst="roundRect">
          <a:avLst/>
        </a:prstGeom>
        <a:solidFill>
          <a:schemeClr val="accent4">
            <a:hueOff val="1043174"/>
            <a:satOff val="-7071"/>
            <a:lumOff val="863"/>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60282" tIns="0" rIns="160282" bIns="0" numCol="1" spcCol="1270" anchor="ctr" anchorCtr="0">
          <a:noAutofit/>
        </a:bodyPr>
        <a:lstStyle/>
        <a:p>
          <a:pPr marL="0" lvl="0" indent="0" algn="l" defTabSz="400050">
            <a:lnSpc>
              <a:spcPct val="90000"/>
            </a:lnSpc>
            <a:spcBef>
              <a:spcPct val="0"/>
            </a:spcBef>
            <a:spcAft>
              <a:spcPct val="35000"/>
            </a:spcAft>
            <a:buNone/>
          </a:pPr>
          <a:r>
            <a:rPr lang="es-CO" sz="900" kern="1200"/>
            <a:t>Descripción Global</a:t>
          </a:r>
        </a:p>
      </dsp:txBody>
      <dsp:txXfrm>
        <a:off x="315864" y="1085176"/>
        <a:ext cx="4214592" cy="239742"/>
      </dsp:txXfrm>
    </dsp:sp>
    <dsp:sp modelId="{2B338183-C68F-4D51-A789-F3B103519B2F}">
      <dsp:nvSpPr>
        <dsp:cNvPr id="0" name=""/>
        <dsp:cNvSpPr/>
      </dsp:nvSpPr>
      <dsp:spPr>
        <a:xfrm>
          <a:off x="0" y="2166112"/>
          <a:ext cx="6057900" cy="935550"/>
        </a:xfrm>
        <a:prstGeom prst="rect">
          <a:avLst/>
        </a:prstGeom>
        <a:solidFill>
          <a:schemeClr val="lt1">
            <a:alpha val="90000"/>
            <a:hueOff val="0"/>
            <a:satOff val="0"/>
            <a:lumOff val="0"/>
            <a:alphaOff val="0"/>
          </a:schemeClr>
        </a:solidFill>
        <a:ln w="25400" cap="flat" cmpd="sng" algn="ctr">
          <a:solidFill>
            <a:schemeClr val="accent4">
              <a:hueOff val="2086347"/>
              <a:satOff val="-14142"/>
              <a:lumOff val="172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70160" tIns="187452" rIns="470160" bIns="64008" numCol="1" spcCol="1270" anchor="t" anchorCtr="0">
          <a:noAutofit/>
        </a:bodyPr>
        <a:lstStyle/>
        <a:p>
          <a:pPr marL="57150" lvl="1" indent="-57150" algn="l" defTabSz="400050">
            <a:lnSpc>
              <a:spcPct val="90000"/>
            </a:lnSpc>
            <a:spcBef>
              <a:spcPct val="0"/>
            </a:spcBef>
            <a:spcAft>
              <a:spcPct val="15000"/>
            </a:spcAft>
            <a:buChar char="•"/>
          </a:pPr>
          <a:r>
            <a:rPr lang="es-CO" sz="900" kern="1200"/>
            <a:t>Se centra en el diseño y en la implementación de los que el cliente final desea y lo que los desarrolladores van a realizar.</a:t>
          </a:r>
        </a:p>
        <a:p>
          <a:pPr marL="57150" lvl="1" indent="-57150" algn="l" defTabSz="400050">
            <a:lnSpc>
              <a:spcPct val="90000"/>
            </a:lnSpc>
            <a:spcBef>
              <a:spcPct val="0"/>
            </a:spcBef>
            <a:spcAft>
              <a:spcPct val="15000"/>
            </a:spcAft>
            <a:buChar char="•"/>
          </a:pPr>
          <a:r>
            <a:rPr lang="es-CO" sz="900" kern="1200"/>
            <a:t>Incluye los requerimientos, características  del proyecto  con las restricciones del diseño.</a:t>
          </a:r>
        </a:p>
        <a:p>
          <a:pPr marL="57150" lvl="1" indent="-57150" algn="l" defTabSz="400050">
            <a:lnSpc>
              <a:spcPct val="90000"/>
            </a:lnSpc>
            <a:spcBef>
              <a:spcPct val="0"/>
            </a:spcBef>
            <a:spcAft>
              <a:spcPct val="15000"/>
            </a:spcAft>
            <a:buChar char="•"/>
          </a:pPr>
          <a:r>
            <a:rPr lang="es-CO" sz="900" kern="1200"/>
            <a:t>Esta sección le sirve a RAWR para reconocer y saber que se quiere desarrollar y cómo, en cuanto a requerimientos.</a:t>
          </a:r>
        </a:p>
      </dsp:txBody>
      <dsp:txXfrm>
        <a:off x="0" y="2166112"/>
        <a:ext cx="6057900" cy="935550"/>
      </dsp:txXfrm>
    </dsp:sp>
    <dsp:sp modelId="{1673F6FF-935B-4779-9E4C-A619816F1F6C}">
      <dsp:nvSpPr>
        <dsp:cNvPr id="0" name=""/>
        <dsp:cNvSpPr/>
      </dsp:nvSpPr>
      <dsp:spPr>
        <a:xfrm>
          <a:off x="302895" y="2033272"/>
          <a:ext cx="4240530" cy="265680"/>
        </a:xfrm>
        <a:prstGeom prst="roundRect">
          <a:avLst/>
        </a:prstGeom>
        <a:solidFill>
          <a:schemeClr val="accent4">
            <a:hueOff val="2086347"/>
            <a:satOff val="-14142"/>
            <a:lumOff val="1726"/>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60282" tIns="0" rIns="160282" bIns="0" numCol="1" spcCol="1270" anchor="ctr" anchorCtr="0">
          <a:noAutofit/>
        </a:bodyPr>
        <a:lstStyle/>
        <a:p>
          <a:pPr marL="0" lvl="0" indent="0" algn="l" defTabSz="400050">
            <a:lnSpc>
              <a:spcPct val="90000"/>
            </a:lnSpc>
            <a:spcBef>
              <a:spcPct val="0"/>
            </a:spcBef>
            <a:spcAft>
              <a:spcPct val="35000"/>
            </a:spcAft>
            <a:buNone/>
          </a:pPr>
          <a:r>
            <a:rPr lang="es-CO" sz="900" kern="1200"/>
            <a:t>Requerimientos Especificos</a:t>
          </a:r>
        </a:p>
      </dsp:txBody>
      <dsp:txXfrm>
        <a:off x="315864" y="2046241"/>
        <a:ext cx="4214592" cy="239742"/>
      </dsp:txXfrm>
    </dsp:sp>
    <dsp:sp modelId="{D46B83C1-983C-46D7-95B0-BF6ABD058AFE}">
      <dsp:nvSpPr>
        <dsp:cNvPr id="0" name=""/>
        <dsp:cNvSpPr/>
      </dsp:nvSpPr>
      <dsp:spPr>
        <a:xfrm>
          <a:off x="0" y="3283102"/>
          <a:ext cx="6057900" cy="907200"/>
        </a:xfrm>
        <a:prstGeom prst="rect">
          <a:avLst/>
        </a:prstGeom>
        <a:solidFill>
          <a:schemeClr val="lt1">
            <a:alpha val="90000"/>
            <a:hueOff val="0"/>
            <a:satOff val="0"/>
            <a:lumOff val="0"/>
            <a:alphaOff val="0"/>
          </a:schemeClr>
        </a:solidFill>
        <a:ln w="25400" cap="flat" cmpd="sng" algn="ctr">
          <a:solidFill>
            <a:schemeClr val="accent4">
              <a:hueOff val="3129521"/>
              <a:satOff val="-21213"/>
              <a:lumOff val="2588"/>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70160" tIns="187452" rIns="470160" bIns="64008" numCol="1" spcCol="1270" anchor="t" anchorCtr="0">
          <a:noAutofit/>
        </a:bodyPr>
        <a:lstStyle/>
        <a:p>
          <a:pPr marL="57150" lvl="1" indent="-57150" algn="l" defTabSz="400050">
            <a:lnSpc>
              <a:spcPct val="90000"/>
            </a:lnSpc>
            <a:spcBef>
              <a:spcPct val="0"/>
            </a:spcBef>
            <a:spcAft>
              <a:spcPct val="15000"/>
            </a:spcAft>
            <a:buChar char="•"/>
          </a:pPr>
          <a:r>
            <a:rPr lang="es-CO" sz="900" kern="1200"/>
            <a:t>Incluye las técnicas y métodos utilizados para la construcción del SRS. Es una sección complementaria a la realizada previamente en el SPMP, puesto que muestra como el control de cambios, la localización y trazabilidad de los requerimientos.</a:t>
          </a:r>
        </a:p>
        <a:p>
          <a:pPr marL="57150" lvl="1" indent="-57150" algn="l" defTabSz="400050">
            <a:lnSpc>
              <a:spcPct val="90000"/>
            </a:lnSpc>
            <a:spcBef>
              <a:spcPct val="0"/>
            </a:spcBef>
            <a:spcAft>
              <a:spcPct val="15000"/>
            </a:spcAft>
            <a:buChar char="•"/>
          </a:pPr>
          <a:r>
            <a:rPr lang="es-CO" sz="900" kern="1200"/>
            <a:t>Esta sección le sirve al equipo de desarrollo para conocer como se debe llevar a cabo el proceso de Ingeniería de los requerimientos.</a:t>
          </a:r>
        </a:p>
      </dsp:txBody>
      <dsp:txXfrm>
        <a:off x="0" y="3283102"/>
        <a:ext cx="6057900" cy="907200"/>
      </dsp:txXfrm>
    </dsp:sp>
    <dsp:sp modelId="{443976D1-D655-4161-B968-44C9DA77090E}">
      <dsp:nvSpPr>
        <dsp:cNvPr id="0" name=""/>
        <dsp:cNvSpPr/>
      </dsp:nvSpPr>
      <dsp:spPr>
        <a:xfrm>
          <a:off x="302895" y="3150262"/>
          <a:ext cx="4240530" cy="265680"/>
        </a:xfrm>
        <a:prstGeom prst="roundRect">
          <a:avLst/>
        </a:prstGeom>
        <a:solidFill>
          <a:schemeClr val="accent4">
            <a:hueOff val="3129521"/>
            <a:satOff val="-21213"/>
            <a:lumOff val="2588"/>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60282" tIns="0" rIns="160282" bIns="0" numCol="1" spcCol="1270" anchor="ctr" anchorCtr="0">
          <a:noAutofit/>
        </a:bodyPr>
        <a:lstStyle/>
        <a:p>
          <a:pPr marL="0" lvl="0" indent="0" algn="l" defTabSz="400050">
            <a:lnSpc>
              <a:spcPct val="90000"/>
            </a:lnSpc>
            <a:spcBef>
              <a:spcPct val="0"/>
            </a:spcBef>
            <a:spcAft>
              <a:spcPct val="35000"/>
            </a:spcAft>
            <a:buNone/>
          </a:pPr>
          <a:r>
            <a:rPr lang="es-CO" sz="900" kern="1200"/>
            <a:t>Proceso de Ingeniería de Requerimientos</a:t>
          </a:r>
        </a:p>
      </dsp:txBody>
      <dsp:txXfrm>
        <a:off x="315864" y="3163231"/>
        <a:ext cx="4214592" cy="239742"/>
      </dsp:txXfrm>
    </dsp:sp>
    <dsp:sp modelId="{7C53C61E-A8D0-455F-829A-50441FA21CBC}">
      <dsp:nvSpPr>
        <dsp:cNvPr id="0" name=""/>
        <dsp:cNvSpPr/>
      </dsp:nvSpPr>
      <dsp:spPr>
        <a:xfrm>
          <a:off x="0" y="4371742"/>
          <a:ext cx="6057900" cy="652050"/>
        </a:xfrm>
        <a:prstGeom prst="rect">
          <a:avLst/>
        </a:prstGeom>
        <a:solidFill>
          <a:schemeClr val="lt1">
            <a:alpha val="90000"/>
            <a:hueOff val="0"/>
            <a:satOff val="0"/>
            <a:lumOff val="0"/>
            <a:alphaOff val="0"/>
          </a:schemeClr>
        </a:solidFill>
        <a:ln w="25400" cap="flat" cmpd="sng" algn="ctr">
          <a:solidFill>
            <a:schemeClr val="accent4">
              <a:hueOff val="4172694"/>
              <a:satOff val="-28284"/>
              <a:lumOff val="3451"/>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70160" tIns="187452" rIns="470160" bIns="64008" numCol="1" spcCol="1270" anchor="t" anchorCtr="0">
          <a:noAutofit/>
        </a:bodyPr>
        <a:lstStyle/>
        <a:p>
          <a:pPr marL="57150" lvl="1" indent="-57150" algn="l" defTabSz="400050">
            <a:lnSpc>
              <a:spcPct val="90000"/>
            </a:lnSpc>
            <a:spcBef>
              <a:spcPct val="0"/>
            </a:spcBef>
            <a:spcAft>
              <a:spcPct val="15000"/>
            </a:spcAft>
            <a:buChar char="•"/>
          </a:pPr>
          <a:r>
            <a:rPr lang="es-CO" sz="900" kern="1200"/>
            <a:t>Muestra el proceso con el cual se valido y verificó los requerimientos descritos en la seccion 3.</a:t>
          </a:r>
        </a:p>
        <a:p>
          <a:pPr marL="57150" lvl="1" indent="-57150" algn="l" defTabSz="400050">
            <a:lnSpc>
              <a:spcPct val="90000"/>
            </a:lnSpc>
            <a:spcBef>
              <a:spcPct val="0"/>
            </a:spcBef>
            <a:spcAft>
              <a:spcPct val="15000"/>
            </a:spcAft>
            <a:buChar char="•"/>
          </a:pPr>
          <a:r>
            <a:rPr lang="es-CO" sz="900" kern="1200"/>
            <a:t>Esta sección le sirve al equipo de desarrollo y calidad, para conocer como se debe llevar a cabo el proceso de verificación de los requerimientos.</a:t>
          </a:r>
        </a:p>
      </dsp:txBody>
      <dsp:txXfrm>
        <a:off x="0" y="4371742"/>
        <a:ext cx="6057900" cy="652050"/>
      </dsp:txXfrm>
    </dsp:sp>
    <dsp:sp modelId="{62C46E30-BA37-4284-A1F9-5156EFFAC0D7}">
      <dsp:nvSpPr>
        <dsp:cNvPr id="0" name=""/>
        <dsp:cNvSpPr/>
      </dsp:nvSpPr>
      <dsp:spPr>
        <a:xfrm>
          <a:off x="302895" y="4238902"/>
          <a:ext cx="4240530" cy="265680"/>
        </a:xfrm>
        <a:prstGeom prst="roundRect">
          <a:avLst/>
        </a:prstGeom>
        <a:solidFill>
          <a:schemeClr val="accent4">
            <a:hueOff val="4172694"/>
            <a:satOff val="-28284"/>
            <a:lumOff val="3451"/>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60282" tIns="0" rIns="160282" bIns="0" numCol="1" spcCol="1270" anchor="ctr" anchorCtr="0">
          <a:noAutofit/>
        </a:bodyPr>
        <a:lstStyle/>
        <a:p>
          <a:pPr marL="0" lvl="0" indent="0" algn="l" defTabSz="400050">
            <a:lnSpc>
              <a:spcPct val="90000"/>
            </a:lnSpc>
            <a:spcBef>
              <a:spcPct val="0"/>
            </a:spcBef>
            <a:spcAft>
              <a:spcPct val="35000"/>
            </a:spcAft>
            <a:buNone/>
          </a:pPr>
          <a:r>
            <a:rPr lang="es-CO" sz="900" kern="1200"/>
            <a:t>Proceso de Verificacion</a:t>
          </a:r>
        </a:p>
      </dsp:txBody>
      <dsp:txXfrm>
        <a:off x="315864" y="4251871"/>
        <a:ext cx="4214592" cy="239742"/>
      </dsp:txXfrm>
    </dsp:sp>
    <dsp:sp modelId="{10D3EBDF-4D0B-4941-863E-D2CA0102A9D2}">
      <dsp:nvSpPr>
        <dsp:cNvPr id="0" name=""/>
        <dsp:cNvSpPr/>
      </dsp:nvSpPr>
      <dsp:spPr>
        <a:xfrm>
          <a:off x="0" y="5196660"/>
          <a:ext cx="6057900" cy="779625"/>
        </a:xfrm>
        <a:prstGeom prst="rect">
          <a:avLst/>
        </a:prstGeom>
        <a:solidFill>
          <a:schemeClr val="lt1">
            <a:alpha val="90000"/>
            <a:hueOff val="0"/>
            <a:satOff val="0"/>
            <a:lumOff val="0"/>
            <a:alphaOff val="0"/>
          </a:schemeClr>
        </a:solidFill>
        <a:ln w="25400" cap="flat" cmpd="sng" algn="ctr">
          <a:solidFill>
            <a:schemeClr val="accent4">
              <a:hueOff val="5215868"/>
              <a:satOff val="-35355"/>
              <a:lumOff val="4314"/>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70160" tIns="187452" rIns="470160" bIns="64008" numCol="1" spcCol="1270" anchor="t" anchorCtr="0">
          <a:noAutofit/>
        </a:bodyPr>
        <a:lstStyle/>
        <a:p>
          <a:pPr marL="57150" lvl="1" indent="-57150" algn="l" defTabSz="400050">
            <a:lnSpc>
              <a:spcPct val="90000"/>
            </a:lnSpc>
            <a:spcBef>
              <a:spcPct val="0"/>
            </a:spcBef>
            <a:spcAft>
              <a:spcPct val="15000"/>
            </a:spcAft>
            <a:buChar char="•"/>
          </a:pPr>
          <a:r>
            <a:rPr lang="es-CO" sz="900" kern="1200"/>
            <a:t>Incluye los documentos adicionales que se requieren, se referencian y se adjuntan en el presente documento</a:t>
          </a:r>
        </a:p>
        <a:p>
          <a:pPr marL="57150" lvl="1" indent="-57150" algn="l" defTabSz="400050">
            <a:lnSpc>
              <a:spcPct val="90000"/>
            </a:lnSpc>
            <a:spcBef>
              <a:spcPct val="0"/>
            </a:spcBef>
            <a:spcAft>
              <a:spcPct val="15000"/>
            </a:spcAft>
            <a:buChar char="•"/>
          </a:pPr>
          <a:r>
            <a:rPr lang="es-CO" sz="900" kern="1200"/>
            <a:t>Esta sección le sirve al lector puesto que en ella se muestran y encuentran los archivos relacionados con el SRS.</a:t>
          </a:r>
        </a:p>
      </dsp:txBody>
      <dsp:txXfrm>
        <a:off x="0" y="5196660"/>
        <a:ext cx="6057900" cy="779625"/>
      </dsp:txXfrm>
    </dsp:sp>
    <dsp:sp modelId="{3B39CE93-47C5-462B-A231-416451879C4C}">
      <dsp:nvSpPr>
        <dsp:cNvPr id="0" name=""/>
        <dsp:cNvSpPr/>
      </dsp:nvSpPr>
      <dsp:spPr>
        <a:xfrm>
          <a:off x="302895" y="5072392"/>
          <a:ext cx="4240530" cy="265680"/>
        </a:xfrm>
        <a:prstGeom prst="roundRect">
          <a:avLst/>
        </a:prstGeom>
        <a:solidFill>
          <a:schemeClr val="accent4">
            <a:hueOff val="5215868"/>
            <a:satOff val="-35355"/>
            <a:lumOff val="4314"/>
            <a:alphaOff val="0"/>
          </a:schemeClr>
        </a:solidFill>
        <a:ln w="38100" cap="flat" cmpd="sng" algn="ctr">
          <a:solidFill>
            <a:schemeClr val="lt1">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160282" tIns="0" rIns="160282" bIns="0" numCol="1" spcCol="1270" anchor="ctr" anchorCtr="0">
          <a:noAutofit/>
        </a:bodyPr>
        <a:lstStyle/>
        <a:p>
          <a:pPr marL="0" lvl="0" indent="0" algn="l" defTabSz="400050">
            <a:lnSpc>
              <a:spcPct val="90000"/>
            </a:lnSpc>
            <a:spcBef>
              <a:spcPct val="0"/>
            </a:spcBef>
            <a:spcAft>
              <a:spcPct val="35000"/>
            </a:spcAft>
            <a:buNone/>
          </a:pPr>
          <a:r>
            <a:rPr lang="es-CO" sz="900" kern="1200"/>
            <a:t>Anexos</a:t>
          </a:r>
        </a:p>
      </dsp:txBody>
      <dsp:txXfrm>
        <a:off x="315864" y="5085361"/>
        <a:ext cx="4214592" cy="23974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12762B-44D9-405F-9678-AD73C78F26A7}">
      <dsp:nvSpPr>
        <dsp:cNvPr id="0" name=""/>
        <dsp:cNvSpPr/>
      </dsp:nvSpPr>
      <dsp:spPr>
        <a:xfrm>
          <a:off x="1687" y="383692"/>
          <a:ext cx="1645518" cy="230400"/>
        </a:xfrm>
        <a:prstGeom prst="rect">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w="9525" cap="flat" cmpd="sng" algn="ctr">
          <a:solidFill>
            <a:schemeClr val="accent4">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s-ES" sz="800" b="1" i="1" kern="1200"/>
            <a:t>Restricciones generales</a:t>
          </a:r>
          <a:endParaRPr lang="es-ES" sz="800" kern="1200"/>
        </a:p>
      </dsp:txBody>
      <dsp:txXfrm>
        <a:off x="1687" y="383692"/>
        <a:ext cx="1645518" cy="230400"/>
      </dsp:txXfrm>
    </dsp:sp>
    <dsp:sp modelId="{7A26C8BC-2E75-430B-B1F6-C5121212D839}">
      <dsp:nvSpPr>
        <dsp:cNvPr id="0" name=""/>
        <dsp:cNvSpPr/>
      </dsp:nvSpPr>
      <dsp:spPr>
        <a:xfrm>
          <a:off x="1687" y="614092"/>
          <a:ext cx="1645518" cy="2174040"/>
        </a:xfrm>
        <a:prstGeom prst="rect">
          <a:avLst/>
        </a:prstGeom>
        <a:solidFill>
          <a:schemeClr val="accent4">
            <a:tint val="40000"/>
            <a:alpha val="90000"/>
            <a:hueOff val="0"/>
            <a:satOff val="0"/>
            <a:lumOff val="0"/>
            <a:alphaOff val="0"/>
          </a:schemeClr>
        </a:solidFill>
        <a:ln w="9525" cap="flat" cmpd="sng" algn="ctr">
          <a:solidFill>
            <a:schemeClr val="accent4">
              <a:tint val="40000"/>
              <a:alpha val="90000"/>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es-ES" sz="800" kern="1200"/>
            <a:t>Se puede iniciar sesión creando usuario o por una cuenta de Facebook unicamente, por medio de HTTP.</a:t>
          </a:r>
        </a:p>
        <a:p>
          <a:pPr marL="57150" lvl="1" indent="-57150" algn="l" defTabSz="355600">
            <a:lnSpc>
              <a:spcPct val="90000"/>
            </a:lnSpc>
            <a:spcBef>
              <a:spcPct val="0"/>
            </a:spcBef>
            <a:spcAft>
              <a:spcPct val="15000"/>
            </a:spcAft>
            <a:buChar char="•"/>
          </a:pPr>
          <a:r>
            <a:rPr lang="es-ES" sz="800" kern="1200"/>
            <a:t>Si el servidor falla el moderador tiene que volverlo a montar por medio de Linux.</a:t>
          </a:r>
        </a:p>
        <a:p>
          <a:pPr marL="57150" lvl="1" indent="-57150" algn="l" defTabSz="355600">
            <a:lnSpc>
              <a:spcPct val="90000"/>
            </a:lnSpc>
            <a:spcBef>
              <a:spcPct val="0"/>
            </a:spcBef>
            <a:spcAft>
              <a:spcPct val="15000"/>
            </a:spcAft>
            <a:buChar char="•"/>
          </a:pPr>
          <a:r>
            <a:rPr lang="es-ES" sz="800" kern="1200"/>
            <a:t>Si el usuario pierde conexión a internet debe iniciar sesión nuevamente.</a:t>
          </a:r>
        </a:p>
        <a:p>
          <a:pPr marL="57150" lvl="1" indent="-57150" algn="l" defTabSz="355600">
            <a:lnSpc>
              <a:spcPct val="90000"/>
            </a:lnSpc>
            <a:spcBef>
              <a:spcPct val="0"/>
            </a:spcBef>
            <a:spcAft>
              <a:spcPct val="15000"/>
            </a:spcAft>
            <a:buChar char="•"/>
          </a:pPr>
          <a:r>
            <a:rPr lang="es-ES" sz="800" kern="1200"/>
            <a:t>El equipo de desarrollo del software es el establecido desde el inicio del semestre.</a:t>
          </a:r>
        </a:p>
        <a:p>
          <a:pPr marL="57150" lvl="1" indent="-57150" algn="l" defTabSz="355600">
            <a:lnSpc>
              <a:spcPct val="90000"/>
            </a:lnSpc>
            <a:spcBef>
              <a:spcPct val="0"/>
            </a:spcBef>
            <a:spcAft>
              <a:spcPct val="15000"/>
            </a:spcAft>
            <a:buChar char="•"/>
          </a:pPr>
          <a:r>
            <a:rPr lang="es-ES" sz="800" kern="1200"/>
            <a:t>No se debe superar el presupuesto establecido en el SPMP.</a:t>
          </a:r>
        </a:p>
        <a:p>
          <a:pPr marL="57150" lvl="1" indent="-57150" algn="l" defTabSz="355600">
            <a:lnSpc>
              <a:spcPct val="90000"/>
            </a:lnSpc>
            <a:spcBef>
              <a:spcPct val="0"/>
            </a:spcBef>
            <a:spcAft>
              <a:spcPct val="15000"/>
            </a:spcAft>
            <a:buChar char="•"/>
          </a:pPr>
          <a:r>
            <a:rPr lang="es-ES" sz="800" kern="1200"/>
            <a:t>RAWR será desarrolado con una arquitectura tipo cliente-servidor.</a:t>
          </a:r>
        </a:p>
      </dsp:txBody>
      <dsp:txXfrm>
        <a:off x="1687" y="614092"/>
        <a:ext cx="1645518" cy="2174040"/>
      </dsp:txXfrm>
    </dsp:sp>
    <dsp:sp modelId="{4C22F846-29CC-4F21-BD6B-34EEA578F258}">
      <dsp:nvSpPr>
        <dsp:cNvPr id="0" name=""/>
        <dsp:cNvSpPr/>
      </dsp:nvSpPr>
      <dsp:spPr>
        <a:xfrm>
          <a:off x="1877578" y="383692"/>
          <a:ext cx="1645518" cy="230400"/>
        </a:xfrm>
        <a:prstGeom prst="rect">
          <a:avLst/>
        </a:prstGeom>
        <a:gradFill rotWithShape="0">
          <a:gsLst>
            <a:gs pos="0">
              <a:schemeClr val="accent4">
                <a:hueOff val="2607934"/>
                <a:satOff val="-17678"/>
                <a:lumOff val="2157"/>
                <a:alphaOff val="0"/>
                <a:shade val="51000"/>
                <a:satMod val="130000"/>
              </a:schemeClr>
            </a:gs>
            <a:gs pos="80000">
              <a:schemeClr val="accent4">
                <a:hueOff val="2607934"/>
                <a:satOff val="-17678"/>
                <a:lumOff val="2157"/>
                <a:alphaOff val="0"/>
                <a:shade val="93000"/>
                <a:satMod val="130000"/>
              </a:schemeClr>
            </a:gs>
            <a:gs pos="100000">
              <a:schemeClr val="accent4">
                <a:hueOff val="2607934"/>
                <a:satOff val="-17678"/>
                <a:lumOff val="2157"/>
                <a:alphaOff val="0"/>
                <a:shade val="94000"/>
                <a:satMod val="135000"/>
              </a:schemeClr>
            </a:gs>
          </a:gsLst>
          <a:lin ang="16200000" scaled="0"/>
        </a:gradFill>
        <a:ln w="9525" cap="flat" cmpd="sng" algn="ctr">
          <a:solidFill>
            <a:schemeClr val="accent4">
              <a:hueOff val="2607934"/>
              <a:satOff val="-17678"/>
              <a:lumOff val="2157"/>
              <a:alphaOff val="0"/>
            </a:schemeClr>
          </a:solidFill>
          <a:prstDash val="solid"/>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s-ES" sz="800" b="1" i="1" kern="1200"/>
            <a:t>Restricciones de software</a:t>
          </a:r>
          <a:endParaRPr lang="es-ES" sz="800" kern="1200"/>
        </a:p>
      </dsp:txBody>
      <dsp:txXfrm>
        <a:off x="1877578" y="383692"/>
        <a:ext cx="1645518" cy="230400"/>
      </dsp:txXfrm>
    </dsp:sp>
    <dsp:sp modelId="{D23BD762-463D-40B7-B218-C05AAB204501}">
      <dsp:nvSpPr>
        <dsp:cNvPr id="0" name=""/>
        <dsp:cNvSpPr/>
      </dsp:nvSpPr>
      <dsp:spPr>
        <a:xfrm>
          <a:off x="1877578" y="614092"/>
          <a:ext cx="1645518" cy="2174040"/>
        </a:xfrm>
        <a:prstGeom prst="rect">
          <a:avLst/>
        </a:prstGeom>
        <a:solidFill>
          <a:schemeClr val="accent4">
            <a:tint val="40000"/>
            <a:alpha val="90000"/>
            <a:hueOff val="2454177"/>
            <a:satOff val="-17191"/>
            <a:lumOff val="-881"/>
            <a:alphaOff val="0"/>
          </a:schemeClr>
        </a:solidFill>
        <a:ln w="9525" cap="flat" cmpd="sng" algn="ctr">
          <a:solidFill>
            <a:schemeClr val="accent4">
              <a:tint val="40000"/>
              <a:alpha val="90000"/>
              <a:hueOff val="2454177"/>
              <a:satOff val="-17191"/>
              <a:lumOff val="-881"/>
              <a:alphaOff val="0"/>
            </a:schemeClr>
          </a:solidFill>
          <a:prstDash val="solid"/>
        </a:ln>
        <a:effectLst>
          <a:outerShdw blurRad="40000" dist="23000" dir="5400000" rotWithShape="0">
            <a:srgbClr val="000000">
              <a:alpha val="35000"/>
            </a:srgbClr>
          </a:outerShdw>
        </a:effectLst>
        <a:scene3d>
          <a:camera prst="orthographicFront"/>
          <a:lightRig rig="flat" dir="t"/>
        </a:scene3d>
        <a:sp3d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es-ES" sz="800" i="1" kern="1200"/>
            <a:t>Como por ejemplo, las licencias del software, alguna maquina virtual, algún API, los lenguajes de programación utilizados</a:t>
          </a:r>
          <a:endParaRPr lang="es-ES" sz="800" kern="1200"/>
        </a:p>
        <a:p>
          <a:pPr marL="57150" lvl="1" indent="-57150" algn="l" defTabSz="355600">
            <a:lnSpc>
              <a:spcPct val="90000"/>
            </a:lnSpc>
            <a:spcBef>
              <a:spcPct val="0"/>
            </a:spcBef>
            <a:spcAft>
              <a:spcPct val="15000"/>
            </a:spcAft>
            <a:buChar char="•"/>
          </a:pPr>
          <a:r>
            <a:rPr lang="es-ES" sz="800" kern="1200"/>
            <a:t>MySQL es un sistema manejador de base de datos</a:t>
          </a:r>
        </a:p>
        <a:p>
          <a:pPr marL="57150" lvl="1" indent="-57150" algn="l" defTabSz="355600">
            <a:lnSpc>
              <a:spcPct val="90000"/>
            </a:lnSpc>
            <a:spcBef>
              <a:spcPct val="0"/>
            </a:spcBef>
            <a:spcAft>
              <a:spcPct val="15000"/>
            </a:spcAft>
            <a:buChar char="•"/>
          </a:pPr>
          <a:r>
            <a:rPr lang="es-ES" sz="800" kern="1200"/>
            <a:t>Ubuntu es un sistema operativo en el cual se va a manejar los procesos del servidor.</a:t>
          </a:r>
        </a:p>
        <a:p>
          <a:pPr marL="57150" lvl="1" indent="-57150" algn="l" defTabSz="355600">
            <a:lnSpc>
              <a:spcPct val="90000"/>
            </a:lnSpc>
            <a:spcBef>
              <a:spcPct val="0"/>
            </a:spcBef>
            <a:spcAft>
              <a:spcPct val="15000"/>
            </a:spcAft>
            <a:buChar char="•"/>
          </a:pPr>
          <a:r>
            <a:rPr lang="es-ES" sz="800" kern="1200"/>
            <a:t>Android es un sistema operativo movil en el cual debe correr RAWR.</a:t>
          </a:r>
        </a:p>
        <a:p>
          <a:pPr marL="57150" lvl="1" indent="-57150" algn="l" defTabSz="355600">
            <a:lnSpc>
              <a:spcPct val="90000"/>
            </a:lnSpc>
            <a:spcBef>
              <a:spcPct val="0"/>
            </a:spcBef>
            <a:spcAft>
              <a:spcPct val="15000"/>
            </a:spcAft>
            <a:buChar char="•"/>
          </a:pPr>
          <a:r>
            <a:rPr lang="es-ES" sz="800" kern="1200"/>
            <a:t>Mysqli es un libreria en php que se concecta con la base de datos.</a:t>
          </a:r>
        </a:p>
        <a:p>
          <a:pPr marL="57150" lvl="1" indent="-57150" algn="l" defTabSz="355600">
            <a:lnSpc>
              <a:spcPct val="90000"/>
            </a:lnSpc>
            <a:spcBef>
              <a:spcPct val="0"/>
            </a:spcBef>
            <a:spcAft>
              <a:spcPct val="15000"/>
            </a:spcAft>
            <a:buChar char="•"/>
          </a:pPr>
          <a:r>
            <a:rPr lang="es-ES" sz="800" kern="1200"/>
            <a:t>PhpMyAdmin es un manejador de base de datos por interfaz grafica.</a:t>
          </a:r>
        </a:p>
        <a:p>
          <a:pPr marL="57150" lvl="1" indent="-57150" algn="l" defTabSz="355600">
            <a:lnSpc>
              <a:spcPct val="90000"/>
            </a:lnSpc>
            <a:spcBef>
              <a:spcPct val="0"/>
            </a:spcBef>
            <a:spcAft>
              <a:spcPct val="15000"/>
            </a:spcAft>
            <a:buChar char="•"/>
          </a:pPr>
          <a:r>
            <a:rPr lang="es-ES" sz="800" kern="1200"/>
            <a:t>Apache es el servidor para el protocolo HTTP</a:t>
          </a:r>
        </a:p>
      </dsp:txBody>
      <dsp:txXfrm>
        <a:off x="1877578" y="614092"/>
        <a:ext cx="1645518" cy="2174040"/>
      </dsp:txXfrm>
    </dsp:sp>
    <dsp:sp modelId="{82CB8DC2-8333-495F-A382-790DE47177A1}">
      <dsp:nvSpPr>
        <dsp:cNvPr id="0" name=""/>
        <dsp:cNvSpPr/>
      </dsp:nvSpPr>
      <dsp:spPr>
        <a:xfrm>
          <a:off x="3753469" y="383692"/>
          <a:ext cx="1645518" cy="230400"/>
        </a:xfrm>
        <a:prstGeom prst="rect">
          <a:avLst/>
        </a:prstGeom>
        <a:gradFill rotWithShape="0">
          <a:gsLst>
            <a:gs pos="0">
              <a:schemeClr val="accent4">
                <a:hueOff val="5215868"/>
                <a:satOff val="-35355"/>
                <a:lumOff val="4314"/>
                <a:alphaOff val="0"/>
                <a:shade val="51000"/>
                <a:satMod val="130000"/>
              </a:schemeClr>
            </a:gs>
            <a:gs pos="80000">
              <a:schemeClr val="accent4">
                <a:hueOff val="5215868"/>
                <a:satOff val="-35355"/>
                <a:lumOff val="4314"/>
                <a:alphaOff val="0"/>
                <a:shade val="93000"/>
                <a:satMod val="130000"/>
              </a:schemeClr>
            </a:gs>
            <a:gs pos="100000">
              <a:schemeClr val="accent4">
                <a:hueOff val="5215868"/>
                <a:satOff val="-35355"/>
                <a:lumOff val="4314"/>
                <a:alphaOff val="0"/>
                <a:shade val="94000"/>
                <a:satMod val="135000"/>
              </a:schemeClr>
            </a:gs>
          </a:gsLst>
          <a:lin ang="16200000" scaled="0"/>
        </a:gradFill>
        <a:ln w="9525" cap="flat" cmpd="sng" algn="ctr">
          <a:solidFill>
            <a:schemeClr val="accent4">
              <a:hueOff val="5215868"/>
              <a:satOff val="-35355"/>
              <a:lumOff val="4314"/>
              <a:alphaOff val="0"/>
            </a:schemeClr>
          </a:solidFill>
          <a:prstDash val="solid"/>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txBody>
        <a:bodyPr spcFirstLastPara="0" vert="horz" wrap="square" lIns="56896" tIns="32512" rIns="56896" bIns="32512" numCol="1" spcCol="1270" anchor="ctr" anchorCtr="0">
          <a:noAutofit/>
        </a:bodyPr>
        <a:lstStyle/>
        <a:p>
          <a:pPr marL="0" lvl="0" indent="0" algn="ctr" defTabSz="355600">
            <a:lnSpc>
              <a:spcPct val="90000"/>
            </a:lnSpc>
            <a:spcBef>
              <a:spcPct val="0"/>
            </a:spcBef>
            <a:spcAft>
              <a:spcPct val="35000"/>
            </a:spcAft>
            <a:buNone/>
          </a:pPr>
          <a:r>
            <a:rPr lang="es-ES" sz="800" b="1" i="1" kern="1200"/>
            <a:t>Restricciones de hardware</a:t>
          </a:r>
          <a:endParaRPr lang="es-ES" sz="800" kern="1200"/>
        </a:p>
      </dsp:txBody>
      <dsp:txXfrm>
        <a:off x="3753469" y="383692"/>
        <a:ext cx="1645518" cy="230400"/>
      </dsp:txXfrm>
    </dsp:sp>
    <dsp:sp modelId="{EAC7B922-AF96-4D75-8F6A-5EA160E7A3AC}">
      <dsp:nvSpPr>
        <dsp:cNvPr id="0" name=""/>
        <dsp:cNvSpPr/>
      </dsp:nvSpPr>
      <dsp:spPr>
        <a:xfrm>
          <a:off x="3753469" y="614092"/>
          <a:ext cx="1645518" cy="2174040"/>
        </a:xfrm>
        <a:prstGeom prst="rect">
          <a:avLst/>
        </a:prstGeom>
        <a:solidFill>
          <a:schemeClr val="accent4">
            <a:tint val="40000"/>
            <a:alpha val="90000"/>
            <a:hueOff val="4908354"/>
            <a:satOff val="-34382"/>
            <a:lumOff val="-1763"/>
            <a:alphaOff val="0"/>
          </a:schemeClr>
        </a:solidFill>
        <a:ln w="9525" cap="flat" cmpd="sng" algn="ctr">
          <a:solidFill>
            <a:schemeClr val="accent4">
              <a:tint val="40000"/>
              <a:alpha val="90000"/>
              <a:hueOff val="4908354"/>
              <a:satOff val="-34382"/>
              <a:lumOff val="-1763"/>
              <a:alphaOff val="0"/>
            </a:schemeClr>
          </a:solidFill>
          <a:prstDash val="solid"/>
        </a:ln>
        <a:effectLst>
          <a:outerShdw blurRad="40000" dist="23000" dir="5400000" rotWithShape="0">
            <a:srgbClr val="000000">
              <a:alpha val="35000"/>
            </a:srgbClr>
          </a:outerShdw>
        </a:effectLst>
        <a:scene3d>
          <a:camera prst="orthographicFront"/>
          <a:lightRig rig="flat" dir="t"/>
        </a:scene3d>
        <a:sp3d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42672" tIns="42672" rIns="56896" bIns="64008" numCol="1" spcCol="1270" anchor="t" anchorCtr="0">
          <a:noAutofit/>
        </a:bodyPr>
        <a:lstStyle/>
        <a:p>
          <a:pPr marL="57150" lvl="1" indent="-57150" algn="l" defTabSz="355600">
            <a:lnSpc>
              <a:spcPct val="90000"/>
            </a:lnSpc>
            <a:spcBef>
              <a:spcPct val="0"/>
            </a:spcBef>
            <a:spcAft>
              <a:spcPct val="15000"/>
            </a:spcAft>
            <a:buChar char="•"/>
          </a:pPr>
          <a:r>
            <a:rPr lang="es-ES" sz="800" i="1" kern="1200"/>
            <a:t>Nexus 4 con procesador QuadcoreQualcommSnapdragon S4 Pro con 1.5 GHz </a:t>
          </a:r>
          <a:r>
            <a:rPr lang="es-CO" sz="800" kern="1200"/>
            <a:t>con posibilidades de conectividad 3G y Wi-Fi (802.11 a/b/g/n).</a:t>
          </a:r>
          <a:endParaRPr lang="es-ES" sz="800" kern="1200"/>
        </a:p>
        <a:p>
          <a:pPr marL="57150" lvl="1" indent="-57150" algn="l" defTabSz="355600">
            <a:lnSpc>
              <a:spcPct val="90000"/>
            </a:lnSpc>
            <a:spcBef>
              <a:spcPct val="0"/>
            </a:spcBef>
            <a:spcAft>
              <a:spcPct val="15000"/>
            </a:spcAft>
            <a:buChar char="•"/>
          </a:pPr>
          <a:r>
            <a:rPr lang="es-ES" sz="800" kern="1200"/>
            <a:t>Servidor LAMP con RAM: 512Mb</a:t>
          </a:r>
        </a:p>
      </dsp:txBody>
      <dsp:txXfrm>
        <a:off x="3753469" y="614092"/>
        <a:ext cx="1645518" cy="217404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12762B-44D9-405F-9678-AD73C78F26A7}">
      <dsp:nvSpPr>
        <dsp:cNvPr id="0" name=""/>
        <dsp:cNvSpPr/>
      </dsp:nvSpPr>
      <dsp:spPr>
        <a:xfrm>
          <a:off x="1785" y="67317"/>
          <a:ext cx="1741289" cy="399862"/>
        </a:xfrm>
        <a:prstGeom prst="rect">
          <a:avLst/>
        </a:prstGeom>
        <a:gradFill rotWithShape="0">
          <a:gsLst>
            <a:gs pos="0">
              <a:schemeClr val="accent4">
                <a:hueOff val="0"/>
                <a:satOff val="0"/>
                <a:lumOff val="0"/>
                <a:alphaOff val="0"/>
                <a:shade val="51000"/>
                <a:satMod val="130000"/>
              </a:schemeClr>
            </a:gs>
            <a:gs pos="80000">
              <a:schemeClr val="accent4">
                <a:hueOff val="0"/>
                <a:satOff val="0"/>
                <a:lumOff val="0"/>
                <a:alphaOff val="0"/>
                <a:shade val="93000"/>
                <a:satMod val="130000"/>
              </a:schemeClr>
            </a:gs>
            <a:gs pos="100000">
              <a:schemeClr val="accent4">
                <a:hueOff val="0"/>
                <a:satOff val="0"/>
                <a:lumOff val="0"/>
                <a:alphaOff val="0"/>
                <a:shade val="94000"/>
                <a:satMod val="135000"/>
              </a:schemeClr>
            </a:gs>
          </a:gsLst>
          <a:lin ang="16200000" scaled="0"/>
        </a:gradFill>
        <a:ln w="9525" cap="flat" cmpd="sng" algn="ctr">
          <a:solidFill>
            <a:schemeClr val="accent4">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s-ES" sz="1100" b="1" i="1" kern="1200"/>
            <a:t>Restricciones Legales</a:t>
          </a:r>
          <a:endParaRPr lang="es-ES" sz="1100" kern="1200"/>
        </a:p>
      </dsp:txBody>
      <dsp:txXfrm>
        <a:off x="1785" y="67317"/>
        <a:ext cx="1741289" cy="399862"/>
      </dsp:txXfrm>
    </dsp:sp>
    <dsp:sp modelId="{7A26C8BC-2E75-430B-B1F6-C5121212D839}">
      <dsp:nvSpPr>
        <dsp:cNvPr id="0" name=""/>
        <dsp:cNvSpPr/>
      </dsp:nvSpPr>
      <dsp:spPr>
        <a:xfrm>
          <a:off x="1785" y="467180"/>
          <a:ext cx="1741289" cy="2437302"/>
        </a:xfrm>
        <a:prstGeom prst="rect">
          <a:avLst/>
        </a:prstGeom>
        <a:solidFill>
          <a:schemeClr val="accent4">
            <a:tint val="40000"/>
            <a:alpha val="90000"/>
            <a:hueOff val="0"/>
            <a:satOff val="0"/>
            <a:lumOff val="0"/>
            <a:alphaOff val="0"/>
          </a:schemeClr>
        </a:solidFill>
        <a:ln w="9525" cap="flat" cmpd="sng" algn="ctr">
          <a:solidFill>
            <a:schemeClr val="accent4">
              <a:tint val="40000"/>
              <a:alpha val="90000"/>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s-ES" sz="1100" kern="1200"/>
            <a:t>Contenido que no haya sido desarrollado por RAWR será debidamente referenciado.</a:t>
          </a:r>
        </a:p>
        <a:p>
          <a:pPr marL="57150" lvl="1" indent="-57150" algn="l" defTabSz="488950">
            <a:lnSpc>
              <a:spcPct val="90000"/>
            </a:lnSpc>
            <a:spcBef>
              <a:spcPct val="0"/>
            </a:spcBef>
            <a:spcAft>
              <a:spcPct val="15000"/>
            </a:spcAft>
            <a:buChar char="•"/>
          </a:pPr>
          <a:r>
            <a:rPr lang="es-ES" sz="1100" kern="1200"/>
            <a:t>RAWR no estará presente en "Play Store" por lo tanto no tendra gastros extra de licencia.</a:t>
          </a:r>
        </a:p>
        <a:p>
          <a:pPr marL="57150" lvl="1" indent="-57150" algn="l" defTabSz="488950">
            <a:lnSpc>
              <a:spcPct val="90000"/>
            </a:lnSpc>
            <a:spcBef>
              <a:spcPct val="0"/>
            </a:spcBef>
            <a:spcAft>
              <a:spcPct val="15000"/>
            </a:spcAft>
            <a:buChar char="•"/>
          </a:pPr>
          <a:r>
            <a:rPr lang="es-ES" sz="1100" kern="1200"/>
            <a:t>El manejador de base de datos es un software open source.</a:t>
          </a:r>
        </a:p>
      </dsp:txBody>
      <dsp:txXfrm>
        <a:off x="1785" y="467180"/>
        <a:ext cx="1741289" cy="2437302"/>
      </dsp:txXfrm>
    </dsp:sp>
    <dsp:sp modelId="{C2768818-EA0C-4BBF-AD05-643E1F684D2B}">
      <dsp:nvSpPr>
        <dsp:cNvPr id="0" name=""/>
        <dsp:cNvSpPr/>
      </dsp:nvSpPr>
      <dsp:spPr>
        <a:xfrm>
          <a:off x="1986855" y="67317"/>
          <a:ext cx="1741289" cy="399862"/>
        </a:xfrm>
        <a:prstGeom prst="rect">
          <a:avLst/>
        </a:prstGeom>
        <a:gradFill rotWithShape="0">
          <a:gsLst>
            <a:gs pos="0">
              <a:schemeClr val="accent4">
                <a:hueOff val="2607934"/>
                <a:satOff val="-17678"/>
                <a:lumOff val="2157"/>
                <a:alphaOff val="0"/>
                <a:shade val="51000"/>
                <a:satMod val="130000"/>
              </a:schemeClr>
            </a:gs>
            <a:gs pos="80000">
              <a:schemeClr val="accent4">
                <a:hueOff val="2607934"/>
                <a:satOff val="-17678"/>
                <a:lumOff val="2157"/>
                <a:alphaOff val="0"/>
                <a:shade val="93000"/>
                <a:satMod val="130000"/>
              </a:schemeClr>
            </a:gs>
            <a:gs pos="100000">
              <a:schemeClr val="accent4">
                <a:hueOff val="2607934"/>
                <a:satOff val="-17678"/>
                <a:lumOff val="2157"/>
                <a:alphaOff val="0"/>
                <a:shade val="94000"/>
                <a:satMod val="135000"/>
              </a:schemeClr>
            </a:gs>
          </a:gsLst>
          <a:lin ang="16200000" scaled="0"/>
        </a:gradFill>
        <a:ln w="9525" cap="flat" cmpd="sng" algn="ctr">
          <a:solidFill>
            <a:schemeClr val="accent4">
              <a:hueOff val="2607934"/>
              <a:satOff val="-17678"/>
              <a:lumOff val="2157"/>
              <a:alphaOff val="0"/>
            </a:schemeClr>
          </a:solidFill>
          <a:prstDash val="solid"/>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s-ES" sz="1100" kern="1200"/>
            <a:t>Restricciones de Interfaz de Usuario</a:t>
          </a:r>
        </a:p>
      </dsp:txBody>
      <dsp:txXfrm>
        <a:off x="1986855" y="67317"/>
        <a:ext cx="1741289" cy="399862"/>
      </dsp:txXfrm>
    </dsp:sp>
    <dsp:sp modelId="{A75A4704-91CA-4A1A-AF91-4F2715AF8CAB}">
      <dsp:nvSpPr>
        <dsp:cNvPr id="0" name=""/>
        <dsp:cNvSpPr/>
      </dsp:nvSpPr>
      <dsp:spPr>
        <a:xfrm>
          <a:off x="1986855" y="467180"/>
          <a:ext cx="1741289" cy="2437302"/>
        </a:xfrm>
        <a:prstGeom prst="rect">
          <a:avLst/>
        </a:prstGeom>
        <a:solidFill>
          <a:schemeClr val="accent4">
            <a:tint val="40000"/>
            <a:alpha val="90000"/>
            <a:hueOff val="2454177"/>
            <a:satOff val="-17191"/>
            <a:lumOff val="-881"/>
            <a:alphaOff val="0"/>
          </a:schemeClr>
        </a:solidFill>
        <a:ln w="9525" cap="flat" cmpd="sng" algn="ctr">
          <a:solidFill>
            <a:schemeClr val="accent4">
              <a:tint val="40000"/>
              <a:alpha val="90000"/>
              <a:hueOff val="2454177"/>
              <a:satOff val="-17191"/>
              <a:lumOff val="-881"/>
              <a:alphaOff val="0"/>
            </a:schemeClr>
          </a:solidFill>
          <a:prstDash val="solid"/>
        </a:ln>
        <a:effectLst>
          <a:outerShdw blurRad="40000" dist="23000" dir="5400000" rotWithShape="0">
            <a:srgbClr val="000000">
              <a:alpha val="35000"/>
            </a:srgbClr>
          </a:outerShdw>
        </a:effectLst>
        <a:scene3d>
          <a:camera prst="orthographicFront"/>
          <a:lightRig rig="flat" dir="t"/>
        </a:scene3d>
        <a:sp3d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s-ES" sz="1100" kern="1200"/>
            <a:t>El idioma del juego será Español de Colombia.</a:t>
          </a:r>
        </a:p>
        <a:p>
          <a:pPr marL="57150" lvl="1" indent="-57150" algn="l" defTabSz="488950">
            <a:lnSpc>
              <a:spcPct val="90000"/>
            </a:lnSpc>
            <a:spcBef>
              <a:spcPct val="0"/>
            </a:spcBef>
            <a:spcAft>
              <a:spcPct val="15000"/>
            </a:spcAft>
            <a:buChar char="•"/>
          </a:pPr>
          <a:r>
            <a:rPr lang="es-ES" sz="1100" kern="1200"/>
            <a:t>El dispositivo de entada para la aplicación sera la pantalla tactil del celular.</a:t>
          </a:r>
        </a:p>
        <a:p>
          <a:pPr marL="57150" lvl="1" indent="-57150" algn="l" defTabSz="488950">
            <a:lnSpc>
              <a:spcPct val="90000"/>
            </a:lnSpc>
            <a:spcBef>
              <a:spcPct val="0"/>
            </a:spcBef>
            <a:spcAft>
              <a:spcPct val="15000"/>
            </a:spcAft>
            <a:buChar char="•"/>
          </a:pPr>
          <a:r>
            <a:rPr lang="en-US" sz="1100" kern="1200"/>
            <a:t>RAWR debe contar con una interfaz gráfica fuerte que permita su facilidad de uso e interactivdad.</a:t>
          </a:r>
          <a:endParaRPr lang="es-ES" sz="1100" kern="1200"/>
        </a:p>
        <a:p>
          <a:pPr marL="57150" lvl="1" indent="-57150" algn="l" defTabSz="488950">
            <a:lnSpc>
              <a:spcPct val="90000"/>
            </a:lnSpc>
            <a:spcBef>
              <a:spcPct val="0"/>
            </a:spcBef>
            <a:spcAft>
              <a:spcPct val="15000"/>
            </a:spcAft>
            <a:buChar char="•"/>
          </a:pPr>
          <a:r>
            <a:rPr lang="es-ES" sz="1100" kern="1200"/>
            <a:t>La GUI se implementa usando XML.</a:t>
          </a:r>
        </a:p>
        <a:p>
          <a:pPr marL="57150" lvl="1" indent="-57150" algn="l" defTabSz="488950">
            <a:lnSpc>
              <a:spcPct val="90000"/>
            </a:lnSpc>
            <a:spcBef>
              <a:spcPct val="0"/>
            </a:spcBef>
            <a:spcAft>
              <a:spcPct val="15000"/>
            </a:spcAft>
            <a:buChar char="•"/>
          </a:pPr>
          <a:r>
            <a:rPr lang="es-ES" sz="1100" kern="1200"/>
            <a:t>Tarjeta grafica preferiblemente Adreno 320.</a:t>
          </a:r>
        </a:p>
      </dsp:txBody>
      <dsp:txXfrm>
        <a:off x="1986855" y="467180"/>
        <a:ext cx="1741289" cy="2437302"/>
      </dsp:txXfrm>
    </dsp:sp>
    <dsp:sp modelId="{88148796-49EC-4314-AB4B-3CECDAB33625}">
      <dsp:nvSpPr>
        <dsp:cNvPr id="0" name=""/>
        <dsp:cNvSpPr/>
      </dsp:nvSpPr>
      <dsp:spPr>
        <a:xfrm>
          <a:off x="3971925" y="67317"/>
          <a:ext cx="1741289" cy="399862"/>
        </a:xfrm>
        <a:prstGeom prst="rect">
          <a:avLst/>
        </a:prstGeom>
        <a:gradFill rotWithShape="0">
          <a:gsLst>
            <a:gs pos="0">
              <a:schemeClr val="accent4">
                <a:hueOff val="5215868"/>
                <a:satOff val="-35355"/>
                <a:lumOff val="4314"/>
                <a:alphaOff val="0"/>
                <a:shade val="51000"/>
                <a:satMod val="130000"/>
              </a:schemeClr>
            </a:gs>
            <a:gs pos="80000">
              <a:schemeClr val="accent4">
                <a:hueOff val="5215868"/>
                <a:satOff val="-35355"/>
                <a:lumOff val="4314"/>
                <a:alphaOff val="0"/>
                <a:shade val="93000"/>
                <a:satMod val="130000"/>
              </a:schemeClr>
            </a:gs>
            <a:gs pos="100000">
              <a:schemeClr val="accent4">
                <a:hueOff val="5215868"/>
                <a:satOff val="-35355"/>
                <a:lumOff val="4314"/>
                <a:alphaOff val="0"/>
                <a:shade val="94000"/>
                <a:satMod val="135000"/>
              </a:schemeClr>
            </a:gs>
          </a:gsLst>
          <a:lin ang="16200000" scaled="0"/>
        </a:gradFill>
        <a:ln w="9525" cap="flat" cmpd="sng" algn="ctr">
          <a:solidFill>
            <a:schemeClr val="accent4">
              <a:hueOff val="5215868"/>
              <a:satOff val="-35355"/>
              <a:lumOff val="4314"/>
              <a:alphaOff val="0"/>
            </a:schemeClr>
          </a:solidFill>
          <a:prstDash val="solid"/>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1">
          <a:scrgbClr r="0" g="0" b="0"/>
        </a:lnRef>
        <a:fillRef idx="3">
          <a:scrgbClr r="0" g="0" b="0"/>
        </a:fillRef>
        <a:effectRef idx="2">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s-ES" sz="1100" kern="1200"/>
            <a:t>Restricciones Cliente</a:t>
          </a:r>
        </a:p>
      </dsp:txBody>
      <dsp:txXfrm>
        <a:off x="3971925" y="67317"/>
        <a:ext cx="1741289" cy="399862"/>
      </dsp:txXfrm>
    </dsp:sp>
    <dsp:sp modelId="{EDF6FF27-46A0-4D32-9F79-5068706F6AB3}">
      <dsp:nvSpPr>
        <dsp:cNvPr id="0" name=""/>
        <dsp:cNvSpPr/>
      </dsp:nvSpPr>
      <dsp:spPr>
        <a:xfrm>
          <a:off x="3971925" y="467180"/>
          <a:ext cx="1741289" cy="2437302"/>
        </a:xfrm>
        <a:prstGeom prst="rect">
          <a:avLst/>
        </a:prstGeom>
        <a:solidFill>
          <a:schemeClr val="accent4">
            <a:tint val="40000"/>
            <a:alpha val="90000"/>
            <a:hueOff val="4908354"/>
            <a:satOff val="-34382"/>
            <a:lumOff val="-1763"/>
            <a:alphaOff val="0"/>
          </a:schemeClr>
        </a:solidFill>
        <a:ln w="9525" cap="flat" cmpd="sng" algn="ctr">
          <a:solidFill>
            <a:schemeClr val="accent4">
              <a:tint val="40000"/>
              <a:alpha val="90000"/>
              <a:hueOff val="4908354"/>
              <a:satOff val="-34382"/>
              <a:lumOff val="-1763"/>
              <a:alphaOff val="0"/>
            </a:schemeClr>
          </a:solidFill>
          <a:prstDash val="solid"/>
        </a:ln>
        <a:effectLst>
          <a:outerShdw blurRad="40000" dist="23000" dir="5400000" rotWithShape="0">
            <a:srgbClr val="000000">
              <a:alpha val="35000"/>
            </a:srgbClr>
          </a:outerShdw>
        </a:effectLst>
        <a:scene3d>
          <a:camera prst="orthographicFront"/>
          <a:lightRig rig="flat" dir="t"/>
        </a:scene3d>
        <a:sp3d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s-ES" sz="1100" kern="1200"/>
            <a:t>Las funcionalidades ya establecidas despues de que el SRS se convierta en linea base no pueden ser alteradas.</a:t>
          </a:r>
        </a:p>
        <a:p>
          <a:pPr marL="57150" lvl="1" indent="-57150" algn="l" defTabSz="488950">
            <a:lnSpc>
              <a:spcPct val="90000"/>
            </a:lnSpc>
            <a:spcBef>
              <a:spcPct val="0"/>
            </a:spcBef>
            <a:spcAft>
              <a:spcPct val="15000"/>
            </a:spcAft>
            <a:buChar char="•"/>
          </a:pPr>
          <a:r>
            <a:rPr lang="es-ES" sz="1100" kern="1200"/>
            <a:t>Se deben las fechas de entrega requeridas por el cliente.</a:t>
          </a:r>
        </a:p>
        <a:p>
          <a:pPr marL="57150" lvl="1" indent="-57150" algn="l" defTabSz="488950">
            <a:lnSpc>
              <a:spcPct val="90000"/>
            </a:lnSpc>
            <a:spcBef>
              <a:spcPct val="0"/>
            </a:spcBef>
            <a:spcAft>
              <a:spcPct val="15000"/>
            </a:spcAft>
            <a:buChar char="•"/>
          </a:pPr>
          <a:r>
            <a:rPr lang="es-ES" sz="1100" kern="1200"/>
            <a:t>Mínimo 2GB de RAM para una buena experiencia de uso.</a:t>
          </a:r>
        </a:p>
      </dsp:txBody>
      <dsp:txXfrm>
        <a:off x="3971925" y="467180"/>
        <a:ext cx="1741289" cy="243730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hList7#5">
  <dgm:title val=""/>
  <dgm:desc val=""/>
  <dgm:catLst>
    <dgm:cat type="list" pri="12000"/>
    <dgm:cat type="process" pri="20000"/>
    <dgm:cat type="relationship" pri="14000"/>
    <dgm:cat type="convert" pri="8000"/>
    <dgm:cat type="picture" pri="25000"/>
    <dgm:cat type="pictureconvert" pri="2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fgShape" refType="w" fact="0.92"/>
      <dgm:constr type="h" for="ch" forName="fgShape" refType="h" fact="0.15"/>
      <dgm:constr type="b" for="ch" forName="fgShape" refType="h" fact="0.95"/>
      <dgm:constr type="ctrX" for="ch" forName="fgShape" refType="w" fact="0.5"/>
      <dgm:constr type="w" for="ch" forName="linComp" refType="w"/>
      <dgm:constr type="h" for="ch" forName="linComp" refType="h"/>
      <dgm:constr type="ctrX" for="ch" forName="linComp" refType="w" fact="0.5"/>
    </dgm:constrLst>
    <dgm:ruleLst/>
    <dgm:layoutNode name="fgShape" styleLbl="fgShp">
      <dgm:alg type="sp"/>
      <dgm:shape xmlns:r="http://schemas.openxmlformats.org/officeDocument/2006/relationships" type="leftRightArrow" r:blip="" zOrderOff="99999">
        <dgm:adjLst/>
      </dgm:shape>
      <dgm:presOf/>
      <dgm:constrLst/>
      <dgm:ruleLst/>
    </dgm:layoutNode>
    <dgm:layoutNode name="linComp">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03"/>
        <dgm:constr type="primFontSz" for="des" ptType="node" op="equ" val="65"/>
      </dgm:constrLst>
      <dgm:ruleLst/>
      <dgm:forEach name="nodesForEach" axis="ch" ptType="node">
        <dgm:layoutNode name="compNode">
          <dgm:alg type="composite"/>
          <dgm:shape xmlns:r="http://schemas.openxmlformats.org/officeDocument/2006/relationships" r:blip="">
            <dgm:adjLst/>
          </dgm:shape>
          <dgm:presOf/>
          <dgm:constrLst>
            <dgm:constr type="w" for="ch" forName="bkgdShape" refType="w"/>
            <dgm:constr type="h" for="ch" forName="bkgdShape" refType="h"/>
            <dgm:constr type="w" for="ch" forName="nodeTx" refType="w"/>
            <dgm:constr type="h" for="ch" forName="nodeTx" refType="h" fact="0.4"/>
            <dgm:constr type="b" for="ch" forName="nodeTx" refType="h" fact="0.8"/>
            <dgm:constr type="w" for="ch" forName="invisiNode" refType="w" fact="0.01"/>
            <dgm:constr type="h" for="ch" forName="invisiNode" refType="h" fact="0.06"/>
            <dgm:constr type="t" for="ch" forName="invisiNode"/>
            <dgm:constr type="ctrX" for="ch" forName="invisiNode" refType="w" fact="0.5"/>
            <dgm:constr type="h" for="ch" forName="imagNode" refType="h" fact="0.333"/>
            <dgm:constr type="w" for="ch" forName="imagNode" refType="h" refFor="ch" refForName="imagNode"/>
            <dgm:constr type="ctrX" for="ch" forName="imagNode" refType="w" fact="0.5"/>
            <dgm:constr type="t" for="ch" forName="imagNode" refType="h" fact="0.06"/>
            <dgm:constr type="w" for="ch" forName="imagNode" refType="w" op="lte" fact="0.94"/>
          </dgm:constrLst>
          <dgm:ruleLst/>
          <dgm:layoutNode name="bkgdShape">
            <dgm:alg type="sp"/>
            <dgm:shape xmlns:r="http://schemas.openxmlformats.org/officeDocument/2006/relationships" type="roundRect" r:blip="">
              <dgm:adjLst>
                <dgm:adj idx="1" val="0.1"/>
              </dgm:adjLst>
            </dgm:shape>
            <dgm:presOf axis="desOrSelf" ptType="node"/>
            <dgm:constrLst/>
            <dgm:ruleLst/>
          </dgm:layoutNode>
          <dgm:layoutNode name="nodeTx">
            <dgm:varLst>
              <dgm:bulletEnabled val="1"/>
            </dgm:varLst>
            <dgm:alg type="tx">
              <dgm:param type="txAnchorVert" val="mid"/>
              <dgm:param type="txAnchorHorzCh" val="ctr"/>
              <dgm:param type="stBulletLvl" val="2"/>
            </dgm:alg>
            <dgm:shape xmlns:r="http://schemas.openxmlformats.org/officeDocument/2006/relationships" type="rect" r:blip="" hideGeom="1">
              <dgm:adjLst/>
            </dgm:shape>
            <dgm:presOf axis="desOrSelf" ptType="node"/>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ellipse" r:blip="" blipPhldr="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layoutNode>
</dgm:layoutDef>
</file>

<file path=word/diagrams/layout3.xml><?xml version="1.0" encoding="utf-8"?>
<dgm:layoutDef xmlns:dgm="http://schemas.openxmlformats.org/drawingml/2006/diagram" xmlns:a="http://schemas.openxmlformats.org/drawingml/2006/main" uniqueId="urn:microsoft.com/office/officeart/2008/layout/AlternatingPictureBlocks">
  <dgm:title val=""/>
  <dgm:desc val=""/>
  <dgm:catLst>
    <dgm:cat type="picture" pri="15000"/>
    <dgm:cat type="pictureconvert" pri="15000"/>
    <dgm:cat type="list" pri="135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dir/>
      <dgm:resizeHandles val="exact"/>
    </dgm:varLst>
    <dgm:alg type="lin">
      <dgm:param type="linDir" val="fromT"/>
      <dgm:param type="vertAlign" val="mid"/>
      <dgm:param type="horzAlign" val="ctr"/>
    </dgm:alg>
    <dgm:shape xmlns:r="http://schemas.openxmlformats.org/officeDocument/2006/relationships" r:blip="">
      <dgm:adjLst/>
    </dgm:shape>
    <dgm:presOf/>
    <dgm:constrLst>
      <dgm:constr type="primFontSz" for="des" ptType="node" op="equ" val="65"/>
      <dgm:constr type="w" for="ch" forName="comp" refType="w"/>
      <dgm:constr type="h" for="ch" forName="comp" refType="h"/>
      <dgm:constr type="h" for="ch" forName="sibTrans" refType="w" refFor="ch" refForName="comp" op="equ" fact="0.05"/>
    </dgm:constrLst>
    <dgm:ruleLst/>
    <dgm:forEach name="Name0" axis="ch" ptType="node">
      <dgm:layoutNode name="comp" styleLbl="node1">
        <dgm:alg type="composite">
          <dgm:param type="ar" val="3.30"/>
        </dgm:alg>
        <dgm:shape xmlns:r="http://schemas.openxmlformats.org/officeDocument/2006/relationships" r:blip="">
          <dgm:adjLst/>
        </dgm:shape>
        <dgm:presOf/>
        <dgm:choose name="Name1">
          <dgm:if name="Name2" func="var" arg="dir" op="equ" val="norm">
            <dgm:choose name="Name4">
              <dgm:if name="Name5" axis="desOrSelf" ptType="node" func="posOdd" op="equ" val="1">
                <dgm:constrLst>
                  <dgm:constr type="l" for="ch" forName="rect1" refType="w" fact="0"/>
                  <dgm:constr type="t" for="ch" forName="rect1" refType="h" fact="0"/>
                  <dgm:constr type="w" for="ch" forName="rect1" refType="w" fact="0.3"/>
                  <dgm:constr type="h" for="ch" forName="rect1" refType="h"/>
                  <dgm:constr type="l" for="ch" forName="rect2" refType="w" fact="0.33"/>
                  <dgm:constr type="t" for="ch" forName="rect2" refType="h" fact="0"/>
                  <dgm:constr type="w" for="ch" forName="rect2" refType="w" fact="0.67"/>
                  <dgm:constr type="h" for="ch" forName="rect2" refType="h"/>
                </dgm:constrLst>
              </dgm:if>
              <dgm:else name="Name6">
                <dgm:constrLst>
                  <dgm:constr type="l" for="ch" forName="rect1" refType="w" fact="0.7"/>
                  <dgm:constr type="t" for="ch" forName="rect1" refType="h" fact="0"/>
                  <dgm:constr type="w" for="ch" forName="rect1" refType="w" fact="0.3"/>
                  <dgm:constr type="h" for="ch" forName="rect1" refType="h"/>
                  <dgm:constr type="l" for="ch" forName="rect2" refType="w" fact="0"/>
                  <dgm:constr type="t" for="ch" forName="rect2" refType="h" fact="0"/>
                  <dgm:constr type="w" for="ch" forName="rect2" refType="w" fact="0.67"/>
                  <dgm:constr type="h" for="ch" forName="rect2" refType="h"/>
                </dgm:constrLst>
              </dgm:else>
            </dgm:choose>
          </dgm:if>
          <dgm:else name="Name3">
            <dgm:choose name="Name7">
              <dgm:if name="Name8" axis="desOrSelf" ptType="node" func="posOdd" op="equ" val="1">
                <dgm:constrLst>
                  <dgm:constr type="l" for="ch" forName="rect1" refType="w" fact="0.7"/>
                  <dgm:constr type="t" for="ch" forName="rect1" refType="h" fact="0"/>
                  <dgm:constr type="w" for="ch" forName="rect1" refType="w" fact="0.3"/>
                  <dgm:constr type="h" for="ch" forName="rect1" refType="h"/>
                  <dgm:constr type="l" for="ch" forName="rect2" refType="w" fact="0"/>
                  <dgm:constr type="t" for="ch" forName="rect2" refType="h" fact="0"/>
                  <dgm:constr type="w" for="ch" forName="rect2" refType="w" fact="0.67"/>
                  <dgm:constr type="h" for="ch" forName="rect2" refType="h"/>
                </dgm:constrLst>
              </dgm:if>
              <dgm:else name="Name9">
                <dgm:constrLst>
                  <dgm:constr type="l" for="ch" forName="rect1" refType="w" fact="0"/>
                  <dgm:constr type="t" for="ch" forName="rect1" refType="h" fact="0"/>
                  <dgm:constr type="w" for="ch" forName="rect1" refType="w" fact="0.3"/>
                  <dgm:constr type="h" for="ch" forName="rect1" refType="h"/>
                  <dgm:constr type="l" for="ch" forName="rect2" refType="w" fact="0.33"/>
                  <dgm:constr type="t" for="ch" forName="rect2" refType="h" fact="0"/>
                  <dgm:constr type="w" for="ch" forName="rect2" refType="w" fact="0.67"/>
                  <dgm:constr type="h" for="ch" forName="rect2" refType="h"/>
                </dgm:constrLst>
              </dgm:else>
            </dgm:choose>
          </dgm:else>
        </dgm:choose>
        <dgm:ruleLst/>
        <dgm:layoutNode name="rect2" styleLbl="node1">
          <dgm:varLst>
            <dgm:bulletEnabled val="1"/>
          </dgm:varLst>
          <dgm:alg type="tx"/>
          <dgm:shape xmlns:r="http://schemas.openxmlformats.org/officeDocument/2006/relationships" type="rect" r:blip="">
            <dgm:adjLst/>
          </dgm:shape>
          <dgm:presOf axis="desOrSelf" ptType="node"/>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rect1" styleLbl="lnNode1">
          <dgm:alg type="sp"/>
          <dgm:shape xmlns:r="http://schemas.openxmlformats.org/officeDocument/2006/relationships" type="rect" r:blip="" blipPhldr="1">
            <dgm:adjLst/>
          </dgm:shape>
          <dgm:presOf/>
        </dgm:layoutNod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Rawr">
      <a:dk1>
        <a:sysClr val="windowText" lastClr="000000"/>
      </a:dk1>
      <a:lt1>
        <a:sysClr val="window" lastClr="FFFFFF"/>
      </a:lt1>
      <a:dk2>
        <a:srgbClr val="DAFF1B"/>
      </a:dk2>
      <a:lt2>
        <a:srgbClr val="EEECE1"/>
      </a:lt2>
      <a:accent1>
        <a:srgbClr val="3B9C14"/>
      </a:accent1>
      <a:accent2>
        <a:srgbClr val="44EB10"/>
      </a:accent2>
      <a:accent3>
        <a:srgbClr val="DAFF1B"/>
      </a:accent3>
      <a:accent4>
        <a:srgbClr val="44EB10"/>
      </a:accent4>
      <a:accent5>
        <a:srgbClr val="4BACC6"/>
      </a:accent5>
      <a:accent6>
        <a:srgbClr val="F79646"/>
      </a:accent6>
      <a:hlink>
        <a:srgbClr val="3B9C14"/>
      </a:hlink>
      <a:folHlink>
        <a:srgbClr val="44EB1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09EFDD-C384-49D9-A4BF-D18767DDB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65</Pages>
  <Words>24293</Words>
  <Characters>133616</Characters>
  <Application>Microsoft Office Word</Application>
  <DocSecurity>0</DocSecurity>
  <Lines>1113</Lines>
  <Paragraphs>3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án Merchán</dc:creator>
  <cp:lastModifiedBy>Sergio Forero Gómez</cp:lastModifiedBy>
  <cp:revision>17</cp:revision>
  <dcterms:created xsi:type="dcterms:W3CDTF">2015-04-23T05:29:00Z</dcterms:created>
  <dcterms:modified xsi:type="dcterms:W3CDTF">2016-09-2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77mI2vEG"/&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ZOTERO_BREF_RFBXfxVJcT8b_1">
    <vt:lpwstr>ZOTERO_ITEM CSL_CITATION {"citationID":"2ab3pcskpi","properties":{"formattedCitation":"[1]","plainCitation":"[1]"},"citationItems":[{"id":90,"uris":["http://zotero.org/users/2345493/items/NKP3S7WB"],"uri":["http://zotero.org/users/2345493/items/NKP3S7WB"]</vt:lpwstr>
  </property>
  <property fmtid="{D5CDD505-2E9C-101B-9397-08002B2CF9AE}" pid="5" name="ZOTERO_BREF_RFBXfxVJcT8b_2">
    <vt:lpwstr>,"itemData":{"id":90,"type":"article","title":"Rational Unified Process: Best Practices for Software Development Teams","abstract":"This paper presents an overview of the Rational Unified Process the Rational Unified Process is a\nsoftware engineering pr</vt:lpwstr>
  </property>
  <property fmtid="{D5CDD505-2E9C-101B-9397-08002B2CF9AE}" pid="6" name="ZOTERO_BREF_RFBXfxVJcT8b_3">
    <vt:lpwstr>ocess, delivered through a web-enabled, searchable knowledge base. The process\nenhances team productivity and delivers software best practices via guidelines, templates and tool mentors\nfor all critical software lifecycle activities. The knowledge base </vt:lpwstr>
  </property>
  <property fmtid="{D5CDD505-2E9C-101B-9397-08002B2CF9AE}" pid="7" name="ZOTERO_BREF_RFBXfxVJcT8b_4">
    <vt:lpwstr>allows development teams to gain the full\nbenefits of the industry-standard Unified Modeling Language (UML).","URL":"https://www.ibm.com/developerworks/rational/library/content/03July/1000/1251/1251_bestpractices_TP026B.pdf","shortTitle":"Rational Unifie</vt:lpwstr>
  </property>
  <property fmtid="{D5CDD505-2E9C-101B-9397-08002B2CF9AE}" pid="8" name="ZOTERO_BREF_RFBXfxVJcT8b_5">
    <vt:lpwstr>d Process","language":"English","author":[{"family":"Rational","given":"The software development company"}],"accessed":{"date-parts":[["2015",7,3]]}}}],"schema":"https://github.com/citation-style-language/schema/raw/master/csl-citation.json"}</vt:lpwstr>
  </property>
  <property fmtid="{D5CDD505-2E9C-101B-9397-08002B2CF9AE}" pid="9" name="ZOTERO_BREF_FtOzTAteE8dq_1">
    <vt:lpwstr>ZOTERO_ITEM CSL_CITATION {"citationID":"1csn29okf","properties":{"formattedCitation":"[2]","plainCitation":"[2]"},"citationItems":[{"id":89,"uris":["http://zotero.org/users/2345493/items/IK6BFRBG"],"uri":["http://zotero.org/users/2345493/items/IK6BFRBG"],</vt:lpwstr>
  </property>
  <property fmtid="{D5CDD505-2E9C-101B-9397-08002B2CF9AE}" pid="10" name="ZOTERO_BREF_FtOzTAteE8dq_2">
    <vt:lpwstr>"itemData":{"id":89,"type":"article","title":"¿Cómo redactar propósitos?","URL":"https://es.scribd.com/doc/66469634/Como-Redactar-Propositos#scribd","shortTitle":"¿Cómo redactar propósitos?","language":"Español","author":[{"family":"Velasco P","given":"Ri</vt:lpwstr>
  </property>
  <property fmtid="{D5CDD505-2E9C-101B-9397-08002B2CF9AE}" pid="11" name="ZOTERO_BREF_FtOzTAteE8dq_3">
    <vt:lpwstr>cardo"},{"family":"Ruiz Méndez","given":"Rocio"}],"accessed":{"date-parts":[["2015",7,3]]}}}],"schema":"https://github.com/citation-style-language/schema/raw/master/csl-citation.json"}</vt:lpwstr>
  </property>
  <property fmtid="{D5CDD505-2E9C-101B-9397-08002B2CF9AE}" pid="12" name="ZOTERO_BREF_G8Zdix0fkpud_1">
    <vt:lpwstr>ZOTERO_ITEM CSL_CITATION {"citationID":"1jvqru5lla","properties":{"formattedCitation":"[1]","plainCitation":"[1]"},"citationItems":[{"id":90,"uris":["http://zotero.org/users/2345493/items/NKP3S7WB"],"uri":["http://zotero.org/users/2345493/items/NKP3S7WB"]</vt:lpwstr>
  </property>
  <property fmtid="{D5CDD505-2E9C-101B-9397-08002B2CF9AE}" pid="13" name="ZOTERO_BREF_G8Zdix0fkpud_2">
    <vt:lpwstr>,"itemData":{"id":90,"type":"article","title":"Rational Unified Process: Best Practices for Software Development Teams","abstract":"This paper presents an overview of the Rational Unified Process the Rational Unified Process is a\nsoftware engineering pr</vt:lpwstr>
  </property>
  <property fmtid="{D5CDD505-2E9C-101B-9397-08002B2CF9AE}" pid="14" name="ZOTERO_BREF_G8Zdix0fkpud_3">
    <vt:lpwstr>ocess, delivered through a web-enabled, searchable knowledge base. The process\nenhances team productivity and delivers software best practices via guidelines, templates and tool mentors\nfor all critical software lifecycle activities. The knowledge base </vt:lpwstr>
  </property>
  <property fmtid="{D5CDD505-2E9C-101B-9397-08002B2CF9AE}" pid="15" name="ZOTERO_BREF_G8Zdix0fkpud_4">
    <vt:lpwstr>allows development teams to gain the full\nbenefits of the industry-standard Unified Modeling Language (UML).","URL":"https://www.ibm.com/developerworks/rational/library/content/03July/1000/1251/1251_bestpractices_TP026B.pdf","shortTitle":"Rational Unifie</vt:lpwstr>
  </property>
  <property fmtid="{D5CDD505-2E9C-101B-9397-08002B2CF9AE}" pid="16" name="ZOTERO_BREF_G8Zdix0fkpud_5">
    <vt:lpwstr>d Process","language":"English","author":[{"family":"Rational","given":"The software development company"}],"accessed":{"date-parts":[["2015",7,3]]}}}],"schema":"https://github.com/citation-style-language/schema/raw/master/csl-citation.json"}</vt:lpwstr>
  </property>
  <property fmtid="{D5CDD505-2E9C-101B-9397-08002B2CF9AE}" pid="17" name="ZOTERO_BREF_gkieuwJOOJvJ_1">
    <vt:lpwstr>ZOTERO_ITEM CSL_CITATION {"citationID":"21p8kbiho5","properties":{"formattedCitation":"[1]","plainCitation":"[1]"},"citationItems":[{"id":90,"uris":["http://zotero.org/users/2345493/items/NKP3S7WB"],"uri":["http://zotero.org/users/2345493/items/NKP3S7WB"]</vt:lpwstr>
  </property>
  <property fmtid="{D5CDD505-2E9C-101B-9397-08002B2CF9AE}" pid="18" name="ZOTERO_BREF_gkieuwJOOJvJ_2">
    <vt:lpwstr>,"itemData":{"id":90,"type":"article","title":"Rational Unified Process: Best Practices for Software Development Teams","abstract":"This paper presents an overview of the Rational Unified Process the Rational Unified Process is a\nsoftware engineering pr</vt:lpwstr>
  </property>
  <property fmtid="{D5CDD505-2E9C-101B-9397-08002B2CF9AE}" pid="19" name="ZOTERO_BREF_gkieuwJOOJvJ_3">
    <vt:lpwstr>ocess, delivered through a web-enabled, searchable knowledge base. The process\nenhances team productivity and delivers software best practices via guidelines, templates and tool mentors\nfor all critical software lifecycle activities. The knowledge base </vt:lpwstr>
  </property>
  <property fmtid="{D5CDD505-2E9C-101B-9397-08002B2CF9AE}" pid="20" name="ZOTERO_BREF_gkieuwJOOJvJ_4">
    <vt:lpwstr>allows development teams to gain the full\nbenefits of the industry-standard Unified Modeling Language (UML).","URL":"https://www.ibm.com/developerworks/rational/library/content/03July/1000/1251/1251_bestpractices_TP026B.pdf","shortTitle":"Rational Unifie</vt:lpwstr>
  </property>
  <property fmtid="{D5CDD505-2E9C-101B-9397-08002B2CF9AE}" pid="21" name="ZOTERO_BREF_gkieuwJOOJvJ_5">
    <vt:lpwstr>d Process","language":"English","author":[{"family":"Rational","given":"The software development company"}],"accessed":{"date-parts":[["2015",7,3]]}}}],"schema":"https://github.com/citation-style-language/schema/raw/master/csl-citation.json"}</vt:lpwstr>
  </property>
  <property fmtid="{D5CDD505-2E9C-101B-9397-08002B2CF9AE}" pid="22" name="ZOTERO_BREF_r1H960spxFM3_1">
    <vt:lpwstr>ZOTERO_ITEM CSL_CITATION {"citationID":"3qsb0jb9j","properties":{"formattedCitation":"[1]","plainCitation":"[1]"},"citationItems":[{"id":90,"uris":["http://zotero.org/users/2345493/items/NKP3S7WB"],"uri":["http://zotero.org/users/2345493/items/NKP3S7WB"],</vt:lpwstr>
  </property>
  <property fmtid="{D5CDD505-2E9C-101B-9397-08002B2CF9AE}" pid="23" name="ZOTERO_BREF_r1H960spxFM3_2">
    <vt:lpwstr>"itemData":{"id":90,"type":"article","title":"Rational Unified Process: Best Practices for Software Development Teams","abstract":"This paper presents an overview of the Rational Unified Process the Rational Unified Process is a\nsoftware engineering pro</vt:lpwstr>
  </property>
  <property fmtid="{D5CDD505-2E9C-101B-9397-08002B2CF9AE}" pid="24" name="ZOTERO_BREF_r1H960spxFM3_3">
    <vt:lpwstr>cess, delivered through a web-enabled, searchable knowledge base. The process\nenhances team productivity and delivers software best practices via guidelines, templates and tool mentors\nfor all critical software lifecycle activities. The knowledge base a</vt:lpwstr>
  </property>
  <property fmtid="{D5CDD505-2E9C-101B-9397-08002B2CF9AE}" pid="25" name="ZOTERO_BREF_r1H960spxFM3_4">
    <vt:lpwstr>llows development teams to gain the full\nbenefits of the industry-standard Unified Modeling Language (UML).","URL":"https://www.ibm.com/developerworks/rational/library/content/03July/1000/1251/1251_bestpractices_TP026B.pdf","shortTitle":"Rational Unified</vt:lpwstr>
  </property>
  <property fmtid="{D5CDD505-2E9C-101B-9397-08002B2CF9AE}" pid="26" name="ZOTERO_BREF_r1H960spxFM3_5">
    <vt:lpwstr> Process","language":"English","author":[{"family":"Rational","given":"The software development company"}],"accessed":{"date-parts":[["2015",7,3]]}}}],"schema":"https://github.com/citation-style-language/schema/raw/master/csl-citation.json"}</vt:lpwstr>
  </property>
  <property fmtid="{D5CDD505-2E9C-101B-9397-08002B2CF9AE}" pid="27" name="ZOTERO_BREF_nB5QqNGEnIvN_1">
    <vt:lpwstr>ZOTERO_ITEM CSL_CITATION {"citationID":"1vbtm3042e","properties":{"formattedCitation":"[3]","plainCitation":"[3]"},"citationItems":[{"id":109,"uris":["http://zotero.org/users/2345493/items/BGJ96PQV"],"uri":["http://zotero.org/users/2345493/items/BGJ96PQV"</vt:lpwstr>
  </property>
  <property fmtid="{D5CDD505-2E9C-101B-9397-08002B2CF9AE}" pid="28" name="ZOTERO_BREF_nB5QqNGEnIvN_2">
    <vt:lpwstr>],"itemData":{"id":109,"type":"book","title":"Systems and software engineering life cycle processes -- project management = Ingénierie du logiciel: processus de cycle de vie -- gestion de projet.","publisher":"Institute of Electrical and Electronics Engin</vt:lpwstr>
  </property>
  <property fmtid="{D5CDD505-2E9C-101B-9397-08002B2CF9AE}" pid="29" name="ZOTERO_BREF_nB5QqNGEnIvN_3">
    <vt:lpwstr>eers","publisher-place":"New York","source":"Open WorldCat","event-place":"New York","abstract":"Abstract: ISO/IEC/IEEE 16326:2009 provides normative content specifications for project management plans covering software projects, and software-intensive sy</vt:lpwstr>
  </property>
  <property fmtid="{D5CDD505-2E9C-101B-9397-08002B2CF9AE}" pid="30" name="ZOTERO_BREF_nB5QqNGEnIvN_4">
    <vt:lpwstr>stem projects. It also provides detailed discussion and advice on applying a set of project processes that are common to both the software and system life cycle as covered by ISO/IEC 12207:2008 (IEEE Std 12207-2008) and ISO/IEC 15288:2008 (IEEE Std 15288-</vt:lpwstr>
  </property>
  <property fmtid="{D5CDD505-2E9C-101B-9397-08002B2CF9AE}" pid="31" name="ZOTERO_BREF_nB5QqNGEnIvN_5">
    <vt:lpwstr>2008), respectively. The discussion and advice are intended to aid in the preparation of the normative content of project management plans. ISO/IEC/IEEE 16326:2009 is the result of the harmonization of ISO/IEC TR 16326:1999 and IEEE Std 1058-1998. Keyword</vt:lpwstr>
  </property>
  <property fmtid="{D5CDD505-2E9C-101B-9397-08002B2CF9AE}" pid="32" name="ZOTERO_BREF_nB5QqNGEnIvN_6">
    <vt:lpwstr>s: management plans, project management plans, software intensive system project management plans, software project management plans.","URL":"http://ieeexplore.ieee.org/servlet/opac?punumber=5372628","ISBN":"9780738161167 0738161160","shortTitle":"Systems</vt:lpwstr>
  </property>
  <property fmtid="{D5CDD505-2E9C-101B-9397-08002B2CF9AE}" pid="33" name="ZOTERO_BREF_nB5QqNGEnIvN_7">
    <vt:lpwstr> and software engineering life cycle processes -- project management = Ingénierie du logiciel","language":"English","author":[{"family":"Institute of Electrical and Electronics Engineers","given":""},{"family":"International Electrotechnical Commission","</vt:lpwstr>
  </property>
  <property fmtid="{D5CDD505-2E9C-101B-9397-08002B2CF9AE}" pid="34" name="ZOTERO_BREF_nB5QqNGEnIvN_8">
    <vt:lpwstr>given":""},{"family":"International Organization for Standardization","given":""}],"issued":{"date-parts":[["2009"]]},"accessed":{"date-parts":[["2015",3,8]]}}}],"schema":"https://github.com/citation-style-language/schema/raw/master/csl-citation.json"}</vt:lpwstr>
  </property>
  <property fmtid="{D5CDD505-2E9C-101B-9397-08002B2CF9AE}" pid="35" name="ZOTERO_BREF_OLHGz3vVfoIP_1">
    <vt:lpwstr>ZOTERO_ITEM CSL_CITATION {"citationID":"1ria4mm948","properties":{"formattedCitation":"[4]","plainCitation":"[4]"},"citationItems":[{"id":110,"uris":["http://zotero.org/users/2345493/items/HVMKK6P4"],"uri":["http://zotero.org/users/2345493/items/HVMKK6P4"</vt:lpwstr>
  </property>
  <property fmtid="{D5CDD505-2E9C-101B-9397-08002B2CF9AE}" pid="36" name="ZOTERO_BREF_OLHGz3vVfoIP_2">
    <vt:lpwstr>],"itemData":{"id":110,"type":"book","title":"Systems and software engineering life cycle processes: requirements engineering = Ingénierie des systèmes et du logiciel : processus de cycle de vie : ingénierie des exigences.","publisher":"ISO : IEC ; Instit</vt:lpwstr>
  </property>
  <property fmtid="{D5CDD505-2E9C-101B-9397-08002B2CF9AE}" pid="37" name="ZOTERO_BREF_OLHGz3vVfoIP_3">
    <vt:lpwstr>ute of Electrical and Electronics Engineers","publisher-place":"Geneva; New York","source":"Open WorldCat","event-place":"Geneva; New York","abstract":"Abstract: ISO/IEC/IEEE 29148:2011 contains provisions for the processes and products related to the eng</vt:lpwstr>
  </property>
  <property fmtid="{D5CDD505-2E9C-101B-9397-08002B2CF9AE}" pid="38" name="ZOTERO_BREF_OLHGz3vVfoIP_4">
    <vt:lpwstr>ineering of requirements for systems and software products and services throughout the life cycle. It defines the construct of a good requirement, provides attributes and characteristics of requirements, and discusses the iterative and recursive applicati</vt:lpwstr>
  </property>
  <property fmtid="{D5CDD505-2E9C-101B-9397-08002B2CF9AE}" pid="39" name="ZOTERO_BREF_OLHGz3vVfoIP_5">
    <vt:lpwstr>on of requirements processes throughout the life cycle. ISO/IEC/IEEE 29148:2011 provides additional guidance in the application of requirements engineering and management processes for requirements-related activities in ISO/IEC 12207 and ISO/IEC 15288. In</vt:lpwstr>
  </property>
  <property fmtid="{D5CDD505-2E9C-101B-9397-08002B2CF9AE}" pid="40" name="ZOTERO_BREF_OLHGz3vVfoIP_6">
    <vt:lpwstr>formation items applicable to the engineering of requirements and their content are defined. The content of ISO/IEC/IEEE 29148:2011 can be added to the existing set of requirements-related life cycle processes defined by ISO/IEC 12207 or ISO/IEC 15288, or</vt:lpwstr>
  </property>
  <property fmtid="{D5CDD505-2E9C-101B-9397-08002B2CF9AE}" pid="41" name="ZOTERO_BREF_OLHGz3vVfoIP_7">
    <vt:lpwstr> can be used independently. Keywords: buyer, characteristics, concept of operation, concepts of operations document, ConOps, contract, customer, operational concept, OpsCon, prototyping, requirement, software requirements specification, supplier, SyRS, sy</vt:lpwstr>
  </property>
  <property fmtid="{D5CDD505-2E9C-101B-9397-08002B2CF9AE}" pid="42" name="ZOTERO_BREF_OLHGz3vVfoIP_8">
    <vt:lpwstr>stem, system requirements specification.","URL":"http://ieeexplore.ieee.org/servlet/opac?punumber=6146377","ISBN":"9780738165912 0738165913","shortTitle":"Systems and software engineering life cycle processes","language":"English","author":[{"family":"Int</vt:lpwstr>
  </property>
  <property fmtid="{D5CDD505-2E9C-101B-9397-08002B2CF9AE}" pid="43" name="ZOTERO_BREF_OLHGz3vVfoIP_9">
    <vt:lpwstr>ernational Organization for Standardization","given":""},{"family":"International Electrotechnical Commission","given":""},{"family":"Institute of Electrical and Electronics Engineers","given":""},{"family":"IEEE-SA Standards Board","given":""}],"issued":</vt:lpwstr>
  </property>
  <property fmtid="{D5CDD505-2E9C-101B-9397-08002B2CF9AE}" pid="44" name="ZOTERO_BREF_OLHGz3vVfoIP_10">
    <vt:lpwstr>{"date-parts":[["2011"]]},"accessed":{"date-parts":[["2015",3,8]]}}}],"schema":"https://github.com/citation-style-language/schema/raw/master/csl-citation.json"}</vt:lpwstr>
  </property>
  <property fmtid="{D5CDD505-2E9C-101B-9397-08002B2CF9AE}" pid="45" name="ZOTERO_BREF_lwHGwuHZl8zE_1">
    <vt:lpwstr>ZOTERO_ITEM CSL_CITATION {"citationID":"2n9jm1smk0","properties":{"formattedCitation":"[5]","plainCitation":"[5]"},"citationItems":[{"id":108,"uris":["http://zotero.org/users/2345493/items/A4NRPECC"],"uri":["http://zotero.org/users/2345493/items/A4NRPECC"</vt:lpwstr>
  </property>
  <property fmtid="{D5CDD505-2E9C-101B-9397-08002B2CF9AE}" pid="46" name="ZOTERO_BREF_lwHGwuHZl8zE_2">
    <vt:lpwstr>],"itemData":{"id":108,"type":"book","title":"Systems and software engineering architecture description = Ingeniérie des systèmes et des logiciels: description de l'architecture.","publisher":"ISO : IEC ; Institute of Electrical and Electronics Engineers"</vt:lpwstr>
  </property>
  <property fmtid="{D5CDD505-2E9C-101B-9397-08002B2CF9AE}" pid="47" name="ZOTERO_BREF_lwHGwuHZl8zE_3">
    <vt:lpwstr>,"publisher-place":"Geneva; New York","source":"Open WorldCat","event-place":"Geneva; New York","abstract":"Abstract: ISO/IEC/IEEE 42010:2011 addresses the creation, analysis and sustainment of architectures of systems through the use of architecture desc</vt:lpwstr>
  </property>
  <property fmtid="{D5CDD505-2E9C-101B-9397-08002B2CF9AE}" pid="48" name="ZOTERO_BREF_lwHGwuHZl8zE_4">
    <vt:lpwstr>riptions. A conceptual model of architecture description is established. The required contents of an architecture description are specified. Architecture viewpoints, architecture frameworks and architecture description languages are introduced for codifyi</vt:lpwstr>
  </property>
  <property fmtid="{D5CDD505-2E9C-101B-9397-08002B2CF9AE}" pid="49" name="ZOTERO_BREF_lwHGwuHZl8zE_5">
    <vt:lpwstr>ng conventions and common practices of architecture description. The required content of architecture viewpoints, architecture frameworks and architecture description languages is specified. Annexes provide the motivation and background for key concepts a</vt:lpwstr>
  </property>
  <property fmtid="{D5CDD505-2E9C-101B-9397-08002B2CF9AE}" pid="50" name="ZOTERO_BREF_lwHGwuHZl8zE_6">
    <vt:lpwstr>nd terminology and examples of applying ISO/IEC/IEEE 42010:2011. Keywords: architecting, architecture description, architecture view, architecture viewpoint, architecture model, architecture  framework, architecture description language, architecture deci</vt:lpwstr>
  </property>
  <property fmtid="{D5CDD505-2E9C-101B-9397-08002B2CF9AE}" pid="51" name="ZOTERO_BREF_lwHGwuHZl8zE_7">
    <vt:lpwstr>sion, architecture rationale, system concern, correspondence, correspondence rule.","URL":"http://ieeexplore.ieee.org/servlet/opac?punumber=6129465","ISBN":"9780738171425 0738171425","shortTitle":"Systems and software engineering architecture description </vt:lpwstr>
  </property>
  <property fmtid="{D5CDD505-2E9C-101B-9397-08002B2CF9AE}" pid="52" name="ZOTERO_BREF_lwHGwuHZl8zE_8">
    <vt:lpwstr>= Ingeniérie des systèmes et des logiciels","language":"English","author":[{"family":"International Organization for Standardization","given":""},{"family":"International Electrotechnical Commission","given":""},{"family":"Institute of Electrical and Elec</vt:lpwstr>
  </property>
  <property fmtid="{D5CDD505-2E9C-101B-9397-08002B2CF9AE}" pid="53" name="ZOTERO_BREF_lwHGwuHZl8zE_9">
    <vt:lpwstr>tronics Engineers","given":""},{"family":"IEEE-SA Standards Board","given":""}],"issued":{"date-parts":[["2011"]]},"accessed":{"date-parts":[["2015",3,8]]}}}],"schema":"https://github.com/citation-style-language/schema/raw/master/csl-citation.json"}</vt:lpwstr>
  </property>
  <property fmtid="{D5CDD505-2E9C-101B-9397-08002B2CF9AE}" pid="54" name="ZOTERO_BREF_X3JjCNTBBMa5_1">
    <vt:lpwstr>ZOTERO_ITEM CSL_CITATION {"citationID":"1tf0fajd4v","properties":{"formattedCitation":"[6]","plainCitation":"[6]"},"citationItems":[{"id":129,"uris":["http://zotero.org/users/2345493/items/GRNZCPME"],"uri":["http://zotero.org/users/2345493/items/GRNZCPME"</vt:lpwstr>
  </property>
  <property fmtid="{D5CDD505-2E9C-101B-9397-08002B2CF9AE}" pid="55" name="ZOTERO_BREF_X3JjCNTBBMa5_2">
    <vt:lpwstr>],"itemData":{"id":129,"type":"book","title":"Ingeniería de software orientado a objetos","publisher":"Pearson Education","publisher-place":"México","number-of-pages":"576","event-place":"México","ISBN":"970-26-0010-3","language":"Español","author":[{"fam</vt:lpwstr>
  </property>
  <property fmtid="{D5CDD505-2E9C-101B-9397-08002B2CF9AE}" pid="56" name="ZOTERO_BREF_X3JjCNTBBMa5_3">
    <vt:lpwstr>ily":"Bruegge","given":"Bernd"},{"family":"Dutoit","given":"Allen H."}],"issued":{"date-parts":[["2002"]]}}}],"schema":"https://github.com/citation-style-language/schema/raw/master/csl-citation.json"}</vt:lpwstr>
  </property>
  <property fmtid="{D5CDD505-2E9C-101B-9397-08002B2CF9AE}" pid="57" name="ZOTERO_BREF_ekfU4XoUvu6c_1">
    <vt:lpwstr>ZOTERO_ITEM CSL_CITATION {"citationID":"25if6c695d","properties":{"formattedCitation":"[7]","plainCitation":"[7]"},"citationItems":[{"id":160,"uris":["http://zotero.org/users/2345493/items/JIRDD4K6"],"uri":["http://zotero.org/users/2345493/items/JIRDD4K6"</vt:lpwstr>
  </property>
  <property fmtid="{D5CDD505-2E9C-101B-9397-08002B2CF9AE}" pid="58" name="ZOTERO_BREF_ekfU4XoUvu6c_2">
    <vt:lpwstr>],"itemData":{"id":160,"type":"paper-conference","title":"Moving from Waterfall to Iterative Development: An Empirical Evaluation of Advantages, Disadvantages and Risks of RUP","publisher":"IEEE","page":"453-460","source":"CrossRef","URL":"http://ieeexplo</vt:lpwstr>
  </property>
  <property fmtid="{D5CDD505-2E9C-101B-9397-08002B2CF9AE}" pid="59" name="ZOTERO_BREF_ekfU4XoUvu6c_3">
    <vt:lpwstr>re.ieee.org/lpdocs/epic03/wrapper.htm?arnumber=6068383","DOI":"10.1109/SEAA.2011.69","ISBN":"978-1-4577-1027-8","shortTitle":"Moving from Waterfall to Iterative Development","author":[{"family":"Osorio","given":"Jorge A."},{"family":"Chaudron","given":"Mi</vt:lpwstr>
  </property>
  <property fmtid="{D5CDD505-2E9C-101B-9397-08002B2CF9AE}" pid="60" name="ZOTERO_BREF_ekfU4XoUvu6c_4">
    <vt:lpwstr>chel R.V."},{"family":"Heijstek","given":"Werner"}],"issued":{"date-parts":[["2011",8]]},"accessed":{"date-parts":[["2015",3,8]]}}}],"schema":"https://github.com/citation-style-language/schema/raw/master/csl-citation.json"}</vt:lpwstr>
  </property>
  <property fmtid="{D5CDD505-2E9C-101B-9397-08002B2CF9AE}" pid="61" name="ZOTERO_BREF_k8RcLY6YcvHZ_1">
    <vt:lpwstr>ZOTERO_ITEM CSL_CITATION {"citationID":"2pfjepm089","properties":{"formattedCitation":"[8]","plainCitation":"[8]"},"citationItems":[{"id":139,"uris":["http://zotero.org/users/2345493/items/34ZRAUUK"],"uri":["http://zotero.org/users/2345493/items/34ZRAUUK"</vt:lpwstr>
  </property>
  <property fmtid="{D5CDD505-2E9C-101B-9397-08002B2CF9AE}" pid="62" name="ZOTERO_BREF_k8RcLY6YcvHZ_2">
    <vt:lpwstr>],"itemData":{"id":139,"type":"paper-conference","title":"Study and practice of import Scrum agile software development","publisher":"IEEE","page":"217-220","source":"CrossRef","URL":"http://ieeexplore.ieee.org/lpdocs/epic03/wrapper.htm?arnumber=6013698",</vt:lpwstr>
  </property>
  <property fmtid="{D5CDD505-2E9C-101B-9397-08002B2CF9AE}" pid="63" name="ZOTERO_BREF_k8RcLY6YcvHZ_3">
    <vt:lpwstr>"DOI":"10.1109/ICCSN.2011.6013698","ISBN":"978-1-61284-485-5","author":[{"family":"Guang-yong","given":"Hu"}],"issued":{"date-parts":[["2011",5]]},"accessed":{"date-parts":[["2015",3,8]]}}}],"schema":"https://github.com/citation-style-language/schema/raw/</vt:lpwstr>
  </property>
  <property fmtid="{D5CDD505-2E9C-101B-9397-08002B2CF9AE}" pid="64" name="ZOTERO_BREF_k8RcLY6YcvHZ_4">
    <vt:lpwstr>master/csl-citation.json"}</vt:lpwstr>
  </property>
  <property fmtid="{D5CDD505-2E9C-101B-9397-08002B2CF9AE}" pid="65" name="ZOTERO_BREF_Hz4pOUP4HTuY_1">
    <vt:lpwstr>ZOTERO_ITEM CSL_CITATION {"citationID":"21qrpp40mb","properties":{"formattedCitation":"[9]","plainCitation":"[9]"},"citationItems":[{"id":154,"uris":["http://zotero.org/users/2345493/items/F3TQFGAZ"],"uri":["http://zotero.org/users/2345493/items/F3TQFGAZ"</vt:lpwstr>
  </property>
  <property fmtid="{D5CDD505-2E9C-101B-9397-08002B2CF9AE}" pid="66" name="ZOTERO_BREF_Hz4pOUP4HTuY_2">
    <vt:lpwstr>],"itemData":{"id":154,"type":"paper-conference","title":"Analysis on software processes and enhancement for RUP","publisher":"IEEE","page":"295-298","source":"CrossRef","URL":"http://ieeexplore.ieee.org/lpdocs/epic03/wrapper.htm?arnumber=5982312","DOI":"</vt:lpwstr>
  </property>
  <property fmtid="{D5CDD505-2E9C-101B-9397-08002B2CF9AE}" pid="67" name="ZOTERO_BREF_Hz4pOUP4HTuY_3">
    <vt:lpwstr>10.1109/ICSESS.2011.5982312","ISBN":"978-1-4244-9699-0","author":[{"family":"Fan Guo","given":""},{"family":"Bainan Xia","given":""},{"family":"Fei Xue","given":""}],"issued":{"date-parts":[["2011",7]]},"accessed":{"date-parts":[["2015",3,8]]}}}],"schema"</vt:lpwstr>
  </property>
  <property fmtid="{D5CDD505-2E9C-101B-9397-08002B2CF9AE}" pid="68" name="ZOTERO_BREF_Hz4pOUP4HTuY_4">
    <vt:lpwstr>:"https://github.com/citation-style-language/schema/raw/master/csl-citation.json"}</vt:lpwstr>
  </property>
  <property fmtid="{D5CDD505-2E9C-101B-9397-08002B2CF9AE}" pid="69" name="ZOTERO_BREF_98zPR7LWDb27_1">
    <vt:lpwstr>ZOTERO_ITEM CSL_CITATION {"citationID":"ij7t7kpbl","properties":{"formattedCitation":"[10]","plainCitation":"[10]"},"citationItems":[{"id":144,"uris":["http://zotero.org/users/2345493/items/5BK4KETN"],"uri":["http://zotero.org/users/2345493/items/5BK4KETN</vt:lpwstr>
  </property>
  <property fmtid="{D5CDD505-2E9C-101B-9397-08002B2CF9AE}" pid="70" name="ZOTERO_BREF_98zPR7LWDb27_2">
    <vt:lpwstr>"],"itemData":{"id":144,"type":"article","title":"Rational Unified Process Best Practices for Software Development Teams","publisher":"Rational, IBM","URL":"https://www.ibm.com/developerworks/rational/library/content/03July/1000/1251/1251_bestpractices_TP</vt:lpwstr>
  </property>
  <property fmtid="{D5CDD505-2E9C-101B-9397-08002B2CF9AE}" pid="71" name="ZOTERO_BREF_98zPR7LWDb27_3">
    <vt:lpwstr>026B.pdf","language":"English","issued":{"literal":"11/01"}}}],"schema":"https://github.com/citation-style-language/schema/raw/master/csl-citation.json"}</vt:lpwstr>
  </property>
  <property fmtid="{D5CDD505-2E9C-101B-9397-08002B2CF9AE}" pid="72" name="ZOTERO_BREF_WQACm9jhxTZr_1">
    <vt:lpwstr>ZOTERO_ITEM CSL_CITATION {"citationID":"1q4q8k36la","properties":{"formattedCitation":"[8]","plainCitation":"[8]"},"citationItems":[{"id":139,"uris":["http://zotero.org/users/2345493/items/34ZRAUUK"],"uri":["http://zotero.org/users/2345493/items/34ZRAUUK"</vt:lpwstr>
  </property>
  <property fmtid="{D5CDD505-2E9C-101B-9397-08002B2CF9AE}" pid="73" name="ZOTERO_BREF_WQACm9jhxTZr_2">
    <vt:lpwstr>],"itemData":{"id":139,"type":"paper-conference","title":"Study and practice of import Scrum agile software development","publisher":"IEEE","page":"217-220","source":"CrossRef","URL":"http://ieeexplore.ieee.org/lpdocs/epic03/wrapper.htm?arnumber=6013698",</vt:lpwstr>
  </property>
  <property fmtid="{D5CDD505-2E9C-101B-9397-08002B2CF9AE}" pid="74" name="ZOTERO_BREF_WQACm9jhxTZr_3">
    <vt:lpwstr>"DOI":"10.1109/ICCSN.2011.6013698","ISBN":"978-1-61284-485-5","author":[{"family":"Guang-yong","given":"Hu"}],"issued":{"date-parts":[["2011",5]]},"accessed":{"date-parts":[["2015",3,8]]}}}],"schema":"https://github.com/citation-style-language/schema/raw/</vt:lpwstr>
  </property>
  <property fmtid="{D5CDD505-2E9C-101B-9397-08002B2CF9AE}" pid="75" name="ZOTERO_BREF_WQACm9jhxTZr_4">
    <vt:lpwstr>master/csl-citation.json"}</vt:lpwstr>
  </property>
  <property fmtid="{D5CDD505-2E9C-101B-9397-08002B2CF9AE}" pid="76" name="ZOTERO_BREF_j3rr9mStEtKM_1">
    <vt:lpwstr>ZOTERO_ITEM CSL_CITATION {"citationID":"l26fn05u1","properties":{"formattedCitation":"[11]","plainCitation":"[11]"},"citationItems":[{"id":167,"uris":["http://zotero.org/users/2345493/items/UNB3T27I"],"uri":["http://zotero.org/users/2345493/items/UNB3T27I</vt:lpwstr>
  </property>
  <property fmtid="{D5CDD505-2E9C-101B-9397-08002B2CF9AE}" pid="77" name="ZOTERO_BREF_j3rr9mStEtKM_2">
    <vt:lpwstr>"],"itemData":{"id":167,"type":"paper-conference","title":"Inter-team coordination in large-scale globally distributed scrum: do scrum-of-scrums really work?","publisher":"ACM Press","page":"235","source":"CrossRef","URL":"http://dl.acm.org/citation.cfm?d</vt:lpwstr>
  </property>
  <property fmtid="{D5CDD505-2E9C-101B-9397-08002B2CF9AE}" pid="78" name="ZOTERO_BREF_j3rr9mStEtKM_3">
    <vt:lpwstr>oid=2372251.2372294","DOI":"10.1145/2372251.2372294","ISBN":"9781450310567","shortTitle":"Inter-team coordination in large-scale globally distributed scrum","language":"en","author":[{"family":"Paasivaara","given":"Maria"},{"family":"Lassenius","given":"C</vt:lpwstr>
  </property>
  <property fmtid="{D5CDD505-2E9C-101B-9397-08002B2CF9AE}" pid="79" name="ZOTERO_BREF_j3rr9mStEtKM_4">
    <vt:lpwstr>asper"},{"family":"Heikkilä","given":"Ville T."}],"issued":{"date-parts":[["2012"]]},"accessed":{"date-parts":[["2015",3,8]]}}}],"schema":"https://github.com/citation-style-language/schema/raw/master/csl-citation.json"}</vt:lpwstr>
  </property>
  <property fmtid="{D5CDD505-2E9C-101B-9397-08002B2CF9AE}" pid="80" name="ZOTERO_BREF_VuwVxq0tRoOT_1">
    <vt:lpwstr>ZOTERO_ITEM CSL_CITATION {"citationID":"e3a986gb7","properties":{"formattedCitation":"[8]","plainCitation":"[8]"},"citationItems":[{"id":139,"uris":["http://zotero.org/users/2345493/items/34ZRAUUK"],"uri":["http://zotero.org/users/2345493/items/34ZRAUUK"]</vt:lpwstr>
  </property>
  <property fmtid="{D5CDD505-2E9C-101B-9397-08002B2CF9AE}" pid="81" name="ZOTERO_BREF_VuwVxq0tRoOT_2">
    <vt:lpwstr>,"itemData":{"id":139,"type":"paper-conference","title":"Study and practice of import Scrum agile software development","publisher":"IEEE","page":"217-220","source":"CrossRef","URL":"http://ieeexplore.ieee.org/lpdocs/epic03/wrapper.htm?arnumber=6013698","</vt:lpwstr>
  </property>
  <property fmtid="{D5CDD505-2E9C-101B-9397-08002B2CF9AE}" pid="82" name="ZOTERO_BREF_VuwVxq0tRoOT_3">
    <vt:lpwstr>DOI":"10.1109/ICCSN.2011.6013698","ISBN":"978-1-61284-485-5","author":[{"family":"Guang-yong","given":"Hu"}],"issued":{"date-parts":[["2011",5]]},"accessed":{"date-parts":[["2015",3,8]]}}}],"schema":"https://github.com/citation-style-language/schema/raw/m</vt:lpwstr>
  </property>
  <property fmtid="{D5CDD505-2E9C-101B-9397-08002B2CF9AE}" pid="83" name="ZOTERO_BREF_VuwVxq0tRoOT_4">
    <vt:lpwstr>aster/csl-citation.json"}</vt:lpwstr>
  </property>
  <property fmtid="{D5CDD505-2E9C-101B-9397-08002B2CF9AE}" pid="84" name="ZOTERO_BREF_86NwJ7YYuQPQ_1">
    <vt:lpwstr>ZOTERO_ITEM CSL_CITATION {"citationID":"195ab7hfde","properties":{"formattedCitation":"[12]","plainCitation":"[12]"},"citationItems":[{"id":142,"uris":["http://zotero.org/users/2345493/items/49N2PVSI"],"uri":["http://zotero.org/users/2345493/items/49N2PVS</vt:lpwstr>
  </property>
  <property fmtid="{D5CDD505-2E9C-101B-9397-08002B2CF9AE}" pid="85" name="ZOTERO_BREF_86NwJ7YYuQPQ_2">
    <vt:lpwstr>I"],"itemData":{"id":142,"type":"article","title":"Modelos de Proceso de Software. Modelos de Ciclos de Vida del Software","language":"Español","author":[{"family":"Torres","given":"Miguel"},{"family":"Rodrigues","given":"J"},{"family":"Pavlich-Mariscal",</vt:lpwstr>
  </property>
  <property fmtid="{D5CDD505-2E9C-101B-9397-08002B2CF9AE}" pid="86" name="ZOTERO_BREF_86NwJ7YYuQPQ_3">
    <vt:lpwstr>"given":"Jaime"}],"issued":{"date-parts":[["2015"]]}}}],"schema":"https://github.com/citation-style-language/schema/raw/master/csl-citation.json"}</vt:lpwstr>
  </property>
  <property fmtid="{D5CDD505-2E9C-101B-9397-08002B2CF9AE}" pid="87" name="ZOTERO_BREF_rPjGLbZgr3za_1">
    <vt:lpwstr>ZOTERO_ITEM CSL_CITATION {"citationID":"pn63ie0ro","properties":{"formattedCitation":"[13]","plainCitation":"[13]"},"citationItems":[{"id":165,"uris":["http://zotero.org/users/2345493/items/RI68G753"],"uri":["http://zotero.org/users/2345493/items/RI68G753</vt:lpwstr>
  </property>
  <property fmtid="{D5CDD505-2E9C-101B-9397-08002B2CF9AE}" pid="88" name="ZOTERO_BREF_rPjGLbZgr3za_2">
    <vt:lpwstr>"],"itemData":{"id":165,"type":"book","title":"The software project manager's handbook: principles that work at work","publisher":"IEEE Computer Society","publisher-place":"Los Alamitos, CA","number-of-pages":"485","edition":"2nd ed","source":"Library of </vt:lpwstr>
  </property>
  <property fmtid="{D5CDD505-2E9C-101B-9397-08002B2CF9AE}" pid="89" name="ZOTERO_BREF_rPjGLbZgr3za_3">
    <vt:lpwstr>Congress ISBN","event-place":"Los Alamitos, CA","ISBN":"0471674206","call-number":"QA76.76.D47 P49 2004","shortTitle":"The software project manager's handbook","author":[{"family":"Phillips","given":"Dwayne"}],"issued":{"date-parts":[["2004"]]}}}],"schema</vt:lpwstr>
  </property>
  <property fmtid="{D5CDD505-2E9C-101B-9397-08002B2CF9AE}" pid="90" name="ZOTERO_BREF_rPjGLbZgr3za_4">
    <vt:lpwstr>":"https://github.com/citation-style-language/schema/raw/master/csl-citation.json"}</vt:lpwstr>
  </property>
  <property fmtid="{D5CDD505-2E9C-101B-9397-08002B2CF9AE}" pid="91" name="ZOTERO_BREF_DiaeKCSBA61h_1">
    <vt:lpwstr>ZOTERO_ITEM CSL_CITATION {"citationID":"r1an8r1du","properties":{"formattedCitation":"[13]","plainCitation":"[13]"},"citationItems":[{"id":165,"uris":["http://zotero.org/users/2345493/items/RI68G753"],"uri":["http://zotero.org/users/2345493/items/RI68G753</vt:lpwstr>
  </property>
  <property fmtid="{D5CDD505-2E9C-101B-9397-08002B2CF9AE}" pid="92" name="ZOTERO_BREF_DiaeKCSBA61h_2">
    <vt:lpwstr>"],"itemData":{"id":165,"type":"book","title":"The software project manager's handbook: principles that work at work","publisher":"IEEE Computer Society","publisher-place":"Los Alamitos, CA","number-of-pages":"485","edition":"2nd ed","source":"Library of </vt:lpwstr>
  </property>
  <property fmtid="{D5CDD505-2E9C-101B-9397-08002B2CF9AE}" pid="93" name="ZOTERO_BREF_DiaeKCSBA61h_3">
    <vt:lpwstr>Congress ISBN","event-place":"Los Alamitos, CA","ISBN":"0471674206","call-number":"QA76.76.D47 P49 2004","shortTitle":"The software project manager's handbook","author":[{"family":"Phillips","given":"Dwayne"}],"issued":{"date-parts":[["2004"]]}}}],"schema</vt:lpwstr>
  </property>
  <property fmtid="{D5CDD505-2E9C-101B-9397-08002B2CF9AE}" pid="94" name="ZOTERO_BREF_DiaeKCSBA61h_4">
    <vt:lpwstr>":"https://github.com/citation-style-language/schema/raw/master/csl-citation.json"}</vt:lpwstr>
  </property>
  <property fmtid="{D5CDD505-2E9C-101B-9397-08002B2CF9AE}" pid="95" name="ZOTERO_BREF_8RBh70XA7e5u_1">
    <vt:lpwstr>ZOTERO_ITEM CSL_CITATION {"citationID":"2ontqsmd8p","properties":{"formattedCitation":"[13]","plainCitation":"[13]"},"citationItems":[{"id":165,"uris":["http://zotero.org/users/2345493/items/RI68G753"],"uri":["http://zotero.org/users/2345493/items/RI68G75</vt:lpwstr>
  </property>
  <property fmtid="{D5CDD505-2E9C-101B-9397-08002B2CF9AE}" pid="96" name="ZOTERO_BREF_8RBh70XA7e5u_2">
    <vt:lpwstr>3"],"itemData":{"id":165,"type":"book","title":"The software project manager's handbook: principles that work at work","publisher":"IEEE Computer Society","publisher-place":"Los Alamitos, CA","number-of-pages":"485","edition":"2nd ed","source":"Library of</vt:lpwstr>
  </property>
  <property fmtid="{D5CDD505-2E9C-101B-9397-08002B2CF9AE}" pid="97" name="ZOTERO_BREF_8RBh70XA7e5u_3">
    <vt:lpwstr> Congress ISBN","event-place":"Los Alamitos, CA","ISBN":"0471674206","call-number":"QA76.76.D47 P49 2004","shortTitle":"The software project manager's handbook","author":[{"family":"Phillips","given":"Dwayne"}],"issued":{"date-parts":[["2004"]]}}}],"schem</vt:lpwstr>
  </property>
  <property fmtid="{D5CDD505-2E9C-101B-9397-08002B2CF9AE}" pid="98" name="ZOTERO_BREF_8RBh70XA7e5u_4">
    <vt:lpwstr>a":"https://github.com/citation-style-language/schema/raw/master/csl-citation.json"}</vt:lpwstr>
  </property>
  <property fmtid="{D5CDD505-2E9C-101B-9397-08002B2CF9AE}" pid="99" name="ZOTERO_BREF_A4TvNcuGWNYB_1">
    <vt:lpwstr>ZOTERO_ITEM CSL_CITATION {"citationID":"l88haf7fn","properties":{"formattedCitation":"[13]","plainCitation":"[13]"},"citationItems":[{"id":165,"uris":["http://zotero.org/users/2345493/items/RI68G753"],"uri":["http://zotero.org/users/2345493/items/RI68G753</vt:lpwstr>
  </property>
  <property fmtid="{D5CDD505-2E9C-101B-9397-08002B2CF9AE}" pid="100" name="ZOTERO_BREF_A4TvNcuGWNYB_2">
    <vt:lpwstr>"],"itemData":{"id":165,"type":"book","title":"The software project manager's handbook: principles that work at work","publisher":"IEEE Computer Society","publisher-place":"Los Alamitos, CA","number-of-pages":"485","edition":"2nd ed","source":"Library of </vt:lpwstr>
  </property>
  <property fmtid="{D5CDD505-2E9C-101B-9397-08002B2CF9AE}" pid="101" name="ZOTERO_BREF_A4TvNcuGWNYB_3">
    <vt:lpwstr>Congress ISBN","event-place":"Los Alamitos, CA","ISBN":"0471674206","call-number":"QA76.76.D47 P49 2004","shortTitle":"The software project manager's handbook","author":[{"family":"Phillips","given":"Dwayne"}],"issued":{"date-parts":[["2004"]]}}}],"schema</vt:lpwstr>
  </property>
  <property fmtid="{D5CDD505-2E9C-101B-9397-08002B2CF9AE}" pid="102" name="ZOTERO_BREF_A4TvNcuGWNYB_4">
    <vt:lpwstr>":"https://github.com/citation-style-language/schema/raw/master/csl-citation.json"}</vt:lpwstr>
  </property>
  <property fmtid="{D5CDD505-2E9C-101B-9397-08002B2CF9AE}" pid="103" name="ZOTERO_BREF_ZUc9k4oXJHlD_1">
    <vt:lpwstr>ZOTERO_ITEM CSL_CITATION {"citationID":"8chn1gs4g","properties":{"formattedCitation":"[14]","plainCitation":"[14]"},"citationItems":[{"id":74,"uris":["http://zotero.org/users/2345493/items/TD5GCIBD"],"uri":["http://zotero.org/users/2345493/items/TD5GCIBD"</vt:lpwstr>
  </property>
  <property fmtid="{D5CDD505-2E9C-101B-9397-08002B2CF9AE}" pid="104" name="ZOTERO_BREF_ZUc9k4oXJHlD_2">
    <vt:lpwstr>],"itemData":{"id":74,"type":"book","title":"Software Engineering","publisher":"Pearson Addison-Wesley","number-of-pages":"748","edition":"9","language":"English","author":[{"family":"Sommervile","given":"Ian"}],"issued":{"date-parts":[["2011"]]}}}],"sche</vt:lpwstr>
  </property>
  <property fmtid="{D5CDD505-2E9C-101B-9397-08002B2CF9AE}" pid="105" name="ZOTERO_BREF_ZUc9k4oXJHlD_3">
    <vt:lpwstr>ma":"https://github.com/citation-style-language/schema/raw/master/csl-citation.json"}</vt:lpwstr>
  </property>
  <property fmtid="{D5CDD505-2E9C-101B-9397-08002B2CF9AE}" pid="106" name="ZOTERO_BREF_WUNksrJd8Bcu_1">
    <vt:lpwstr>ZOTERO_ITEM CSL_CITATION {"citationID":"u53c76rns","properties":{"formattedCitation":"[8]","plainCitation":"[8]"},"citationItems":[{"id":139,"uris":["http://zotero.org/users/2345493/items/34ZRAUUK"],"uri":["http://zotero.org/users/2345493/items/34ZRAUUK"]</vt:lpwstr>
  </property>
  <property fmtid="{D5CDD505-2E9C-101B-9397-08002B2CF9AE}" pid="107" name="ZOTERO_BREF_WUNksrJd8Bcu_2">
    <vt:lpwstr>,"itemData":{"id":139,"type":"paper-conference","title":"Study and practice of import Scrum agile software development","publisher":"IEEE","page":"217-220","source":"CrossRef","URL":"http://ieeexplore.ieee.org/lpdocs/epic03/wrapper.htm?arnumber=6013698","</vt:lpwstr>
  </property>
  <property fmtid="{D5CDD505-2E9C-101B-9397-08002B2CF9AE}" pid="108" name="ZOTERO_BREF_WUNksrJd8Bcu_3">
    <vt:lpwstr>DOI":"10.1109/ICCSN.2011.6013698","ISBN":"978-1-61284-485-5","author":[{"family":"Guang-yong","given":"Hu"}],"issued":{"date-parts":[["2011",5]]},"accessed":{"date-parts":[["2015",3,8]]}}}],"schema":"https://github.com/citation-style-language/schema/raw/m</vt:lpwstr>
  </property>
  <property fmtid="{D5CDD505-2E9C-101B-9397-08002B2CF9AE}" pid="109" name="ZOTERO_BREF_WUNksrJd8Bcu_4">
    <vt:lpwstr>aster/csl-citation.json"}</vt:lpwstr>
  </property>
  <property fmtid="{D5CDD505-2E9C-101B-9397-08002B2CF9AE}" pid="110" name="ZOTERO_BREF_8G6zqHXCJ3xn_1">
    <vt:lpwstr>ZOTERO_ITEM CSL_CITATION {"citationID":"dr7go4uk8","properties":{"formattedCitation":"[6]","plainCitation":"[6]"},"citationItems":[{"id":129,"uris":["http://zotero.org/users/2345493/items/GRNZCPME"],"uri":["http://zotero.org/users/2345493/items/GRNZCPME"]</vt:lpwstr>
  </property>
  <property fmtid="{D5CDD505-2E9C-101B-9397-08002B2CF9AE}" pid="111" name="ZOTERO_BREF_8G6zqHXCJ3xn_2">
    <vt:lpwstr>,"itemData":{"id":129,"type":"book","title":"Ingeniería de software orientado a objetos","publisher":"Pearson Education","publisher-place":"México","number-of-pages":"576","event-place":"México","ISBN":"970-26-0010-3","language":"Español","author":[{"fami</vt:lpwstr>
  </property>
  <property fmtid="{D5CDD505-2E9C-101B-9397-08002B2CF9AE}" pid="112" name="ZOTERO_BREF_8G6zqHXCJ3xn_3">
    <vt:lpwstr>ly":"Bruegge","given":"Bernd"},{"family":"Dutoit","given":"Allen H."}],"issued":{"date-parts":[["2002"]]}}}],"schema":"https://github.com/citation-style-language/schema/raw/master/csl-citation.json"}</vt:lpwstr>
  </property>
  <property fmtid="{D5CDD505-2E9C-101B-9397-08002B2CF9AE}" pid="113" name="ZOTERO_BREF_U3qFK4sRFzqp_1">
    <vt:lpwstr>ZOTERO_ITEM CSL_CITATION {"citationID":"1ustit67pp","properties":{"formattedCitation":"[6]","plainCitation":"[6]"},"citationItems":[{"id":129,"uris":["http://zotero.org/users/2345493/items/GRNZCPME"],"uri":["http://zotero.org/users/2345493/items/GRNZCPME"</vt:lpwstr>
  </property>
  <property fmtid="{D5CDD505-2E9C-101B-9397-08002B2CF9AE}" pid="114" name="ZOTERO_BREF_U3qFK4sRFzqp_2">
    <vt:lpwstr>],"itemData":{"id":129,"type":"book","title":"Ingeniería de software orientado a objetos","publisher":"Pearson Education","publisher-place":"México","number-of-pages":"576","event-place":"México","ISBN":"970-26-0010-3","language":"Español","author":[{"fam</vt:lpwstr>
  </property>
  <property fmtid="{D5CDD505-2E9C-101B-9397-08002B2CF9AE}" pid="115" name="ZOTERO_BREF_U3qFK4sRFzqp_3">
    <vt:lpwstr>ily":"Bruegge","given":"Bernd"},{"family":"Dutoit","given":"Allen H."}],"issued":{"date-parts":[["2002"]]}}}],"schema":"https://github.com/citation-style-language/schema/raw/master/csl-citation.json"}</vt:lpwstr>
  </property>
  <property fmtid="{D5CDD505-2E9C-101B-9397-08002B2CF9AE}" pid="116" name="ZOTERO_BREF_TFJfVVa0i8Ak_1">
    <vt:lpwstr>ZOTERO_ITEM CSL_CITATION {"citationID":"JQXZrVrJ","properties":{"formattedCitation":"[14]","plainCitation":"[14]"},"citationItems":[{"id":74,"uris":["http://zotero.org/users/2345493/items/TD5GCIBD"],"uri":["http://zotero.org/users/2345493/items/TD5GCIBD"]</vt:lpwstr>
  </property>
  <property fmtid="{D5CDD505-2E9C-101B-9397-08002B2CF9AE}" pid="117" name="ZOTERO_BREF_TFJfVVa0i8Ak_2">
    <vt:lpwstr>,"itemData":{"id":74,"type":"book","title":"Software Engineering","publisher":"Pearson Addison-Wesley","number-of-pages":"748","edition":"9","language":"English","author":[{"family":"Sommervile","given":"Ian"}],"issued":{"date-parts":[["2011"]]}}}],"schem</vt:lpwstr>
  </property>
  <property fmtid="{D5CDD505-2E9C-101B-9397-08002B2CF9AE}" pid="118" name="ZOTERO_BREF_TFJfVVa0i8Ak_3">
    <vt:lpwstr>a":"https://github.com/citation-style-language/schema/raw/master/csl-citation.json"}</vt:lpwstr>
  </property>
  <property fmtid="{D5CDD505-2E9C-101B-9397-08002B2CF9AE}" pid="119" name="ZOTERO_BREF_2hf2fJXELJFk_1">
    <vt:lpwstr>ZOTERO_ITEM CSL_CITATION {"citationID":"1c41r7gad8","properties":{"formattedCitation":"[6]","plainCitation":"[6]"},"citationItems":[{"id":129,"uris":["http://zotero.org/users/2345493/items/GRNZCPME"],"uri":["http://zotero.org/users/2345493/items/GRNZCPME"</vt:lpwstr>
  </property>
  <property fmtid="{D5CDD505-2E9C-101B-9397-08002B2CF9AE}" pid="120" name="ZOTERO_BREF_2hf2fJXELJFk_2">
    <vt:lpwstr>],"itemData":{"id":129,"type":"book","title":"Ingeniería de software orientado a objetos","publisher":"Pearson Education","publisher-place":"México","number-of-pages":"576","event-place":"México","ISBN":"970-26-0010-3","language":"Español","author":[{"fam</vt:lpwstr>
  </property>
  <property fmtid="{D5CDD505-2E9C-101B-9397-08002B2CF9AE}" pid="121" name="ZOTERO_BREF_2hf2fJXELJFk_3">
    <vt:lpwstr>ily":"Bruegge","given":"Bernd"},{"family":"Dutoit","given":"Allen H."}],"issued":{"date-parts":[["2002"]]}}}],"schema":"https://github.com/citation-style-language/schema/raw/master/csl-citation.json"}</vt:lpwstr>
  </property>
  <property fmtid="{D5CDD505-2E9C-101B-9397-08002B2CF9AE}" pid="122" name="ZOTERO_BREF_DkyNY9226xNt_1">
    <vt:lpwstr>ZOTERO_ITEM CSL_CITATION {"citationID":"3qhluv7uf","properties":{"formattedCitation":"[15]","plainCitation":"[15]"},"citationItems":[{"id":146,"uris":["http://zotero.org/users/2345493/items/6KUZK5M3"],"uri":["http://zotero.org/users/2345493/items/6KUZK5M3</vt:lpwstr>
  </property>
  <property fmtid="{D5CDD505-2E9C-101B-9397-08002B2CF9AE}" pid="123" name="ZOTERO_BREF_DkyNY9226xNt_2">
    <vt:lpwstr>"],"itemData":{"id":146,"type":"article","title":"Using V Models for Testing","publisher":"Software Engineering Institute","URL":"http://blog.sei.cmu.edu/post.cfm/using-v-models-testing-315","language":"English","author":[{"family":"Firesmith","given":"Do</vt:lpwstr>
  </property>
  <property fmtid="{D5CDD505-2E9C-101B-9397-08002B2CF9AE}" pid="124" name="ZOTERO_BREF_DkyNY9226xNt_3">
    <vt:lpwstr>nald"}]}}],"schema":"https://github.com/citation-style-language/schema/raw/master/csl-citation.json"}</vt:lpwstr>
  </property>
  <property fmtid="{D5CDD505-2E9C-101B-9397-08002B2CF9AE}" pid="125" name="ZOTERO_BREF_pKG4h6tzCxyV_1">
    <vt:lpwstr>ZOTERO_ITEM CSL_CITATION {"citationID":"omns723bs","properties":{"formattedCitation":"[7]","plainCitation":"[7]"},"citationItems":[{"id":160,"uris":["http://zotero.org/users/2345493/items/JIRDD4K6"],"uri":["http://zotero.org/users/2345493/items/JIRDD4K6"]</vt:lpwstr>
  </property>
  <property fmtid="{D5CDD505-2E9C-101B-9397-08002B2CF9AE}" pid="126" name="ZOTERO_BREF_pKG4h6tzCxyV_2">
    <vt:lpwstr>,"itemData":{"id":160,"type":"paper-conference","title":"Moving from Waterfall to Iterative Development: An Empirical Evaluation of Advantages, Disadvantages and Risks of RUP","publisher":"IEEE","page":"453-460","source":"CrossRef","URL":"http://ieeexplor</vt:lpwstr>
  </property>
  <property fmtid="{D5CDD505-2E9C-101B-9397-08002B2CF9AE}" pid="127" name="ZOTERO_BREF_pKG4h6tzCxyV_3">
    <vt:lpwstr>e.ieee.org/lpdocs/epic03/wrapper.htm?arnumber=6068383","DOI":"10.1109/SEAA.2011.69","ISBN":"978-1-4577-1027-8","shortTitle":"Moving from Waterfall to Iterative Development","author":[{"family":"Osorio","given":"Jorge A."},{"family":"Chaudron","given":"Mic</vt:lpwstr>
  </property>
  <property fmtid="{D5CDD505-2E9C-101B-9397-08002B2CF9AE}" pid="128" name="ZOTERO_BREF_pKG4h6tzCxyV_4">
    <vt:lpwstr>hel R.V."},{"family":"Heijstek","given":"Werner"}],"issued":{"date-parts":[["2011",8]]},"accessed":{"date-parts":[["2015",3,8]]}}}],"schema":"https://github.com/citation-style-language/schema/raw/master/csl-citation.json"}</vt:lpwstr>
  </property>
  <property fmtid="{D5CDD505-2E9C-101B-9397-08002B2CF9AE}" pid="129" name="ZOTERO_BREF_62nplpM6vI2K_1">
    <vt:lpwstr>ZOTERO_ITEM CSL_CITATION {"citationID":"28263b002c","properties":{"formattedCitation":"[7]","plainCitation":"[7]"},"citationItems":[{"id":160,"uris":["http://zotero.org/users/2345493/items/JIRDD4K6"],"uri":["http://zotero.org/users/2345493/items/JIRDD4K6"</vt:lpwstr>
  </property>
  <property fmtid="{D5CDD505-2E9C-101B-9397-08002B2CF9AE}" pid="130" name="ZOTERO_BREF_62nplpM6vI2K_2">
    <vt:lpwstr>],"itemData":{"id":160,"type":"paper-conference","title":"Moving from Waterfall to Iterative Development: An Empirical Evaluation of Advantages, Disadvantages and Risks of RUP","publisher":"IEEE","page":"453-460","source":"CrossRef","URL":"http://ieeexplo</vt:lpwstr>
  </property>
  <property fmtid="{D5CDD505-2E9C-101B-9397-08002B2CF9AE}" pid="131" name="ZOTERO_BREF_62nplpM6vI2K_3">
    <vt:lpwstr>re.ieee.org/lpdocs/epic03/wrapper.htm?arnumber=6068383","DOI":"10.1109/SEAA.2011.69","ISBN":"978-1-4577-1027-8","shortTitle":"Moving from Waterfall to Iterative Development","author":[{"family":"Osorio","given":"Jorge A."},{"family":"Chaudron","given":"Mi</vt:lpwstr>
  </property>
  <property fmtid="{D5CDD505-2E9C-101B-9397-08002B2CF9AE}" pid="132" name="ZOTERO_BREF_62nplpM6vI2K_4">
    <vt:lpwstr>chel R.V."},{"family":"Heijstek","given":"Werner"}],"issued":{"date-parts":[["2011",8]]},"accessed":{"date-parts":[["2015",3,8]]}}}],"schema":"https://github.com/citation-style-language/schema/raw/master/csl-citation.json"}</vt:lpwstr>
  </property>
  <property fmtid="{D5CDD505-2E9C-101B-9397-08002B2CF9AE}" pid="133" name="ZOTERO_BREF_VXj5XBuj10GZ_1">
    <vt:lpwstr>ZOTERO_ITEM CSL_CITATION {"citationID":"199jmockpt","properties":{"formattedCitation":"[10]","plainCitation":"[10]"},"citationItems":[{"id":144,"uris":["http://zotero.org/users/2345493/items/5BK4KETN"],"uri":["http://zotero.org/users/2345493/items/5BK4KET</vt:lpwstr>
  </property>
  <property fmtid="{D5CDD505-2E9C-101B-9397-08002B2CF9AE}" pid="134" name="ZOTERO_BREF_VXj5XBuj10GZ_2">
    <vt:lpwstr>N"],"itemData":{"id":144,"type":"article","title":"Rational Unified Process Best Practices for Software Development Teams","publisher":"Rational, IBM","URL":"https://www.ibm.com/developerworks/rational/library/content/03July/1000/1251/1251_bestpractices_T</vt:lpwstr>
  </property>
  <property fmtid="{D5CDD505-2E9C-101B-9397-08002B2CF9AE}" pid="135" name="ZOTERO_BREF_VXj5XBuj10GZ_3">
    <vt:lpwstr>P026B.pdf","language":"English","issued":{"literal":"11/01"}}}],"schema":"https://github.com/citation-style-language/schema/raw/master/csl-citation.json"}</vt:lpwstr>
  </property>
  <property fmtid="{D5CDD505-2E9C-101B-9397-08002B2CF9AE}" pid="136" name="ZOTERO_BREF_Pv7Uzy72YV2w_1">
    <vt:lpwstr>ZOTERO_ITEM CSL_CITATION {"citationID":"1tnpn1igka","properties":{"formattedCitation":"[10]","plainCitation":"[10]"},"citationItems":[{"id":144,"uris":["http://zotero.org/users/2345493/items/5BK4KETN"],"uri":["http://zotero.org/users/2345493/items/5BK4KET</vt:lpwstr>
  </property>
  <property fmtid="{D5CDD505-2E9C-101B-9397-08002B2CF9AE}" pid="137" name="ZOTERO_BREF_Pv7Uzy72YV2w_2">
    <vt:lpwstr>N"],"itemData":{"id":144,"type":"article","title":"Rational Unified Process Best Practices for Software Development Teams","publisher":"Rational, IBM","URL":"https://www.ibm.com/developerworks/rational/library/content/03July/1000/1251/1251_bestpractices_T</vt:lpwstr>
  </property>
  <property fmtid="{D5CDD505-2E9C-101B-9397-08002B2CF9AE}" pid="138" name="ZOTERO_BREF_Pv7Uzy72YV2w_3">
    <vt:lpwstr>P026B.pdf","language":"English","issued":{"literal":"11/01"}}}],"schema":"https://github.com/citation-style-language/schema/raw/master/csl-citation.json"}</vt:lpwstr>
  </property>
  <property fmtid="{D5CDD505-2E9C-101B-9397-08002B2CF9AE}" pid="139" name="ZOTERO_BREF_wAuoHOI4Cp6g_1">
    <vt:lpwstr>ZOTERO_ITEM CSL_CITATION {"citationID":"2fqp78mqjq","properties":{"formattedCitation":"[16]","plainCitation":"[16]"},"citationItems":[{"id":157,"uris":["http://zotero.org/users/2345493/items/H69S8VRF"],"uri":["http://zotero.org/users/2345493/items/H69S8VR</vt:lpwstr>
  </property>
  <property fmtid="{D5CDD505-2E9C-101B-9397-08002B2CF9AE}" pid="140" name="ZOTERO_BREF_wAuoHOI4Cp6g_2">
    <vt:lpwstr>F"],"itemData":{"id":157,"type":"article-journal","title":"Supporting Virtual Meetings in Distributed Scrum Teams","container-title":"IEEE Latin America Transactions","page":"2316-2323","volume":"10","issue":"6","source":"CrossRef","DOI":"10.1109/TLA.2012</vt:lpwstr>
  </property>
  <property fmtid="{D5CDD505-2E9C-101B-9397-08002B2CF9AE}" pid="141" name="ZOTERO_BREF_wAuoHOI4Cp6g_3">
    <vt:lpwstr>.6418138","ISSN":"1548-0992","author":[{"family":"Rodriguez","given":"Guillermo"},{"family":"Soria","given":"Alvaro"},{"family":"Campo","given":"Marcelo"}],"issued":{"date-parts":[["2012",12]]},"accessed":{"date-parts":[["2015",3,8]]}}}],"schema":"https:/</vt:lpwstr>
  </property>
  <property fmtid="{D5CDD505-2E9C-101B-9397-08002B2CF9AE}" pid="142" name="ZOTERO_BREF_wAuoHOI4Cp6g_4">
    <vt:lpwstr>/github.com/citation-style-language/schema/raw/master/csl-citation.json"}</vt:lpwstr>
  </property>
  <property fmtid="{D5CDD505-2E9C-101B-9397-08002B2CF9AE}" pid="143" name="ZOTERO_BREF_xKeE5HGOTFaq_1">
    <vt:lpwstr>ZOTERO_ITEM CSL_CITATION {"citationID":"1ohj5v48sm","properties":{"formattedCitation":"[8]","plainCitation":"[8]"},"citationItems":[{"id":139,"uris":["http://zotero.org/users/2345493/items/34ZRAUUK"],"uri":["http://zotero.org/users/2345493/items/34ZRAUUK"</vt:lpwstr>
  </property>
  <property fmtid="{D5CDD505-2E9C-101B-9397-08002B2CF9AE}" pid="144" name="ZOTERO_BREF_xKeE5HGOTFaq_2">
    <vt:lpwstr>],"itemData":{"id":139,"type":"paper-conference","title":"Study and practice of import Scrum agile software development","publisher":"IEEE","page":"217-220","source":"CrossRef","URL":"http://ieeexplore.ieee.org/lpdocs/epic03/wrapper.htm?arnumber=6013698",</vt:lpwstr>
  </property>
  <property fmtid="{D5CDD505-2E9C-101B-9397-08002B2CF9AE}" pid="145" name="ZOTERO_BREF_xKeE5HGOTFaq_3">
    <vt:lpwstr>"DOI":"10.1109/ICCSN.2011.6013698","ISBN":"978-1-61284-485-5","author":[{"family":"Guang-yong","given":"Hu"}],"issued":{"date-parts":[["2011",5]]},"accessed":{"date-parts":[["2015",3,8]]}}}],"schema":"https://github.com/citation-style-language/schema/raw/</vt:lpwstr>
  </property>
  <property fmtid="{D5CDD505-2E9C-101B-9397-08002B2CF9AE}" pid="146" name="ZOTERO_BREF_xKeE5HGOTFaq_4">
    <vt:lpwstr>master/csl-citation.json"}</vt:lpwstr>
  </property>
  <property fmtid="{D5CDD505-2E9C-101B-9397-08002B2CF9AE}" pid="147" name="ZOTERO_BREF_CEkYNe1WElDV_1">
    <vt:lpwstr>ZOTERO_ITEM CSL_CITATION {"citationID":"lo2l82m5l","properties":{"formattedCitation":"[17]","plainCitation":"[17]"},"citationItems":[{"id":155,"uris":["http://zotero.org/users/2345493/items/F48EVVVN"],"uri":["http://zotero.org/users/2345493/items/F48EVVVN</vt:lpwstr>
  </property>
  <property fmtid="{D5CDD505-2E9C-101B-9397-08002B2CF9AE}" pid="148" name="ZOTERO_BREF_CEkYNe1WElDV_2">
    <vt:lpwstr>"],"itemData":{"id":155,"type":"paper-conference","title":"Extreme programming: a university team design experience","publisher":"IEEE","page":"816-820","volume":"2","source":"CrossRef","URL":"http://ieeexplore.ieee.org/lpdocs/epic03/wrapper.htm?arnumber=</vt:lpwstr>
  </property>
  <property fmtid="{D5CDD505-2E9C-101B-9397-08002B2CF9AE}" pid="149" name="ZOTERO_BREF_CEkYNe1WElDV_3">
    <vt:lpwstr>849579","DOI":"10.1109/CCECE.2000.849579","ISBN":"0-7803-5957-7","shortTitle":"Extreme programming","author":[{"family":"Kivi","given":"J."},{"family":"Haydon","given":"D."},{"family":"Hayes","given":"J."},{"family":"Schneider","given":"R."},{"family":"Su</vt:lpwstr>
  </property>
  <property fmtid="{D5CDD505-2E9C-101B-9397-08002B2CF9AE}" pid="150" name="ZOTERO_BREF_CEkYNe1WElDV_4">
    <vt:lpwstr>cci","given":"G."}],"issued":{"date-parts":[["2000"]]},"accessed":{"date-parts":[["2015",3,8]]}}}],"schema":"https://github.com/citation-style-language/schema/raw/master/csl-citation.json"}</vt:lpwstr>
  </property>
  <property fmtid="{D5CDD505-2E9C-101B-9397-08002B2CF9AE}" pid="151" name="ZOTERO_BREF_fFCEyyN17gKt_1">
    <vt:lpwstr>ZOTERO_ITEM CSL_CITATION {"citationID":"1v1ekt1tjc","properties":{"formattedCitation":"[17]","plainCitation":"[17]"},"citationItems":[{"id":155,"uris":["http://zotero.org/users/2345493/items/F48EVVVN"],"uri":["http://zotero.org/users/2345493/items/F48EVVV</vt:lpwstr>
  </property>
  <property fmtid="{D5CDD505-2E9C-101B-9397-08002B2CF9AE}" pid="152" name="ZOTERO_BREF_fFCEyyN17gKt_2">
    <vt:lpwstr>N"],"itemData":{"id":155,"type":"paper-conference","title":"Extreme programming: a university team design experience","publisher":"IEEE","page":"816-820","volume":"2","source":"CrossRef","URL":"http://ieeexplore.ieee.org/lpdocs/epic03/wrapper.htm?arnumber</vt:lpwstr>
  </property>
  <property fmtid="{D5CDD505-2E9C-101B-9397-08002B2CF9AE}" pid="153" name="ZOTERO_BREF_fFCEyyN17gKt_3">
    <vt:lpwstr>=849579","DOI":"10.1109/CCECE.2000.849579","ISBN":"0-7803-5957-7","shortTitle":"Extreme programming","author":[{"family":"Kivi","given":"J."},{"family":"Haydon","given":"D."},{"family":"Hayes","given":"J."},{"family":"Schneider","given":"R."},{"family":"S</vt:lpwstr>
  </property>
  <property fmtid="{D5CDD505-2E9C-101B-9397-08002B2CF9AE}" pid="154" name="ZOTERO_BREF_fFCEyyN17gKt_4">
    <vt:lpwstr>ucci","given":"G."}],"issued":{"date-parts":[["2000"]]},"accessed":{"date-parts":[["2015",3,8]]}}}],"schema":"https://github.com/citation-style-language/schema/raw/master/csl-citation.json"}</vt:lpwstr>
  </property>
  <property fmtid="{D5CDD505-2E9C-101B-9397-08002B2CF9AE}" pid="155" name="ZOTERO_BREF_s3hS6i7gxG5z_1">
    <vt:lpwstr>ZOTERO_ITEM CSL_CITATION {"citationID":"2buogtf1ia","properties":{"formattedCitation":"[18]","plainCitation":"[18]"},"citationItems":[{"id":104,"uris":["http://zotero.org/users/2345493/items/8VICD669"],"uri":["http://zotero.org/users/2345493/items/8VICD66</vt:lpwstr>
  </property>
  <property fmtid="{D5CDD505-2E9C-101B-9397-08002B2CF9AE}" pid="156" name="ZOTERO_BREF_s3hS6i7gxG5z_2">
    <vt:lpwstr>9"],"itemData":{"id":104,"type":"webpage","title":"Android Developers","URL":"http://developer.android.com/index.html","accessed":{"date-parts":[["2015",3,8]]}}}],"schema":"https://github.com/citation-style-language/schema/raw/master/csl-citation.json"}</vt:lpwstr>
  </property>
  <property fmtid="{D5CDD505-2E9C-101B-9397-08002B2CF9AE}" pid="157" name="ZOTERO_BREF_JdcB2pzEUGHo_1">
    <vt:lpwstr>ZOTERO_ITEM CSL_CITATION {"citationID":"s14k1q3fj","properties":{"formattedCitation":"[18]","plainCitation":"[18]"},"citationItems":[{"id":104,"uris":["http://zotero.org/users/2345493/items/8VICD669"],"uri":["http://zotero.org/users/2345493/items/8VICD669</vt:lpwstr>
  </property>
  <property fmtid="{D5CDD505-2E9C-101B-9397-08002B2CF9AE}" pid="158" name="ZOTERO_BREF_JdcB2pzEUGHo_2">
    <vt:lpwstr>"],"itemData":{"id":104,"type":"webpage","title":"Android Developers","URL":"http://developer.android.com/index.html","accessed":{"date-parts":[["2015",3,8]]}}}],"schema":"https://github.com/citation-style-language/schema/raw/master/csl-citation.json"}</vt:lpwstr>
  </property>
  <property fmtid="{D5CDD505-2E9C-101B-9397-08002B2CF9AE}" pid="159" name="ZOTERO_BREF_eGlxGl6bTPFN_1">
    <vt:lpwstr>ZOTERO_ITEM CSL_CITATION {"citationID":"1134ljpvph","properties":{"formattedCitation":"[19]","plainCitation":"[19]"},"citationItems":[{"id":182,"uris":["http://zotero.org/users/2345493/items/TEUIDC66"],"uri":["http://zotero.org/users/2345493/items/TEUIDC6</vt:lpwstr>
  </property>
  <property fmtid="{D5CDD505-2E9C-101B-9397-08002B2CF9AE}" pid="160" name="ZOTERO_BREF_eGlxGl6bTPFN_2">
    <vt:lpwstr>6"],"itemData":{"id":182,"type":"book","title":"The Adobe Illustrator CS2 wow! book tips, tricks and techniques from 100 top illustrator artists","publisher":"Adobe Press","number-of-pages":"439","author":[{"family":"Steuer","given":"Sharon"}],"issued":{"</vt:lpwstr>
  </property>
  <property fmtid="{D5CDD505-2E9C-101B-9397-08002B2CF9AE}" pid="161" name="ZOTERO_BREF_eGlxGl6bTPFN_3">
    <vt:lpwstr>date-parts":[["2006"]]}}}],"schema":"https://github.com/citation-style-language/schema/raw/master/csl-citation.json"}</vt:lpwstr>
  </property>
  <property fmtid="{D5CDD505-2E9C-101B-9397-08002B2CF9AE}" pid="162" name="ZOTERO_BREF_NuQ4vcpoy0hs_1">
    <vt:lpwstr>ZOTERO_ITEM CSL_CITATION {"citationID":"djk8fl06e","properties":{"formattedCitation":"[20]","plainCitation":"[20]"},"citationItems":[{"id":181,"uris":["http://zotero.org/users/2345493/items/RZHD7G4D"],"uri":["http://zotero.org/users/2345493/items/RZHD7G4D</vt:lpwstr>
  </property>
  <property fmtid="{D5CDD505-2E9C-101B-9397-08002B2CF9AE}" pid="163" name="ZOTERO_BREF_NuQ4vcpoy0hs_2">
    <vt:lpwstr>"],"itemData":{"id":181,"type":"book","title":"Adobe Photoshop CS3 classroom in a book; the official training workbook from Adobe Systems","publisher":"AdobePress","number-of-pages":"478","author":[{"family":"Faulkner","given":"Andrew"}],"issued":{"date-p</vt:lpwstr>
  </property>
  <property fmtid="{D5CDD505-2E9C-101B-9397-08002B2CF9AE}" pid="164" name="ZOTERO_BREF_NuQ4vcpoy0hs_3">
    <vt:lpwstr>arts":[["2007"]]}}}],"schema":"https://github.com/citation-style-language/schema/raw/master/csl-citation.json"}</vt:lpwstr>
  </property>
  <property fmtid="{D5CDD505-2E9C-101B-9397-08002B2CF9AE}" pid="165" name="ZOTERO_BREF_WIiiB9E916kQ_1">
    <vt:lpwstr>ZOTERO_ITEM CSL_CITATION {"citationID":"2ftkva750u","properties":{"formattedCitation":"[21]","plainCitation":"[21]"},"citationItems":[{"id":180,"uris":["http://zotero.org/users/2345493/items/M9DJ7QQU"],"uri":["http://zotero.org/users/2345493/items/M9DJ7QQ</vt:lpwstr>
  </property>
  <property fmtid="{D5CDD505-2E9C-101B-9397-08002B2CF9AE}" pid="166" name="ZOTERO_BREF_WIiiB9E916kQ_2">
    <vt:lpwstr>U"],"itemData":{"id":180,"type":"book","title":"Ilustración digital de moda con Illustrator y Photoshop","publisher":"Parramón Ediciones","number-of-pages":"176","edition":"1","author":[{"family":"Tallon","given":"Kevin"}],"issued":{"date-parts":[["2008"]</vt:lpwstr>
  </property>
  <property fmtid="{D5CDD505-2E9C-101B-9397-08002B2CF9AE}" pid="167" name="ZOTERO_BREF_WIiiB9E916kQ_3">
    <vt:lpwstr>]}}}],"schema":"https://github.com/citation-style-language/schema/raw/master/csl-citation.json"}</vt:lpwstr>
  </property>
  <property fmtid="{D5CDD505-2E9C-101B-9397-08002B2CF9AE}" pid="168" name="ZOTERO_BREF_Tzah6v4o0frv_1">
    <vt:lpwstr>ZOTERO_ITEM CSL_CITATION {"citationID":"1tl8t8co4f","properties":{"formattedCitation":"[22]","plainCitation":"[22]"},"citationItems":[{"id":106,"uris":["http://zotero.org/users/2345493/items/CMS7TK4S"],"uri":["http://zotero.org/users/2345493/items/CMS7TK4</vt:lpwstr>
  </property>
  <property fmtid="{D5CDD505-2E9C-101B-9397-08002B2CF9AE}" pid="169" name="ZOTERO_BREF_Tzah6v4o0frv_2">
    <vt:lpwstr>S"],"itemData":{"id":106,"type":"book","title":"Version Control with Git","publisher":"O'REILLY","number-of-pages":"434","edition":"2","abstract":"Powerful Tools and Techniques for Collaborative Software Development","author":[{"family":"Loeliger","given"</vt:lpwstr>
  </property>
  <property fmtid="{D5CDD505-2E9C-101B-9397-08002B2CF9AE}" pid="170" name="ZOTERO_BREF_Tzah6v4o0frv_3">
    <vt:lpwstr>:"Jon"},{"family":"McCullough","given":"Matthew"}],"issued":{"date-parts":[["2012"]]}}}],"schema":"https://github.com/citation-style-language/schema/raw/master/csl-citation.json"}</vt:lpwstr>
  </property>
  <property fmtid="{D5CDD505-2E9C-101B-9397-08002B2CF9AE}" pid="171" name="ZOTERO_BREF_HmTPkDQvuhkQ_1">
    <vt:lpwstr>ZOTERO_ITEM CSL_CITATION {"citationID":"ihrcbs02j","properties":{"formattedCitation":"[23]","plainCitation":"[23]"},"citationItems":[{"id":102,"uris":["http://zotero.org/users/2345493/items/HNGEAC67"],"uri":["http://zotero.org/users/2345493/items/HNGEAC67</vt:lpwstr>
  </property>
  <property fmtid="{D5CDD505-2E9C-101B-9397-08002B2CF9AE}" pid="172" name="ZOTERO_BREF_HmTPkDQvuhkQ_2">
    <vt:lpwstr>"],"itemData":{"id":102,"type":"webpage","title":"Git","URL":"http://git-scm.com/","accessed":{"date-parts":[["2015",3,8]]}}}],"schema":"https://github.com/citation-style-language/schema/raw/master/csl-citation.json"}</vt:lpwstr>
  </property>
  <property fmtid="{D5CDD505-2E9C-101B-9397-08002B2CF9AE}" pid="173" name="ZOTERO_BREF_uKBSlkkaEUFe_1">
    <vt:lpwstr>ZOTERO_ITEM CSL_CITATION {"citationID":"42ehuompm","properties":{"formattedCitation":"[18]","plainCitation":"[18]"},"citationItems":[{"id":104,"uris":["http://zotero.org/users/2345493/items/8VICD669"],"uri":["http://zotero.org/users/2345493/items/8VICD669</vt:lpwstr>
  </property>
  <property fmtid="{D5CDD505-2E9C-101B-9397-08002B2CF9AE}" pid="174" name="ZOTERO_BREF_uKBSlkkaEUFe_2">
    <vt:lpwstr>"],"itemData":{"id":104,"type":"webpage","title":"Android Developers","URL":"http://developer.android.com/index.html","accessed":{"date-parts":[["2015",3,8]]}}}],"schema":"https://github.com/citation-style-language/schema/raw/master/csl-citation.json"}</vt:lpwstr>
  </property>
  <property fmtid="{D5CDD505-2E9C-101B-9397-08002B2CF9AE}" pid="175" name="ZOTERO_BREF_MalkvVpdcwcv_1">
    <vt:lpwstr>ZOTERO_ITEM CSL_CITATION {"citationID":"2h31he1f8v","properties":{"formattedCitation":"[24]","plainCitation":"[24]"},"citationItems":[{"id":183,"uris":["http://zotero.org/users/2345493/items/HWZHE5RZ"],"uri":["http://zotero.org/users/2345493/items/HWZHE5R</vt:lpwstr>
  </property>
  <property fmtid="{D5CDD505-2E9C-101B-9397-08002B2CF9AE}" pid="176" name="ZOTERO_BREF_MalkvVpdcwcv_2">
    <vt:lpwstr>Z"],"itemData":{"id":183,"type":"book","title":"JUnit in Action","publisher":"Manning Publications","number-of-pages":"504","ISBN":"2","language":"English","author":[{"family":"Tahchiev","given":"Petar"},{"family":"Leme","given":"Felipe"},{"family":"Masso</vt:lpwstr>
  </property>
  <property fmtid="{D5CDD505-2E9C-101B-9397-08002B2CF9AE}" pid="177" name="ZOTERO_BREF_MalkvVpdcwcv_3">
    <vt:lpwstr>l","given":"Vincent"},{"family":"Gregory","given":"Gary"}],"issued":{"date-parts":[["2010"]]}}}],"schema":"https://github.com/citation-style-language/schema/raw/master/csl-citation.json"}</vt:lpwstr>
  </property>
  <property fmtid="{D5CDD505-2E9C-101B-9397-08002B2CF9AE}" pid="178" name="ZOTERO_BREF_MvfdUei5q4UY_1">
    <vt:lpwstr>ZOTERO_ITEM CSL_CITATION {"citationID":"666nt2hok","properties":{"formattedCitation":"[25]","plainCitation":"[25]"},"citationItems":[{"id":184,"uris":["http://zotero.org/users/2345493/items/XG5JF3B6"],"uri":["http://zotero.org/users/2345493/items/XG5JF3B6</vt:lpwstr>
  </property>
  <property fmtid="{D5CDD505-2E9C-101B-9397-08002B2CF9AE}" pid="179" name="ZOTERO_BREF_MvfdUei5q4UY_2">
    <vt:lpwstr>"],"itemData":{"id":184,"type":"article","title":"TortoiseSVN A Subversion client for Windows Version 1.8","URL":"http://tortoisesvn.net/docs/release/TortoiseSVN_en/index.html","author":[{"family":"Küng","given":"Stefan"},{"family":"Onken","given":"Lübbe"</vt:lpwstr>
  </property>
  <property fmtid="{D5CDD505-2E9C-101B-9397-08002B2CF9AE}" pid="180" name="ZOTERO_BREF_MvfdUei5q4UY_3">
    <vt:lpwstr>},{"family":"Large","given":"Simon"}],"issued":{"date-parts":[["2013"]]}}}],"schema":"https://github.com/citation-style-language/schema/raw/master/csl-citation.json"}</vt:lpwstr>
  </property>
  <property fmtid="{D5CDD505-2E9C-101B-9397-08002B2CF9AE}" pid="181" name="ZOTERO_BREF_uvA11fD3yAns_1">
    <vt:lpwstr>ZOTERO_ITEM CSL_CITATION {"citationID":"4o3sebfe7","properties":{"formattedCitation":"[26]","plainCitation":"[26]"},"citationItems":[{"id":185,"uris":["http://zotero.org/users/2345493/items/FQ2SVDEN"],"uri":["http://zotero.org/users/2345493/items/FQ2SVDEN</vt:lpwstr>
  </property>
  <property fmtid="{D5CDD505-2E9C-101B-9397-08002B2CF9AE}" pid="182" name="ZOTERO_BREF_uvA11fD3yAns_2">
    <vt:lpwstr>"],"itemData":{"id":185,"type":"book","title":"Version Control with Subversion","publisher":"O'Reilly","number-of-pages":"432","edition":"2","language":"English","author":[{"family":"Pilato","given":"C. Michael"},{"family":"Collins-Sussman","given":"Ben"}</vt:lpwstr>
  </property>
  <property fmtid="{D5CDD505-2E9C-101B-9397-08002B2CF9AE}" pid="183" name="ZOTERO_BREF_uvA11fD3yAns_3">
    <vt:lpwstr>,{"family":"Fitzpatrick","given":"Brian W."}],"issued":{"date-parts":[["2008"]]}}}],"schema":"https://github.com/citation-style-language/schema/raw/master/csl-citation.json"}</vt:lpwstr>
  </property>
  <property fmtid="{D5CDD505-2E9C-101B-9397-08002B2CF9AE}" pid="184" name="ZOTERO_BREF_JPzpyC4OnVIB_1">
    <vt:lpwstr>ZOTERO_ITEM CSL_CITATION {"citationID":"1l4nc41u8r","properties":{"formattedCitation":"[27]","plainCitation":"[27]"},"citationItems":[{"id":186,"uris":["http://zotero.org/users/2345493/items/VDFEM7BK"],"uri":["http://zotero.org/users/2345493/items/VDFEM7B</vt:lpwstr>
  </property>
  <property fmtid="{D5CDD505-2E9C-101B-9397-08002B2CF9AE}" pid="185" name="ZOTERO_BREF_JPzpyC4OnVIB_2">
    <vt:lpwstr>K"],"itemData":{"id":186,"type":"webpage","title":"Monotone vs Git | Version Control Systems | Hammer Principle","URL":"http://hammerprinciple.com/versioncontrol/items/monotone/git","accessed":{"date-parts":[["2015",3,8]]}}}],"schema":"https://github.com/</vt:lpwstr>
  </property>
  <property fmtid="{D5CDD505-2E9C-101B-9397-08002B2CF9AE}" pid="186" name="ZOTERO_BREF_JPzpyC4OnVIB_3">
    <vt:lpwstr>citation-style-language/schema/raw/master/csl-citation.json"}</vt:lpwstr>
  </property>
  <property fmtid="{D5CDD505-2E9C-101B-9397-08002B2CF9AE}" pid="187" name="ZOTERO_BREF_LpT1s3PqhTmG_1">
    <vt:lpwstr>ZOTERO_ITEM CSL_CITATION {"citationID":"v435d091l","properties":{"formattedCitation":"[28]","plainCitation":"[28]"},"citationItems":[{"id":188,"uris":["http://zotero.org/users/2345493/items/XSWN9RDD"],"uri":["http://zotero.org/users/2345493/items/XSWN9RDD</vt:lpwstr>
  </property>
  <property fmtid="{D5CDD505-2E9C-101B-9397-08002B2CF9AE}" pid="188" name="ZOTERO_BREF_LpT1s3PqhTmG_2">
    <vt:lpwstr>"],"itemData":{"id":188,"type":"book","title":"Mercurial: The Definitive Guide","publisher":"O'Reilly","number-of-pages":"284","edition":"1","language":"English","author":[{"family":"O'Sullivan","given":"Bryan"}],"issued":{"date-parts":[["2009"]]}}}],"sch</vt:lpwstr>
  </property>
  <property fmtid="{D5CDD505-2E9C-101B-9397-08002B2CF9AE}" pid="189" name="ZOTERO_BREF_LpT1s3PqhTmG_3">
    <vt:lpwstr>ema":"https://github.com/citation-style-language/schema/raw/master/csl-citation.json"}</vt:lpwstr>
  </property>
  <property fmtid="{D5CDD505-2E9C-101B-9397-08002B2CF9AE}" pid="190" name="ZOTERO_BREF_PirKvCIXP55j_1">
    <vt:lpwstr>ZOTERO_ITEM CSL_CITATION {"citationID":"1ktr7s5051","properties":{"formattedCitation":"[22]","plainCitation":"[22]"},"citationItems":[{"id":106,"uris":["http://zotero.org/users/2345493/items/CMS7TK4S"],"uri":["http://zotero.org/users/2345493/items/CMS7TK4</vt:lpwstr>
  </property>
  <property fmtid="{D5CDD505-2E9C-101B-9397-08002B2CF9AE}" pid="191" name="ZOTERO_BREF_PirKvCIXP55j_2">
    <vt:lpwstr>S"],"itemData":{"id":106,"type":"book","title":"Version Control with Git","publisher":"O'REILLY","number-of-pages":"434","edition":"2","abstract":"Powerful Tools and Techniques for Collaborative Software Development","author":[{"family":"Loeliger","given"</vt:lpwstr>
  </property>
  <property fmtid="{D5CDD505-2E9C-101B-9397-08002B2CF9AE}" pid="192" name="ZOTERO_BREF_PirKvCIXP55j_3">
    <vt:lpwstr>:"Jon"},{"family":"McCullough","given":"Matthew"}],"issued":{"date-parts":[["2012"]]}}}],"schema":"https://github.com/citation-style-language/schema/raw/master/csl-citation.json"}</vt:lpwstr>
  </property>
  <property fmtid="{D5CDD505-2E9C-101B-9397-08002B2CF9AE}" pid="193" name="ZOTERO_BREF_hLjpe7hGEgVV_1">
    <vt:lpwstr>ZOTERO_ITEM CSL_CITATION {"citationID":"1rh42h6p0a","properties":{"formattedCitation":"[18]","plainCitation":"[18]"},"citationItems":[{"id":104,"uris":["http://zotero.org/users/2345493/items/8VICD669"],"uri":["http://zotero.org/users/2345493/items/8VICD66</vt:lpwstr>
  </property>
  <property fmtid="{D5CDD505-2E9C-101B-9397-08002B2CF9AE}" pid="194" name="ZOTERO_BREF_hLjpe7hGEgVV_2">
    <vt:lpwstr>9"],"itemData":{"id":104,"type":"webpage","title":"Android Developers","URL":"http://developer.android.com/index.html","accessed":{"date-parts":[["2015",3,8]]}}}],"schema":"https://github.com/citation-style-language/schema/raw/master/csl-citation.json"}</vt:lpwstr>
  </property>
  <property fmtid="{D5CDD505-2E9C-101B-9397-08002B2CF9AE}" pid="195" name="ZOTERO_BREF_k4oGpr1bxcNk_1">
    <vt:lpwstr>ZOTERO_ITEM CSL_CITATION {"citationID":"tgrkr90gv","properties":{"formattedCitation":"[29]","plainCitation":"[29]"},"citationItems":[{"id":189,"uris":["http://zotero.org/users/2345493/items/NIFJ86JE"],"uri":["http://zotero.org/users/2345493/items/NIFJ86JE</vt:lpwstr>
  </property>
  <property fmtid="{D5CDD505-2E9C-101B-9397-08002B2CF9AE}" pid="196" name="ZOTERO_BREF_k4oGpr1bxcNk_2">
    <vt:lpwstr>"],"itemData":{"id":189,"type":"post-weblog","title":"Android Studio vs. Eclipse: What You Need To Know","container-title":"airpair","URL":"https://www.airpair.com/android/android-studio-vs-eclipse#4-hello-improved-interface-designer","author":[{"family":</vt:lpwstr>
  </property>
  <property fmtid="{D5CDD505-2E9C-101B-9397-08002B2CF9AE}" pid="197" name="ZOTERO_BREF_k4oGpr1bxcNk_3">
    <vt:lpwstr>"St. John","given":"Rex"}],"accessed":{"date-parts":[["2015",3,8]]}}}],"schema":"https://github.com/citation-style-language/schema/raw/master/csl-citation.json"}</vt:lpwstr>
  </property>
  <property fmtid="{D5CDD505-2E9C-101B-9397-08002B2CF9AE}" pid="198" name="ZOTERO_BREF_9MmKbMnCQHRf_1">
    <vt:lpwstr>ZOTERO_ITEM CSL_CITATION {"citationID":"1464b5c4l3","properties":{"formattedCitation":"[30]","plainCitation":"[30]"},"citationItems":[{"id":191,"uris":["http://zotero.org/users/2345493/items/3J6XCTMC"],"uri":["http://zotero.org/users/2345493/items/3J6XCTM</vt:lpwstr>
  </property>
  <property fmtid="{D5CDD505-2E9C-101B-9397-08002B2CF9AE}" pid="199" name="ZOTERO_BREF_9MmKbMnCQHRf_2">
    <vt:lpwstr>C"],"itemData":{"id":191,"type":"webpage","title":"DigitalOcean Features | SSD Cloud Server, VPS Server, Simple Cloud Hosting","URL":"https://www.digitalocean.com/features/technology/","author":[{"family":"DigitalOceanDigitalOcean","given":""},{"family":"</vt:lpwstr>
  </property>
  <property fmtid="{D5CDD505-2E9C-101B-9397-08002B2CF9AE}" pid="200" name="ZOTERO_BREF_9MmKbMnCQHRf_3">
    <vt:lpwstr>Copyright © 2015","given":""},{"family":"DigitalOcean ™ Inc.","given":""},{"family":"DigitalOceanDigitalOcean","given":""}],"accessed":{"date-parts":[["2015",3,8]]}}}],"schema":"https://github.com/citation-style-language/schema/raw/master/csl-citation.jso</vt:lpwstr>
  </property>
  <property fmtid="{D5CDD505-2E9C-101B-9397-08002B2CF9AE}" pid="201" name="ZOTERO_BREF_9MmKbMnCQHRf_4">
    <vt:lpwstr>n"}</vt:lpwstr>
  </property>
  <property fmtid="{D5CDD505-2E9C-101B-9397-08002B2CF9AE}" pid="202" name="ZOTERO_BREF_H8h12ncR0nXH_1">
    <vt:lpwstr>ZOTERO_ITEM CSL_CITATION {"citationID":"ES879cUC","properties":{"formattedCitation":"[31]","plainCitation":"[31]"},"citationItems":[{"id":73,"uris":["http://zotero.org/users/2345493/items/Q4VTU6PG"],"uri":["http://zotero.org/users/2345493/items/Q4VTU6PG"]</vt:lpwstr>
  </property>
  <property fmtid="{D5CDD505-2E9C-101B-9397-08002B2CF9AE}" pid="203" name="ZOTERO_BREF_H8h12ncR0nXH_2">
    <vt:lpwstr>,"itemData":{"id":73,"type":"book","title":"ScrumUP A Visual Guide to Agile IT Improvement Using Scrum, XP and RUP","number-of-pages":"141","edition":"Draft Edition","shortTitle":"ScrumUP","language":"English","author":[{"family":"Collaris","given":"Remi-</vt:lpwstr>
  </property>
  <property fmtid="{D5CDD505-2E9C-101B-9397-08002B2CF9AE}" pid="204" name="ZOTERO_BREF_H8h12ncR0nXH_3">
    <vt:lpwstr>Armand"},{"family":"Dekker","given":"Eef"}],"issued":{"date-parts":[["2012",6,23]]}}}],"schema":"https://github.com/citation-style-language/schema/raw/master/csl-citation.json"}</vt:lpwstr>
  </property>
  <property fmtid="{D5CDD505-2E9C-101B-9397-08002B2CF9AE}" pid="205" name="ZOTERO_BREF_6b1Pl2dSuev2_1">
    <vt:lpwstr>ZOTERO_ITEM CSL_CITATION {"citationID":"2497tk4jaf","properties":{"formattedCitation":"[14]","plainCitation":"[14]"},"citationItems":[{"id":74,"uris":["http://zotero.org/users/2345493/items/TD5GCIBD"],"uri":["http://zotero.org/users/2345493/items/TD5GCIBD</vt:lpwstr>
  </property>
  <property fmtid="{D5CDD505-2E9C-101B-9397-08002B2CF9AE}" pid="206" name="ZOTERO_BREF_6b1Pl2dSuev2_2">
    <vt:lpwstr>"],"itemData":{"id":74,"type":"book","title":"Software Engineering","publisher":"Pearson Addison-Wesley","number-of-pages":"748","edition":"9","language":"English","author":[{"family":"Sommervile","given":"Ian"}],"issued":{"date-parts":[["2011"]]}}}],"sch</vt:lpwstr>
  </property>
  <property fmtid="{D5CDD505-2E9C-101B-9397-08002B2CF9AE}" pid="207" name="ZOTERO_BREF_6b1Pl2dSuev2_3">
    <vt:lpwstr>ema":"https://github.com/citation-style-language/schema/raw/master/csl-citation.json"}</vt:lpwstr>
  </property>
  <property fmtid="{D5CDD505-2E9C-101B-9397-08002B2CF9AE}" pid="208" name="ZOTERO_BREF_QPh5ahEtPYV7_1">
    <vt:lpwstr>ZOTERO_ITEM CSL_CITATION {"citationID":"10i1lvkf11","properties":{"formattedCitation":"[32]","plainCitation":"[32]"},"citationItems":[{"id":83,"uris":["http://zotero.org/users/2345493/items/ZZAPBZAJ"],"uri":["http://zotero.org/users/2345493/items/ZZAPBZAJ</vt:lpwstr>
  </property>
  <property fmtid="{D5CDD505-2E9C-101B-9397-08002B2CF9AE}" pid="209" name="ZOTERO_BREF_QPh5ahEtPYV7_2">
    <vt:lpwstr>"],"itemData":{"id":83,"type":"book","title":"Best Practices in Software Measurement","publisher":"Springer","number-of-pages":"295","language":"English","author":[{"family":"Ebert","given":"Christof"},{"family":"Dumke","given":"Reiner"},{"family":"Schmie</vt:lpwstr>
  </property>
  <property fmtid="{D5CDD505-2E9C-101B-9397-08002B2CF9AE}" pid="210" name="ZOTERO_BREF_QPh5ahEtPYV7_3">
    <vt:lpwstr>tendorf","given":"Andreas"}],"issued":{"date-parts":[["2005"]]}}}],"schema":"https://github.com/citation-style-language/schema/raw/master/csl-citation.json"}</vt:lpwstr>
  </property>
  <property fmtid="{D5CDD505-2E9C-101B-9397-08002B2CF9AE}" pid="211" name="ZOTERO_BREF_psHbFBiZtmme_1">
    <vt:lpwstr>ZOTERO_ITEM CSL_CITATION {"citationID":"26uh2un5pb","properties":{"formattedCitation":"[33]","plainCitation":"[33]"},"citationItems":[{"id":107,"uris":["http://zotero.org/users/2345493/items/83B8VT8W"],"uri":["http://zotero.org/users/2345493/items/83B8VT8</vt:lpwstr>
  </property>
  <property fmtid="{D5CDD505-2E9C-101B-9397-08002B2CF9AE}" pid="212" name="ZOTERO_BREF_psHbFBiZtmme_2">
    <vt:lpwstr>W"],"itemData":{"id":107,"type":"book","title":"Software Engineering &amp; Testing","collection-title":"Computer Science Series","publisher":"Jones and Barlett","number-of-pages":"516","language":"English","author":[{"family":"Agarwal","given":"B"},{"family":</vt:lpwstr>
  </property>
  <property fmtid="{D5CDD505-2E9C-101B-9397-08002B2CF9AE}" pid="213" name="ZOTERO_BREF_psHbFBiZtmme_3">
    <vt:lpwstr>"Tayal","given":"S"},{"family":"Gupta","given":"M"}],"issued":{"date-parts":[["2010"]]}}}],"schema":"https://github.com/citation-style-language/schema/raw/master/csl-citation.json"}</vt:lpwstr>
  </property>
  <property fmtid="{D5CDD505-2E9C-101B-9397-08002B2CF9AE}" pid="214" name="ZOTERO_BREF_cc4VXNPL34ps_1">
    <vt:lpwstr>ZOTERO_ITEM CSL_CITATION {"citationID":"SkNimocF","properties":{"formattedCitation":"[31]","plainCitation":"[31]"},"citationItems":[{"id":73,"uris":["http://zotero.org/users/2345493/items/Q4VTU6PG"],"uri":["http://zotero.org/users/2345493/items/Q4VTU6PG"]</vt:lpwstr>
  </property>
  <property fmtid="{D5CDD505-2E9C-101B-9397-08002B2CF9AE}" pid="215" name="ZOTERO_BREF_cc4VXNPL34ps_2">
    <vt:lpwstr>,"itemData":{"id":73,"type":"book","title":"ScrumUP A Visual Guide to Agile IT Improvement Using Scrum, XP and RUP","number-of-pages":"141","edition":"Draft Edition","shortTitle":"ScrumUP","language":"English","author":[{"family":"Collaris","given":"Remi-</vt:lpwstr>
  </property>
  <property fmtid="{D5CDD505-2E9C-101B-9397-08002B2CF9AE}" pid="216" name="ZOTERO_BREF_cc4VXNPL34ps_3">
    <vt:lpwstr>Armand"},{"family":"Dekker","given":"Eef"}],"issued":{"date-parts":[["2012",6,23]]}}}],"schema":"https://github.com/citation-style-language/schema/raw/master/csl-citation.json"}</vt:lpwstr>
  </property>
  <property fmtid="{D5CDD505-2E9C-101B-9397-08002B2CF9AE}" pid="217" name="ZOTERO_BREF_5AhAmZJ5bVqW_1">
    <vt:lpwstr>ZOTERO_ITEM CSL_CITATION {"citationID":"q3c0dimt0","properties":{"formattedCitation":"[32]","plainCitation":"[32]"},"citationItems":[{"id":83,"uris":["http://zotero.org/users/2345493/items/ZZAPBZAJ"],"uri":["http://zotero.org/users/2345493/items/ZZAPBZAJ"</vt:lpwstr>
  </property>
  <property fmtid="{D5CDD505-2E9C-101B-9397-08002B2CF9AE}" pid="218" name="ZOTERO_BREF_5AhAmZJ5bVqW_2">
    <vt:lpwstr>],"itemData":{"id":83,"type":"book","title":"Best Practices in Software Measurement","publisher":"Springer","number-of-pages":"295","language":"English","author":[{"family":"Ebert","given":"Christof"},{"family":"Dumke","given":"Reiner"},{"family":"Schmiet</vt:lpwstr>
  </property>
  <property fmtid="{D5CDD505-2E9C-101B-9397-08002B2CF9AE}" pid="219" name="ZOTERO_BREF_5AhAmZJ5bVqW_3">
    <vt:lpwstr>endorf","given":"Andreas"}],"issued":{"date-parts":[["2005"]]}}}],"schema":"https://github.com/citation-style-language/schema/raw/master/csl-citation.json"}</vt:lpwstr>
  </property>
  <property fmtid="{D5CDD505-2E9C-101B-9397-08002B2CF9AE}" pid="220" name="ZOTERO_BREF_EMUzDMDH90wy_1">
    <vt:lpwstr>ZOTERO_ITEM CSL_CITATION {"citationID":"5nq1mvs1f","properties":{"formattedCitation":"[34]","plainCitation":"[34]"},"citationItems":[{"id":99,"uris":["http://zotero.org/users/2345493/items/SCZK5DBT"],"uri":["http://zotero.org/users/2345493/items/SCZK5DBT"</vt:lpwstr>
  </property>
  <property fmtid="{D5CDD505-2E9C-101B-9397-08002B2CF9AE}" pid="221" name="ZOTERO_BREF_EMUzDMDH90wy_2">
    <vt:lpwstr>],"itemData":{"id":99,"type":"webpage","title":"Departamento de Ingeniería de Sistemas | Pontificia Universidad Javeriana","URL":"http://ingenieria.javeriana.edu.co/facultad/departamentos/profesores/ingenieria-sistemas","accessed":{"date-parts":[["2015",3</vt:lpwstr>
  </property>
  <property fmtid="{D5CDD505-2E9C-101B-9397-08002B2CF9AE}" pid="222" name="ZOTERO_BREF_EMUzDMDH90wy_3">
    <vt:lpwstr>,7]]}}}],"schema":"https://github.com/citation-style-language/schema/raw/master/csl-citation.json"}</vt:lpwstr>
  </property>
  <property fmtid="{D5CDD505-2E9C-101B-9397-08002B2CF9AE}" pid="223" name="ZOTERO_BREF_tnECifGusIQh_1">
    <vt:lpwstr>ZOTERO_ITEM CSL_CITATION {"citationID":"p6bnonp95","properties":{"formattedCitation":"[34]","plainCitation":"[34]"},"citationItems":[{"id":99,"uris":["http://zotero.org/users/2345493/items/SCZK5DBT"],"uri":["http://zotero.org/users/2345493/items/SCZK5DBT"</vt:lpwstr>
  </property>
  <property fmtid="{D5CDD505-2E9C-101B-9397-08002B2CF9AE}" pid="224" name="ZOTERO_BREF_tnECifGusIQh_2">
    <vt:lpwstr>],"itemData":{"id":99,"type":"webpage","title":"Departamento de Ingeniería de Sistemas | Pontificia Universidad Javeriana","URL":"http://ingenieria.javeriana.edu.co/facultad/departamentos/profesores/ingenieria-sistemas","accessed":{"date-parts":[["2015",3</vt:lpwstr>
  </property>
  <property fmtid="{D5CDD505-2E9C-101B-9397-08002B2CF9AE}" pid="225" name="ZOTERO_BREF_tnECifGusIQh_3">
    <vt:lpwstr>,7]]}}}],"schema":"https://github.com/citation-style-language/schema/raw/master/csl-citation.json"}</vt:lpwstr>
  </property>
  <property fmtid="{D5CDD505-2E9C-101B-9397-08002B2CF9AE}" pid="226" name="ZOTERO_BREF_hX3vJKrvyOat_1">
    <vt:lpwstr>ZOTERO_ITEM CSL_CITATION {"citationID":"1g301mvsi2","properties":{"formattedCitation":"[34]","plainCitation":"[34]"},"citationItems":[{"id":99,"uris":["http://zotero.org/users/2345493/items/SCZK5DBT"],"uri":["http://zotero.org/users/2345493/items/SCZK5DBT</vt:lpwstr>
  </property>
  <property fmtid="{D5CDD505-2E9C-101B-9397-08002B2CF9AE}" pid="227" name="ZOTERO_BREF_hX3vJKrvyOat_2">
    <vt:lpwstr>"],"itemData":{"id":99,"type":"webpage","title":"Departamento de Ingeniería de Sistemas | Pontificia Universidad Javeriana","URL":"http://ingenieria.javeriana.edu.co/facultad/departamentos/profesores/ingenieria-sistemas","accessed":{"date-parts":[["2015",</vt:lpwstr>
  </property>
  <property fmtid="{D5CDD505-2E9C-101B-9397-08002B2CF9AE}" pid="228" name="ZOTERO_BREF_hX3vJKrvyOat_3">
    <vt:lpwstr>3,7]]}}}],"schema":"https://github.com/citation-style-language/schema/raw/master/csl-citation.json"}</vt:lpwstr>
  </property>
  <property fmtid="{D5CDD505-2E9C-101B-9397-08002B2CF9AE}" pid="229" name="ZOTERO_BREF_6rwRw85mnzo7_1">
    <vt:lpwstr>ZOTERO_ITEM CSL_CITATION {"citationID":"1jvnddoqm0","properties":{"formattedCitation":"[34]","plainCitation":"[34]"},"citationItems":[{"id":99,"uris":["http://zotero.org/users/2345493/items/SCZK5DBT"],"uri":["http://zotero.org/users/2345493/items/SCZK5DBT</vt:lpwstr>
  </property>
  <property fmtid="{D5CDD505-2E9C-101B-9397-08002B2CF9AE}" pid="230" name="ZOTERO_BREF_6rwRw85mnzo7_2">
    <vt:lpwstr>"],"itemData":{"id":99,"type":"webpage","title":"Departamento de Ingeniería de Sistemas | Pontificia Universidad Javeriana","URL":"http://ingenieria.javeriana.edu.co/facultad/departamentos/profesores/ingenieria-sistemas","accessed":{"date-parts":[["2015",</vt:lpwstr>
  </property>
  <property fmtid="{D5CDD505-2E9C-101B-9397-08002B2CF9AE}" pid="231" name="ZOTERO_BREF_6rwRw85mnzo7_3">
    <vt:lpwstr>3,7]]}}}],"schema":"https://github.com/citation-style-language/schema/raw/master/csl-citation.json"}</vt:lpwstr>
  </property>
  <property fmtid="{D5CDD505-2E9C-101B-9397-08002B2CF9AE}" pid="232" name="ZOTERO_BREF_gWVXw153dwys_1">
    <vt:lpwstr>ZOTERO_ITEM CSL_CITATION {"citationID":"1bg3eornqs","properties":{"formattedCitation":"[35]","plainCitation":"[35]"},"citationItems":[{"id":136,"uris":["http://zotero.org/users/2345493/items/22QKEUGF"],"uri":["http://zotero.org/users/2345493/items/22QKEUG</vt:lpwstr>
  </property>
  <property fmtid="{D5CDD505-2E9C-101B-9397-08002B2CF9AE}" pid="233" name="ZOTERO_BREF_gWVXw153dwys_2">
    <vt:lpwstr>F"],"itemData":{"id":136,"type":"webpage","title":"Software measurement tool","URL":"http://www.brettboschma.com/portfolio/measurement.html","author":[{"family":"Brett","given":"Boschma"}],"accessed":{"date-parts":[["2015",3,8]]}}}],"schema":"https://gith</vt:lpwstr>
  </property>
  <property fmtid="{D5CDD505-2E9C-101B-9397-08002B2CF9AE}" pid="234" name="ZOTERO_BREF_gWVXw153dwys_3">
    <vt:lpwstr>ub.com/citation-style-language/schema/raw/master/csl-citation.json"}</vt:lpwstr>
  </property>
  <property fmtid="{D5CDD505-2E9C-101B-9397-08002B2CF9AE}" pid="235" name="ZOTERO_BREF_o6ru8yLIVXh3_1">
    <vt:lpwstr>ZOTERO_ITEM CSL_CITATION {"citationID":"2lslb39nn2","properties":{"formattedCitation":"[36]","plainCitation":"[36]"},"citationItems":[{"id":112,"uris":["http://zotero.org/users/2345493/items/XXFEN6HP"],"uri":["http://zotero.org/users/2345493/items/XXFEN6H</vt:lpwstr>
  </property>
  <property fmtid="{D5CDD505-2E9C-101B-9397-08002B2CF9AE}" pid="236" name="ZOTERO_BREF_o6ru8yLIVXh3_2">
    <vt:lpwstr>P"],"itemData":{"id":112,"type":"book","title":"Ingeniería del Software un enfoque práctico","publisher":"McGraw Hill","edition":"7","author":[{"family":"Pressman","given":"R"}],"issued":{"date-parts":[["2010"]]}}}],"schema":"https://github.com/citation-s</vt:lpwstr>
  </property>
  <property fmtid="{D5CDD505-2E9C-101B-9397-08002B2CF9AE}" pid="237" name="ZOTERO_BREF_o6ru8yLIVXh3_3">
    <vt:lpwstr>tyle-language/schema/raw/master/csl-citation.json"}</vt:lpwstr>
  </property>
  <property fmtid="{D5CDD505-2E9C-101B-9397-08002B2CF9AE}" pid="238" name="ZOTERO_BREF_ke6srBXviHec_1">
    <vt:lpwstr>ZOTERO_ITEM CSL_CITATION {"citationID":"18kt1dik26","properties":{"formattedCitation":"[33]","plainCitation":"[33]"},"citationItems":[{"id":107,"uris":["http://zotero.org/users/2345493/items/83B8VT8W"],"uri":["http://zotero.org/users/2345493/items/83B8VT8</vt:lpwstr>
  </property>
  <property fmtid="{D5CDD505-2E9C-101B-9397-08002B2CF9AE}" pid="239" name="ZOTERO_BREF_ke6srBXviHec_2">
    <vt:lpwstr>W"],"itemData":{"id":107,"type":"book","title":"Software Engineering &amp; Testing","collection-title":"Computer Science Series","publisher":"Jones and Barlett","number-of-pages":"516","language":"English","author":[{"family":"Agarwal","given":"B"},{"family":</vt:lpwstr>
  </property>
  <property fmtid="{D5CDD505-2E9C-101B-9397-08002B2CF9AE}" pid="240" name="ZOTERO_BREF_ke6srBXviHec_3">
    <vt:lpwstr>"Tayal","given":"S"},{"family":"Gupta","given":"M"}],"issued":{"date-parts":[["2010"]]}}}],"schema":"https://github.com/citation-style-language/schema/raw/master/csl-citation.json"}</vt:lpwstr>
  </property>
  <property fmtid="{D5CDD505-2E9C-101B-9397-08002B2CF9AE}" pid="241" name="ZOTERO_BREF_1WMG2ee5ULGL_1">
    <vt:lpwstr>ZOTERO_ITEM CSL_CITATION {"citationID":"1igfb9021u","properties":{"formattedCitation":"[36]","plainCitation":"[36]"},"citationItems":[{"id":112,"uris":["http://zotero.org/users/2345493/items/XXFEN6HP"],"uri":["http://zotero.org/users/2345493/items/XXFEN6H</vt:lpwstr>
  </property>
  <property fmtid="{D5CDD505-2E9C-101B-9397-08002B2CF9AE}" pid="242" name="ZOTERO_BREF_1WMG2ee5ULGL_2">
    <vt:lpwstr>P"],"itemData":{"id":112,"type":"book","title":"Ingeniería del Software un enfoque práctico","publisher":"McGraw Hill","edition":"7","author":[{"family":"Pressman","given":"R"}],"issued":{"date-parts":[["2010"]]}}}],"schema":"https://github.com/citation-s</vt:lpwstr>
  </property>
  <property fmtid="{D5CDD505-2E9C-101B-9397-08002B2CF9AE}" pid="243" name="ZOTERO_BREF_1WMG2ee5ULGL_3">
    <vt:lpwstr>tyle-language/schema/raw/master/csl-citation.json"}</vt:lpwstr>
  </property>
  <property fmtid="{D5CDD505-2E9C-101B-9397-08002B2CF9AE}" pid="244" name="ZOTERO_BREF_m8dR1CdWMfLY_1">
    <vt:lpwstr>ZOTERO_ITEM CSL_CITATION {"citationID":"iNQvIeAr","properties":{"formattedCitation":"[37]","plainCitation":"[37]"},"citationItems":[{"id":123,"uris":["http://zotero.org/users/2345493/items/7PWK97IV"],"uri":["http://zotero.org/users/2345493/items/7PWK97IV"</vt:lpwstr>
  </property>
  <property fmtid="{D5CDD505-2E9C-101B-9397-08002B2CF9AE}" pid="245" name="ZOTERO_BREF_m8dR1CdWMfLY_2">
    <vt:lpwstr>],"itemData":{"id":123,"type":"webpage","title":"An Introduction to Function Point Analysis","URL":"http://www.qpmg.com/fp-intro.htm","author":[{"family":"Heller","given":"Roger"}],"accessed":{"date-parts":[["2015",3,8]]}}}],"schema":"https://github.com/c</vt:lpwstr>
  </property>
  <property fmtid="{D5CDD505-2E9C-101B-9397-08002B2CF9AE}" pid="246" name="ZOTERO_BREF_m8dR1CdWMfLY_3">
    <vt:lpwstr>itation-style-language/schema/raw/master/csl-citation.json"}</vt:lpwstr>
  </property>
  <property fmtid="{D5CDD505-2E9C-101B-9397-08002B2CF9AE}" pid="247" name="ZOTERO_BREF_rmpOYT1vEwM9_1">
    <vt:lpwstr>ZOTERO_ITEM CSL_CITATION {"citationID":"2m2dpbid12","properties":{"formattedCitation":"[38]","plainCitation":"[38]"},"citationItems":[{"id":116,"uris":["http://zotero.org/users/2345493/items/CZ4KDTT9"],"uri":["http://zotero.org/users/2345493/items/CZ4KDTT</vt:lpwstr>
  </property>
  <property fmtid="{D5CDD505-2E9C-101B-9397-08002B2CF9AE}" pid="248" name="ZOTERO_BREF_rmpOYT1vEwM9_2">
    <vt:lpwstr>9"],"itemData":{"id":116,"type":"article-journal","title":"Fundamentals of Function Point Analysis","container-title":"Software Development Magazine","collection-title":"Software Development Magazine","author":[{"family":"Longstreet","given":"D"}]}}],"sch</vt:lpwstr>
  </property>
  <property fmtid="{D5CDD505-2E9C-101B-9397-08002B2CF9AE}" pid="249" name="ZOTERO_BREF_rmpOYT1vEwM9_3">
    <vt:lpwstr>ema":"https://github.com/citation-style-language/schema/raw/master/csl-citation.json"}</vt:lpwstr>
  </property>
  <property fmtid="{D5CDD505-2E9C-101B-9397-08002B2CF9AE}" pid="250" name="ZOTERO_BREF_j0rZ2bYvUdnw_1">
    <vt:lpwstr>ZOTERO_ITEM CSL_CITATION {"citationID":"5qihqdag4","properties":{"formattedCitation":"[39]","plainCitation":"[39]"},"citationItems":[{"id":134,"uris":["http://zotero.org/users/2345493/items/W9AKCPCP"],"uri":["http://zotero.org/users/2345493/items/W9AKCPCP</vt:lpwstr>
  </property>
  <property fmtid="{D5CDD505-2E9C-101B-9397-08002B2CF9AE}" pid="251" name="ZOTERO_BREF_j0rZ2bYvUdnw_2">
    <vt:lpwstr>"],"itemData":{"id":134,"type":"webpage","title":"Function Points project estimation","URL":"http://www.functionpoints.org/","accessed":{"date-parts":[["2015",3,8]]}}}],"schema":"https://github.com/citation-style-language/schema/raw/master/csl-citation.js</vt:lpwstr>
  </property>
  <property fmtid="{D5CDD505-2E9C-101B-9397-08002B2CF9AE}" pid="252" name="ZOTERO_BREF_j0rZ2bYvUdnw_3">
    <vt:lpwstr>on"}</vt:lpwstr>
  </property>
  <property fmtid="{D5CDD505-2E9C-101B-9397-08002B2CF9AE}" pid="253" name="ZOTERO_BREF_ijgpiywxBiQN_1">
    <vt:lpwstr>ZOTERO_ITEM CSL_CITATION {"citationID":"2gs3v402hm","properties":{"formattedCitation":"[40]","plainCitation":"[40]"},"citationItems":[{"id":193,"uris":["http://zotero.org/users/2345493/items/9AVPUDZI"],"uri":["http://zotero.org/users/2345493/items/9AVPUDZ</vt:lpwstr>
  </property>
  <property fmtid="{D5CDD505-2E9C-101B-9397-08002B2CF9AE}" pid="254" name="ZOTERO_BREF_ijgpiywxBiQN_2">
    <vt:lpwstr>I"],"itemData":{"id":193,"type":"article","title":"Function Points Analysis Training Course","publisher":"SoftwareMetrics.com","language":"English","author":[{"family":"Longstreet","given":"David"},{"family":"Longstreet Consulting Inc","given":""}]}}],"sc</vt:lpwstr>
  </property>
  <property fmtid="{D5CDD505-2E9C-101B-9397-08002B2CF9AE}" pid="255" name="ZOTERO_BREF_ijgpiywxBiQN_3">
    <vt:lpwstr>hema":"https://github.com/citation-style-language/schema/raw/master/csl-citation.json"}</vt:lpwstr>
  </property>
  <property fmtid="{D5CDD505-2E9C-101B-9397-08002B2CF9AE}" pid="256" name="ZOTERO_BREF_5Ozd2x5hOaOP_1">
    <vt:lpwstr>ZOTERO_ITEM CSL_CITATION {"citationID":"bdE3zqGi","properties":{"formattedCitation":"[37]","plainCitation":"[37]"},"citationItems":[{"id":123,"uris":["http://zotero.org/users/2345493/items/7PWK97IV"],"uri":["http://zotero.org/users/2345493/items/7PWK97IV"</vt:lpwstr>
  </property>
  <property fmtid="{D5CDD505-2E9C-101B-9397-08002B2CF9AE}" pid="257" name="ZOTERO_BREF_5Ozd2x5hOaOP_2">
    <vt:lpwstr>],"itemData":{"id":123,"type":"webpage","title":"An Introduction to Function Point Analysis","URL":"http://www.qpmg.com/fp-intro.htm","author":[{"family":"Heller","given":"Roger"}],"accessed":{"date-parts":[["2015",3,8]]}}}],"schema":"https://github.com/c</vt:lpwstr>
  </property>
  <property fmtid="{D5CDD505-2E9C-101B-9397-08002B2CF9AE}" pid="258" name="ZOTERO_BREF_5Ozd2x5hOaOP_3">
    <vt:lpwstr>itation-style-language/schema/raw/master/csl-citation.json"}</vt:lpwstr>
  </property>
  <property fmtid="{D5CDD505-2E9C-101B-9397-08002B2CF9AE}" pid="259" name="ZOTERO_BREF_XUI6FJrIDAo9_1">
    <vt:lpwstr>ZOTERO_ITEM CSL_CITATION {"citationID":"230md0min8","properties":{"formattedCitation":"[40]","plainCitation":"[40]"},"citationItems":[{"id":193,"uris":["http://zotero.org/users/2345493/items/9AVPUDZI"],"uri":["http://zotero.org/users/2345493/items/9AVPUDZ</vt:lpwstr>
  </property>
  <property fmtid="{D5CDD505-2E9C-101B-9397-08002B2CF9AE}" pid="260" name="ZOTERO_BREF_XUI6FJrIDAo9_2">
    <vt:lpwstr>I"],"itemData":{"id":193,"type":"article","title":"Function Points Analysis Training Course","publisher":"SoftwareMetrics.com","language":"English","author":[{"family":"Longstreet","given":"David"},{"family":"Longstreet Consulting Inc","given":""}]}}],"sc</vt:lpwstr>
  </property>
  <property fmtid="{D5CDD505-2E9C-101B-9397-08002B2CF9AE}" pid="261" name="ZOTERO_BREF_XUI6FJrIDAo9_3">
    <vt:lpwstr>hema":"https://github.com/citation-style-language/schema/raw/master/csl-citation.json"}</vt:lpwstr>
  </property>
  <property fmtid="{D5CDD505-2E9C-101B-9397-08002B2CF9AE}" pid="262" name="ZOTERO_BREF_vXehxBt1C7uF_1">
    <vt:lpwstr>ZOTERO_ITEM CSL_CITATION {"citationID":"1420eje6an","properties":{"formattedCitation":"[36]","plainCitation":"[36]"},"citationItems":[{"id":112,"uris":["http://zotero.org/users/2345493/items/XXFEN6HP"],"uri":["http://zotero.org/users/2345493/items/XXFEN6H</vt:lpwstr>
  </property>
  <property fmtid="{D5CDD505-2E9C-101B-9397-08002B2CF9AE}" pid="263" name="ZOTERO_BREF_vXehxBt1C7uF_2">
    <vt:lpwstr>P"],"itemData":{"id":112,"type":"book","title":"Ingeniería del Software un enfoque práctico","publisher":"McGraw Hill","edition":"7","author":[{"family":"Pressman","given":"R"}],"issued":{"date-parts":[["2010"]]}}}],"schema":"https://github.com/citation-s</vt:lpwstr>
  </property>
  <property fmtid="{D5CDD505-2E9C-101B-9397-08002B2CF9AE}" pid="264" name="ZOTERO_BREF_vXehxBt1C7uF_3">
    <vt:lpwstr>tyle-language/schema/raw/master/csl-citation.json"}</vt:lpwstr>
  </property>
  <property fmtid="{D5CDD505-2E9C-101B-9397-08002B2CF9AE}" pid="265" name="ZOTERO_BREF_Jk950pRgjGnf_1">
    <vt:lpwstr>ZOTERO_ITEM CSL_CITATION {"citationID":"vZcnmsiE","properties":{"formattedCitation":"[37]","plainCitation":"[37]"},"citationItems":[{"id":123,"uris":["http://zotero.org/users/2345493/items/7PWK97IV"],"uri":["http://zotero.org/users/2345493/items/7PWK97IV"</vt:lpwstr>
  </property>
  <property fmtid="{D5CDD505-2E9C-101B-9397-08002B2CF9AE}" pid="266" name="ZOTERO_BREF_Jk950pRgjGnf_2">
    <vt:lpwstr>],"itemData":{"id":123,"type":"webpage","title":"An Introduction to Function Point Analysis","URL":"http://www.qpmg.com/fp-intro.htm","author":[{"family":"Heller","given":"Roger"}],"accessed":{"date-parts":[["2015",3,8]]}}}],"schema":"https://github.com/c</vt:lpwstr>
  </property>
  <property fmtid="{D5CDD505-2E9C-101B-9397-08002B2CF9AE}" pid="267" name="ZOTERO_BREF_Jk950pRgjGnf_3">
    <vt:lpwstr>itation-style-language/schema/raw/master/csl-citation.json"}</vt:lpwstr>
  </property>
  <property fmtid="{D5CDD505-2E9C-101B-9397-08002B2CF9AE}" pid="268" name="ZOTERO_BREF_e5pBP6a6c5xV_1">
    <vt:lpwstr>ZOTERO_ITEM CSL_CITATION {"citationID":"2ighs0acm3","properties":{"formattedCitation":"[35]","plainCitation":"[35]"},"citationItems":[{"id":136,"uris":["http://zotero.org/users/2345493/items/22QKEUGF"],"uri":["http://zotero.org/users/2345493/items/22QKEUG</vt:lpwstr>
  </property>
  <property fmtid="{D5CDD505-2E9C-101B-9397-08002B2CF9AE}" pid="269" name="ZOTERO_BREF_e5pBP6a6c5xV_2">
    <vt:lpwstr>F"],"itemData":{"id":136,"type":"webpage","title":"Software measurement tool","URL":"http://www.brettboschma.com/portfolio/measurement.html","author":[{"family":"Brett","given":"Boschma"}],"accessed":{"date-parts":[["2015",3,8]]}}}],"schema":"https://gith</vt:lpwstr>
  </property>
  <property fmtid="{D5CDD505-2E9C-101B-9397-08002B2CF9AE}" pid="270" name="ZOTERO_BREF_e5pBP6a6c5xV_3">
    <vt:lpwstr>ub.com/citation-style-language/schema/raw/master/csl-citation.json"}</vt:lpwstr>
  </property>
  <property fmtid="{D5CDD505-2E9C-101B-9397-08002B2CF9AE}" pid="271" name="ZOTERO_BREF_T23ifUGeNVDq_1">
    <vt:lpwstr>ZOTERO_ITEM CSL_CITATION {"citationID":"c6pn9uk5n","properties":{"formattedCitation":"[41]","plainCitation":"[41]"},"citationItems":[{"id":33,"uris":["http://zotero.org/users/2345493/items/IR26H579"],"uri":["http://zotero.org/users/2345493/items/IR26H579"</vt:lpwstr>
  </property>
  <property fmtid="{D5CDD505-2E9C-101B-9397-08002B2CF9AE}" pid="272" name="ZOTERO_BREF_T23ifUGeNVDq_2">
    <vt:lpwstr>],"itemData":{"id":33,"type":"webpage","title":"La Guía de Scrum","URL":"http://www.scrumguides.org/docs/scrumguide/v1/Scrum-Guide-ES.pdf#zoom=100","language":"Español","author":[{"family":"Ken Schwaber","given":""},{"family":"Jeff Sutherland","given":""}</vt:lpwstr>
  </property>
  <property fmtid="{D5CDD505-2E9C-101B-9397-08002B2CF9AE}" pid="273" name="ZOTERO_BREF_T23ifUGeNVDq_3">
    <vt:lpwstr>],"issued":{"date-parts":[["2013",7]]},"accessed":{"date-parts":[["2015",2,27]]}}}],"schema":"https://github.com/citation-style-language/schema/raw/master/csl-citation.json"}</vt:lpwstr>
  </property>
  <property fmtid="{D5CDD505-2E9C-101B-9397-08002B2CF9AE}" pid="274" name="ZOTERO_BREF_4oSZbl3nR16g_1">
    <vt:lpwstr>ZOTERO_ITEM CSL_CITATION {"citationID":"1n24jubibo","properties":{"formattedCitation":"[42]","plainCitation":"[42]"},"citationItems":[{"id":81,"uris":["http://zotero.org/users/2345493/items/MNVVIN6P"],"uri":["http://zotero.org/users/2345493/items/MNVVIN6P</vt:lpwstr>
  </property>
  <property fmtid="{D5CDD505-2E9C-101B-9397-08002B2CF9AE}" pid="275" name="ZOTERO_BREF_4oSZbl3nR16g_2">
    <vt:lpwstr>"],"itemData":{"id":81,"type":"paper-conference","title":"Distributed Agile Development: Using Scrum in a Large Project","publisher-place":"Bangalore","page":"87-95","event-place":"Bangalore","author":[{"family":"Durasiewicz S.","given":""},{"family":"Paa</vt:lpwstr>
  </property>
  <property fmtid="{D5CDD505-2E9C-101B-9397-08002B2CF9AE}" pid="276" name="ZOTERO_BREF_4oSZbl3nR16g_3">
    <vt:lpwstr>siraava M","given":""},{"family":"Lassenius C","given":""}],"issued":{"date-parts":[["2008"]]}}}],"schema":"https://github.com/citation-style-language/schema/raw/master/csl-citation.json"}</vt:lpwstr>
  </property>
  <property fmtid="{D5CDD505-2E9C-101B-9397-08002B2CF9AE}" pid="277" name="ZOTERO_BREF_8feVVuo7fwsb_1">
    <vt:lpwstr>ZOTERO_ITEM CSL_CITATION {"citationID":"1milskjuha","properties":{"formattedCitation":"[42]","plainCitation":"[42]"},"citationItems":[{"id":81,"uris":["http://zotero.org/users/2345493/items/MNVVIN6P"],"uri":["http://zotero.org/users/2345493/items/MNVVIN6P</vt:lpwstr>
  </property>
  <property fmtid="{D5CDD505-2E9C-101B-9397-08002B2CF9AE}" pid="278" name="ZOTERO_BREF_8feVVuo7fwsb_2">
    <vt:lpwstr>"],"itemData":{"id":81,"type":"paper-conference","title":"Distributed Agile Development: Using Scrum in a Large Project","publisher-place":"Bangalore","page":"87-95","event-place":"Bangalore","author":[{"family":"Durasiewicz S.","given":""},{"family":"Paa</vt:lpwstr>
  </property>
  <property fmtid="{D5CDD505-2E9C-101B-9397-08002B2CF9AE}" pid="279" name="ZOTERO_BREF_8feVVuo7fwsb_3">
    <vt:lpwstr>siraava M","given":""},{"family":"Lassenius C","given":""}],"issued":{"date-parts":[["2008"]]}}}],"schema":"https://github.com/citation-style-language/schema/raw/master/csl-citation.json"}</vt:lpwstr>
  </property>
  <property fmtid="{D5CDD505-2E9C-101B-9397-08002B2CF9AE}" pid="280" name="ZOTERO_BREF_m8ohfWaPm3wc_1">
    <vt:lpwstr>ZOTERO_ITEM CSL_CITATION {"citationID":"1cf7tpvpni","properties":{"formattedCitation":"[41]","plainCitation":"[41]"},"citationItems":[{"id":33,"uris":["http://zotero.org/users/2345493/items/IR26H579"],"uri":["http://zotero.org/users/2345493/items/IR26H579</vt:lpwstr>
  </property>
  <property fmtid="{D5CDD505-2E9C-101B-9397-08002B2CF9AE}" pid="281" name="ZOTERO_BREF_m8ohfWaPm3wc_2">
    <vt:lpwstr>"],"itemData":{"id":33,"type":"webpage","title":"La Guía de Scrum","URL":"http://www.scrumguides.org/docs/scrumguide/v1/Scrum-Guide-ES.pdf#zoom=100","language":"Español","author":[{"family":"Ken Schwaber","given":""},{"family":"Jeff Sutherland","given":""</vt:lpwstr>
  </property>
  <property fmtid="{D5CDD505-2E9C-101B-9397-08002B2CF9AE}" pid="282" name="ZOTERO_BREF_m8ohfWaPm3wc_3">
    <vt:lpwstr>}],"issued":{"date-parts":[["2013",7]]},"accessed":{"date-parts":[["2015",2,27]]}}}],"schema":"https://github.com/citation-style-language/schema/raw/master/csl-citation.json"}</vt:lpwstr>
  </property>
  <property fmtid="{D5CDD505-2E9C-101B-9397-08002B2CF9AE}" pid="283" name="ZOTERO_BREF_6pmd5HGnMWN6_1">
    <vt:lpwstr>ZOTERO_ITEM CSL_CITATION {"citationID":"CHPsQDlj","properties":{"formattedCitation":"[43]","plainCitation":"[43]"},"citationItems":[{"id":12,"uris":["http://zotero.org/users/2345493/items/583KA9EU"],"uri":["http://zotero.org/users/2345493/items/583KA9EU"]</vt:lpwstr>
  </property>
  <property fmtid="{D5CDD505-2E9C-101B-9397-08002B2CF9AE}" pid="284" name="ZOTERO_BREF_6pmd5HGnMWN6_2">
    <vt:lpwstr>,"itemData":{"id":12,"type":"book","title":"FUNDAMENTOS PARA LA DIRECCIÓN DE PROYECTOS(GUÍA DEL PMBOK®)","publisher-place":"EE.UU","number-of-pages":"393","edition":"Cuarta edición","event-place":"EE.UU","URL":"http://www.esicenter-sinertic.org/images/PER</vt:lpwstr>
  </property>
  <property fmtid="{D5CDD505-2E9C-101B-9397-08002B2CF9AE}" pid="285" name="ZOTERO_BREF_6pmd5HGnMWN6_3">
    <vt:lpwstr>EIRASECERTIFICA/Gerencia/Fundamentos_para_la_direccion_de_proyectos.pdf","ISBN":"978-1-933890-72-2","shortTitle":"Capitulo 8: Gestión de la Calidad del Proyecto","language":"Español","author":[{"family":"Project Management Institute, Inc.","given":""}],"i</vt:lpwstr>
  </property>
  <property fmtid="{D5CDD505-2E9C-101B-9397-08002B2CF9AE}" pid="286" name="ZOTERO_BREF_6pmd5HGnMWN6_4">
    <vt:lpwstr>ssued":{"date-parts":[["2008"]]}}}],"schema":"https://github.com/citation-style-language/schema/raw/master/csl-citation.json"}</vt:lpwstr>
  </property>
  <property fmtid="{D5CDD505-2E9C-101B-9397-08002B2CF9AE}" pid="287" name="ZOTERO_BREF_o6FB5D4yy7Ib_1">
    <vt:lpwstr>ZOTERO_ITEM CSL_CITATION {"citationID":"FheHQS87","properties":{"formattedCitation":"[43]","plainCitation":"[43]"},"citationItems":[{"id":12,"uris":["http://zotero.org/users/2345493/items/583KA9EU"],"uri":["http://zotero.org/users/2345493/items/583KA9EU"]</vt:lpwstr>
  </property>
  <property fmtid="{D5CDD505-2E9C-101B-9397-08002B2CF9AE}" pid="288" name="ZOTERO_BREF_o6FB5D4yy7Ib_2">
    <vt:lpwstr>,"itemData":{"id":12,"type":"book","title":"FUNDAMENTOS PARA LA DIRECCIÓN DE PROYECTOS(GUÍA DEL PMBOK®)","publisher-place":"EE.UU","number-of-pages":"393","edition":"Cuarta edición","event-place":"EE.UU","URL":"http://www.esicenter-sinertic.org/images/PER</vt:lpwstr>
  </property>
  <property fmtid="{D5CDD505-2E9C-101B-9397-08002B2CF9AE}" pid="289" name="ZOTERO_BREF_o6FB5D4yy7Ib_3">
    <vt:lpwstr>EIRASECERTIFICA/Gerencia/Fundamentos_para_la_direccion_de_proyectos.pdf","ISBN":"978-1-933890-72-2","shortTitle":"Capitulo 8: Gestión de la Calidad del Proyecto","language":"Español","author":[{"family":"Project Management Institute, Inc.","given":""}],"i</vt:lpwstr>
  </property>
  <property fmtid="{D5CDD505-2E9C-101B-9397-08002B2CF9AE}" pid="290" name="ZOTERO_BREF_o6FB5D4yy7Ib_4">
    <vt:lpwstr>ssued":{"date-parts":[["2008"]]}}}],"schema":"https://github.com/citation-style-language/schema/raw/master/csl-citation.json"}</vt:lpwstr>
  </property>
  <property fmtid="{D5CDD505-2E9C-101B-9397-08002B2CF9AE}" pid="291" name="ZOTERO_BREF_0H4HZiL44Z2e_1">
    <vt:lpwstr>ZOTERO_ITEM CSL_CITATION {"citationID":"mag5rncrm","properties":{"formattedCitation":"[44]","plainCitation":"[44]"},"citationItems":[{"id":50,"uris":["http://zotero.org/users/2345493/items/UHA42BP8"],"uri":["http://zotero.org/users/2345493/items/UHA42BP8"</vt:lpwstr>
  </property>
  <property fmtid="{D5CDD505-2E9C-101B-9397-08002B2CF9AE}" pid="292" name="ZOTERO_BREF_0H4HZiL44Z2e_2">
    <vt:lpwstr>],"itemData":{"id":50,"type":"article-magazine","title":"Durante la escritura, \"la escritura concisa\"","page":"4","language":"Español","author":[{"family":"Centro de Escritura Javeriano","given":""}]}}],"schema":"https://github.com/citation-style-langua</vt:lpwstr>
  </property>
  <property fmtid="{D5CDD505-2E9C-101B-9397-08002B2CF9AE}" pid="293" name="ZOTERO_BREF_0H4HZiL44Z2e_3">
    <vt:lpwstr>ge/schema/raw/master/csl-citation.json"}</vt:lpwstr>
  </property>
  <property fmtid="{D5CDD505-2E9C-101B-9397-08002B2CF9AE}" pid="294" name="ZOTERO_BREF_3FbzsjbT4Lq1_1">
    <vt:lpwstr>ZOTERO_ITEM CSL_CITATION {"citationID":"eP1atU8j","properties":{"formattedCitation":"[45]","plainCitation":"[45]"},"citationItems":[{"id":30,"uris":["http://zotero.org/users/2345493/items/HADGI2Z8"],"uri":["http://zotero.org/users/2345493/items/HADGI2Z8"]</vt:lpwstr>
  </property>
  <property fmtid="{D5CDD505-2E9C-101B-9397-08002B2CF9AE}" pid="295" name="ZOTERO_BREF_3FbzsjbT4Lq1_2">
    <vt:lpwstr>,"itemData":{"id":30,"type":"article-magazine","title":"Procesos de control de calidad del texto","page":"16","language":"Español","author":[{"family":"Silvia Senz","given":""}],"issued":{"date-parts":[["2005"]],"season":"Diciembre De"}}}],"schema":"https</vt:lpwstr>
  </property>
  <property fmtid="{D5CDD505-2E9C-101B-9397-08002B2CF9AE}" pid="296" name="ZOTERO_BREF_3FbzsjbT4Lq1_3">
    <vt:lpwstr>://github.com/citation-style-language/schema/raw/master/csl-citation.json"}</vt:lpwstr>
  </property>
  <property fmtid="{D5CDD505-2E9C-101B-9397-08002B2CF9AE}" pid="297" name="ZOTERO_BREF_p6quCD2TZ67C_1">
    <vt:lpwstr>ZOTERO_ITEM CSL_CITATION {"citationID":"26cfj3utdh","properties":{"formattedCitation":"[46]","plainCitation":"[46]"},"citationItems":[{"id":58,"uris":["http://zotero.org/users/2345493/items/WZVWKPNS"],"uri":["http://zotero.org/users/2345493/items/WZVWKPNS</vt:lpwstr>
  </property>
  <property fmtid="{D5CDD505-2E9C-101B-9397-08002B2CF9AE}" pid="298" name="ZOTERO_BREF_p6quCD2TZ67C_2">
    <vt:lpwstr>"],"itemData":{"id":58,"type":"article","title":"Bizagi BPMN 2.0","URL":"http://www.bizagi.com/docs/BPMNbyExampleSPA.pdf","language":"Español","author":[{"family":"Bizagi","given":""}],"issued":{"date-parts":[["2014"]]}}}],"schema":"https://github.com/cit</vt:lpwstr>
  </property>
  <property fmtid="{D5CDD505-2E9C-101B-9397-08002B2CF9AE}" pid="299" name="ZOTERO_BREF_p6quCD2TZ67C_3">
    <vt:lpwstr>ation-style-language/schema/raw/master/csl-citation.json"}</vt:lpwstr>
  </property>
  <property fmtid="{D5CDD505-2E9C-101B-9397-08002B2CF9AE}" pid="300" name="ZOTERO_BREF_ITom4RPFbRnv_1">
    <vt:lpwstr>ZOTERO_ITEM CSL_CITATION {"citationID":"WfkCybrF","properties":{"formattedCitation":"[46]","plainCitation":"[46]"},"citationItems":[{"id":58,"uris":["http://zotero.org/users/2345493/items/WZVWKPNS"],"uri":["http://zotero.org/users/2345493/items/WZVWKPNS"]</vt:lpwstr>
  </property>
  <property fmtid="{D5CDD505-2E9C-101B-9397-08002B2CF9AE}" pid="301" name="ZOTERO_BREF_ITom4RPFbRnv_2">
    <vt:lpwstr>,"itemData":{"id":58,"type":"article","title":"Bizagi BPMN 2.0","URL":"http://www.bizagi.com/docs/BPMNbyExampleSPA.pdf","language":"Español","author":[{"family":"Bizagi","given":""}],"issued":{"date-parts":[["2014"]]}}}],"schema":"https://github.com/citat</vt:lpwstr>
  </property>
  <property fmtid="{D5CDD505-2E9C-101B-9397-08002B2CF9AE}" pid="302" name="ZOTERO_BREF_ITom4RPFbRnv_3">
    <vt:lpwstr>ion-style-language/schema/raw/master/csl-citation.json"}</vt:lpwstr>
  </property>
  <property fmtid="{D5CDD505-2E9C-101B-9397-08002B2CF9AE}" pid="303" name="ZOTERO_BREF_h6ef4HaG8JCp_1">
    <vt:lpwstr>ZOTERO_ITEM CSL_CITATION {"citationID":"Yk5Zxwwp","properties":{"formattedCitation":"[46]","plainCitation":"[46]"},"citationItems":[{"id":58,"uris":["http://zotero.org/users/2345493/items/WZVWKPNS"],"uri":["http://zotero.org/users/2345493/items/WZVWKPNS"]</vt:lpwstr>
  </property>
  <property fmtid="{D5CDD505-2E9C-101B-9397-08002B2CF9AE}" pid="304" name="ZOTERO_BREF_h6ef4HaG8JCp_2">
    <vt:lpwstr>,"itemData":{"id":58,"type":"article","title":"Bizagi BPMN 2.0","URL":"http://www.bizagi.com/docs/BPMNbyExampleSPA.pdf","language":"Español","author":[{"family":"Bizagi","given":""}],"issued":{"date-parts":[["2014"]]}}}],"schema":"https://github.com/citat</vt:lpwstr>
  </property>
  <property fmtid="{D5CDD505-2E9C-101B-9397-08002B2CF9AE}" pid="305" name="ZOTERO_BREF_h6ef4HaG8JCp_3">
    <vt:lpwstr>ion-style-language/schema/raw/master/csl-citation.json"}</vt:lpwstr>
  </property>
  <property fmtid="{D5CDD505-2E9C-101B-9397-08002B2CF9AE}" pid="306" name="ZOTERO_BREF_5jBP1Jgt123h_1">
    <vt:lpwstr>ZOTERO_ITEM CSL_CITATION {"citationID":"2kj5j7kdf8","properties":{"formattedCitation":"[47]","plainCitation":"[47]"},"citationItems":[{"id":27,"uris":["http://zotero.org/users/2345493/items/FNQEH8DC"],"uri":["http://zotero.org/users/2345493/items/FNQEH8DC</vt:lpwstr>
  </property>
  <property fmtid="{D5CDD505-2E9C-101B-9397-08002B2CF9AE}" pid="307" name="ZOTERO_BREF_5jBP1Jgt123h_2">
    <vt:lpwstr>"],"itemData":{"id":27,"type":"chapter","title":"CONTROL DE CALIDAD EN EL SOFTWARE","publisher":"ICESI","URL":"https://bibliotecadigital.icesi.edu.co/biblioteca_digital/bitstream/item/4008/1/Control_calidad_software.pdf","language":"Español","author":[{"f</vt:lpwstr>
  </property>
  <property fmtid="{D5CDD505-2E9C-101B-9397-08002B2CF9AE}" pid="308" name="ZOTERO_BREF_5jBP1Jgt123h_3">
    <vt:lpwstr>amily":"Jose Hernando Bahamon","given":""}],"issued":{"literal":"10"}}}],"schema":"https://github.com/citation-style-language/schema/raw/master/csl-citation.json"}</vt:lpwstr>
  </property>
  <property fmtid="{D5CDD505-2E9C-101B-9397-08002B2CF9AE}" pid="309" name="ZOTERO_BREF_tXExA6pmOeVt_1">
    <vt:lpwstr>ZOTERO_ITEM CSL_CITATION {"citationID":"1vk42r1ut4","properties":{"formattedCitation":"[48]","plainCitation":"[48]"},"citationItems":[{"id":59,"uris":["http://zotero.org/users/2345493/items/XWD7W4V2"],"uri":["http://zotero.org/users/2345493/items/XWD7W4V2</vt:lpwstr>
  </property>
  <property fmtid="{D5CDD505-2E9C-101B-9397-08002B2CF9AE}" pid="310" name="ZOTERO_BREF_tXExA6pmOeVt_2">
    <vt:lpwstr>"],"itemData":{"id":59,"type":"chapter","title":"Procesos de la ingenieria de requerimientos","container-title":"Ingenieria de software","author":[{"family":"Sommerville","given":""}]}}],"schema":"https://github.com/citation-style-language/schema/raw/mast</vt:lpwstr>
  </property>
  <property fmtid="{D5CDD505-2E9C-101B-9397-08002B2CF9AE}" pid="311" name="ZOTERO_BREF_tXExA6pmOeVt_3">
    <vt:lpwstr>er/csl-citation.json"}</vt:lpwstr>
  </property>
  <property fmtid="{D5CDD505-2E9C-101B-9397-08002B2CF9AE}" pid="312" name="ZOTERO_BREF_J1HODvMo69Xo_1">
    <vt:lpwstr>ZOTERO_ITEM CSL_CITATION {"citationID":"8DPvXYsX","properties":{"formattedCitation":"[46]","plainCitation":"[46]"},"citationItems":[{"id":58,"uris":["http://zotero.org/users/2345493/items/WZVWKPNS"],"uri":["http://zotero.org/users/2345493/items/WZVWKPNS"]</vt:lpwstr>
  </property>
  <property fmtid="{D5CDD505-2E9C-101B-9397-08002B2CF9AE}" pid="313" name="ZOTERO_BREF_J1HODvMo69Xo_2">
    <vt:lpwstr>,"itemData":{"id":58,"type":"article","title":"Bizagi BPMN 2.0","URL":"http://www.bizagi.com/docs/BPMNbyExampleSPA.pdf","language":"Español","author":[{"family":"Bizagi","given":""}],"issued":{"date-parts":[["2014"]]}}}],"schema":"https://github.com/citat</vt:lpwstr>
  </property>
  <property fmtid="{D5CDD505-2E9C-101B-9397-08002B2CF9AE}" pid="314" name="ZOTERO_BREF_J1HODvMo69Xo_3">
    <vt:lpwstr>ion-style-language/schema/raw/master/csl-citation.json"}</vt:lpwstr>
  </property>
  <property fmtid="{D5CDD505-2E9C-101B-9397-08002B2CF9AE}" pid="315" name="ZOTERO_BREF_UiZoDKG87kqC_1">
    <vt:lpwstr>ZOTERO_ITEM CSL_CITATION {"citationID":"IdzEMGPq","properties":{"formattedCitation":"[46]","plainCitation":"[46]"},"citationItems":[{"id":58,"uris":["http://zotero.org/users/2345493/items/WZVWKPNS"],"uri":["http://zotero.org/users/2345493/items/WZVWKPNS"]</vt:lpwstr>
  </property>
  <property fmtid="{D5CDD505-2E9C-101B-9397-08002B2CF9AE}" pid="316" name="ZOTERO_BREF_UiZoDKG87kqC_2">
    <vt:lpwstr>,"itemData":{"id":58,"type":"article","title":"Bizagi BPMN 2.0","URL":"http://www.bizagi.com/docs/BPMNbyExampleSPA.pdf","language":"Español","author":[{"family":"Bizagi","given":""}],"issued":{"date-parts":[["2014"]]}}}],"schema":"https://github.com/citat</vt:lpwstr>
  </property>
  <property fmtid="{D5CDD505-2E9C-101B-9397-08002B2CF9AE}" pid="317" name="ZOTERO_BREF_UiZoDKG87kqC_3">
    <vt:lpwstr>ion-style-language/schema/raw/master/csl-citation.json"}</vt:lpwstr>
  </property>
  <property fmtid="{D5CDD505-2E9C-101B-9397-08002B2CF9AE}" pid="318" name="ZOTERO_BREF_35ilCbiz5H69_1">
    <vt:lpwstr>ZOTERO_ITEM CSL_CITATION {"citationID":"11sg6nc8b5","properties":{"formattedCitation":"[49]","plainCitation":"[49]"},"citationItems":[{"id":17,"uris":["http://zotero.org/users/2345493/items/858S7IEB"],"uri":["http://zotero.org/users/2345493/items/858S7IEB</vt:lpwstr>
  </property>
  <property fmtid="{D5CDD505-2E9C-101B-9397-08002B2CF9AE}" pid="319" name="ZOTERO_BREF_35ilCbiz5H69_2">
    <vt:lpwstr>"],"itemData":{"id":17,"type":"book","title":"IEEE standard for software unit testing","publisher":"Institute of Electrical and Electronics Engineers","publisher-place":"New York, N.Y.","source":"Open WorldCat","event-place":"New York, N.Y.","URL":"http:/</vt:lpwstr>
  </property>
  <property fmtid="{D5CDD505-2E9C-101B-9397-08002B2CF9AE}" pid="320" name="ZOTERO_BREF_35ilCbiz5H69_3">
    <vt:lpwstr>/ieeexplore.ieee.org/servlet/opac?punumber=2599","ISBN":"0738104000 9780738104003","language":"English","author":[{"family":"IEEE Computer Society","given":""},{"family":"Software Engineering Technical Committee","given":""},{"family":"American National S</vt:lpwstr>
  </property>
  <property fmtid="{D5CDD505-2E9C-101B-9397-08002B2CF9AE}" pid="321" name="ZOTERO_BREF_35ilCbiz5H69_4">
    <vt:lpwstr>tandards Institute","given":""},{"family":"IEEE Standards Board","given":""},{"family":"Institute of Electrical and Electronics Engineers","given":""}],"issued":{"date-parts":[["1986"]]},"accessed":{"date-parts":[["2015",3,1]]}}}],"schema":"https://github</vt:lpwstr>
  </property>
  <property fmtid="{D5CDD505-2E9C-101B-9397-08002B2CF9AE}" pid="322" name="ZOTERO_BREF_35ilCbiz5H69_5">
    <vt:lpwstr>.com/citation-style-language/schema/raw/master/csl-citation.json"}</vt:lpwstr>
  </property>
  <property fmtid="{D5CDD505-2E9C-101B-9397-08002B2CF9AE}" pid="323" name="ZOTERO_BREF_f6GUByv5qDSP_1">
    <vt:lpwstr>ZOTERO_ITEM CSL_CITATION {"citationID":"15t39ujqh9","properties":{"formattedCitation":"[50]","plainCitation":"[50]"},"citationItems":[{"id":31,"uris":["http://zotero.org/users/2345493/items/HC6DZE5I"],"uri":["http://zotero.org/users/2345493/items/HC6DZE5I</vt:lpwstr>
  </property>
  <property fmtid="{D5CDD505-2E9C-101B-9397-08002B2CF9AE}" pid="324" name="ZOTERO_BREF_f6GUByv5qDSP_2">
    <vt:lpwstr>"],"itemData":{"id":31,"type":"article","title":"Herramientas CASE para ingenieria de Requisitos","publisher":"Cultura Cientifica JDC","URL":"www.revistasjdc.com/main/index.php/ccient/article/download/37/36","language":"Español","author":[{"family":"Andre</vt:lpwstr>
  </property>
  <property fmtid="{D5CDD505-2E9C-101B-9397-08002B2CF9AE}" pid="325" name="ZOTERO_BREF_f6GUByv5qDSP_3">
    <vt:lpwstr>a Alarcon","given":""}],"issued":{"date-parts":[["2008"]]}}}],"schema":"https://github.com/citation-style-language/schema/raw/master/csl-citation.json"}</vt:lpwstr>
  </property>
  <property fmtid="{D5CDD505-2E9C-101B-9397-08002B2CF9AE}" pid="326" name="ZOTERO_BREF_pZ48QaJrAYiG_1">
    <vt:lpwstr>ZOTERO_ITEM CSL_CITATION {"citationID":"1ldpbdhij","properties":{"formattedCitation":"[49]","plainCitation":"[49]"},"citationItems":[{"id":17,"uris":["http://zotero.org/users/2345493/items/858S7IEB"],"uri":["http://zotero.org/users/2345493/items/858S7IEB"</vt:lpwstr>
  </property>
  <property fmtid="{D5CDD505-2E9C-101B-9397-08002B2CF9AE}" pid="327" name="ZOTERO_BREF_pZ48QaJrAYiG_2">
    <vt:lpwstr>],"itemData":{"id":17,"type":"book","title":"IEEE standard for software unit testing","publisher":"Institute of Electrical and Electronics Engineers","publisher-place":"New York, N.Y.","source":"Open WorldCat","event-place":"New York, N.Y.","URL":"http://</vt:lpwstr>
  </property>
  <property fmtid="{D5CDD505-2E9C-101B-9397-08002B2CF9AE}" pid="328" name="ZOTERO_BREF_pZ48QaJrAYiG_3">
    <vt:lpwstr>ieeexplore.ieee.org/servlet/opac?punumber=2599","ISBN":"0738104000 9780738104003","language":"English","author":[{"family":"IEEE Computer Society","given":""},{"family":"Software Engineering Technical Committee","given":""},{"family":"American National St</vt:lpwstr>
  </property>
  <property fmtid="{D5CDD505-2E9C-101B-9397-08002B2CF9AE}" pid="329" name="ZOTERO_BREF_pZ48QaJrAYiG_4">
    <vt:lpwstr>andards Institute","given":""},{"family":"IEEE Standards Board","given":""},{"family":"Institute of Electrical and Electronics Engineers","given":""}],"issued":{"date-parts":[["1986"]]},"accessed":{"date-parts":[["2015",3,1]]}}}],"schema":"https://github.</vt:lpwstr>
  </property>
  <property fmtid="{D5CDD505-2E9C-101B-9397-08002B2CF9AE}" pid="330" name="ZOTERO_BREF_pZ48QaJrAYiG_5">
    <vt:lpwstr>com/citation-style-language/schema/raw/master/csl-citation.json"}</vt:lpwstr>
  </property>
  <property fmtid="{D5CDD505-2E9C-101B-9397-08002B2CF9AE}" pid="331" name="ZOTERO_BREF_DEXPoaRuKL5B_1">
    <vt:lpwstr>ZOTERO_BIBL {"custom":[]} CSL_BIBLIOGRAPHY</vt:lpwstr>
  </property>
</Properties>
</file>